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293" w:type="dxa"/>
        <w:tblInd w:w="115" w:type="dxa"/>
        <w:tblLayout w:type="fixed"/>
        <w:tblCellMar>
          <w:left w:w="115" w:type="dxa"/>
          <w:right w:w="115" w:type="dxa"/>
        </w:tblCellMar>
        <w:tblLook w:val="0000" w:firstRow="0" w:lastRow="0" w:firstColumn="0" w:lastColumn="0" w:noHBand="0" w:noVBand="0"/>
      </w:tblPr>
      <w:tblGrid>
        <w:gridCol w:w="5155"/>
        <w:gridCol w:w="5138"/>
      </w:tblGrid>
      <w:tr w:rsidR="00E85CC4" w:rsidRPr="00922B26" w:rsidTr="001503D1">
        <w:tc>
          <w:tcPr>
            <w:tcW w:w="5155" w:type="dxa"/>
          </w:tcPr>
          <w:p w:rsidR="00E85CC4" w:rsidRPr="00541BF3" w:rsidRDefault="00E85CC4" w:rsidP="001503D1">
            <w:pPr>
              <w:spacing w:before="120" w:after="120"/>
              <w:rPr>
                <w:b/>
                <w:lang w:val="ru-RU"/>
              </w:rPr>
            </w:pPr>
            <w:r w:rsidRPr="00541BF3">
              <w:rPr>
                <w:b/>
                <w:lang w:val="ru-RU"/>
              </w:rPr>
              <w:t>УТВЕРЖДАЮ</w:t>
            </w:r>
          </w:p>
          <w:p w:rsidR="00E85CC4" w:rsidRPr="00541BF3" w:rsidRDefault="00E85CC4" w:rsidP="001503D1">
            <w:pPr>
              <w:spacing w:before="120" w:after="120"/>
              <w:rPr>
                <w:lang w:val="ru-RU"/>
              </w:rPr>
            </w:pPr>
            <w:r w:rsidRPr="00541BF3">
              <w:rPr>
                <w:lang w:val="ru-RU"/>
              </w:rPr>
              <w:t>Генеральный директор</w:t>
            </w:r>
          </w:p>
          <w:p w:rsidR="00E85CC4" w:rsidRPr="00541BF3" w:rsidRDefault="00E85CC4" w:rsidP="001503D1">
            <w:pPr>
              <w:spacing w:before="120" w:after="120"/>
              <w:rPr>
                <w:lang w:val="ru-RU"/>
              </w:rPr>
            </w:pPr>
            <w:r w:rsidRPr="00541BF3">
              <w:rPr>
                <w:lang w:val="ru-RU"/>
              </w:rPr>
              <w:t>АО «НИИМА «Прогресс»</w:t>
            </w:r>
          </w:p>
          <w:p w:rsidR="00E85CC4" w:rsidRPr="00541BF3" w:rsidRDefault="00E85CC4" w:rsidP="001503D1">
            <w:pPr>
              <w:spacing w:before="120" w:after="120"/>
              <w:rPr>
                <w:lang w:val="ru-RU"/>
              </w:rPr>
            </w:pPr>
          </w:p>
          <w:p w:rsidR="00E85CC4" w:rsidRPr="00541BF3" w:rsidRDefault="00E85CC4" w:rsidP="001503D1">
            <w:pPr>
              <w:spacing w:before="120" w:after="120"/>
              <w:rPr>
                <w:lang w:val="ru-RU"/>
              </w:rPr>
            </w:pPr>
          </w:p>
          <w:p w:rsidR="00E85CC4" w:rsidRPr="00541BF3" w:rsidRDefault="00E85CC4" w:rsidP="001503D1">
            <w:pPr>
              <w:spacing w:before="120" w:after="120"/>
              <w:rPr>
                <w:lang w:val="ru-RU"/>
              </w:rPr>
            </w:pPr>
            <w:r w:rsidRPr="00541BF3">
              <w:rPr>
                <w:lang w:val="ru-RU"/>
              </w:rPr>
              <w:t>_____________ З.К. Кондрашов</w:t>
            </w:r>
          </w:p>
          <w:p w:rsidR="00E85CC4" w:rsidRPr="00541BF3" w:rsidRDefault="00E85CC4" w:rsidP="001503D1">
            <w:pPr>
              <w:spacing w:before="120" w:after="120"/>
              <w:rPr>
                <w:lang w:val="ru-RU"/>
              </w:rPr>
            </w:pPr>
            <w:r w:rsidRPr="00541BF3">
              <w:rPr>
                <w:lang w:val="ru-RU"/>
              </w:rPr>
              <w:t>«___» ______________ 2021 г.</w:t>
            </w:r>
          </w:p>
          <w:p w:rsidR="00E85CC4" w:rsidRPr="00541BF3" w:rsidRDefault="00E85CC4" w:rsidP="001503D1">
            <w:pPr>
              <w:spacing w:before="120" w:after="120"/>
              <w:rPr>
                <w:lang w:val="ru-RU"/>
              </w:rPr>
            </w:pPr>
            <w:r w:rsidRPr="00541BF3">
              <w:rPr>
                <w:lang w:val="ru-RU"/>
              </w:rPr>
              <w:t>М.П.</w:t>
            </w:r>
          </w:p>
          <w:p w:rsidR="00E85CC4" w:rsidRPr="00541BF3" w:rsidRDefault="00E85CC4" w:rsidP="001503D1">
            <w:pPr>
              <w:spacing w:before="120" w:after="120"/>
              <w:rPr>
                <w:lang w:val="ru-RU"/>
              </w:rPr>
            </w:pPr>
          </w:p>
        </w:tc>
        <w:tc>
          <w:tcPr>
            <w:tcW w:w="5138" w:type="dxa"/>
          </w:tcPr>
          <w:p w:rsidR="00E85CC4" w:rsidRPr="00541BF3" w:rsidRDefault="00E85CC4" w:rsidP="001503D1">
            <w:pPr>
              <w:spacing w:before="120" w:after="120"/>
              <w:rPr>
                <w:b/>
                <w:lang w:val="ru-RU"/>
              </w:rPr>
            </w:pPr>
            <w:r w:rsidRPr="00541BF3">
              <w:rPr>
                <w:b/>
                <w:lang w:val="ru-RU"/>
              </w:rPr>
              <w:t>УТВЕРЖДАЮ</w:t>
            </w:r>
          </w:p>
          <w:p w:rsidR="00E85CC4" w:rsidRPr="00541BF3" w:rsidRDefault="00E85CC4" w:rsidP="001503D1">
            <w:pPr>
              <w:spacing w:before="120" w:after="120"/>
              <w:rPr>
                <w:lang w:val="ru-RU"/>
              </w:rPr>
            </w:pPr>
            <w:r>
              <w:rPr>
                <w:lang w:val="ru-RU"/>
              </w:rPr>
              <w:t>Генеральный директор</w:t>
            </w:r>
          </w:p>
          <w:p w:rsidR="00E85CC4" w:rsidRPr="00541BF3" w:rsidRDefault="00E85CC4" w:rsidP="001503D1">
            <w:pPr>
              <w:spacing w:before="120" w:after="120"/>
              <w:rPr>
                <w:lang w:val="ru-RU"/>
              </w:rPr>
            </w:pPr>
            <w:r>
              <w:rPr>
                <w:lang w:val="ru-RU"/>
              </w:rPr>
              <w:t>ООО «Навигационные решения»</w:t>
            </w:r>
          </w:p>
          <w:p w:rsidR="00E85CC4" w:rsidRPr="00541BF3" w:rsidRDefault="00E85CC4" w:rsidP="001503D1">
            <w:pPr>
              <w:spacing w:before="120" w:after="120"/>
              <w:rPr>
                <w:lang w:val="ru-RU"/>
              </w:rPr>
            </w:pPr>
          </w:p>
          <w:p w:rsidR="00E85CC4" w:rsidRPr="00541BF3" w:rsidRDefault="00E85CC4" w:rsidP="001503D1">
            <w:pPr>
              <w:spacing w:before="120" w:after="120"/>
              <w:rPr>
                <w:lang w:val="ru-RU"/>
              </w:rPr>
            </w:pPr>
          </w:p>
          <w:p w:rsidR="00E85CC4" w:rsidRPr="00541BF3" w:rsidRDefault="00E85CC4" w:rsidP="001503D1">
            <w:pPr>
              <w:spacing w:before="120" w:after="120"/>
              <w:rPr>
                <w:lang w:val="ru-RU"/>
              </w:rPr>
            </w:pPr>
            <w:r w:rsidRPr="00541BF3">
              <w:rPr>
                <w:lang w:val="ru-RU"/>
              </w:rPr>
              <w:t>_____________ А.А. Панев</w:t>
            </w:r>
          </w:p>
          <w:p w:rsidR="00E85CC4" w:rsidRPr="00541BF3" w:rsidRDefault="00E85CC4" w:rsidP="001503D1">
            <w:pPr>
              <w:spacing w:before="120" w:after="120"/>
              <w:rPr>
                <w:lang w:val="ru-RU"/>
              </w:rPr>
            </w:pPr>
            <w:r w:rsidRPr="00541BF3">
              <w:rPr>
                <w:lang w:val="ru-RU"/>
              </w:rPr>
              <w:t>«___» ______________ 2021 г.</w:t>
            </w:r>
          </w:p>
          <w:p w:rsidR="00E85CC4" w:rsidRPr="009D67D0" w:rsidRDefault="00E85CC4" w:rsidP="001503D1">
            <w:pPr>
              <w:spacing w:before="120" w:after="120"/>
              <w:rPr>
                <w:lang w:val="ru-RU"/>
              </w:rPr>
            </w:pPr>
            <w:r w:rsidRPr="009D67D0">
              <w:rPr>
                <w:lang w:val="ru-RU"/>
              </w:rPr>
              <w:t>М.П.</w:t>
            </w:r>
          </w:p>
          <w:p w:rsidR="00E85CC4" w:rsidRPr="009D67D0" w:rsidRDefault="00E85CC4" w:rsidP="001503D1">
            <w:pPr>
              <w:spacing w:before="120" w:after="120"/>
              <w:rPr>
                <w:lang w:val="ru-RU"/>
              </w:rPr>
            </w:pPr>
          </w:p>
        </w:tc>
      </w:tr>
    </w:tbl>
    <w:p w:rsidR="00E85CC4" w:rsidRPr="009D67D0" w:rsidRDefault="00E85CC4" w:rsidP="00E85CC4">
      <w:pPr>
        <w:spacing w:before="120" w:after="120"/>
        <w:rPr>
          <w:lang w:val="ru-RU"/>
        </w:rPr>
      </w:pPr>
    </w:p>
    <w:p w:rsidR="00E85CC4" w:rsidRPr="009D67D0" w:rsidRDefault="00E85CC4" w:rsidP="00E85CC4">
      <w:pPr>
        <w:spacing w:before="120" w:after="120"/>
        <w:rPr>
          <w:lang w:val="ru-RU"/>
        </w:rPr>
      </w:pPr>
    </w:p>
    <w:p w:rsidR="00E85CC4" w:rsidRPr="009D67D0" w:rsidRDefault="00E85CC4" w:rsidP="00E85CC4">
      <w:pPr>
        <w:spacing w:before="120" w:after="120"/>
        <w:rPr>
          <w:lang w:val="ru-RU"/>
        </w:rPr>
      </w:pPr>
    </w:p>
    <w:p w:rsidR="00E85CC4" w:rsidRPr="009D67D0" w:rsidRDefault="00E85CC4" w:rsidP="00E85CC4">
      <w:pPr>
        <w:spacing w:before="120" w:after="120"/>
        <w:rPr>
          <w:lang w:val="ru-RU"/>
        </w:rPr>
      </w:pPr>
    </w:p>
    <w:p w:rsidR="00E85CC4" w:rsidRPr="00541BF3" w:rsidRDefault="00E85CC4" w:rsidP="00E85CC4">
      <w:pPr>
        <w:spacing w:before="120" w:after="120"/>
        <w:jc w:val="center"/>
        <w:rPr>
          <w:lang w:val="ru-RU"/>
        </w:rPr>
      </w:pPr>
      <w:r>
        <w:rPr>
          <w:lang w:val="ru-RU"/>
        </w:rPr>
        <w:t>Разработка и производство аппаратно-программного комплекса средств программно-аппаратной платформы для системы интеллектуальной навигации с использованием технологии искусственного интеллекта</w:t>
      </w:r>
    </w:p>
    <w:p w:rsidR="00644E38" w:rsidRDefault="009C6ED5" w:rsidP="00644E38">
      <w:pPr>
        <w:spacing w:before="120" w:after="120"/>
        <w:jc w:val="center"/>
        <w:rPr>
          <w:b/>
          <w:bCs/>
          <w:sz w:val="26"/>
          <w:szCs w:val="26"/>
          <w:lang w:val="ru-RU"/>
        </w:rPr>
      </w:pPr>
      <w:r w:rsidRPr="009C6ED5">
        <w:rPr>
          <w:b/>
          <w:bCs/>
          <w:sz w:val="26"/>
          <w:szCs w:val="26"/>
          <w:lang w:val="ru-RU"/>
        </w:rPr>
        <w:t xml:space="preserve">ПОЯСНИТЕЛЬНАЯ ЗАПИСКА </w:t>
      </w:r>
    </w:p>
    <w:p w:rsidR="00E85CC4" w:rsidRPr="00644E38" w:rsidRDefault="009C6ED5" w:rsidP="00644E38">
      <w:pPr>
        <w:spacing w:before="120" w:after="120"/>
        <w:jc w:val="center"/>
        <w:rPr>
          <w:b/>
          <w:bCs/>
          <w:sz w:val="26"/>
          <w:szCs w:val="26"/>
          <w:lang w:val="ru-RU"/>
        </w:rPr>
      </w:pPr>
      <w:r w:rsidRPr="009C6ED5">
        <w:rPr>
          <w:lang w:val="ru-RU"/>
        </w:rPr>
        <w:t>ТП в части обоснования технических решений</w:t>
      </w:r>
    </w:p>
    <w:p w:rsidR="00E85CC4" w:rsidRPr="00883CB7" w:rsidRDefault="00E85CC4" w:rsidP="00E85CC4">
      <w:pPr>
        <w:spacing w:before="120" w:after="120"/>
        <w:jc w:val="center"/>
        <w:rPr>
          <w:lang w:val="ru-RU"/>
        </w:rPr>
      </w:pPr>
      <w:r w:rsidRPr="00883CB7">
        <w:rPr>
          <w:lang w:val="ru-RU"/>
        </w:rPr>
        <w:t>СПО КСО ИН, СПО АТБ</w:t>
      </w:r>
      <w:r w:rsidR="00FF4F09">
        <w:rPr>
          <w:lang w:val="ru-RU"/>
        </w:rPr>
        <w:t>-С</w:t>
      </w:r>
      <w:r w:rsidRPr="00883CB7">
        <w:rPr>
          <w:lang w:val="ru-RU"/>
        </w:rPr>
        <w:t>, СПО МОБ</w:t>
      </w:r>
    </w:p>
    <w:p w:rsidR="00E85CC4" w:rsidRPr="00541BF3" w:rsidRDefault="00E85CC4" w:rsidP="00E85CC4">
      <w:pPr>
        <w:spacing w:before="120" w:after="120"/>
        <w:rPr>
          <w:lang w:val="ru-RU"/>
        </w:rPr>
      </w:pPr>
    </w:p>
    <w:p w:rsidR="00E85CC4" w:rsidRPr="00541BF3" w:rsidRDefault="00E85CC4" w:rsidP="00E85CC4">
      <w:pPr>
        <w:spacing w:before="120" w:after="120"/>
        <w:rPr>
          <w:lang w:val="ru-RU"/>
        </w:rPr>
      </w:pPr>
    </w:p>
    <w:p w:rsidR="00E85CC4" w:rsidRDefault="00E85CC4" w:rsidP="00E85CC4">
      <w:pPr>
        <w:spacing w:before="120" w:after="120"/>
        <w:rPr>
          <w:lang w:val="ru-RU"/>
        </w:rPr>
      </w:pPr>
    </w:p>
    <w:p w:rsidR="00E85CC4" w:rsidRDefault="00E85CC4" w:rsidP="00E85CC4">
      <w:pPr>
        <w:spacing w:before="120" w:after="120"/>
        <w:rPr>
          <w:lang w:val="ru-RU"/>
        </w:rPr>
      </w:pPr>
    </w:p>
    <w:p w:rsidR="00E85CC4" w:rsidRDefault="00E85CC4" w:rsidP="00E85CC4">
      <w:pPr>
        <w:spacing w:before="120" w:after="120"/>
        <w:rPr>
          <w:lang w:val="ru-RU"/>
        </w:rPr>
      </w:pPr>
    </w:p>
    <w:p w:rsidR="00E85CC4" w:rsidRPr="00541BF3" w:rsidRDefault="00E85CC4" w:rsidP="00E85CC4">
      <w:pPr>
        <w:spacing w:before="120" w:after="120"/>
        <w:rPr>
          <w:lang w:val="ru-RU"/>
        </w:rPr>
      </w:pPr>
    </w:p>
    <w:p w:rsidR="00E85CC4" w:rsidRDefault="00E85CC4" w:rsidP="00E85CC4">
      <w:pPr>
        <w:spacing w:before="120" w:after="120"/>
        <w:rPr>
          <w:lang w:val="ru-RU"/>
        </w:rPr>
      </w:pPr>
    </w:p>
    <w:tbl>
      <w:tblPr>
        <w:tblW w:w="10293" w:type="dxa"/>
        <w:tblInd w:w="115" w:type="dxa"/>
        <w:tblLayout w:type="fixed"/>
        <w:tblCellMar>
          <w:left w:w="115" w:type="dxa"/>
          <w:right w:w="115" w:type="dxa"/>
        </w:tblCellMar>
        <w:tblLook w:val="0000" w:firstRow="0" w:lastRow="0" w:firstColumn="0" w:lastColumn="0" w:noHBand="0" w:noVBand="0"/>
      </w:tblPr>
      <w:tblGrid>
        <w:gridCol w:w="5155"/>
        <w:gridCol w:w="5138"/>
      </w:tblGrid>
      <w:tr w:rsidR="00E85CC4" w:rsidRPr="005F52CE" w:rsidTr="001503D1">
        <w:tc>
          <w:tcPr>
            <w:tcW w:w="5155" w:type="dxa"/>
          </w:tcPr>
          <w:p w:rsidR="00E85CC4" w:rsidRPr="00FF4F76" w:rsidRDefault="00E85CC4" w:rsidP="001503D1">
            <w:pPr>
              <w:spacing w:before="120" w:after="120"/>
              <w:rPr>
                <w:lang w:val="ru-RU"/>
              </w:rPr>
            </w:pPr>
            <w:r>
              <w:rPr>
                <w:lang w:val="ru-RU"/>
              </w:rPr>
              <w:t>Главный конструктор</w:t>
            </w:r>
          </w:p>
          <w:p w:rsidR="00E85CC4" w:rsidRPr="00541BF3" w:rsidRDefault="00E85CC4" w:rsidP="001503D1">
            <w:pPr>
              <w:spacing w:before="120" w:after="120"/>
              <w:rPr>
                <w:lang w:val="ru-RU"/>
              </w:rPr>
            </w:pPr>
            <w:r>
              <w:rPr>
                <w:lang w:val="ru-RU"/>
              </w:rPr>
              <w:t>СЧ НИОКР «</w:t>
            </w:r>
            <w:r w:rsidR="000E5230">
              <w:rPr>
                <w:lang w:val="ru-RU"/>
              </w:rPr>
              <w:t>Интеллект-Н</w:t>
            </w:r>
            <w:r>
              <w:rPr>
                <w:lang w:val="ru-RU"/>
              </w:rPr>
              <w:t>»</w:t>
            </w:r>
          </w:p>
          <w:p w:rsidR="00E85CC4" w:rsidRPr="00541BF3" w:rsidRDefault="00E85CC4" w:rsidP="001503D1">
            <w:pPr>
              <w:spacing w:before="120" w:after="120"/>
              <w:rPr>
                <w:lang w:val="ru-RU"/>
              </w:rPr>
            </w:pPr>
            <w:r w:rsidRPr="00541BF3">
              <w:rPr>
                <w:lang w:val="ru-RU"/>
              </w:rPr>
              <w:t xml:space="preserve">_____________ </w:t>
            </w:r>
            <w:r w:rsidR="004918C4">
              <w:rPr>
                <w:lang w:val="ru-RU"/>
              </w:rPr>
              <w:t xml:space="preserve">В.И. </w:t>
            </w:r>
            <w:r w:rsidR="004918C4" w:rsidRPr="004918C4">
              <w:rPr>
                <w:lang w:val="ru-RU"/>
              </w:rPr>
              <w:t>Катречко</w:t>
            </w:r>
          </w:p>
          <w:p w:rsidR="00E85CC4" w:rsidRPr="00541BF3" w:rsidRDefault="00E85CC4" w:rsidP="001503D1">
            <w:pPr>
              <w:spacing w:before="120" w:after="120"/>
              <w:rPr>
                <w:lang w:val="ru-RU"/>
              </w:rPr>
            </w:pPr>
            <w:r w:rsidRPr="00541BF3">
              <w:rPr>
                <w:lang w:val="ru-RU"/>
              </w:rPr>
              <w:t>«___» ______________ 2021 г.</w:t>
            </w:r>
          </w:p>
        </w:tc>
        <w:tc>
          <w:tcPr>
            <w:tcW w:w="5138" w:type="dxa"/>
          </w:tcPr>
          <w:p w:rsidR="00E85CC4" w:rsidRPr="00541BF3" w:rsidRDefault="00E85CC4" w:rsidP="001503D1">
            <w:pPr>
              <w:spacing w:before="120" w:after="120"/>
              <w:rPr>
                <w:lang w:val="ru-RU"/>
              </w:rPr>
            </w:pPr>
            <w:r w:rsidRPr="00FF4F76">
              <w:rPr>
                <w:lang w:val="ru-RU"/>
              </w:rPr>
              <w:t>Технический директор</w:t>
            </w:r>
          </w:p>
          <w:p w:rsidR="00E85CC4" w:rsidRPr="00541BF3" w:rsidRDefault="00E85CC4" w:rsidP="001503D1">
            <w:pPr>
              <w:spacing w:before="120" w:after="120"/>
              <w:rPr>
                <w:lang w:val="ru-RU"/>
              </w:rPr>
            </w:pPr>
            <w:r>
              <w:rPr>
                <w:lang w:val="ru-RU"/>
              </w:rPr>
              <w:t>ООО «Навигационные решения»</w:t>
            </w:r>
          </w:p>
          <w:p w:rsidR="00E85CC4" w:rsidRPr="00541BF3" w:rsidRDefault="00E85CC4" w:rsidP="001503D1">
            <w:pPr>
              <w:spacing w:before="120" w:after="120"/>
              <w:rPr>
                <w:lang w:val="ru-RU"/>
              </w:rPr>
            </w:pPr>
            <w:r w:rsidRPr="00541BF3">
              <w:rPr>
                <w:lang w:val="ru-RU"/>
              </w:rPr>
              <w:t>_____________ А.А. Панев</w:t>
            </w:r>
          </w:p>
          <w:p w:rsidR="00E85CC4" w:rsidRPr="00FF4F76" w:rsidRDefault="00E85CC4" w:rsidP="001503D1">
            <w:pPr>
              <w:spacing w:before="120" w:after="120"/>
              <w:rPr>
                <w:lang w:val="ru-RU"/>
              </w:rPr>
            </w:pPr>
            <w:r w:rsidRPr="00541BF3">
              <w:rPr>
                <w:lang w:val="ru-RU"/>
              </w:rPr>
              <w:t>«___» ______________ 2021 г.</w:t>
            </w:r>
          </w:p>
        </w:tc>
      </w:tr>
    </w:tbl>
    <w:p w:rsidR="00E85CC4" w:rsidRDefault="00E85CC4" w:rsidP="00E85CC4">
      <w:pPr>
        <w:spacing w:before="120" w:after="120"/>
        <w:rPr>
          <w:lang w:val="ru-RU"/>
        </w:rPr>
      </w:pPr>
    </w:p>
    <w:p w:rsidR="00E85CC4" w:rsidRDefault="00E85CC4" w:rsidP="00E85CC4">
      <w:pPr>
        <w:spacing w:before="120" w:after="120"/>
        <w:rPr>
          <w:lang w:val="ru-RU"/>
        </w:rPr>
      </w:pPr>
    </w:p>
    <w:p w:rsidR="00E85CC4" w:rsidRPr="00541BF3" w:rsidRDefault="00E85CC4" w:rsidP="00E85CC4">
      <w:pPr>
        <w:spacing w:before="120" w:after="120"/>
        <w:rPr>
          <w:lang w:val="ru-RU"/>
        </w:rPr>
      </w:pPr>
    </w:p>
    <w:p w:rsidR="001503D1" w:rsidRDefault="00E85CC4" w:rsidP="00E85CC4">
      <w:pPr>
        <w:spacing w:before="120" w:after="120"/>
        <w:jc w:val="center"/>
      </w:pPr>
      <w:r w:rsidRPr="005F52CE">
        <w:t>Москва 2021 г</w:t>
      </w:r>
    </w:p>
    <w:sdt>
      <w:sdtPr>
        <w:rPr>
          <w:rFonts w:asciiTheme="minorHAnsi" w:eastAsiaTheme="minorHAnsi" w:hAnsiTheme="minorHAnsi" w:cstheme="minorBidi"/>
          <w:sz w:val="24"/>
          <w:szCs w:val="24"/>
        </w:rPr>
        <w:id w:val="-1784479557"/>
        <w:docPartObj>
          <w:docPartGallery w:val="Table of Contents"/>
          <w:docPartUnique/>
        </w:docPartObj>
      </w:sdtPr>
      <w:sdtEndPr>
        <w:rPr>
          <w:rFonts w:ascii="Times New Roman" w:eastAsia="Times New Roman" w:hAnsi="Times New Roman" w:cs="Times New Roman"/>
          <w:b w:val="0"/>
          <w:bCs w:val="0"/>
          <w:noProof/>
          <w:lang w:val="en-US"/>
        </w:rPr>
      </w:sdtEndPr>
      <w:sdtContent>
        <w:p w:rsidR="007E5B70" w:rsidRPr="00087C04" w:rsidRDefault="007E5B70" w:rsidP="00922B26">
          <w:pPr>
            <w:pStyle w:val="a5"/>
          </w:pPr>
          <w:r>
            <w:t>Оглавление</w:t>
          </w:r>
        </w:p>
        <w:p w:rsidR="00AD06FB" w:rsidRDefault="007E5B70">
          <w:pPr>
            <w:pStyle w:val="11"/>
            <w:rPr>
              <w:rFonts w:eastAsiaTheme="minorEastAsia"/>
              <w:b w:val="0"/>
              <w:bCs w:val="0"/>
              <w:i w:val="0"/>
              <w:iCs w:val="0"/>
              <w:noProof/>
            </w:rPr>
          </w:pPr>
          <w:r>
            <w:fldChar w:fldCharType="begin"/>
          </w:r>
          <w:r w:rsidRPr="007E5B70">
            <w:rPr>
              <w:lang w:val="ru-RU"/>
            </w:rPr>
            <w:instrText xml:space="preserve"> </w:instrText>
          </w:r>
          <w:r>
            <w:instrText>TOC</w:instrText>
          </w:r>
          <w:r w:rsidRPr="007E5B70">
            <w:rPr>
              <w:lang w:val="ru-RU"/>
            </w:rPr>
            <w:instrText xml:space="preserve"> \</w:instrText>
          </w:r>
          <w:r>
            <w:instrText>o</w:instrText>
          </w:r>
          <w:r w:rsidRPr="007E5B70">
            <w:rPr>
              <w:lang w:val="ru-RU"/>
            </w:rPr>
            <w:instrText xml:space="preserve"> "1-3" \</w:instrText>
          </w:r>
          <w:r>
            <w:instrText>h</w:instrText>
          </w:r>
          <w:r w:rsidRPr="007E5B70">
            <w:rPr>
              <w:lang w:val="ru-RU"/>
            </w:rPr>
            <w:instrText xml:space="preserve"> \</w:instrText>
          </w:r>
          <w:r>
            <w:instrText>z</w:instrText>
          </w:r>
          <w:r w:rsidRPr="007E5B70">
            <w:rPr>
              <w:lang w:val="ru-RU"/>
            </w:rPr>
            <w:instrText xml:space="preserve"> \</w:instrText>
          </w:r>
          <w:r>
            <w:instrText>u</w:instrText>
          </w:r>
          <w:r w:rsidRPr="007E5B70">
            <w:rPr>
              <w:lang w:val="ru-RU"/>
            </w:rPr>
            <w:instrText xml:space="preserve"> </w:instrText>
          </w:r>
          <w:r>
            <w:fldChar w:fldCharType="separate"/>
          </w:r>
          <w:hyperlink w:anchor="_Toc91545726" w:history="1">
            <w:r w:rsidR="00AD06FB" w:rsidRPr="00E37A90">
              <w:rPr>
                <w:rStyle w:val="a6"/>
                <w:noProof/>
                <w:lang w:val="ru-RU"/>
              </w:rPr>
              <w:t>1.</w:t>
            </w:r>
            <w:r w:rsidR="00AD06FB">
              <w:rPr>
                <w:rFonts w:eastAsiaTheme="minorEastAsia"/>
                <w:b w:val="0"/>
                <w:bCs w:val="0"/>
                <w:i w:val="0"/>
                <w:iCs w:val="0"/>
                <w:noProof/>
              </w:rPr>
              <w:tab/>
            </w:r>
            <w:r w:rsidR="00AD06FB" w:rsidRPr="00E37A90">
              <w:rPr>
                <w:rStyle w:val="a6"/>
                <w:noProof/>
                <w:lang w:val="ru-RU"/>
              </w:rPr>
              <w:t>Введение</w:t>
            </w:r>
            <w:r w:rsidR="00AD06FB">
              <w:rPr>
                <w:noProof/>
                <w:webHidden/>
              </w:rPr>
              <w:tab/>
            </w:r>
            <w:r w:rsidR="00AD06FB">
              <w:rPr>
                <w:noProof/>
                <w:webHidden/>
              </w:rPr>
              <w:fldChar w:fldCharType="begin"/>
            </w:r>
            <w:r w:rsidR="00AD06FB">
              <w:rPr>
                <w:noProof/>
                <w:webHidden/>
              </w:rPr>
              <w:instrText xml:space="preserve"> PAGEREF _Toc91545726 \h </w:instrText>
            </w:r>
            <w:r w:rsidR="00AD06FB">
              <w:rPr>
                <w:noProof/>
                <w:webHidden/>
              </w:rPr>
            </w:r>
            <w:r w:rsidR="00AD06FB">
              <w:rPr>
                <w:noProof/>
                <w:webHidden/>
              </w:rPr>
              <w:fldChar w:fldCharType="separate"/>
            </w:r>
            <w:r w:rsidR="00AD06FB">
              <w:rPr>
                <w:noProof/>
                <w:webHidden/>
              </w:rPr>
              <w:t>6</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27" w:history="1">
            <w:r w:rsidR="00AD06FB" w:rsidRPr="00E37A90">
              <w:rPr>
                <w:rStyle w:val="a6"/>
                <w:noProof/>
                <w:lang w:val="ru-RU"/>
              </w:rPr>
              <w:t>2.</w:t>
            </w:r>
            <w:r w:rsidR="00AD06FB">
              <w:rPr>
                <w:rFonts w:eastAsiaTheme="minorEastAsia"/>
                <w:b w:val="0"/>
                <w:bCs w:val="0"/>
                <w:i w:val="0"/>
                <w:iCs w:val="0"/>
                <w:noProof/>
              </w:rPr>
              <w:tab/>
            </w:r>
            <w:r w:rsidR="00AD06FB" w:rsidRPr="00E37A90">
              <w:rPr>
                <w:rStyle w:val="a6"/>
                <w:noProof/>
                <w:lang w:val="ru-RU"/>
              </w:rPr>
              <w:t>Общая архитектура системы Интеллектуальной навигации</w:t>
            </w:r>
            <w:r w:rsidR="00AD06FB">
              <w:rPr>
                <w:noProof/>
                <w:webHidden/>
              </w:rPr>
              <w:tab/>
            </w:r>
            <w:r w:rsidR="00AD06FB">
              <w:rPr>
                <w:noProof/>
                <w:webHidden/>
              </w:rPr>
              <w:fldChar w:fldCharType="begin"/>
            </w:r>
            <w:r w:rsidR="00AD06FB">
              <w:rPr>
                <w:noProof/>
                <w:webHidden/>
              </w:rPr>
              <w:instrText xml:space="preserve"> PAGEREF _Toc91545727 \h </w:instrText>
            </w:r>
            <w:r w:rsidR="00AD06FB">
              <w:rPr>
                <w:noProof/>
                <w:webHidden/>
              </w:rPr>
            </w:r>
            <w:r w:rsidR="00AD06FB">
              <w:rPr>
                <w:noProof/>
                <w:webHidden/>
              </w:rPr>
              <w:fldChar w:fldCharType="separate"/>
            </w:r>
            <w:r w:rsidR="00AD06FB">
              <w:rPr>
                <w:noProof/>
                <w:webHidden/>
              </w:rPr>
              <w:t>8</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28" w:history="1">
            <w:r w:rsidR="00AD06FB" w:rsidRPr="00E37A90">
              <w:rPr>
                <w:rStyle w:val="a6"/>
                <w:noProof/>
                <w:lang w:val="ru-RU"/>
              </w:rPr>
              <w:t>Основные датчики, необходимые  НУ для работы внутри помещений</w:t>
            </w:r>
            <w:r w:rsidR="00AD06FB">
              <w:rPr>
                <w:noProof/>
                <w:webHidden/>
              </w:rPr>
              <w:tab/>
            </w:r>
            <w:r w:rsidR="00AD06FB">
              <w:rPr>
                <w:noProof/>
                <w:webHidden/>
              </w:rPr>
              <w:fldChar w:fldCharType="begin"/>
            </w:r>
            <w:r w:rsidR="00AD06FB">
              <w:rPr>
                <w:noProof/>
                <w:webHidden/>
              </w:rPr>
              <w:instrText xml:space="preserve"> PAGEREF _Toc91545728 \h </w:instrText>
            </w:r>
            <w:r w:rsidR="00AD06FB">
              <w:rPr>
                <w:noProof/>
                <w:webHidden/>
              </w:rPr>
            </w:r>
            <w:r w:rsidR="00AD06FB">
              <w:rPr>
                <w:noProof/>
                <w:webHidden/>
              </w:rPr>
              <w:fldChar w:fldCharType="separate"/>
            </w:r>
            <w:r w:rsidR="00AD06FB">
              <w:rPr>
                <w:noProof/>
                <w:webHidden/>
              </w:rPr>
              <w:t>9</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29" w:history="1">
            <w:r w:rsidR="00AD06FB" w:rsidRPr="00E37A90">
              <w:rPr>
                <w:rStyle w:val="a6"/>
                <w:noProof/>
                <w:lang w:val="ru-RU"/>
              </w:rPr>
              <w:t>Основные алгоритмы, необходимые НУ для работы внутри помещений</w:t>
            </w:r>
            <w:r w:rsidR="00AD06FB">
              <w:rPr>
                <w:noProof/>
                <w:webHidden/>
              </w:rPr>
              <w:tab/>
            </w:r>
            <w:r w:rsidR="00AD06FB">
              <w:rPr>
                <w:noProof/>
                <w:webHidden/>
              </w:rPr>
              <w:fldChar w:fldCharType="begin"/>
            </w:r>
            <w:r w:rsidR="00AD06FB">
              <w:rPr>
                <w:noProof/>
                <w:webHidden/>
              </w:rPr>
              <w:instrText xml:space="preserve"> PAGEREF _Toc91545729 \h </w:instrText>
            </w:r>
            <w:r w:rsidR="00AD06FB">
              <w:rPr>
                <w:noProof/>
                <w:webHidden/>
              </w:rPr>
            </w:r>
            <w:r w:rsidR="00AD06FB">
              <w:rPr>
                <w:noProof/>
                <w:webHidden/>
              </w:rPr>
              <w:fldChar w:fldCharType="separate"/>
            </w:r>
            <w:r w:rsidR="00AD06FB">
              <w:rPr>
                <w:noProof/>
                <w:webHidden/>
              </w:rPr>
              <w:t>10</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30" w:history="1">
            <w:r w:rsidR="00AD06FB" w:rsidRPr="00E37A90">
              <w:rPr>
                <w:rStyle w:val="a6"/>
                <w:noProof/>
                <w:lang w:val="ru-RU"/>
              </w:rPr>
              <w:t>Основные датчики, необходимые  НУ для работы вне помещений</w:t>
            </w:r>
            <w:r w:rsidR="00AD06FB">
              <w:rPr>
                <w:noProof/>
                <w:webHidden/>
              </w:rPr>
              <w:tab/>
            </w:r>
            <w:r w:rsidR="00AD06FB">
              <w:rPr>
                <w:noProof/>
                <w:webHidden/>
              </w:rPr>
              <w:fldChar w:fldCharType="begin"/>
            </w:r>
            <w:r w:rsidR="00AD06FB">
              <w:rPr>
                <w:noProof/>
                <w:webHidden/>
              </w:rPr>
              <w:instrText xml:space="preserve"> PAGEREF _Toc91545730 \h </w:instrText>
            </w:r>
            <w:r w:rsidR="00AD06FB">
              <w:rPr>
                <w:noProof/>
                <w:webHidden/>
              </w:rPr>
            </w:r>
            <w:r w:rsidR="00AD06FB">
              <w:rPr>
                <w:noProof/>
                <w:webHidden/>
              </w:rPr>
              <w:fldChar w:fldCharType="separate"/>
            </w:r>
            <w:r w:rsidR="00AD06FB">
              <w:rPr>
                <w:noProof/>
                <w:webHidden/>
              </w:rPr>
              <w:t>12</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31" w:history="1">
            <w:r w:rsidR="00AD06FB" w:rsidRPr="00E37A90">
              <w:rPr>
                <w:rStyle w:val="a6"/>
                <w:noProof/>
                <w:lang w:val="ru-RU"/>
              </w:rPr>
              <w:t>Основные алгоритмы, необходимые  НУ для работы вне помещений</w:t>
            </w:r>
            <w:r w:rsidR="00AD06FB">
              <w:rPr>
                <w:noProof/>
                <w:webHidden/>
              </w:rPr>
              <w:tab/>
            </w:r>
            <w:r w:rsidR="00AD06FB">
              <w:rPr>
                <w:noProof/>
                <w:webHidden/>
              </w:rPr>
              <w:fldChar w:fldCharType="begin"/>
            </w:r>
            <w:r w:rsidR="00AD06FB">
              <w:rPr>
                <w:noProof/>
                <w:webHidden/>
              </w:rPr>
              <w:instrText xml:space="preserve"> PAGEREF _Toc91545731 \h </w:instrText>
            </w:r>
            <w:r w:rsidR="00AD06FB">
              <w:rPr>
                <w:noProof/>
                <w:webHidden/>
              </w:rPr>
            </w:r>
            <w:r w:rsidR="00AD06FB">
              <w:rPr>
                <w:noProof/>
                <w:webHidden/>
              </w:rPr>
              <w:fldChar w:fldCharType="separate"/>
            </w:r>
            <w:r w:rsidR="00AD06FB">
              <w:rPr>
                <w:noProof/>
                <w:webHidden/>
              </w:rPr>
              <w:t>13</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32" w:history="1">
            <w:r w:rsidR="00AD06FB" w:rsidRPr="00E37A90">
              <w:rPr>
                <w:rStyle w:val="a6"/>
                <w:noProof/>
                <w:lang w:val="ru-RU"/>
              </w:rPr>
              <w:t>Сервер для высокопроизводительных вычислений (СПО КСО ИН)</w:t>
            </w:r>
            <w:r w:rsidR="00AD06FB">
              <w:rPr>
                <w:noProof/>
                <w:webHidden/>
              </w:rPr>
              <w:tab/>
            </w:r>
            <w:r w:rsidR="00AD06FB">
              <w:rPr>
                <w:noProof/>
                <w:webHidden/>
              </w:rPr>
              <w:fldChar w:fldCharType="begin"/>
            </w:r>
            <w:r w:rsidR="00AD06FB">
              <w:rPr>
                <w:noProof/>
                <w:webHidden/>
              </w:rPr>
              <w:instrText xml:space="preserve"> PAGEREF _Toc91545732 \h </w:instrText>
            </w:r>
            <w:r w:rsidR="00AD06FB">
              <w:rPr>
                <w:noProof/>
                <w:webHidden/>
              </w:rPr>
            </w:r>
            <w:r w:rsidR="00AD06FB">
              <w:rPr>
                <w:noProof/>
                <w:webHidden/>
              </w:rPr>
              <w:fldChar w:fldCharType="separate"/>
            </w:r>
            <w:r w:rsidR="00AD06FB">
              <w:rPr>
                <w:noProof/>
                <w:webHidden/>
              </w:rPr>
              <w:t>13</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33" w:history="1">
            <w:r w:rsidR="00AD06FB" w:rsidRPr="00E37A90">
              <w:rPr>
                <w:rStyle w:val="a6"/>
                <w:noProof/>
                <w:lang w:val="ru-RU"/>
              </w:rPr>
              <w:t>3.</w:t>
            </w:r>
            <w:r w:rsidR="00AD06FB">
              <w:rPr>
                <w:rFonts w:eastAsiaTheme="minorEastAsia"/>
                <w:b w:val="0"/>
                <w:bCs w:val="0"/>
                <w:i w:val="0"/>
                <w:iCs w:val="0"/>
                <w:noProof/>
              </w:rPr>
              <w:tab/>
            </w:r>
            <w:r w:rsidR="00AD06FB" w:rsidRPr="00E37A90">
              <w:rPr>
                <w:rStyle w:val="a6"/>
                <w:noProof/>
                <w:lang w:val="ru-RU"/>
              </w:rPr>
              <w:t>Обоснование технических решений СПО АТБ-С</w:t>
            </w:r>
            <w:r w:rsidR="00AD06FB">
              <w:rPr>
                <w:noProof/>
                <w:webHidden/>
              </w:rPr>
              <w:tab/>
            </w:r>
            <w:r w:rsidR="00AD06FB">
              <w:rPr>
                <w:noProof/>
                <w:webHidden/>
              </w:rPr>
              <w:fldChar w:fldCharType="begin"/>
            </w:r>
            <w:r w:rsidR="00AD06FB">
              <w:rPr>
                <w:noProof/>
                <w:webHidden/>
              </w:rPr>
              <w:instrText xml:space="preserve"> PAGEREF _Toc91545733 \h </w:instrText>
            </w:r>
            <w:r w:rsidR="00AD06FB">
              <w:rPr>
                <w:noProof/>
                <w:webHidden/>
              </w:rPr>
            </w:r>
            <w:r w:rsidR="00AD06FB">
              <w:rPr>
                <w:noProof/>
                <w:webHidden/>
              </w:rPr>
              <w:fldChar w:fldCharType="separate"/>
            </w:r>
            <w:r w:rsidR="00AD06FB">
              <w:rPr>
                <w:noProof/>
                <w:webHidden/>
              </w:rPr>
              <w:t>15</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34" w:history="1">
            <w:r w:rsidR="00AD06FB" w:rsidRPr="00E37A90">
              <w:rPr>
                <w:rStyle w:val="a6"/>
                <w:noProof/>
                <w:lang w:val="ru-RU"/>
              </w:rPr>
              <w:t>4.</w:t>
            </w:r>
            <w:r w:rsidR="00AD06FB">
              <w:rPr>
                <w:rFonts w:eastAsiaTheme="minorEastAsia"/>
                <w:b w:val="0"/>
                <w:bCs w:val="0"/>
                <w:i w:val="0"/>
                <w:iCs w:val="0"/>
                <w:noProof/>
              </w:rPr>
              <w:tab/>
            </w:r>
            <w:r w:rsidR="00AD06FB" w:rsidRPr="00E37A90">
              <w:rPr>
                <w:rStyle w:val="a6"/>
                <w:noProof/>
                <w:lang w:val="ru-RU"/>
              </w:rPr>
              <w:t>Обоснование технических решений СПО МОБ</w:t>
            </w:r>
            <w:r w:rsidR="00AD06FB">
              <w:rPr>
                <w:noProof/>
                <w:webHidden/>
              </w:rPr>
              <w:tab/>
            </w:r>
            <w:r w:rsidR="00AD06FB">
              <w:rPr>
                <w:noProof/>
                <w:webHidden/>
              </w:rPr>
              <w:fldChar w:fldCharType="begin"/>
            </w:r>
            <w:r w:rsidR="00AD06FB">
              <w:rPr>
                <w:noProof/>
                <w:webHidden/>
              </w:rPr>
              <w:instrText xml:space="preserve"> PAGEREF _Toc91545734 \h </w:instrText>
            </w:r>
            <w:r w:rsidR="00AD06FB">
              <w:rPr>
                <w:noProof/>
                <w:webHidden/>
              </w:rPr>
            </w:r>
            <w:r w:rsidR="00AD06FB">
              <w:rPr>
                <w:noProof/>
                <w:webHidden/>
              </w:rPr>
              <w:fldChar w:fldCharType="separate"/>
            </w:r>
            <w:r w:rsidR="00AD06FB">
              <w:rPr>
                <w:noProof/>
                <w:webHidden/>
              </w:rPr>
              <w:t>16</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35" w:history="1">
            <w:r w:rsidR="00AD06FB" w:rsidRPr="00E37A90">
              <w:rPr>
                <w:rStyle w:val="a6"/>
                <w:noProof/>
                <w:lang w:val="ru-RU"/>
              </w:rPr>
              <w:t>5.</w:t>
            </w:r>
            <w:r w:rsidR="00AD06FB">
              <w:rPr>
                <w:rFonts w:eastAsiaTheme="minorEastAsia"/>
                <w:b w:val="0"/>
                <w:bCs w:val="0"/>
                <w:i w:val="0"/>
                <w:iCs w:val="0"/>
                <w:noProof/>
              </w:rPr>
              <w:tab/>
            </w:r>
            <w:r w:rsidR="00AD06FB" w:rsidRPr="00E37A90">
              <w:rPr>
                <w:rStyle w:val="a6"/>
                <w:noProof/>
                <w:lang w:val="ru-RU"/>
              </w:rPr>
              <w:t>Обоснование технических решений СПО КСО ИН</w:t>
            </w:r>
            <w:r w:rsidR="00AD06FB">
              <w:rPr>
                <w:noProof/>
                <w:webHidden/>
              </w:rPr>
              <w:tab/>
            </w:r>
            <w:r w:rsidR="00AD06FB">
              <w:rPr>
                <w:noProof/>
                <w:webHidden/>
              </w:rPr>
              <w:fldChar w:fldCharType="begin"/>
            </w:r>
            <w:r w:rsidR="00AD06FB">
              <w:rPr>
                <w:noProof/>
                <w:webHidden/>
              </w:rPr>
              <w:instrText xml:space="preserve"> PAGEREF _Toc91545735 \h </w:instrText>
            </w:r>
            <w:r w:rsidR="00AD06FB">
              <w:rPr>
                <w:noProof/>
                <w:webHidden/>
              </w:rPr>
            </w:r>
            <w:r w:rsidR="00AD06FB">
              <w:rPr>
                <w:noProof/>
                <w:webHidden/>
              </w:rPr>
              <w:fldChar w:fldCharType="separate"/>
            </w:r>
            <w:r w:rsidR="00AD06FB">
              <w:rPr>
                <w:noProof/>
                <w:webHidden/>
              </w:rPr>
              <w:t>17</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36" w:history="1">
            <w:r w:rsidR="00AD06FB" w:rsidRPr="00E37A90">
              <w:rPr>
                <w:rStyle w:val="a6"/>
                <w:noProof/>
                <w:lang w:val="ru-RU"/>
              </w:rPr>
              <w:t>6.</w:t>
            </w:r>
            <w:r w:rsidR="00AD06FB">
              <w:rPr>
                <w:rFonts w:eastAsiaTheme="minorEastAsia"/>
                <w:b w:val="0"/>
                <w:bCs w:val="0"/>
                <w:i w:val="0"/>
                <w:iCs w:val="0"/>
                <w:noProof/>
              </w:rPr>
              <w:tab/>
            </w:r>
            <w:r w:rsidR="00AD06FB" w:rsidRPr="00E37A90">
              <w:rPr>
                <w:rStyle w:val="a6"/>
                <w:noProof/>
                <w:lang w:val="ru-RU"/>
              </w:rPr>
              <w:t>Описание демонстрационной платформы</w:t>
            </w:r>
            <w:r w:rsidR="00AD06FB">
              <w:rPr>
                <w:noProof/>
                <w:webHidden/>
              </w:rPr>
              <w:tab/>
            </w:r>
            <w:r w:rsidR="00AD06FB">
              <w:rPr>
                <w:noProof/>
                <w:webHidden/>
              </w:rPr>
              <w:fldChar w:fldCharType="begin"/>
            </w:r>
            <w:r w:rsidR="00AD06FB">
              <w:rPr>
                <w:noProof/>
                <w:webHidden/>
              </w:rPr>
              <w:instrText xml:space="preserve"> PAGEREF _Toc91545736 \h </w:instrText>
            </w:r>
            <w:r w:rsidR="00AD06FB">
              <w:rPr>
                <w:noProof/>
                <w:webHidden/>
              </w:rPr>
            </w:r>
            <w:r w:rsidR="00AD06FB">
              <w:rPr>
                <w:noProof/>
                <w:webHidden/>
              </w:rPr>
              <w:fldChar w:fldCharType="separate"/>
            </w:r>
            <w:r w:rsidR="00AD06FB">
              <w:rPr>
                <w:noProof/>
                <w:webHidden/>
              </w:rPr>
              <w:t>18</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37" w:history="1">
            <w:r w:rsidR="00AD06FB" w:rsidRPr="00E37A90">
              <w:rPr>
                <w:rStyle w:val="a6"/>
                <w:noProof/>
                <w:lang w:val="ru-RU"/>
              </w:rPr>
              <w:t>7.</w:t>
            </w:r>
            <w:r w:rsidR="00AD06FB">
              <w:rPr>
                <w:rFonts w:eastAsiaTheme="minorEastAsia"/>
                <w:b w:val="0"/>
                <w:bCs w:val="0"/>
                <w:i w:val="0"/>
                <w:iCs w:val="0"/>
                <w:noProof/>
              </w:rPr>
              <w:tab/>
            </w:r>
            <w:r w:rsidR="00AD06FB" w:rsidRPr="00E37A90">
              <w:rPr>
                <w:rStyle w:val="a6"/>
                <w:noProof/>
                <w:lang w:val="ru-RU"/>
              </w:rPr>
              <w:t xml:space="preserve">Использование алгоритма </w:t>
            </w:r>
            <w:r w:rsidR="00AD06FB" w:rsidRPr="00E37A90">
              <w:rPr>
                <w:rStyle w:val="a6"/>
                <w:rFonts w:eastAsia="Yu Mincho"/>
                <w:noProof/>
                <w:lang w:val="ru-RU" w:eastAsia="ja-JP"/>
              </w:rPr>
              <w:t>ORB-SLAM</w:t>
            </w:r>
            <w:r w:rsidR="00AD06FB">
              <w:rPr>
                <w:noProof/>
                <w:webHidden/>
              </w:rPr>
              <w:tab/>
            </w:r>
            <w:r w:rsidR="00AD06FB">
              <w:rPr>
                <w:noProof/>
                <w:webHidden/>
              </w:rPr>
              <w:fldChar w:fldCharType="begin"/>
            </w:r>
            <w:r w:rsidR="00AD06FB">
              <w:rPr>
                <w:noProof/>
                <w:webHidden/>
              </w:rPr>
              <w:instrText xml:space="preserve"> PAGEREF _Toc91545737 \h </w:instrText>
            </w:r>
            <w:r w:rsidR="00AD06FB">
              <w:rPr>
                <w:noProof/>
                <w:webHidden/>
              </w:rPr>
            </w:r>
            <w:r w:rsidR="00AD06FB">
              <w:rPr>
                <w:noProof/>
                <w:webHidden/>
              </w:rPr>
              <w:fldChar w:fldCharType="separate"/>
            </w:r>
            <w:r w:rsidR="00AD06FB">
              <w:rPr>
                <w:noProof/>
                <w:webHidden/>
              </w:rPr>
              <w:t>19</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38" w:history="1">
            <w:r w:rsidR="00AD06FB" w:rsidRPr="00E37A90">
              <w:rPr>
                <w:rStyle w:val="a6"/>
                <w:noProof/>
                <w:lang w:val="ru-RU"/>
              </w:rPr>
              <w:t>Введение</w:t>
            </w:r>
            <w:r w:rsidR="00AD06FB">
              <w:rPr>
                <w:noProof/>
                <w:webHidden/>
              </w:rPr>
              <w:tab/>
            </w:r>
            <w:r w:rsidR="00AD06FB">
              <w:rPr>
                <w:noProof/>
                <w:webHidden/>
              </w:rPr>
              <w:fldChar w:fldCharType="begin"/>
            </w:r>
            <w:r w:rsidR="00AD06FB">
              <w:rPr>
                <w:noProof/>
                <w:webHidden/>
              </w:rPr>
              <w:instrText xml:space="preserve"> PAGEREF _Toc91545738 \h </w:instrText>
            </w:r>
            <w:r w:rsidR="00AD06FB">
              <w:rPr>
                <w:noProof/>
                <w:webHidden/>
              </w:rPr>
            </w:r>
            <w:r w:rsidR="00AD06FB">
              <w:rPr>
                <w:noProof/>
                <w:webHidden/>
              </w:rPr>
              <w:fldChar w:fldCharType="separate"/>
            </w:r>
            <w:r w:rsidR="00AD06FB">
              <w:rPr>
                <w:noProof/>
                <w:webHidden/>
              </w:rPr>
              <w:t>19</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39" w:history="1">
            <w:r w:rsidR="00AD06FB" w:rsidRPr="00E37A90">
              <w:rPr>
                <w:rStyle w:val="a6"/>
                <w:noProof/>
                <w:lang w:val="ru-RU"/>
              </w:rPr>
              <w:t>Работы в области SLAM</w:t>
            </w:r>
            <w:r w:rsidR="00AD06FB">
              <w:rPr>
                <w:noProof/>
                <w:webHidden/>
              </w:rPr>
              <w:tab/>
            </w:r>
            <w:r w:rsidR="00AD06FB">
              <w:rPr>
                <w:noProof/>
                <w:webHidden/>
              </w:rPr>
              <w:fldChar w:fldCharType="begin"/>
            </w:r>
            <w:r w:rsidR="00AD06FB">
              <w:rPr>
                <w:noProof/>
                <w:webHidden/>
              </w:rPr>
              <w:instrText xml:space="preserve"> PAGEREF _Toc91545739 \h </w:instrText>
            </w:r>
            <w:r w:rsidR="00AD06FB">
              <w:rPr>
                <w:noProof/>
                <w:webHidden/>
              </w:rPr>
            </w:r>
            <w:r w:rsidR="00AD06FB">
              <w:rPr>
                <w:noProof/>
                <w:webHidden/>
              </w:rPr>
              <w:fldChar w:fldCharType="separate"/>
            </w:r>
            <w:r w:rsidR="00AD06FB">
              <w:rPr>
                <w:noProof/>
                <w:webHidden/>
              </w:rPr>
              <w:t>21</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0" w:history="1">
            <w:r w:rsidR="00AD06FB" w:rsidRPr="00E37A90">
              <w:rPr>
                <w:rStyle w:val="a6"/>
                <w:noProof/>
                <w:lang w:val="ru-RU"/>
              </w:rPr>
              <w:t>Метод распознавания места</w:t>
            </w:r>
            <w:r w:rsidR="00AD06FB">
              <w:rPr>
                <w:noProof/>
                <w:webHidden/>
              </w:rPr>
              <w:tab/>
            </w:r>
            <w:r w:rsidR="00AD06FB">
              <w:rPr>
                <w:noProof/>
                <w:webHidden/>
              </w:rPr>
              <w:fldChar w:fldCharType="begin"/>
            </w:r>
            <w:r w:rsidR="00AD06FB">
              <w:rPr>
                <w:noProof/>
                <w:webHidden/>
              </w:rPr>
              <w:instrText xml:space="preserve"> PAGEREF _Toc91545740 \h </w:instrText>
            </w:r>
            <w:r w:rsidR="00AD06FB">
              <w:rPr>
                <w:noProof/>
                <w:webHidden/>
              </w:rPr>
            </w:r>
            <w:r w:rsidR="00AD06FB">
              <w:rPr>
                <w:noProof/>
                <w:webHidden/>
              </w:rPr>
              <w:fldChar w:fldCharType="separate"/>
            </w:r>
            <w:r w:rsidR="00AD06FB">
              <w:rPr>
                <w:noProof/>
                <w:webHidden/>
              </w:rPr>
              <w:t>21</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1" w:history="1">
            <w:r w:rsidR="00AD06FB" w:rsidRPr="00E37A90">
              <w:rPr>
                <w:rStyle w:val="a6"/>
                <w:noProof/>
                <w:lang w:val="ru-RU"/>
              </w:rPr>
              <w:t>Инициализация карты</w:t>
            </w:r>
            <w:r w:rsidR="00AD06FB">
              <w:rPr>
                <w:noProof/>
                <w:webHidden/>
              </w:rPr>
              <w:tab/>
            </w:r>
            <w:r w:rsidR="00AD06FB">
              <w:rPr>
                <w:noProof/>
                <w:webHidden/>
              </w:rPr>
              <w:fldChar w:fldCharType="begin"/>
            </w:r>
            <w:r w:rsidR="00AD06FB">
              <w:rPr>
                <w:noProof/>
                <w:webHidden/>
              </w:rPr>
              <w:instrText xml:space="preserve"> PAGEREF _Toc91545741 \h </w:instrText>
            </w:r>
            <w:r w:rsidR="00AD06FB">
              <w:rPr>
                <w:noProof/>
                <w:webHidden/>
              </w:rPr>
            </w:r>
            <w:r w:rsidR="00AD06FB">
              <w:rPr>
                <w:noProof/>
                <w:webHidden/>
              </w:rPr>
              <w:fldChar w:fldCharType="separate"/>
            </w:r>
            <w:r w:rsidR="00AD06FB">
              <w:rPr>
                <w:noProof/>
                <w:webHidden/>
              </w:rPr>
              <w:t>22</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42" w:history="1">
            <w:r w:rsidR="00AD06FB" w:rsidRPr="00E37A90">
              <w:rPr>
                <w:rStyle w:val="a6"/>
                <w:noProof/>
                <w:lang w:val="ru-RU"/>
              </w:rPr>
              <w:t>Принцип работы алгоритма</w:t>
            </w:r>
            <w:r w:rsidR="00AD06FB">
              <w:rPr>
                <w:noProof/>
                <w:webHidden/>
              </w:rPr>
              <w:tab/>
            </w:r>
            <w:r w:rsidR="00AD06FB">
              <w:rPr>
                <w:noProof/>
                <w:webHidden/>
              </w:rPr>
              <w:fldChar w:fldCharType="begin"/>
            </w:r>
            <w:r w:rsidR="00AD06FB">
              <w:rPr>
                <w:noProof/>
                <w:webHidden/>
              </w:rPr>
              <w:instrText xml:space="preserve"> PAGEREF _Toc91545742 \h </w:instrText>
            </w:r>
            <w:r w:rsidR="00AD06FB">
              <w:rPr>
                <w:noProof/>
                <w:webHidden/>
              </w:rPr>
            </w:r>
            <w:r w:rsidR="00AD06FB">
              <w:rPr>
                <w:noProof/>
                <w:webHidden/>
              </w:rPr>
              <w:fldChar w:fldCharType="separate"/>
            </w:r>
            <w:r w:rsidR="00AD06FB">
              <w:rPr>
                <w:noProof/>
                <w:webHidden/>
              </w:rPr>
              <w:t>28</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3" w:history="1">
            <w:r w:rsidR="00AD06FB" w:rsidRPr="00E37A90">
              <w:rPr>
                <w:rStyle w:val="a6"/>
                <w:noProof/>
                <w:lang w:val="ru-RU"/>
              </w:rPr>
              <w:t>Общая архитектура системы</w:t>
            </w:r>
            <w:r w:rsidR="00AD06FB">
              <w:rPr>
                <w:noProof/>
                <w:webHidden/>
              </w:rPr>
              <w:tab/>
            </w:r>
            <w:r w:rsidR="00AD06FB">
              <w:rPr>
                <w:noProof/>
                <w:webHidden/>
              </w:rPr>
              <w:fldChar w:fldCharType="begin"/>
            </w:r>
            <w:r w:rsidR="00AD06FB">
              <w:rPr>
                <w:noProof/>
                <w:webHidden/>
              </w:rPr>
              <w:instrText xml:space="preserve"> PAGEREF _Toc91545743 \h </w:instrText>
            </w:r>
            <w:r w:rsidR="00AD06FB">
              <w:rPr>
                <w:noProof/>
                <w:webHidden/>
              </w:rPr>
            </w:r>
            <w:r w:rsidR="00AD06FB">
              <w:rPr>
                <w:noProof/>
                <w:webHidden/>
              </w:rPr>
              <w:fldChar w:fldCharType="separate"/>
            </w:r>
            <w:r w:rsidR="00AD06FB">
              <w:rPr>
                <w:noProof/>
                <w:webHidden/>
              </w:rPr>
              <w:t>31</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4" w:history="1">
            <w:r w:rsidR="00AD06FB" w:rsidRPr="00E37A90">
              <w:rPr>
                <w:rStyle w:val="a6"/>
                <w:noProof/>
                <w:lang w:val="ru-RU"/>
              </w:rPr>
              <w:t>ORB</w:t>
            </w:r>
            <w:r w:rsidR="00AD06FB">
              <w:rPr>
                <w:noProof/>
                <w:webHidden/>
              </w:rPr>
              <w:tab/>
            </w:r>
            <w:r w:rsidR="00AD06FB">
              <w:rPr>
                <w:noProof/>
                <w:webHidden/>
              </w:rPr>
              <w:fldChar w:fldCharType="begin"/>
            </w:r>
            <w:r w:rsidR="00AD06FB">
              <w:rPr>
                <w:noProof/>
                <w:webHidden/>
              </w:rPr>
              <w:instrText xml:space="preserve"> PAGEREF _Toc91545744 \h </w:instrText>
            </w:r>
            <w:r w:rsidR="00AD06FB">
              <w:rPr>
                <w:noProof/>
                <w:webHidden/>
              </w:rPr>
            </w:r>
            <w:r w:rsidR="00AD06FB">
              <w:rPr>
                <w:noProof/>
                <w:webHidden/>
              </w:rPr>
              <w:fldChar w:fldCharType="separate"/>
            </w:r>
            <w:r w:rsidR="00AD06FB">
              <w:rPr>
                <w:noProof/>
                <w:webHidden/>
              </w:rPr>
              <w:t>32</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5" w:history="1">
            <w:r w:rsidR="00AD06FB" w:rsidRPr="00E37A90">
              <w:rPr>
                <w:rStyle w:val="a6"/>
                <w:noProof/>
                <w:lang w:val="ru-RU"/>
              </w:rPr>
              <w:t>Bundle adjustment</w:t>
            </w:r>
            <w:r w:rsidR="00AD06FB">
              <w:rPr>
                <w:noProof/>
                <w:webHidden/>
              </w:rPr>
              <w:tab/>
            </w:r>
            <w:r w:rsidR="00AD06FB">
              <w:rPr>
                <w:noProof/>
                <w:webHidden/>
              </w:rPr>
              <w:fldChar w:fldCharType="begin"/>
            </w:r>
            <w:r w:rsidR="00AD06FB">
              <w:rPr>
                <w:noProof/>
                <w:webHidden/>
              </w:rPr>
              <w:instrText xml:space="preserve"> PAGEREF _Toc91545745 \h </w:instrText>
            </w:r>
            <w:r w:rsidR="00AD06FB">
              <w:rPr>
                <w:noProof/>
                <w:webHidden/>
              </w:rPr>
            </w:r>
            <w:r w:rsidR="00AD06FB">
              <w:rPr>
                <w:noProof/>
                <w:webHidden/>
              </w:rPr>
              <w:fldChar w:fldCharType="separate"/>
            </w:r>
            <w:r w:rsidR="00AD06FB">
              <w:rPr>
                <w:noProof/>
                <w:webHidden/>
              </w:rPr>
              <w:t>33</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46" w:history="1">
            <w:r w:rsidR="00AD06FB" w:rsidRPr="00E37A90">
              <w:rPr>
                <w:rStyle w:val="a6"/>
                <w:noProof/>
              </w:rPr>
              <w:t>Навигация</w:t>
            </w:r>
            <w:r w:rsidR="00AD06FB">
              <w:rPr>
                <w:noProof/>
                <w:webHidden/>
              </w:rPr>
              <w:tab/>
            </w:r>
            <w:r w:rsidR="00AD06FB">
              <w:rPr>
                <w:noProof/>
                <w:webHidden/>
              </w:rPr>
              <w:fldChar w:fldCharType="begin"/>
            </w:r>
            <w:r w:rsidR="00AD06FB">
              <w:rPr>
                <w:noProof/>
                <w:webHidden/>
              </w:rPr>
              <w:instrText xml:space="preserve"> PAGEREF _Toc91545746 \h </w:instrText>
            </w:r>
            <w:r w:rsidR="00AD06FB">
              <w:rPr>
                <w:noProof/>
                <w:webHidden/>
              </w:rPr>
            </w:r>
            <w:r w:rsidR="00AD06FB">
              <w:rPr>
                <w:noProof/>
                <w:webHidden/>
              </w:rPr>
              <w:fldChar w:fldCharType="separate"/>
            </w:r>
            <w:r w:rsidR="00AD06FB">
              <w:rPr>
                <w:noProof/>
                <w:webHidden/>
              </w:rPr>
              <w:t>35</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7" w:history="1">
            <w:r w:rsidR="00AD06FB" w:rsidRPr="00E37A90">
              <w:rPr>
                <w:rStyle w:val="a6"/>
                <w:noProof/>
                <w:lang w:val="ru-RU"/>
              </w:rPr>
              <w:t>Замыкание графа карты</w:t>
            </w:r>
            <w:r w:rsidR="00AD06FB">
              <w:rPr>
                <w:noProof/>
                <w:webHidden/>
              </w:rPr>
              <w:tab/>
            </w:r>
            <w:r w:rsidR="00AD06FB">
              <w:rPr>
                <w:noProof/>
                <w:webHidden/>
              </w:rPr>
              <w:fldChar w:fldCharType="begin"/>
            </w:r>
            <w:r w:rsidR="00AD06FB">
              <w:rPr>
                <w:noProof/>
                <w:webHidden/>
              </w:rPr>
              <w:instrText xml:space="preserve"> PAGEREF _Toc91545747 \h </w:instrText>
            </w:r>
            <w:r w:rsidR="00AD06FB">
              <w:rPr>
                <w:noProof/>
                <w:webHidden/>
              </w:rPr>
            </w:r>
            <w:r w:rsidR="00AD06FB">
              <w:rPr>
                <w:noProof/>
                <w:webHidden/>
              </w:rPr>
              <w:fldChar w:fldCharType="separate"/>
            </w:r>
            <w:r w:rsidR="00AD06FB">
              <w:rPr>
                <w:noProof/>
                <w:webHidden/>
              </w:rPr>
              <w:t>35</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48" w:history="1">
            <w:r w:rsidR="00AD06FB" w:rsidRPr="00E37A90">
              <w:rPr>
                <w:rStyle w:val="a6"/>
                <w:noProof/>
                <w:lang w:val="ru-RU"/>
              </w:rPr>
              <w:t>Использование стереокамер и камер глубины</w:t>
            </w:r>
            <w:r w:rsidR="00AD06FB">
              <w:rPr>
                <w:noProof/>
                <w:webHidden/>
              </w:rPr>
              <w:tab/>
            </w:r>
            <w:r w:rsidR="00AD06FB">
              <w:rPr>
                <w:noProof/>
                <w:webHidden/>
              </w:rPr>
              <w:fldChar w:fldCharType="begin"/>
            </w:r>
            <w:r w:rsidR="00AD06FB">
              <w:rPr>
                <w:noProof/>
                <w:webHidden/>
              </w:rPr>
              <w:instrText xml:space="preserve"> PAGEREF _Toc91545748 \h </w:instrText>
            </w:r>
            <w:r w:rsidR="00AD06FB">
              <w:rPr>
                <w:noProof/>
                <w:webHidden/>
              </w:rPr>
            </w:r>
            <w:r w:rsidR="00AD06FB">
              <w:rPr>
                <w:noProof/>
                <w:webHidden/>
              </w:rPr>
              <w:fldChar w:fldCharType="separate"/>
            </w:r>
            <w:r w:rsidR="00AD06FB">
              <w:rPr>
                <w:noProof/>
                <w:webHidden/>
              </w:rPr>
              <w:t>35</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49" w:history="1">
            <w:r w:rsidR="00AD06FB" w:rsidRPr="00E37A90">
              <w:rPr>
                <w:rStyle w:val="a6"/>
                <w:noProof/>
                <w:lang w:val="ru-RU"/>
              </w:rPr>
              <w:t>Алгоритм ORB SLAM 3</w:t>
            </w:r>
            <w:r w:rsidR="00AD06FB">
              <w:rPr>
                <w:noProof/>
                <w:webHidden/>
              </w:rPr>
              <w:tab/>
            </w:r>
            <w:r w:rsidR="00AD06FB">
              <w:rPr>
                <w:noProof/>
                <w:webHidden/>
              </w:rPr>
              <w:fldChar w:fldCharType="begin"/>
            </w:r>
            <w:r w:rsidR="00AD06FB">
              <w:rPr>
                <w:noProof/>
                <w:webHidden/>
              </w:rPr>
              <w:instrText xml:space="preserve"> PAGEREF _Toc91545749 \h </w:instrText>
            </w:r>
            <w:r w:rsidR="00AD06FB">
              <w:rPr>
                <w:noProof/>
                <w:webHidden/>
              </w:rPr>
            </w:r>
            <w:r w:rsidR="00AD06FB">
              <w:rPr>
                <w:noProof/>
                <w:webHidden/>
              </w:rPr>
              <w:fldChar w:fldCharType="separate"/>
            </w:r>
            <w:r w:rsidR="00AD06FB">
              <w:rPr>
                <w:noProof/>
                <w:webHidden/>
              </w:rPr>
              <w:t>36</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50" w:history="1">
            <w:r w:rsidR="00AD06FB" w:rsidRPr="00E37A90">
              <w:rPr>
                <w:rStyle w:val="a6"/>
                <w:noProof/>
                <w:lang w:val="ru-RU"/>
              </w:rPr>
              <w:t xml:space="preserve">Общая архитектура алгоритма </w:t>
            </w:r>
            <w:r w:rsidR="00AD06FB" w:rsidRPr="00E37A90">
              <w:rPr>
                <w:rStyle w:val="a6"/>
                <w:noProof/>
              </w:rPr>
              <w:t>ORB</w:t>
            </w:r>
            <w:r w:rsidR="00AD06FB" w:rsidRPr="00E37A90">
              <w:rPr>
                <w:rStyle w:val="a6"/>
                <w:noProof/>
                <w:lang w:val="ru-RU"/>
              </w:rPr>
              <w:t xml:space="preserve"> </w:t>
            </w:r>
            <w:r w:rsidR="00AD06FB" w:rsidRPr="00E37A90">
              <w:rPr>
                <w:rStyle w:val="a6"/>
                <w:noProof/>
              </w:rPr>
              <w:t>SLAM</w:t>
            </w:r>
            <w:r w:rsidR="00AD06FB" w:rsidRPr="00E37A90">
              <w:rPr>
                <w:rStyle w:val="a6"/>
                <w:noProof/>
                <w:lang w:val="ru-RU"/>
              </w:rPr>
              <w:t xml:space="preserve"> 3</w:t>
            </w:r>
            <w:r w:rsidR="00AD06FB">
              <w:rPr>
                <w:noProof/>
                <w:webHidden/>
              </w:rPr>
              <w:tab/>
            </w:r>
            <w:r w:rsidR="00AD06FB">
              <w:rPr>
                <w:noProof/>
                <w:webHidden/>
              </w:rPr>
              <w:fldChar w:fldCharType="begin"/>
            </w:r>
            <w:r w:rsidR="00AD06FB">
              <w:rPr>
                <w:noProof/>
                <w:webHidden/>
              </w:rPr>
              <w:instrText xml:space="preserve"> PAGEREF _Toc91545750 \h </w:instrText>
            </w:r>
            <w:r w:rsidR="00AD06FB">
              <w:rPr>
                <w:noProof/>
                <w:webHidden/>
              </w:rPr>
            </w:r>
            <w:r w:rsidR="00AD06FB">
              <w:rPr>
                <w:noProof/>
                <w:webHidden/>
              </w:rPr>
              <w:fldChar w:fldCharType="separate"/>
            </w:r>
            <w:r w:rsidR="00AD06FB">
              <w:rPr>
                <w:noProof/>
                <w:webHidden/>
              </w:rPr>
              <w:t>38</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51" w:history="1">
            <w:r w:rsidR="00AD06FB" w:rsidRPr="00E37A90">
              <w:rPr>
                <w:rStyle w:val="a6"/>
                <w:noProof/>
                <w:lang w:val="ru-RU"/>
              </w:rPr>
              <w:t>Использование инерциальных данных в модели ORB-SLAM 3[2]</w:t>
            </w:r>
            <w:r w:rsidR="00AD06FB">
              <w:rPr>
                <w:noProof/>
                <w:webHidden/>
              </w:rPr>
              <w:tab/>
            </w:r>
            <w:r w:rsidR="00AD06FB">
              <w:rPr>
                <w:noProof/>
                <w:webHidden/>
              </w:rPr>
              <w:fldChar w:fldCharType="begin"/>
            </w:r>
            <w:r w:rsidR="00AD06FB">
              <w:rPr>
                <w:noProof/>
                <w:webHidden/>
              </w:rPr>
              <w:instrText xml:space="preserve"> PAGEREF _Toc91545751 \h </w:instrText>
            </w:r>
            <w:r w:rsidR="00AD06FB">
              <w:rPr>
                <w:noProof/>
                <w:webHidden/>
              </w:rPr>
            </w:r>
            <w:r w:rsidR="00AD06FB">
              <w:rPr>
                <w:noProof/>
                <w:webHidden/>
              </w:rPr>
              <w:fldChar w:fldCharType="separate"/>
            </w:r>
            <w:r w:rsidR="00AD06FB">
              <w:rPr>
                <w:noProof/>
                <w:webHidden/>
              </w:rPr>
              <w:t>41</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52" w:history="1">
            <w:r w:rsidR="00AD06FB" w:rsidRPr="00E37A90">
              <w:rPr>
                <w:rStyle w:val="a6"/>
                <w:noProof/>
                <w:lang w:val="ru-RU"/>
              </w:rPr>
              <w:t>8.</w:t>
            </w:r>
            <w:r w:rsidR="00AD06FB">
              <w:rPr>
                <w:rFonts w:eastAsiaTheme="minorEastAsia"/>
                <w:b w:val="0"/>
                <w:bCs w:val="0"/>
                <w:i w:val="0"/>
                <w:iCs w:val="0"/>
                <w:noProof/>
              </w:rPr>
              <w:tab/>
            </w:r>
            <w:r w:rsidR="00AD06FB" w:rsidRPr="00E37A90">
              <w:rPr>
                <w:rStyle w:val="a6"/>
                <w:noProof/>
                <w:lang w:val="ru-RU"/>
              </w:rPr>
              <w:t xml:space="preserve">Использование </w:t>
            </w:r>
            <w:r w:rsidR="00AD06FB" w:rsidRPr="00E37A90">
              <w:rPr>
                <w:rStyle w:val="a6"/>
                <w:noProof/>
              </w:rPr>
              <w:t>RGBD</w:t>
            </w:r>
            <w:r w:rsidR="00AD06FB" w:rsidRPr="00E37A90">
              <w:rPr>
                <w:rStyle w:val="a6"/>
                <w:noProof/>
                <w:lang w:val="ru-RU"/>
              </w:rPr>
              <w:t>-камер (моно, стерео) в задачах навигации внутри и вне помещений.</w:t>
            </w:r>
            <w:r w:rsidR="00AD06FB">
              <w:rPr>
                <w:noProof/>
                <w:webHidden/>
              </w:rPr>
              <w:tab/>
            </w:r>
            <w:r w:rsidR="00AD06FB">
              <w:rPr>
                <w:noProof/>
                <w:webHidden/>
              </w:rPr>
              <w:fldChar w:fldCharType="begin"/>
            </w:r>
            <w:r w:rsidR="00AD06FB">
              <w:rPr>
                <w:noProof/>
                <w:webHidden/>
              </w:rPr>
              <w:instrText xml:space="preserve"> PAGEREF _Toc91545752 \h </w:instrText>
            </w:r>
            <w:r w:rsidR="00AD06FB">
              <w:rPr>
                <w:noProof/>
                <w:webHidden/>
              </w:rPr>
            </w:r>
            <w:r w:rsidR="00AD06FB">
              <w:rPr>
                <w:noProof/>
                <w:webHidden/>
              </w:rPr>
              <w:fldChar w:fldCharType="separate"/>
            </w:r>
            <w:r w:rsidR="00AD06FB">
              <w:rPr>
                <w:noProof/>
                <w:webHidden/>
              </w:rPr>
              <w:t>42</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53" w:history="1">
            <w:r w:rsidR="00AD06FB" w:rsidRPr="00E37A90">
              <w:rPr>
                <w:rStyle w:val="a6"/>
                <w:noProof/>
                <w:lang w:val="ru-RU"/>
              </w:rPr>
              <w:t>Определение глубины с помощью камеры смартфона</w:t>
            </w:r>
            <w:r w:rsidR="00AD06FB">
              <w:rPr>
                <w:noProof/>
                <w:webHidden/>
              </w:rPr>
              <w:tab/>
            </w:r>
            <w:r w:rsidR="00AD06FB">
              <w:rPr>
                <w:noProof/>
                <w:webHidden/>
              </w:rPr>
              <w:fldChar w:fldCharType="begin"/>
            </w:r>
            <w:r w:rsidR="00AD06FB">
              <w:rPr>
                <w:noProof/>
                <w:webHidden/>
              </w:rPr>
              <w:instrText xml:space="preserve"> PAGEREF _Toc91545753 \h </w:instrText>
            </w:r>
            <w:r w:rsidR="00AD06FB">
              <w:rPr>
                <w:noProof/>
                <w:webHidden/>
              </w:rPr>
            </w:r>
            <w:r w:rsidR="00AD06FB">
              <w:rPr>
                <w:noProof/>
                <w:webHidden/>
              </w:rPr>
              <w:fldChar w:fldCharType="separate"/>
            </w:r>
            <w:r w:rsidR="00AD06FB">
              <w:rPr>
                <w:noProof/>
                <w:webHidden/>
              </w:rPr>
              <w:t>43</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54" w:history="1">
            <w:r w:rsidR="00AD06FB" w:rsidRPr="00E37A90">
              <w:rPr>
                <w:rStyle w:val="a6"/>
                <w:noProof/>
                <w:lang w:val="ru-RU"/>
              </w:rPr>
              <w:t xml:space="preserve">Использование </w:t>
            </w:r>
            <w:r w:rsidR="00AD06FB" w:rsidRPr="00E37A90">
              <w:rPr>
                <w:rStyle w:val="a6"/>
                <w:noProof/>
              </w:rPr>
              <w:t>Android</w:t>
            </w:r>
            <w:r w:rsidR="00AD06FB" w:rsidRPr="00E37A90">
              <w:rPr>
                <w:rStyle w:val="a6"/>
                <w:noProof/>
                <w:lang w:val="ru-RU"/>
              </w:rPr>
              <w:t xml:space="preserve"> </w:t>
            </w:r>
            <w:r w:rsidR="00AD06FB" w:rsidRPr="00E37A90">
              <w:rPr>
                <w:rStyle w:val="a6"/>
                <w:noProof/>
              </w:rPr>
              <w:t>Depth</w:t>
            </w:r>
            <w:r w:rsidR="00AD06FB" w:rsidRPr="00E37A90">
              <w:rPr>
                <w:rStyle w:val="a6"/>
                <w:noProof/>
                <w:lang w:val="ru-RU"/>
              </w:rPr>
              <w:t xml:space="preserve"> </w:t>
            </w:r>
            <w:r w:rsidR="00AD06FB" w:rsidRPr="00E37A90">
              <w:rPr>
                <w:rStyle w:val="a6"/>
                <w:noProof/>
              </w:rPr>
              <w:t>API</w:t>
            </w:r>
            <w:r w:rsidR="00AD06FB" w:rsidRPr="00E37A90">
              <w:rPr>
                <w:rStyle w:val="a6"/>
                <w:noProof/>
                <w:lang w:val="ru-RU"/>
              </w:rPr>
              <w:t xml:space="preserve"> для получения данных глубины сцены</w:t>
            </w:r>
            <w:r w:rsidR="00AD06FB">
              <w:rPr>
                <w:noProof/>
                <w:webHidden/>
              </w:rPr>
              <w:tab/>
            </w:r>
            <w:r w:rsidR="00AD06FB">
              <w:rPr>
                <w:noProof/>
                <w:webHidden/>
              </w:rPr>
              <w:fldChar w:fldCharType="begin"/>
            </w:r>
            <w:r w:rsidR="00AD06FB">
              <w:rPr>
                <w:noProof/>
                <w:webHidden/>
              </w:rPr>
              <w:instrText xml:space="preserve"> PAGEREF _Toc91545754 \h </w:instrText>
            </w:r>
            <w:r w:rsidR="00AD06FB">
              <w:rPr>
                <w:noProof/>
                <w:webHidden/>
              </w:rPr>
            </w:r>
            <w:r w:rsidR="00AD06FB">
              <w:rPr>
                <w:noProof/>
                <w:webHidden/>
              </w:rPr>
              <w:fldChar w:fldCharType="separate"/>
            </w:r>
            <w:r w:rsidR="00AD06FB">
              <w:rPr>
                <w:noProof/>
                <w:webHidden/>
              </w:rPr>
              <w:t>44</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55" w:history="1">
            <w:r w:rsidR="00AD06FB" w:rsidRPr="00E37A90">
              <w:rPr>
                <w:rStyle w:val="a6"/>
                <w:noProof/>
                <w:lang w:val="ru-RU"/>
              </w:rPr>
              <w:t xml:space="preserve">Работа с данными глубины в алгоритмах </w:t>
            </w:r>
            <w:r w:rsidR="00AD06FB" w:rsidRPr="00E37A90">
              <w:rPr>
                <w:rStyle w:val="a6"/>
                <w:noProof/>
              </w:rPr>
              <w:t>SLAM</w:t>
            </w:r>
            <w:r w:rsidR="00AD06FB">
              <w:rPr>
                <w:noProof/>
                <w:webHidden/>
              </w:rPr>
              <w:tab/>
            </w:r>
            <w:r w:rsidR="00AD06FB">
              <w:rPr>
                <w:noProof/>
                <w:webHidden/>
              </w:rPr>
              <w:fldChar w:fldCharType="begin"/>
            </w:r>
            <w:r w:rsidR="00AD06FB">
              <w:rPr>
                <w:noProof/>
                <w:webHidden/>
              </w:rPr>
              <w:instrText xml:space="preserve"> PAGEREF _Toc91545755 \h </w:instrText>
            </w:r>
            <w:r w:rsidR="00AD06FB">
              <w:rPr>
                <w:noProof/>
                <w:webHidden/>
              </w:rPr>
            </w:r>
            <w:r w:rsidR="00AD06FB">
              <w:rPr>
                <w:noProof/>
                <w:webHidden/>
              </w:rPr>
              <w:fldChar w:fldCharType="separate"/>
            </w:r>
            <w:r w:rsidR="00AD06FB">
              <w:rPr>
                <w:noProof/>
                <w:webHidden/>
              </w:rPr>
              <w:t>45</w:t>
            </w:r>
            <w:r w:rsidR="00AD06FB">
              <w:rPr>
                <w:noProof/>
                <w:webHidden/>
              </w:rPr>
              <w:fldChar w:fldCharType="end"/>
            </w:r>
          </w:hyperlink>
        </w:p>
        <w:p w:rsidR="00AD06FB" w:rsidRDefault="000F446A">
          <w:pPr>
            <w:pStyle w:val="31"/>
            <w:tabs>
              <w:tab w:val="right" w:leader="dot" w:pos="9345"/>
            </w:tabs>
            <w:rPr>
              <w:rFonts w:eastAsiaTheme="minorEastAsia"/>
              <w:noProof/>
            </w:rPr>
          </w:pPr>
          <w:hyperlink w:anchor="_Toc91545756" w:history="1">
            <w:r w:rsidR="00AD06FB" w:rsidRPr="00E37A90">
              <w:rPr>
                <w:rStyle w:val="a6"/>
                <w:noProof/>
                <w:lang w:val="ru-RU"/>
              </w:rPr>
              <w:t xml:space="preserve">Представление трехмерной карты в задачах </w:t>
            </w:r>
            <w:r w:rsidR="00AD06FB" w:rsidRPr="00E37A90">
              <w:rPr>
                <w:rStyle w:val="a6"/>
                <w:noProof/>
              </w:rPr>
              <w:t>SLAM</w:t>
            </w:r>
            <w:r w:rsidR="00AD06FB">
              <w:rPr>
                <w:noProof/>
                <w:webHidden/>
              </w:rPr>
              <w:tab/>
            </w:r>
            <w:r w:rsidR="00AD06FB">
              <w:rPr>
                <w:noProof/>
                <w:webHidden/>
              </w:rPr>
              <w:fldChar w:fldCharType="begin"/>
            </w:r>
            <w:r w:rsidR="00AD06FB">
              <w:rPr>
                <w:noProof/>
                <w:webHidden/>
              </w:rPr>
              <w:instrText xml:space="preserve"> PAGEREF _Toc91545756 \h </w:instrText>
            </w:r>
            <w:r w:rsidR="00AD06FB">
              <w:rPr>
                <w:noProof/>
                <w:webHidden/>
              </w:rPr>
            </w:r>
            <w:r w:rsidR="00AD06FB">
              <w:rPr>
                <w:noProof/>
                <w:webHidden/>
              </w:rPr>
              <w:fldChar w:fldCharType="separate"/>
            </w:r>
            <w:r w:rsidR="00AD06FB">
              <w:rPr>
                <w:noProof/>
                <w:webHidden/>
              </w:rPr>
              <w:t>46</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57" w:history="1">
            <w:r w:rsidR="00AD06FB" w:rsidRPr="00E37A90">
              <w:rPr>
                <w:rStyle w:val="a6"/>
                <w:noProof/>
                <w:lang w:val="ru-RU"/>
              </w:rPr>
              <w:t xml:space="preserve">Использование семантической сегментации в методе </w:t>
            </w:r>
            <w:r w:rsidR="00AD06FB" w:rsidRPr="00E37A90">
              <w:rPr>
                <w:rStyle w:val="a6"/>
                <w:noProof/>
              </w:rPr>
              <w:t>SLAM</w:t>
            </w:r>
            <w:r w:rsidR="00AD06FB">
              <w:rPr>
                <w:noProof/>
                <w:webHidden/>
              </w:rPr>
              <w:tab/>
            </w:r>
            <w:r w:rsidR="00AD06FB">
              <w:rPr>
                <w:noProof/>
                <w:webHidden/>
              </w:rPr>
              <w:fldChar w:fldCharType="begin"/>
            </w:r>
            <w:r w:rsidR="00AD06FB">
              <w:rPr>
                <w:noProof/>
                <w:webHidden/>
              </w:rPr>
              <w:instrText xml:space="preserve"> PAGEREF _Toc91545757 \h </w:instrText>
            </w:r>
            <w:r w:rsidR="00AD06FB">
              <w:rPr>
                <w:noProof/>
                <w:webHidden/>
              </w:rPr>
            </w:r>
            <w:r w:rsidR="00AD06FB">
              <w:rPr>
                <w:noProof/>
                <w:webHidden/>
              </w:rPr>
              <w:fldChar w:fldCharType="separate"/>
            </w:r>
            <w:r w:rsidR="00AD06FB">
              <w:rPr>
                <w:noProof/>
                <w:webHidden/>
              </w:rPr>
              <w:t>47</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58" w:history="1">
            <w:r w:rsidR="00AD06FB" w:rsidRPr="00E37A90">
              <w:rPr>
                <w:rStyle w:val="a6"/>
                <w:noProof/>
                <w:lang w:val="ru-RU"/>
              </w:rPr>
              <w:t>Технологии определения глубины сцены</w:t>
            </w:r>
            <w:r w:rsidR="00AD06FB">
              <w:rPr>
                <w:noProof/>
                <w:webHidden/>
              </w:rPr>
              <w:tab/>
            </w:r>
            <w:r w:rsidR="00AD06FB">
              <w:rPr>
                <w:noProof/>
                <w:webHidden/>
              </w:rPr>
              <w:fldChar w:fldCharType="begin"/>
            </w:r>
            <w:r w:rsidR="00AD06FB">
              <w:rPr>
                <w:noProof/>
                <w:webHidden/>
              </w:rPr>
              <w:instrText xml:space="preserve"> PAGEREF _Toc91545758 \h </w:instrText>
            </w:r>
            <w:r w:rsidR="00AD06FB">
              <w:rPr>
                <w:noProof/>
                <w:webHidden/>
              </w:rPr>
            </w:r>
            <w:r w:rsidR="00AD06FB">
              <w:rPr>
                <w:noProof/>
                <w:webHidden/>
              </w:rPr>
              <w:fldChar w:fldCharType="separate"/>
            </w:r>
            <w:r w:rsidR="00AD06FB">
              <w:rPr>
                <w:noProof/>
                <w:webHidden/>
              </w:rPr>
              <w:t>53</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59" w:history="1">
            <w:r w:rsidR="00AD06FB" w:rsidRPr="00E37A90">
              <w:rPr>
                <w:rStyle w:val="a6"/>
                <w:noProof/>
                <w:lang w:val="ru-RU"/>
              </w:rPr>
              <w:t>9.</w:t>
            </w:r>
            <w:r w:rsidR="00AD06FB">
              <w:rPr>
                <w:rFonts w:eastAsiaTheme="minorEastAsia"/>
                <w:b w:val="0"/>
                <w:bCs w:val="0"/>
                <w:i w:val="0"/>
                <w:iCs w:val="0"/>
                <w:noProof/>
              </w:rPr>
              <w:tab/>
            </w:r>
            <w:r w:rsidR="00AD06FB" w:rsidRPr="00E37A90">
              <w:rPr>
                <w:rStyle w:val="a6"/>
                <w:noProof/>
                <w:lang w:val="ru-RU"/>
              </w:rPr>
              <w:t xml:space="preserve">Описание технологии </w:t>
            </w:r>
            <w:r w:rsidR="00AD06FB" w:rsidRPr="00E37A90">
              <w:rPr>
                <w:rStyle w:val="a6"/>
                <w:noProof/>
              </w:rPr>
              <w:t>Wi-Fi RTT</w:t>
            </w:r>
            <w:r w:rsidR="00AD06FB">
              <w:rPr>
                <w:noProof/>
                <w:webHidden/>
              </w:rPr>
              <w:tab/>
            </w:r>
            <w:r w:rsidR="00AD06FB">
              <w:rPr>
                <w:noProof/>
                <w:webHidden/>
              </w:rPr>
              <w:fldChar w:fldCharType="begin"/>
            </w:r>
            <w:r w:rsidR="00AD06FB">
              <w:rPr>
                <w:noProof/>
                <w:webHidden/>
              </w:rPr>
              <w:instrText xml:space="preserve"> PAGEREF _Toc91545759 \h </w:instrText>
            </w:r>
            <w:r w:rsidR="00AD06FB">
              <w:rPr>
                <w:noProof/>
                <w:webHidden/>
              </w:rPr>
            </w:r>
            <w:r w:rsidR="00AD06FB">
              <w:rPr>
                <w:noProof/>
                <w:webHidden/>
              </w:rPr>
              <w:fldChar w:fldCharType="separate"/>
            </w:r>
            <w:r w:rsidR="00AD06FB">
              <w:rPr>
                <w:noProof/>
                <w:webHidden/>
              </w:rPr>
              <w:t>55</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60" w:history="1">
            <w:r w:rsidR="00AD06FB" w:rsidRPr="00E37A90">
              <w:rPr>
                <w:rStyle w:val="a6"/>
                <w:noProof/>
                <w:lang w:val="ru-RU"/>
              </w:rPr>
              <w:t>Принцип действия</w:t>
            </w:r>
            <w:r w:rsidR="00AD06FB">
              <w:rPr>
                <w:noProof/>
                <w:webHidden/>
              </w:rPr>
              <w:tab/>
            </w:r>
            <w:r w:rsidR="00AD06FB">
              <w:rPr>
                <w:noProof/>
                <w:webHidden/>
              </w:rPr>
              <w:fldChar w:fldCharType="begin"/>
            </w:r>
            <w:r w:rsidR="00AD06FB">
              <w:rPr>
                <w:noProof/>
                <w:webHidden/>
              </w:rPr>
              <w:instrText xml:space="preserve"> PAGEREF _Toc91545760 \h </w:instrText>
            </w:r>
            <w:r w:rsidR="00AD06FB">
              <w:rPr>
                <w:noProof/>
                <w:webHidden/>
              </w:rPr>
            </w:r>
            <w:r w:rsidR="00AD06FB">
              <w:rPr>
                <w:noProof/>
                <w:webHidden/>
              </w:rPr>
              <w:fldChar w:fldCharType="separate"/>
            </w:r>
            <w:r w:rsidR="00AD06FB">
              <w:rPr>
                <w:noProof/>
                <w:webHidden/>
              </w:rPr>
              <w:t>55</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61" w:history="1">
            <w:r w:rsidR="00AD06FB" w:rsidRPr="00E37A90">
              <w:rPr>
                <w:rStyle w:val="a6"/>
                <w:noProof/>
                <w:lang w:val="ru-RU"/>
              </w:rPr>
              <w:t>Сферы применения</w:t>
            </w:r>
            <w:r w:rsidR="00AD06FB">
              <w:rPr>
                <w:noProof/>
                <w:webHidden/>
              </w:rPr>
              <w:tab/>
            </w:r>
            <w:r w:rsidR="00AD06FB">
              <w:rPr>
                <w:noProof/>
                <w:webHidden/>
              </w:rPr>
              <w:fldChar w:fldCharType="begin"/>
            </w:r>
            <w:r w:rsidR="00AD06FB">
              <w:rPr>
                <w:noProof/>
                <w:webHidden/>
              </w:rPr>
              <w:instrText xml:space="preserve"> PAGEREF _Toc91545761 \h </w:instrText>
            </w:r>
            <w:r w:rsidR="00AD06FB">
              <w:rPr>
                <w:noProof/>
                <w:webHidden/>
              </w:rPr>
            </w:r>
            <w:r w:rsidR="00AD06FB">
              <w:rPr>
                <w:noProof/>
                <w:webHidden/>
              </w:rPr>
              <w:fldChar w:fldCharType="separate"/>
            </w:r>
            <w:r w:rsidR="00AD06FB">
              <w:rPr>
                <w:noProof/>
                <w:webHidden/>
              </w:rPr>
              <w:t>55</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62" w:history="1">
            <w:r w:rsidR="00AD06FB" w:rsidRPr="00E37A90">
              <w:rPr>
                <w:rStyle w:val="a6"/>
                <w:noProof/>
                <w:lang w:val="ru-RU"/>
              </w:rPr>
              <w:t>Развертывание</w:t>
            </w:r>
            <w:r w:rsidR="00AD06FB">
              <w:rPr>
                <w:noProof/>
                <w:webHidden/>
              </w:rPr>
              <w:tab/>
            </w:r>
            <w:r w:rsidR="00AD06FB">
              <w:rPr>
                <w:noProof/>
                <w:webHidden/>
              </w:rPr>
              <w:fldChar w:fldCharType="begin"/>
            </w:r>
            <w:r w:rsidR="00AD06FB">
              <w:rPr>
                <w:noProof/>
                <w:webHidden/>
              </w:rPr>
              <w:instrText xml:space="preserve"> PAGEREF _Toc91545762 \h </w:instrText>
            </w:r>
            <w:r w:rsidR="00AD06FB">
              <w:rPr>
                <w:noProof/>
                <w:webHidden/>
              </w:rPr>
            </w:r>
            <w:r w:rsidR="00AD06FB">
              <w:rPr>
                <w:noProof/>
                <w:webHidden/>
              </w:rPr>
              <w:fldChar w:fldCharType="separate"/>
            </w:r>
            <w:r w:rsidR="00AD06FB">
              <w:rPr>
                <w:noProof/>
                <w:webHidden/>
              </w:rPr>
              <w:t>56</w:t>
            </w:r>
            <w:r w:rsidR="00AD06FB">
              <w:rPr>
                <w:noProof/>
                <w:webHidden/>
              </w:rPr>
              <w:fldChar w:fldCharType="end"/>
            </w:r>
          </w:hyperlink>
        </w:p>
        <w:p w:rsidR="00AD06FB" w:rsidRDefault="000F446A">
          <w:pPr>
            <w:pStyle w:val="21"/>
            <w:tabs>
              <w:tab w:val="right" w:leader="dot" w:pos="9345"/>
            </w:tabs>
            <w:rPr>
              <w:rFonts w:eastAsiaTheme="minorEastAsia"/>
              <w:b w:val="0"/>
              <w:bCs w:val="0"/>
              <w:noProof/>
              <w:sz w:val="24"/>
              <w:szCs w:val="24"/>
            </w:rPr>
          </w:pPr>
          <w:hyperlink w:anchor="_Toc91545763" w:history="1">
            <w:r w:rsidR="00AD06FB" w:rsidRPr="00E37A90">
              <w:rPr>
                <w:rStyle w:val="a6"/>
                <w:noProof/>
                <w:lang w:val="ru-RU"/>
              </w:rPr>
              <w:t>Устройства</w:t>
            </w:r>
            <w:r w:rsidR="00AD06FB">
              <w:rPr>
                <w:noProof/>
                <w:webHidden/>
              </w:rPr>
              <w:tab/>
            </w:r>
            <w:r w:rsidR="00AD06FB">
              <w:rPr>
                <w:noProof/>
                <w:webHidden/>
              </w:rPr>
              <w:fldChar w:fldCharType="begin"/>
            </w:r>
            <w:r w:rsidR="00AD06FB">
              <w:rPr>
                <w:noProof/>
                <w:webHidden/>
              </w:rPr>
              <w:instrText xml:space="preserve"> PAGEREF _Toc91545763 \h </w:instrText>
            </w:r>
            <w:r w:rsidR="00AD06FB">
              <w:rPr>
                <w:noProof/>
                <w:webHidden/>
              </w:rPr>
            </w:r>
            <w:r w:rsidR="00AD06FB">
              <w:rPr>
                <w:noProof/>
                <w:webHidden/>
              </w:rPr>
              <w:fldChar w:fldCharType="separate"/>
            </w:r>
            <w:r w:rsidR="00AD06FB">
              <w:rPr>
                <w:noProof/>
                <w:webHidden/>
              </w:rPr>
              <w:t>57</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64" w:history="1">
            <w:r w:rsidR="00AD06FB" w:rsidRPr="00E37A90">
              <w:rPr>
                <w:rStyle w:val="a6"/>
                <w:noProof/>
                <w:lang w:val="ru-RU"/>
              </w:rPr>
              <w:t>10.</w:t>
            </w:r>
            <w:r w:rsidR="00AD06FB">
              <w:rPr>
                <w:rFonts w:eastAsiaTheme="minorEastAsia"/>
                <w:b w:val="0"/>
                <w:bCs w:val="0"/>
                <w:i w:val="0"/>
                <w:iCs w:val="0"/>
                <w:noProof/>
              </w:rPr>
              <w:tab/>
            </w:r>
            <w:r w:rsidR="00AD06FB" w:rsidRPr="00E37A90">
              <w:rPr>
                <w:rStyle w:val="a6"/>
                <w:noProof/>
                <w:lang w:val="ru-RU"/>
              </w:rPr>
              <w:t>Список литературы</w:t>
            </w:r>
            <w:r w:rsidR="00AD06FB">
              <w:rPr>
                <w:noProof/>
                <w:webHidden/>
              </w:rPr>
              <w:tab/>
            </w:r>
            <w:r w:rsidR="00AD06FB">
              <w:rPr>
                <w:noProof/>
                <w:webHidden/>
              </w:rPr>
              <w:fldChar w:fldCharType="begin"/>
            </w:r>
            <w:r w:rsidR="00AD06FB">
              <w:rPr>
                <w:noProof/>
                <w:webHidden/>
              </w:rPr>
              <w:instrText xml:space="preserve"> PAGEREF _Toc91545764 \h </w:instrText>
            </w:r>
            <w:r w:rsidR="00AD06FB">
              <w:rPr>
                <w:noProof/>
                <w:webHidden/>
              </w:rPr>
            </w:r>
            <w:r w:rsidR="00AD06FB">
              <w:rPr>
                <w:noProof/>
                <w:webHidden/>
              </w:rPr>
              <w:fldChar w:fldCharType="separate"/>
            </w:r>
            <w:r w:rsidR="00AD06FB">
              <w:rPr>
                <w:noProof/>
                <w:webHidden/>
              </w:rPr>
              <w:t>58</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65" w:history="1">
            <w:r w:rsidR="00AD06FB" w:rsidRPr="00E37A90">
              <w:rPr>
                <w:rStyle w:val="a6"/>
                <w:noProof/>
                <w:lang w:val="ru-RU"/>
              </w:rPr>
              <w:t>Приложение 1. Руководство пользователя демонстрационной платформы</w:t>
            </w:r>
            <w:r w:rsidR="00AD06FB">
              <w:rPr>
                <w:noProof/>
                <w:webHidden/>
              </w:rPr>
              <w:tab/>
            </w:r>
            <w:r w:rsidR="00AD06FB">
              <w:rPr>
                <w:noProof/>
                <w:webHidden/>
              </w:rPr>
              <w:fldChar w:fldCharType="begin"/>
            </w:r>
            <w:r w:rsidR="00AD06FB">
              <w:rPr>
                <w:noProof/>
                <w:webHidden/>
              </w:rPr>
              <w:instrText xml:space="preserve"> PAGEREF _Toc91545765 \h </w:instrText>
            </w:r>
            <w:r w:rsidR="00AD06FB">
              <w:rPr>
                <w:noProof/>
                <w:webHidden/>
              </w:rPr>
            </w:r>
            <w:r w:rsidR="00AD06FB">
              <w:rPr>
                <w:noProof/>
                <w:webHidden/>
              </w:rPr>
              <w:fldChar w:fldCharType="separate"/>
            </w:r>
            <w:r w:rsidR="00AD06FB">
              <w:rPr>
                <w:noProof/>
                <w:webHidden/>
              </w:rPr>
              <w:t>64</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66" w:history="1">
            <w:r w:rsidR="00AD06FB" w:rsidRPr="00E37A90">
              <w:rPr>
                <w:rStyle w:val="a6"/>
                <w:rFonts w:ascii="Times New Roman" w:eastAsia="Times New Roman" w:hAnsi="Times New Roman" w:cs="Times New Roman"/>
                <w:noProof/>
                <w:lang w:val="ru-RU" w:eastAsia="ru-RU"/>
              </w:rPr>
              <w:t>Введение</w:t>
            </w:r>
            <w:r w:rsidR="00AD06FB">
              <w:rPr>
                <w:noProof/>
                <w:webHidden/>
              </w:rPr>
              <w:tab/>
            </w:r>
            <w:r w:rsidR="00AD06FB">
              <w:rPr>
                <w:noProof/>
                <w:webHidden/>
              </w:rPr>
              <w:fldChar w:fldCharType="begin"/>
            </w:r>
            <w:r w:rsidR="00AD06FB">
              <w:rPr>
                <w:noProof/>
                <w:webHidden/>
              </w:rPr>
              <w:instrText xml:space="preserve"> PAGEREF _Toc91545766 \h </w:instrText>
            </w:r>
            <w:r w:rsidR="00AD06FB">
              <w:rPr>
                <w:noProof/>
                <w:webHidden/>
              </w:rPr>
            </w:r>
            <w:r w:rsidR="00AD06FB">
              <w:rPr>
                <w:noProof/>
                <w:webHidden/>
              </w:rPr>
              <w:fldChar w:fldCharType="separate"/>
            </w:r>
            <w:r w:rsidR="00AD06FB">
              <w:rPr>
                <w:noProof/>
                <w:webHidden/>
              </w:rPr>
              <w:t>64</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67" w:history="1">
            <w:r w:rsidR="00AD06FB" w:rsidRPr="00E37A90">
              <w:rPr>
                <w:rStyle w:val="a6"/>
                <w:rFonts w:ascii="Times New Roman" w:eastAsia="Times New Roman" w:hAnsi="Times New Roman" w:cs="Times New Roman"/>
                <w:noProof/>
                <w:lang w:val="ru-RU" w:eastAsia="ru-RU"/>
              </w:rPr>
              <w:t>Принцип работы</w:t>
            </w:r>
            <w:r w:rsidR="00AD06FB">
              <w:rPr>
                <w:noProof/>
                <w:webHidden/>
              </w:rPr>
              <w:tab/>
            </w:r>
            <w:r w:rsidR="00AD06FB">
              <w:rPr>
                <w:noProof/>
                <w:webHidden/>
              </w:rPr>
              <w:fldChar w:fldCharType="begin"/>
            </w:r>
            <w:r w:rsidR="00AD06FB">
              <w:rPr>
                <w:noProof/>
                <w:webHidden/>
              </w:rPr>
              <w:instrText xml:space="preserve"> PAGEREF _Toc91545767 \h </w:instrText>
            </w:r>
            <w:r w:rsidR="00AD06FB">
              <w:rPr>
                <w:noProof/>
                <w:webHidden/>
              </w:rPr>
            </w:r>
            <w:r w:rsidR="00AD06FB">
              <w:rPr>
                <w:noProof/>
                <w:webHidden/>
              </w:rPr>
              <w:fldChar w:fldCharType="separate"/>
            </w:r>
            <w:r w:rsidR="00AD06FB">
              <w:rPr>
                <w:noProof/>
                <w:webHidden/>
              </w:rPr>
              <w:t>65</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68" w:history="1">
            <w:r w:rsidR="00AD06FB" w:rsidRPr="00E37A90">
              <w:rPr>
                <w:rStyle w:val="a6"/>
                <w:rFonts w:ascii="Times New Roman" w:eastAsia="Times New Roman" w:hAnsi="Times New Roman" w:cs="Times New Roman"/>
                <w:noProof/>
                <w:lang w:val="ru-RU" w:eastAsia="ru-RU"/>
              </w:rPr>
              <w:t>Вход в систему</w:t>
            </w:r>
            <w:r w:rsidR="00AD06FB">
              <w:rPr>
                <w:noProof/>
                <w:webHidden/>
              </w:rPr>
              <w:tab/>
            </w:r>
            <w:r w:rsidR="00AD06FB">
              <w:rPr>
                <w:noProof/>
                <w:webHidden/>
              </w:rPr>
              <w:fldChar w:fldCharType="begin"/>
            </w:r>
            <w:r w:rsidR="00AD06FB">
              <w:rPr>
                <w:noProof/>
                <w:webHidden/>
              </w:rPr>
              <w:instrText xml:space="preserve"> PAGEREF _Toc91545768 \h </w:instrText>
            </w:r>
            <w:r w:rsidR="00AD06FB">
              <w:rPr>
                <w:noProof/>
                <w:webHidden/>
              </w:rPr>
            </w:r>
            <w:r w:rsidR="00AD06FB">
              <w:rPr>
                <w:noProof/>
                <w:webHidden/>
              </w:rPr>
              <w:fldChar w:fldCharType="separate"/>
            </w:r>
            <w:r w:rsidR="00AD06FB">
              <w:rPr>
                <w:noProof/>
                <w:webHidden/>
              </w:rPr>
              <w:t>66</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69" w:history="1">
            <w:r w:rsidR="00AD06FB" w:rsidRPr="00E37A90">
              <w:rPr>
                <w:rStyle w:val="a6"/>
                <w:rFonts w:ascii="Times New Roman" w:eastAsia="Times New Roman" w:hAnsi="Times New Roman" w:cs="Times New Roman"/>
                <w:noProof/>
                <w:lang w:eastAsia="ru-RU"/>
              </w:rPr>
              <w:t>Онлайн мониторинг</w:t>
            </w:r>
            <w:r w:rsidR="00AD06FB">
              <w:rPr>
                <w:noProof/>
                <w:webHidden/>
              </w:rPr>
              <w:tab/>
            </w:r>
            <w:r w:rsidR="00AD06FB">
              <w:rPr>
                <w:noProof/>
                <w:webHidden/>
              </w:rPr>
              <w:fldChar w:fldCharType="begin"/>
            </w:r>
            <w:r w:rsidR="00AD06FB">
              <w:rPr>
                <w:noProof/>
                <w:webHidden/>
              </w:rPr>
              <w:instrText xml:space="preserve"> PAGEREF _Toc91545769 \h </w:instrText>
            </w:r>
            <w:r w:rsidR="00AD06FB">
              <w:rPr>
                <w:noProof/>
                <w:webHidden/>
              </w:rPr>
            </w:r>
            <w:r w:rsidR="00AD06FB">
              <w:rPr>
                <w:noProof/>
                <w:webHidden/>
              </w:rPr>
              <w:fldChar w:fldCharType="separate"/>
            </w:r>
            <w:r w:rsidR="00AD06FB">
              <w:rPr>
                <w:noProof/>
                <w:webHidden/>
              </w:rPr>
              <w:t>67</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70" w:history="1">
            <w:r w:rsidR="00AD06FB" w:rsidRPr="00E37A90">
              <w:rPr>
                <w:rStyle w:val="a6"/>
                <w:rFonts w:ascii="Times New Roman" w:eastAsia="Times New Roman" w:hAnsi="Times New Roman" w:cs="Times New Roman"/>
                <w:noProof/>
                <w:lang w:val="ru-RU" w:eastAsia="ru-RU"/>
              </w:rPr>
              <w:t>История перемещений</w:t>
            </w:r>
            <w:r w:rsidR="00AD06FB">
              <w:rPr>
                <w:noProof/>
                <w:webHidden/>
              </w:rPr>
              <w:tab/>
            </w:r>
            <w:r w:rsidR="00AD06FB">
              <w:rPr>
                <w:noProof/>
                <w:webHidden/>
              </w:rPr>
              <w:fldChar w:fldCharType="begin"/>
            </w:r>
            <w:r w:rsidR="00AD06FB">
              <w:rPr>
                <w:noProof/>
                <w:webHidden/>
              </w:rPr>
              <w:instrText xml:space="preserve"> PAGEREF _Toc91545770 \h </w:instrText>
            </w:r>
            <w:r w:rsidR="00AD06FB">
              <w:rPr>
                <w:noProof/>
                <w:webHidden/>
              </w:rPr>
            </w:r>
            <w:r w:rsidR="00AD06FB">
              <w:rPr>
                <w:noProof/>
                <w:webHidden/>
              </w:rPr>
              <w:fldChar w:fldCharType="separate"/>
            </w:r>
            <w:r w:rsidR="00AD06FB">
              <w:rPr>
                <w:noProof/>
                <w:webHidden/>
              </w:rPr>
              <w:t>68</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71" w:history="1">
            <w:r w:rsidR="00AD06FB" w:rsidRPr="00E37A90">
              <w:rPr>
                <w:rStyle w:val="a6"/>
                <w:rFonts w:ascii="Times New Roman" w:eastAsia="Times New Roman" w:hAnsi="Times New Roman" w:cs="Times New Roman"/>
                <w:noProof/>
                <w:lang w:val="ru-RU" w:eastAsia="ru-RU"/>
              </w:rPr>
              <w:t>Отчеты</w:t>
            </w:r>
            <w:r w:rsidR="00AD06FB">
              <w:rPr>
                <w:noProof/>
                <w:webHidden/>
              </w:rPr>
              <w:tab/>
            </w:r>
            <w:r w:rsidR="00AD06FB">
              <w:rPr>
                <w:noProof/>
                <w:webHidden/>
              </w:rPr>
              <w:fldChar w:fldCharType="begin"/>
            </w:r>
            <w:r w:rsidR="00AD06FB">
              <w:rPr>
                <w:noProof/>
                <w:webHidden/>
              </w:rPr>
              <w:instrText xml:space="preserve"> PAGEREF _Toc91545771 \h </w:instrText>
            </w:r>
            <w:r w:rsidR="00AD06FB">
              <w:rPr>
                <w:noProof/>
                <w:webHidden/>
              </w:rPr>
            </w:r>
            <w:r w:rsidR="00AD06FB">
              <w:rPr>
                <w:noProof/>
                <w:webHidden/>
              </w:rPr>
              <w:fldChar w:fldCharType="separate"/>
            </w:r>
            <w:r w:rsidR="00AD06FB">
              <w:rPr>
                <w:noProof/>
                <w:webHidden/>
              </w:rPr>
              <w:t>69</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72" w:history="1">
            <w:r w:rsidR="00AD06FB" w:rsidRPr="00E37A90">
              <w:rPr>
                <w:rStyle w:val="a6"/>
                <w:rFonts w:ascii="Times New Roman" w:eastAsia="Times New Roman" w:hAnsi="Times New Roman" w:cs="Times New Roman"/>
                <w:noProof/>
                <w:lang w:val="ru-RU" w:eastAsia="ru-RU"/>
              </w:rPr>
              <w:t>Уведомления</w:t>
            </w:r>
            <w:r w:rsidR="00AD06FB">
              <w:rPr>
                <w:noProof/>
                <w:webHidden/>
              </w:rPr>
              <w:tab/>
            </w:r>
            <w:r w:rsidR="00AD06FB">
              <w:rPr>
                <w:noProof/>
                <w:webHidden/>
              </w:rPr>
              <w:fldChar w:fldCharType="begin"/>
            </w:r>
            <w:r w:rsidR="00AD06FB">
              <w:rPr>
                <w:noProof/>
                <w:webHidden/>
              </w:rPr>
              <w:instrText xml:space="preserve"> PAGEREF _Toc91545772 \h </w:instrText>
            </w:r>
            <w:r w:rsidR="00AD06FB">
              <w:rPr>
                <w:noProof/>
                <w:webHidden/>
              </w:rPr>
            </w:r>
            <w:r w:rsidR="00AD06FB">
              <w:rPr>
                <w:noProof/>
                <w:webHidden/>
              </w:rPr>
              <w:fldChar w:fldCharType="separate"/>
            </w:r>
            <w:r w:rsidR="00AD06FB">
              <w:rPr>
                <w:noProof/>
                <w:webHidden/>
              </w:rPr>
              <w:t>70</w:t>
            </w:r>
            <w:r w:rsidR="00AD06FB">
              <w:rPr>
                <w:noProof/>
                <w:webHidden/>
              </w:rPr>
              <w:fldChar w:fldCharType="end"/>
            </w:r>
          </w:hyperlink>
        </w:p>
        <w:p w:rsidR="00AD06FB" w:rsidRDefault="000F446A">
          <w:pPr>
            <w:pStyle w:val="11"/>
            <w:rPr>
              <w:rFonts w:eastAsiaTheme="minorEastAsia"/>
              <w:b w:val="0"/>
              <w:bCs w:val="0"/>
              <w:i w:val="0"/>
              <w:iCs w:val="0"/>
              <w:noProof/>
            </w:rPr>
          </w:pPr>
          <w:hyperlink w:anchor="_Toc91545773" w:history="1">
            <w:r w:rsidR="00AD06FB" w:rsidRPr="00E37A90">
              <w:rPr>
                <w:rStyle w:val="a6"/>
                <w:rFonts w:ascii="Times New Roman" w:eastAsia="Times New Roman" w:hAnsi="Times New Roman" w:cs="Times New Roman"/>
                <w:noProof/>
                <w:lang w:val="ru-RU" w:eastAsia="ru-RU"/>
              </w:rPr>
              <w:t>Настройки</w:t>
            </w:r>
            <w:r w:rsidR="00AD06FB">
              <w:rPr>
                <w:noProof/>
                <w:webHidden/>
              </w:rPr>
              <w:tab/>
            </w:r>
            <w:r w:rsidR="00AD06FB">
              <w:rPr>
                <w:noProof/>
                <w:webHidden/>
              </w:rPr>
              <w:fldChar w:fldCharType="begin"/>
            </w:r>
            <w:r w:rsidR="00AD06FB">
              <w:rPr>
                <w:noProof/>
                <w:webHidden/>
              </w:rPr>
              <w:instrText xml:space="preserve"> PAGEREF _Toc91545773 \h </w:instrText>
            </w:r>
            <w:r w:rsidR="00AD06FB">
              <w:rPr>
                <w:noProof/>
                <w:webHidden/>
              </w:rPr>
            </w:r>
            <w:r w:rsidR="00AD06FB">
              <w:rPr>
                <w:noProof/>
                <w:webHidden/>
              </w:rPr>
              <w:fldChar w:fldCharType="separate"/>
            </w:r>
            <w:r w:rsidR="00AD06FB">
              <w:rPr>
                <w:noProof/>
                <w:webHidden/>
              </w:rPr>
              <w:t>71</w:t>
            </w:r>
            <w:r w:rsidR="00AD06FB">
              <w:rPr>
                <w:noProof/>
                <w:webHidden/>
              </w:rPr>
              <w:fldChar w:fldCharType="end"/>
            </w:r>
          </w:hyperlink>
        </w:p>
        <w:p w:rsidR="007E5B70" w:rsidRPr="007E5B70" w:rsidRDefault="007E5B70" w:rsidP="007E5B70">
          <w:pPr>
            <w:rPr>
              <w:lang w:val="ru-RU"/>
            </w:rPr>
          </w:pPr>
          <w:r>
            <w:rPr>
              <w:b/>
              <w:bCs/>
              <w:noProof/>
            </w:rPr>
            <w:fldChar w:fldCharType="end"/>
          </w:r>
        </w:p>
      </w:sdtContent>
    </w:sdt>
    <w:p w:rsidR="007E5B70" w:rsidRDefault="007E5B70" w:rsidP="007E5B70">
      <w:pPr>
        <w:rPr>
          <w:rFonts w:ascii="Helvetica Neue" w:hAnsi="Helvetica Neue" w:cs="Helvetica Neue"/>
          <w:color w:val="000000"/>
          <w:sz w:val="22"/>
          <w:szCs w:val="22"/>
          <w:lang w:val="ru-RU"/>
        </w:rPr>
      </w:pPr>
    </w:p>
    <w:p w:rsidR="007E5B70" w:rsidRDefault="007E5B70" w:rsidP="007E5B70">
      <w:pPr>
        <w:rPr>
          <w:rFonts w:ascii="Helvetica Neue" w:hAnsi="Helvetica Neue" w:cs="Helvetica Neue"/>
          <w:color w:val="000000"/>
          <w:sz w:val="22"/>
          <w:szCs w:val="22"/>
          <w:lang w:val="ru-RU"/>
        </w:rPr>
      </w:pPr>
    </w:p>
    <w:p w:rsidR="007E5B70" w:rsidRDefault="007E5B70" w:rsidP="007E5B70">
      <w:pPr>
        <w:rPr>
          <w:rFonts w:ascii="Helvetica Neue" w:hAnsi="Helvetica Neue" w:cs="Helvetica Neue"/>
          <w:color w:val="000000"/>
          <w:sz w:val="22"/>
          <w:szCs w:val="22"/>
          <w:lang w:val="ru-RU"/>
        </w:rPr>
      </w:pPr>
      <w:r>
        <w:rPr>
          <w:rFonts w:ascii="Helvetica Neue" w:hAnsi="Helvetica Neue" w:cs="Helvetica Neue"/>
          <w:color w:val="000000"/>
          <w:sz w:val="22"/>
          <w:szCs w:val="22"/>
          <w:lang w:val="ru-RU"/>
        </w:rPr>
        <w:br w:type="page"/>
      </w:r>
    </w:p>
    <w:p w:rsidR="007E5B70" w:rsidRPr="00A852A2" w:rsidRDefault="007E5B70" w:rsidP="007E5B70">
      <w:pPr>
        <w:spacing w:before="100" w:beforeAutospacing="1" w:after="100" w:afterAutospacing="1"/>
      </w:pPr>
      <w:r w:rsidRPr="00A852A2">
        <w:rPr>
          <w:sz w:val="28"/>
          <w:szCs w:val="28"/>
        </w:rPr>
        <w:lastRenderedPageBreak/>
        <w:t xml:space="preserve">ОБОЗНАЧЕНИЯ И СОКРАЩЕНИЯ </w:t>
      </w:r>
    </w:p>
    <w:tbl>
      <w:tblPr>
        <w:tblStyle w:val="a4"/>
        <w:tblW w:w="0" w:type="auto"/>
        <w:tblLook w:val="04A0" w:firstRow="1" w:lastRow="0" w:firstColumn="1" w:lastColumn="0" w:noHBand="0" w:noVBand="1"/>
      </w:tblPr>
      <w:tblGrid>
        <w:gridCol w:w="1435"/>
        <w:gridCol w:w="7575"/>
      </w:tblGrid>
      <w:tr w:rsidR="007E5B70" w:rsidRPr="00922B26" w:rsidTr="001503D1">
        <w:tc>
          <w:tcPr>
            <w:tcW w:w="1435" w:type="dxa"/>
          </w:tcPr>
          <w:p w:rsidR="007E5B70"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АТБ-С</w:t>
            </w:r>
          </w:p>
        </w:tc>
        <w:tc>
          <w:tcPr>
            <w:tcW w:w="7575" w:type="dxa"/>
          </w:tcPr>
          <w:p w:rsidR="007E5B70" w:rsidRPr="00814DD8" w:rsidRDefault="00FF4F09" w:rsidP="00814DD8">
            <w:pPr>
              <w:spacing w:line="360" w:lineRule="auto"/>
              <w:rPr>
                <w:sz w:val="28"/>
                <w:szCs w:val="28"/>
                <w:lang w:val="ru-RU"/>
              </w:rPr>
            </w:pPr>
            <w:r w:rsidRPr="00814DD8">
              <w:rPr>
                <w:rFonts w:eastAsia="Calibri"/>
                <w:bCs/>
                <w:sz w:val="28"/>
                <w:szCs w:val="28"/>
                <w:lang w:val="ru-RU"/>
              </w:rPr>
              <w:t>Специальное программное обеспечение абонентского терминала</w:t>
            </w:r>
          </w:p>
        </w:tc>
      </w:tr>
      <w:tr w:rsidR="007E5B70" w:rsidRPr="00922B26" w:rsidTr="001503D1">
        <w:tc>
          <w:tcPr>
            <w:tcW w:w="1435" w:type="dxa"/>
          </w:tcPr>
          <w:p w:rsidR="007E5B70"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МОБ</w:t>
            </w:r>
          </w:p>
        </w:tc>
        <w:tc>
          <w:tcPr>
            <w:tcW w:w="7575" w:type="dxa"/>
          </w:tcPr>
          <w:p w:rsidR="007E5B70" w:rsidRPr="00814DD8" w:rsidRDefault="00FF4F09" w:rsidP="00814DD8">
            <w:pPr>
              <w:spacing w:line="360" w:lineRule="auto"/>
              <w:rPr>
                <w:sz w:val="28"/>
                <w:szCs w:val="28"/>
                <w:lang w:val="ru-RU"/>
              </w:rPr>
            </w:pPr>
            <w:r w:rsidRPr="00814DD8">
              <w:rPr>
                <w:rFonts w:eastAsia="Calibri"/>
                <w:bCs/>
                <w:sz w:val="28"/>
                <w:szCs w:val="28"/>
                <w:lang w:val="ru-RU"/>
              </w:rPr>
              <w:t xml:space="preserve">Специальное программное обеспечение мобильного терминала на базе смартфона или планшета с ОС Аврора или ОС </w:t>
            </w:r>
            <w:r w:rsidRPr="00814DD8">
              <w:rPr>
                <w:rFonts w:eastAsia="Calibri"/>
                <w:bCs/>
                <w:sz w:val="28"/>
                <w:szCs w:val="28"/>
              </w:rPr>
              <w:t>Android</w:t>
            </w:r>
          </w:p>
        </w:tc>
      </w:tr>
      <w:tr w:rsidR="00DA6168" w:rsidRPr="00922B26" w:rsidTr="001503D1">
        <w:tc>
          <w:tcPr>
            <w:tcW w:w="1435" w:type="dxa"/>
          </w:tcPr>
          <w:p w:rsidR="00DA6168" w:rsidRPr="00814DD8" w:rsidRDefault="00DA6168" w:rsidP="00814DD8">
            <w:pPr>
              <w:spacing w:line="360" w:lineRule="auto"/>
              <w:rPr>
                <w:rFonts w:eastAsia="Calibri"/>
                <w:bCs/>
                <w:sz w:val="28"/>
                <w:szCs w:val="28"/>
                <w:lang w:val="ru-RU"/>
              </w:rPr>
            </w:pPr>
            <w:r w:rsidRPr="00814DD8">
              <w:rPr>
                <w:rFonts w:eastAsia="Calibri"/>
                <w:bCs/>
                <w:sz w:val="28"/>
                <w:szCs w:val="28"/>
                <w:lang w:val="ru-RU"/>
              </w:rPr>
              <w:t>НУ</w:t>
            </w:r>
          </w:p>
        </w:tc>
        <w:tc>
          <w:tcPr>
            <w:tcW w:w="7575" w:type="dxa"/>
          </w:tcPr>
          <w:p w:rsidR="00DA6168" w:rsidRPr="00814DD8" w:rsidRDefault="00DA6168" w:rsidP="00814DD8">
            <w:pPr>
              <w:spacing w:line="360" w:lineRule="auto"/>
              <w:rPr>
                <w:rFonts w:eastAsia="Calibri"/>
                <w:bCs/>
                <w:sz w:val="28"/>
                <w:szCs w:val="28"/>
                <w:lang w:val="ru-RU"/>
              </w:rPr>
            </w:pPr>
            <w:r w:rsidRPr="00814DD8">
              <w:rPr>
                <w:rFonts w:eastAsia="Calibri"/>
                <w:bCs/>
                <w:sz w:val="28"/>
                <w:szCs w:val="28"/>
                <w:lang w:val="ru-RU"/>
              </w:rPr>
              <w:t>Навигационное устройство – Абонентский терминал либо смартфон</w:t>
            </w:r>
          </w:p>
        </w:tc>
      </w:tr>
      <w:tr w:rsidR="00FF4F09" w:rsidRPr="00922B26" w:rsidTr="001503D1">
        <w:tc>
          <w:tcPr>
            <w:tcW w:w="1435" w:type="dxa"/>
          </w:tcPr>
          <w:p w:rsidR="00FF4F09"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КСО ИН</w:t>
            </w:r>
          </w:p>
        </w:tc>
        <w:tc>
          <w:tcPr>
            <w:tcW w:w="7575" w:type="dxa"/>
          </w:tcPr>
          <w:p w:rsidR="00FF4F09" w:rsidRPr="00814DD8" w:rsidRDefault="00FF4F09" w:rsidP="00814DD8">
            <w:pPr>
              <w:spacing w:line="360" w:lineRule="auto"/>
              <w:rPr>
                <w:sz w:val="28"/>
                <w:szCs w:val="28"/>
                <w:lang w:val="ru-RU"/>
              </w:rPr>
            </w:pPr>
            <w:r w:rsidRPr="00814DD8">
              <w:rPr>
                <w:rFonts w:eastAsia="Calibri"/>
                <w:bCs/>
                <w:sz w:val="28"/>
                <w:szCs w:val="28"/>
                <w:lang w:val="ru-RU"/>
              </w:rPr>
              <w:t>Специальное программное обеспечение комплекта серверного оборудования комплекса интеллектуальной платформы навигации</w:t>
            </w:r>
          </w:p>
        </w:tc>
      </w:tr>
      <w:tr w:rsidR="007E5B70" w:rsidRPr="00814DD8" w:rsidTr="001503D1">
        <w:tc>
          <w:tcPr>
            <w:tcW w:w="1435" w:type="dxa"/>
          </w:tcPr>
          <w:p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ИНС</w:t>
            </w:r>
          </w:p>
        </w:tc>
        <w:tc>
          <w:tcPr>
            <w:tcW w:w="7575" w:type="dxa"/>
          </w:tcPr>
          <w:p w:rsidR="007E5B70" w:rsidRPr="00814DD8" w:rsidRDefault="007E5B70" w:rsidP="00814DD8">
            <w:pPr>
              <w:pStyle w:val="a3"/>
              <w:spacing w:line="360" w:lineRule="auto"/>
              <w:rPr>
                <w:sz w:val="28"/>
                <w:szCs w:val="28"/>
                <w:lang w:val="ru-RU"/>
              </w:rPr>
            </w:pPr>
            <w:r w:rsidRPr="00814DD8">
              <w:rPr>
                <w:rFonts w:eastAsia="Calibri"/>
                <w:bCs/>
                <w:sz w:val="28"/>
                <w:szCs w:val="28"/>
                <w:lang w:val="ru-RU"/>
              </w:rPr>
              <w:t>Инерциальная навигационная система</w:t>
            </w:r>
          </w:p>
        </w:tc>
      </w:tr>
      <w:tr w:rsidR="00E02C00" w:rsidRPr="00814DD8" w:rsidTr="001503D1">
        <w:tc>
          <w:tcPr>
            <w:tcW w:w="1435" w:type="dxa"/>
          </w:tcPr>
          <w:p w:rsidR="00E02C00" w:rsidRPr="00814DD8" w:rsidRDefault="00E02C00" w:rsidP="00814DD8">
            <w:pPr>
              <w:spacing w:line="360" w:lineRule="auto"/>
              <w:rPr>
                <w:rFonts w:eastAsia="Calibri"/>
                <w:bCs/>
                <w:sz w:val="28"/>
                <w:szCs w:val="28"/>
              </w:rPr>
            </w:pPr>
            <w:r w:rsidRPr="00814DD8">
              <w:rPr>
                <w:rFonts w:eastAsia="Calibri"/>
                <w:bCs/>
                <w:sz w:val="28"/>
                <w:szCs w:val="28"/>
              </w:rPr>
              <w:t>IMU</w:t>
            </w:r>
          </w:p>
        </w:tc>
        <w:tc>
          <w:tcPr>
            <w:tcW w:w="7575" w:type="dxa"/>
          </w:tcPr>
          <w:p w:rsidR="00E02C00" w:rsidRPr="00814DD8" w:rsidRDefault="00E02C00" w:rsidP="00814DD8">
            <w:pPr>
              <w:pStyle w:val="a3"/>
              <w:spacing w:line="360" w:lineRule="auto"/>
              <w:rPr>
                <w:rFonts w:eastAsia="Calibri"/>
                <w:bCs/>
                <w:sz w:val="28"/>
                <w:szCs w:val="28"/>
                <w:lang w:val="ru-RU"/>
              </w:rPr>
            </w:pPr>
            <w:r w:rsidRPr="00814DD8">
              <w:rPr>
                <w:rFonts w:eastAsia="Calibri"/>
                <w:bCs/>
                <w:sz w:val="28"/>
                <w:szCs w:val="28"/>
                <w:lang w:val="ru-RU"/>
              </w:rPr>
              <w:t>Инерциально-измерительный блок</w:t>
            </w:r>
          </w:p>
        </w:tc>
      </w:tr>
      <w:tr w:rsidR="007E5B70" w:rsidRPr="00814DD8" w:rsidTr="001503D1">
        <w:tc>
          <w:tcPr>
            <w:tcW w:w="1435" w:type="dxa"/>
          </w:tcPr>
          <w:p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ЛСН</w:t>
            </w:r>
          </w:p>
        </w:tc>
        <w:tc>
          <w:tcPr>
            <w:tcW w:w="7575" w:type="dxa"/>
          </w:tcPr>
          <w:p w:rsidR="007E5B70" w:rsidRPr="00814DD8" w:rsidRDefault="007E5B70" w:rsidP="00814DD8">
            <w:pPr>
              <w:pStyle w:val="a3"/>
              <w:spacing w:line="360" w:lineRule="auto"/>
              <w:rPr>
                <w:rFonts w:eastAsia="Calibri"/>
                <w:bCs/>
                <w:sz w:val="28"/>
                <w:szCs w:val="28"/>
                <w:lang w:val="ru-RU"/>
              </w:rPr>
            </w:pPr>
            <w:r w:rsidRPr="00814DD8">
              <w:rPr>
                <w:rFonts w:eastAsia="Calibri"/>
                <w:bCs/>
                <w:sz w:val="28"/>
                <w:szCs w:val="28"/>
                <w:lang w:val="ru-RU"/>
              </w:rPr>
              <w:t>Локальная система навигации</w:t>
            </w:r>
          </w:p>
        </w:tc>
      </w:tr>
      <w:tr w:rsidR="007E5B70" w:rsidRPr="00922B26" w:rsidTr="001503D1">
        <w:tc>
          <w:tcPr>
            <w:tcW w:w="1435" w:type="dxa"/>
          </w:tcPr>
          <w:p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СЧ ПО</w:t>
            </w:r>
          </w:p>
        </w:tc>
        <w:tc>
          <w:tcPr>
            <w:tcW w:w="7575" w:type="dxa"/>
          </w:tcPr>
          <w:p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Специальное программное обеспечение Составная часть</w:t>
            </w:r>
          </w:p>
        </w:tc>
      </w:tr>
      <w:tr w:rsidR="007E5B70" w:rsidRPr="00922B26" w:rsidTr="001503D1">
        <w:tc>
          <w:tcPr>
            <w:tcW w:w="1435" w:type="dxa"/>
          </w:tcPr>
          <w:p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Wi-Fi</w:t>
            </w:r>
          </w:p>
        </w:tc>
        <w:tc>
          <w:tcPr>
            <w:tcW w:w="7575" w:type="dxa"/>
          </w:tcPr>
          <w:p w:rsidR="007E5B70" w:rsidRPr="00814DD8" w:rsidRDefault="007E5B70" w:rsidP="00814DD8">
            <w:pPr>
              <w:pStyle w:val="a3"/>
              <w:spacing w:line="360" w:lineRule="auto"/>
              <w:rPr>
                <w:rFonts w:eastAsia="Calibri"/>
                <w:bCs/>
                <w:sz w:val="28"/>
                <w:szCs w:val="28"/>
                <w:lang w:val="ru-RU"/>
              </w:rPr>
            </w:pPr>
            <w:r w:rsidRPr="00814DD8">
              <w:rPr>
                <w:rFonts w:eastAsia="Calibri"/>
                <w:bCs/>
                <w:sz w:val="28"/>
                <w:szCs w:val="28"/>
                <w:lang w:val="ru-RU"/>
              </w:rPr>
              <w:t xml:space="preserve">Технология беспроводной локальной сети с устройствами на основе стандартов IEEE 802.11 </w:t>
            </w:r>
          </w:p>
        </w:tc>
      </w:tr>
      <w:tr w:rsidR="00E21C38" w:rsidRPr="00922B26" w:rsidTr="001503D1">
        <w:tc>
          <w:tcPr>
            <w:tcW w:w="1435" w:type="dxa"/>
          </w:tcPr>
          <w:p w:rsidR="00E21C38" w:rsidRPr="00814DD8" w:rsidRDefault="00E21C38" w:rsidP="00814DD8">
            <w:pPr>
              <w:spacing w:line="360" w:lineRule="auto"/>
              <w:rPr>
                <w:rFonts w:eastAsia="Calibri"/>
                <w:bCs/>
                <w:sz w:val="28"/>
                <w:szCs w:val="28"/>
              </w:rPr>
            </w:pPr>
            <w:r w:rsidRPr="00814DD8">
              <w:rPr>
                <w:rFonts w:eastAsia="Calibri"/>
                <w:bCs/>
                <w:sz w:val="28"/>
                <w:szCs w:val="28"/>
              </w:rPr>
              <w:t>BLE</w:t>
            </w:r>
          </w:p>
        </w:tc>
        <w:tc>
          <w:tcPr>
            <w:tcW w:w="7575" w:type="dxa"/>
          </w:tcPr>
          <w:p w:rsidR="00E21C38" w:rsidRPr="00814DD8" w:rsidRDefault="00E21C38" w:rsidP="00814DD8">
            <w:pPr>
              <w:pStyle w:val="a3"/>
              <w:spacing w:line="360" w:lineRule="auto"/>
              <w:rPr>
                <w:rFonts w:eastAsia="Calibri"/>
                <w:bCs/>
                <w:sz w:val="28"/>
                <w:szCs w:val="28"/>
                <w:lang w:val="ru-RU"/>
              </w:rPr>
            </w:pPr>
            <w:r w:rsidRPr="00814DD8">
              <w:rPr>
                <w:rFonts w:eastAsia="Calibri"/>
                <w:bCs/>
                <w:sz w:val="28"/>
                <w:szCs w:val="28"/>
                <w:lang w:val="ru-RU"/>
              </w:rPr>
              <w:t>Беспроводная технология связи Bluetooth с низким энергопотреблением</w:t>
            </w:r>
          </w:p>
        </w:tc>
      </w:tr>
      <w:tr w:rsidR="00E02C00" w:rsidRPr="00814DD8" w:rsidTr="001503D1">
        <w:tc>
          <w:tcPr>
            <w:tcW w:w="1435" w:type="dxa"/>
          </w:tcPr>
          <w:p w:rsidR="00E02C00" w:rsidRPr="00814DD8" w:rsidRDefault="00E02C00" w:rsidP="00814DD8">
            <w:pPr>
              <w:spacing w:line="360" w:lineRule="auto"/>
              <w:rPr>
                <w:rFonts w:eastAsia="Calibri"/>
                <w:bCs/>
                <w:sz w:val="28"/>
                <w:szCs w:val="28"/>
              </w:rPr>
            </w:pPr>
            <w:r w:rsidRPr="00814DD8">
              <w:rPr>
                <w:rFonts w:eastAsia="Calibri"/>
                <w:bCs/>
                <w:sz w:val="28"/>
                <w:szCs w:val="28"/>
                <w:lang w:val="ru-RU"/>
              </w:rPr>
              <w:t>ИИ</w:t>
            </w:r>
            <w:r w:rsidRPr="00814DD8">
              <w:rPr>
                <w:rFonts w:eastAsia="Calibri"/>
                <w:bCs/>
                <w:sz w:val="28"/>
                <w:szCs w:val="28"/>
              </w:rPr>
              <w:t>, AI</w:t>
            </w:r>
          </w:p>
        </w:tc>
        <w:tc>
          <w:tcPr>
            <w:tcW w:w="7575" w:type="dxa"/>
          </w:tcPr>
          <w:p w:rsidR="00E02C00" w:rsidRPr="00814DD8" w:rsidRDefault="00E02C00" w:rsidP="00814DD8">
            <w:pPr>
              <w:pStyle w:val="a3"/>
              <w:spacing w:line="360" w:lineRule="auto"/>
              <w:rPr>
                <w:rFonts w:eastAsia="Calibri"/>
                <w:bCs/>
                <w:sz w:val="28"/>
                <w:szCs w:val="28"/>
              </w:rPr>
            </w:pPr>
            <w:r w:rsidRPr="00814DD8">
              <w:rPr>
                <w:rFonts w:eastAsia="Calibri"/>
                <w:bCs/>
                <w:sz w:val="28"/>
                <w:szCs w:val="28"/>
                <w:lang w:val="ru-RU"/>
              </w:rPr>
              <w:t xml:space="preserve">Искусственный интеллект, </w:t>
            </w:r>
            <w:r w:rsidRPr="00814DD8">
              <w:rPr>
                <w:rFonts w:eastAsia="Calibri"/>
                <w:bCs/>
                <w:sz w:val="28"/>
                <w:szCs w:val="28"/>
              </w:rPr>
              <w:t>Artificial Intelligence</w:t>
            </w:r>
          </w:p>
        </w:tc>
      </w:tr>
      <w:tr w:rsidR="004F6A12" w:rsidRPr="00814DD8" w:rsidTr="001503D1">
        <w:tc>
          <w:tcPr>
            <w:tcW w:w="1435" w:type="dxa"/>
          </w:tcPr>
          <w:p w:rsidR="004F6A12" w:rsidRPr="00814DD8" w:rsidRDefault="004F6A12" w:rsidP="00814DD8">
            <w:pPr>
              <w:spacing w:line="360" w:lineRule="auto"/>
              <w:rPr>
                <w:rFonts w:eastAsia="Calibri"/>
                <w:bCs/>
                <w:sz w:val="28"/>
                <w:szCs w:val="28"/>
              </w:rPr>
            </w:pPr>
            <w:r w:rsidRPr="00814DD8">
              <w:rPr>
                <w:rFonts w:eastAsia="Calibri"/>
                <w:bCs/>
                <w:sz w:val="28"/>
                <w:szCs w:val="28"/>
              </w:rPr>
              <w:t>ML</w:t>
            </w:r>
          </w:p>
        </w:tc>
        <w:tc>
          <w:tcPr>
            <w:tcW w:w="7575" w:type="dxa"/>
          </w:tcPr>
          <w:p w:rsidR="004F6A12" w:rsidRPr="00814DD8" w:rsidRDefault="004F6A12" w:rsidP="00814DD8">
            <w:pPr>
              <w:pStyle w:val="a3"/>
              <w:spacing w:line="360" w:lineRule="auto"/>
              <w:rPr>
                <w:rFonts w:eastAsia="Calibri"/>
                <w:bCs/>
                <w:sz w:val="28"/>
                <w:szCs w:val="28"/>
                <w:lang w:val="ru-RU"/>
              </w:rPr>
            </w:pPr>
            <w:r w:rsidRPr="00814DD8">
              <w:rPr>
                <w:rFonts w:eastAsia="Calibri"/>
                <w:bCs/>
                <w:sz w:val="28"/>
                <w:szCs w:val="28"/>
                <w:lang w:val="ru-RU"/>
              </w:rPr>
              <w:t>Методы машинного обучения</w:t>
            </w:r>
          </w:p>
        </w:tc>
      </w:tr>
      <w:tr w:rsidR="004F6A12" w:rsidRPr="00922B26" w:rsidTr="001503D1">
        <w:tc>
          <w:tcPr>
            <w:tcW w:w="1435" w:type="dxa"/>
          </w:tcPr>
          <w:p w:rsidR="004F6A12" w:rsidRPr="00814DD8" w:rsidRDefault="004F6A12" w:rsidP="00814DD8">
            <w:pPr>
              <w:spacing w:line="360" w:lineRule="auto"/>
              <w:rPr>
                <w:rFonts w:eastAsia="Calibri"/>
                <w:bCs/>
                <w:sz w:val="28"/>
                <w:szCs w:val="28"/>
              </w:rPr>
            </w:pPr>
            <w:r w:rsidRPr="00814DD8">
              <w:rPr>
                <w:rFonts w:eastAsia="Calibri"/>
                <w:bCs/>
                <w:sz w:val="28"/>
                <w:szCs w:val="28"/>
              </w:rPr>
              <w:t>SLAM</w:t>
            </w:r>
          </w:p>
        </w:tc>
        <w:tc>
          <w:tcPr>
            <w:tcW w:w="7575" w:type="dxa"/>
          </w:tcPr>
          <w:p w:rsidR="004F6A12" w:rsidRPr="00814DD8" w:rsidRDefault="004F6A12" w:rsidP="00814DD8">
            <w:pPr>
              <w:pStyle w:val="a3"/>
              <w:spacing w:line="360" w:lineRule="auto"/>
              <w:rPr>
                <w:rFonts w:eastAsia="Calibri"/>
                <w:bCs/>
                <w:sz w:val="28"/>
                <w:szCs w:val="28"/>
                <w:lang w:val="ru-RU"/>
              </w:rPr>
            </w:pPr>
            <w:r w:rsidRPr="00814DD8">
              <w:rPr>
                <w:rFonts w:eastAsia="Calibri"/>
                <w:bCs/>
                <w:sz w:val="28"/>
                <w:szCs w:val="28"/>
              </w:rPr>
              <w:t>Simultaneous</w:t>
            </w:r>
            <w:r w:rsidRPr="00814DD8">
              <w:rPr>
                <w:rFonts w:eastAsia="Calibri"/>
                <w:bCs/>
                <w:sz w:val="28"/>
                <w:szCs w:val="28"/>
                <w:lang w:val="ru-RU"/>
              </w:rPr>
              <w:t xml:space="preserve"> </w:t>
            </w:r>
            <w:r w:rsidRPr="00814DD8">
              <w:rPr>
                <w:rFonts w:eastAsia="Calibri"/>
                <w:bCs/>
                <w:sz w:val="28"/>
                <w:szCs w:val="28"/>
              </w:rPr>
              <w:t>localization</w:t>
            </w:r>
            <w:r w:rsidRPr="00814DD8">
              <w:rPr>
                <w:rFonts w:eastAsia="Calibri"/>
                <w:bCs/>
                <w:sz w:val="28"/>
                <w:szCs w:val="28"/>
                <w:lang w:val="ru-RU"/>
              </w:rPr>
              <w:t xml:space="preserve"> </w:t>
            </w:r>
            <w:r w:rsidRPr="00814DD8">
              <w:rPr>
                <w:rFonts w:eastAsia="Calibri"/>
                <w:bCs/>
                <w:sz w:val="28"/>
                <w:szCs w:val="28"/>
              </w:rPr>
              <w:t>and</w:t>
            </w:r>
            <w:r w:rsidRPr="00814DD8">
              <w:rPr>
                <w:rFonts w:eastAsia="Calibri"/>
                <w:bCs/>
                <w:sz w:val="28"/>
                <w:szCs w:val="28"/>
                <w:lang w:val="ru-RU"/>
              </w:rPr>
              <w:t xml:space="preserve"> </w:t>
            </w:r>
            <w:r w:rsidRPr="00814DD8">
              <w:rPr>
                <w:rFonts w:eastAsia="Calibri"/>
                <w:bCs/>
                <w:sz w:val="28"/>
                <w:szCs w:val="28"/>
              </w:rPr>
              <w:t>mapping</w:t>
            </w:r>
            <w:r w:rsidRPr="00814DD8">
              <w:rPr>
                <w:rFonts w:eastAsia="Calibri"/>
                <w:bCs/>
                <w:sz w:val="28"/>
                <w:szCs w:val="28"/>
                <w:lang w:val="ru-RU"/>
              </w:rPr>
              <w:t>, одновременное позиционирование и картографирование</w:t>
            </w:r>
          </w:p>
        </w:tc>
      </w:tr>
      <w:tr w:rsidR="00B85B25" w:rsidRPr="00922B26" w:rsidTr="001503D1">
        <w:tc>
          <w:tcPr>
            <w:tcW w:w="1435" w:type="dxa"/>
          </w:tcPr>
          <w:p w:rsidR="00B85B25" w:rsidRPr="00814DD8" w:rsidRDefault="00B85B25" w:rsidP="00814DD8">
            <w:pPr>
              <w:spacing w:line="360" w:lineRule="auto"/>
              <w:rPr>
                <w:rFonts w:eastAsia="Calibri"/>
                <w:bCs/>
                <w:sz w:val="28"/>
                <w:szCs w:val="28"/>
              </w:rPr>
            </w:pPr>
            <w:r w:rsidRPr="00814DD8">
              <w:rPr>
                <w:rFonts w:eastAsia="Calibri"/>
                <w:bCs/>
                <w:sz w:val="28"/>
                <w:szCs w:val="28"/>
              </w:rPr>
              <w:t>Sensor fusion</w:t>
            </w:r>
          </w:p>
        </w:tc>
        <w:tc>
          <w:tcPr>
            <w:tcW w:w="7575" w:type="dxa"/>
          </w:tcPr>
          <w:p w:rsidR="00B85B25" w:rsidRPr="00814DD8" w:rsidRDefault="00B85B25" w:rsidP="00814DD8">
            <w:pPr>
              <w:pStyle w:val="a3"/>
              <w:spacing w:line="360" w:lineRule="auto"/>
              <w:rPr>
                <w:rFonts w:eastAsia="Calibri"/>
                <w:bCs/>
                <w:sz w:val="28"/>
                <w:szCs w:val="28"/>
                <w:lang w:val="ru-RU"/>
              </w:rPr>
            </w:pPr>
            <w:r w:rsidRPr="00814DD8">
              <w:rPr>
                <w:rFonts w:eastAsia="Calibri"/>
                <w:bCs/>
                <w:sz w:val="28"/>
                <w:szCs w:val="28"/>
                <w:lang w:val="ru-RU"/>
              </w:rPr>
              <w:t>Алгоритмы комплексирования различной навигационной информации</w:t>
            </w:r>
          </w:p>
        </w:tc>
      </w:tr>
      <w:tr w:rsidR="00814DD8" w:rsidRPr="00814DD8" w:rsidTr="000E4A72">
        <w:tc>
          <w:tcPr>
            <w:tcW w:w="1435" w:type="dxa"/>
            <w:vAlign w:val="center"/>
          </w:tcPr>
          <w:p w:rsidR="00814DD8" w:rsidRPr="00814DD8" w:rsidRDefault="00814DD8" w:rsidP="00814DD8">
            <w:pPr>
              <w:spacing w:line="360" w:lineRule="auto"/>
              <w:rPr>
                <w:rFonts w:eastAsia="Calibri"/>
                <w:bCs/>
                <w:sz w:val="28"/>
                <w:szCs w:val="28"/>
              </w:rPr>
            </w:pPr>
            <w:r w:rsidRPr="00814DD8">
              <w:rPr>
                <w:sz w:val="28"/>
                <w:szCs w:val="28"/>
                <w:lang w:val="ru-RU"/>
              </w:rPr>
              <w:t>ORB-SLAM</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метод локализации и навигации</w:t>
            </w:r>
          </w:p>
        </w:tc>
      </w:tr>
      <w:tr w:rsidR="00814DD8" w:rsidRPr="00922B26"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lastRenderedPageBreak/>
              <w:t>ORB</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ORB (Oriented FAST and Rotated BRIEF) дескриптор изображения, метод для получения характерных точек по изображению</w:t>
            </w:r>
          </w:p>
        </w:tc>
      </w:tr>
      <w:tr w:rsidR="00814DD8" w:rsidRPr="00922B26"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t>BO</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Bundle Adjustment - алгоритм добавления связей в граф карты</w:t>
            </w:r>
          </w:p>
        </w:tc>
      </w:tr>
      <w:tr w:rsidR="00814DD8" w:rsidRPr="00922B26"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t>loop closing</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замыкание цикла, объединение вершин графа карты для при возвращении в старую точку</w:t>
            </w:r>
          </w:p>
        </w:tc>
      </w:tr>
      <w:tr w:rsidR="00814DD8" w:rsidRPr="00922B26"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t>RGBD, RGB+D</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камера (rgb) с датчиком глубины (depth sensor)</w:t>
            </w:r>
          </w:p>
        </w:tc>
      </w:tr>
      <w:tr w:rsidR="00814DD8" w:rsidRPr="00814DD8"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t>RMSE</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корень среднеквадратичной ошибки</w:t>
            </w:r>
          </w:p>
        </w:tc>
      </w:tr>
      <w:tr w:rsidR="00814DD8" w:rsidRPr="00922B26"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t>RPE</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Relative Pose Error - относительная ошибка позиционирования, средняя относительная ошибка на участках заданной длины</w:t>
            </w:r>
          </w:p>
        </w:tc>
      </w:tr>
      <w:tr w:rsidR="00814DD8" w:rsidRPr="00922B26" w:rsidTr="000E4A72">
        <w:tc>
          <w:tcPr>
            <w:tcW w:w="1435" w:type="dxa"/>
            <w:vAlign w:val="center"/>
          </w:tcPr>
          <w:p w:rsidR="00814DD8" w:rsidRPr="00814DD8" w:rsidRDefault="00814DD8" w:rsidP="00814DD8">
            <w:pPr>
              <w:spacing w:line="360" w:lineRule="auto"/>
              <w:rPr>
                <w:sz w:val="28"/>
                <w:szCs w:val="28"/>
                <w:lang w:val="ru-RU"/>
              </w:rPr>
            </w:pPr>
            <w:r w:rsidRPr="00814DD8">
              <w:rPr>
                <w:sz w:val="28"/>
                <w:szCs w:val="28"/>
                <w:lang w:val="ru-RU"/>
              </w:rPr>
              <w:t>ATE</w:t>
            </w:r>
          </w:p>
        </w:tc>
        <w:tc>
          <w:tcPr>
            <w:tcW w:w="7575" w:type="dxa"/>
            <w:vAlign w:val="center"/>
          </w:tcPr>
          <w:p w:rsidR="00814DD8" w:rsidRPr="00814DD8" w:rsidRDefault="00814DD8" w:rsidP="00814DD8">
            <w:pPr>
              <w:pStyle w:val="a3"/>
              <w:spacing w:line="360" w:lineRule="auto"/>
              <w:rPr>
                <w:rFonts w:eastAsia="Calibri"/>
                <w:bCs/>
                <w:sz w:val="28"/>
                <w:szCs w:val="28"/>
                <w:lang w:val="ru-RU"/>
              </w:rPr>
            </w:pPr>
            <w:r w:rsidRPr="00814DD8">
              <w:rPr>
                <w:sz w:val="28"/>
                <w:szCs w:val="28"/>
                <w:lang w:val="ru-RU"/>
              </w:rPr>
              <w:t>Absolute Trajectory Error - абсолютная позиционная ошибка (Евклидово расстояние или Расстояние Махаланобиса)</w:t>
            </w:r>
          </w:p>
        </w:tc>
      </w:tr>
    </w:tbl>
    <w:p w:rsidR="007E5B70" w:rsidRPr="00814DD8" w:rsidRDefault="007E5B70" w:rsidP="00814DD8">
      <w:pPr>
        <w:spacing w:before="120" w:after="120" w:line="360" w:lineRule="auto"/>
        <w:rPr>
          <w:sz w:val="28"/>
          <w:szCs w:val="28"/>
          <w:lang w:val="ru-RU"/>
        </w:rPr>
      </w:pPr>
    </w:p>
    <w:p w:rsidR="007E5B70" w:rsidRPr="004F6A12" w:rsidRDefault="00814DD8" w:rsidP="00814DD8">
      <w:pPr>
        <w:spacing w:after="160" w:line="259" w:lineRule="auto"/>
        <w:rPr>
          <w:lang w:val="ru-RU"/>
        </w:rPr>
      </w:pPr>
      <w:r>
        <w:rPr>
          <w:lang w:val="ru-RU"/>
        </w:rPr>
        <w:br w:type="page"/>
      </w:r>
    </w:p>
    <w:p w:rsidR="007E5B70" w:rsidRPr="007E5B70" w:rsidRDefault="007E5B70" w:rsidP="00922B26">
      <w:pPr>
        <w:pStyle w:val="1"/>
        <w:numPr>
          <w:ilvl w:val="0"/>
          <w:numId w:val="2"/>
        </w:numPr>
      </w:pPr>
      <w:bookmarkStart w:id="0" w:name="_Ref84781555"/>
      <w:bookmarkStart w:id="1" w:name="_Toc84781620"/>
      <w:bookmarkStart w:id="2" w:name="_Toc91545726"/>
      <w:r w:rsidRPr="007E5B70">
        <w:lastRenderedPageBreak/>
        <w:t>Введение</w:t>
      </w:r>
      <w:bookmarkEnd w:id="0"/>
      <w:bookmarkEnd w:id="1"/>
      <w:bookmarkEnd w:id="2"/>
    </w:p>
    <w:p w:rsidR="007E5B70" w:rsidRDefault="007E5B70" w:rsidP="00814DD8">
      <w:pPr>
        <w:spacing w:line="360" w:lineRule="auto"/>
        <w:ind w:firstLine="360"/>
        <w:rPr>
          <w:color w:val="000000"/>
          <w:sz w:val="28"/>
          <w:szCs w:val="28"/>
          <w:lang w:val="ru-RU"/>
        </w:rPr>
      </w:pPr>
      <w:r w:rsidRPr="00E959FD">
        <w:rPr>
          <w:color w:val="000000"/>
          <w:sz w:val="28"/>
          <w:szCs w:val="28"/>
          <w:lang w:val="ru-RU"/>
        </w:rPr>
        <w:t xml:space="preserve">Данная пояснительная записка </w:t>
      </w:r>
      <w:r w:rsidR="00201B8A">
        <w:rPr>
          <w:color w:val="000000"/>
          <w:sz w:val="28"/>
          <w:szCs w:val="28"/>
          <w:lang w:val="ru-RU"/>
        </w:rPr>
        <w:t>представляет</w:t>
      </w:r>
      <w:r w:rsidRPr="00E959FD">
        <w:rPr>
          <w:color w:val="000000"/>
          <w:sz w:val="28"/>
          <w:szCs w:val="28"/>
          <w:lang w:val="ru-RU"/>
        </w:rPr>
        <w:t xml:space="preserve"> </w:t>
      </w:r>
      <w:r w:rsidR="005D000A">
        <w:rPr>
          <w:color w:val="000000"/>
          <w:sz w:val="28"/>
          <w:szCs w:val="28"/>
          <w:lang w:val="ru-RU"/>
        </w:rPr>
        <w:t>обосновани</w:t>
      </w:r>
      <w:r w:rsidR="00201B8A">
        <w:rPr>
          <w:color w:val="000000"/>
          <w:sz w:val="28"/>
          <w:szCs w:val="28"/>
          <w:lang w:val="ru-RU"/>
        </w:rPr>
        <w:t>е</w:t>
      </w:r>
      <w:r w:rsidR="005D000A">
        <w:rPr>
          <w:color w:val="000000"/>
          <w:sz w:val="28"/>
          <w:szCs w:val="28"/>
          <w:lang w:val="ru-RU"/>
        </w:rPr>
        <w:t xml:space="preserve"> технических решений, применяемых в СПО КСО ИН, СПО АТБ</w:t>
      </w:r>
      <w:r w:rsidR="00FF4F09">
        <w:rPr>
          <w:color w:val="000000"/>
          <w:sz w:val="28"/>
          <w:szCs w:val="28"/>
          <w:lang w:val="ru-RU"/>
        </w:rPr>
        <w:t>-</w:t>
      </w:r>
      <w:r w:rsidR="005D000A">
        <w:rPr>
          <w:color w:val="000000"/>
          <w:sz w:val="28"/>
          <w:szCs w:val="28"/>
          <w:lang w:val="ru-RU"/>
        </w:rPr>
        <w:t>С, СПО МОБ</w:t>
      </w:r>
      <w:r w:rsidRPr="00E959FD">
        <w:rPr>
          <w:color w:val="000000"/>
          <w:sz w:val="28"/>
          <w:szCs w:val="28"/>
          <w:lang w:val="ru-RU"/>
        </w:rPr>
        <w:t>.</w:t>
      </w:r>
    </w:p>
    <w:p w:rsidR="001503D1" w:rsidRDefault="001503D1" w:rsidP="00814DD8">
      <w:pPr>
        <w:spacing w:line="360" w:lineRule="auto"/>
        <w:rPr>
          <w:color w:val="000000"/>
          <w:sz w:val="28"/>
          <w:szCs w:val="28"/>
          <w:lang w:val="ru-RU"/>
        </w:rPr>
      </w:pPr>
    </w:p>
    <w:p w:rsidR="00201B8A" w:rsidRDefault="00201B8A" w:rsidP="00814DD8">
      <w:pPr>
        <w:spacing w:line="360" w:lineRule="auto"/>
        <w:jc w:val="both"/>
        <w:rPr>
          <w:rFonts w:eastAsia="Calibri"/>
          <w:bCs/>
          <w:sz w:val="28"/>
          <w:szCs w:val="28"/>
          <w:lang w:val="ru-RU"/>
        </w:rPr>
      </w:pPr>
    </w:p>
    <w:p w:rsidR="001503D1" w:rsidRPr="001503D1" w:rsidRDefault="001503D1" w:rsidP="00814DD8">
      <w:pPr>
        <w:spacing w:line="360" w:lineRule="auto"/>
        <w:jc w:val="both"/>
        <w:rPr>
          <w:bCs/>
          <w:sz w:val="28"/>
          <w:szCs w:val="28"/>
          <w:lang w:val="ru-RU"/>
        </w:rPr>
      </w:pPr>
      <w:r w:rsidRPr="001503D1">
        <w:rPr>
          <w:rFonts w:eastAsia="Calibri"/>
          <w:bCs/>
          <w:sz w:val="28"/>
          <w:szCs w:val="28"/>
          <w:lang w:val="ru-RU"/>
        </w:rPr>
        <w:t>СПО АТБ-С</w:t>
      </w:r>
      <w:r w:rsidR="00201B8A">
        <w:rPr>
          <w:rFonts w:eastAsia="Calibri"/>
          <w:bCs/>
          <w:sz w:val="28"/>
          <w:szCs w:val="28"/>
          <w:lang w:val="ru-RU"/>
        </w:rPr>
        <w:t xml:space="preserve"> представляет собой навигационное устройство, применяемое, например, для навигации автомобиля и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ычислений</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управления питанием и индикации</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связи и передачи данных</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хранения данных</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формирования радиокарты</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формирования массива видеоизображений</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формирования массива данных лазерного сканирования</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заимодействия с СПО МОБ</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 xml:space="preserve">Модуля взаимодействия с </w:t>
      </w:r>
      <w:r w:rsidRPr="008415DA">
        <w:rPr>
          <w:rFonts w:eastAsia="Calibri"/>
          <w:bCs/>
          <w:sz w:val="28"/>
          <w:szCs w:val="28"/>
          <w:lang w:val="ru-RU"/>
        </w:rPr>
        <w:t>СПО КСО ИН</w:t>
      </w:r>
    </w:p>
    <w:p w:rsidR="001503D1" w:rsidRPr="008415DA" w:rsidRDefault="001503D1" w:rsidP="00814DD8">
      <w:pPr>
        <w:spacing w:line="360" w:lineRule="auto"/>
        <w:jc w:val="both"/>
        <w:rPr>
          <w:rFonts w:eastAsia="Calibri"/>
          <w:bCs/>
          <w:sz w:val="28"/>
          <w:szCs w:val="28"/>
          <w:lang w:val="ru-RU"/>
        </w:rPr>
      </w:pPr>
      <w:r w:rsidRPr="008415DA">
        <w:rPr>
          <w:rFonts w:eastAsia="Calibri"/>
          <w:bCs/>
          <w:sz w:val="28"/>
          <w:szCs w:val="28"/>
          <w:lang w:val="ru-RU"/>
        </w:rPr>
        <w:t>СПО МОБ</w:t>
      </w:r>
      <w:r w:rsidR="00201B8A" w:rsidRPr="00201B8A">
        <w:rPr>
          <w:rFonts w:eastAsia="Calibri"/>
          <w:bCs/>
          <w:sz w:val="28"/>
          <w:szCs w:val="28"/>
          <w:lang w:val="ru-RU"/>
        </w:rPr>
        <w:t xml:space="preserve"> </w:t>
      </w:r>
      <w:r w:rsidR="00201B8A">
        <w:rPr>
          <w:rFonts w:eastAsia="Calibri"/>
          <w:bCs/>
          <w:sz w:val="28"/>
          <w:szCs w:val="28"/>
          <w:lang w:val="ru-RU"/>
        </w:rPr>
        <w:t>представляет собой навигационное устройство, применяемое, например, для персональной навигации и</w:t>
      </w:r>
      <w:r w:rsidRPr="008415DA">
        <w:rPr>
          <w:bCs/>
          <w:sz w:val="28"/>
          <w:szCs w:val="28"/>
          <w:lang w:val="ru-RU"/>
        </w:rPr>
        <w:t xml:space="preserve"> состоит из модулей:</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ычислений</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управления питанием и индикации</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связи и передачи данных</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хранения данных</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интерфейсов пользователя</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заимодействия с СПО АТБ-С</w:t>
      </w:r>
    </w:p>
    <w:p w:rsidR="001503D1" w:rsidRPr="008415DA" w:rsidRDefault="001503D1" w:rsidP="00814DD8">
      <w:pPr>
        <w:spacing w:line="360" w:lineRule="auto"/>
        <w:jc w:val="both"/>
        <w:rPr>
          <w:bCs/>
          <w:sz w:val="28"/>
          <w:szCs w:val="28"/>
          <w:lang w:val="ru-RU"/>
        </w:rPr>
      </w:pPr>
      <w:r w:rsidRPr="008415DA">
        <w:rPr>
          <w:rFonts w:eastAsia="Calibri"/>
          <w:bCs/>
          <w:sz w:val="28"/>
          <w:szCs w:val="28"/>
          <w:lang w:val="ru-RU"/>
        </w:rPr>
        <w:t>СПО КСО ИН</w:t>
      </w:r>
      <w:r w:rsidR="00201B8A">
        <w:rPr>
          <w:rFonts w:eastAsia="Calibri"/>
          <w:bCs/>
          <w:sz w:val="28"/>
          <w:szCs w:val="28"/>
          <w:lang w:val="ru-RU"/>
        </w:rPr>
        <w:t xml:space="preserve"> – это серверная часть решения, отвечающая за хранене и обработка карт (радио, видео, лазерный данные). СПО</w:t>
      </w:r>
      <w:r w:rsidRPr="008415DA">
        <w:rPr>
          <w:rFonts w:eastAsia="Calibri"/>
          <w:bCs/>
          <w:sz w:val="28"/>
          <w:szCs w:val="28"/>
          <w:lang w:val="ru-RU"/>
        </w:rPr>
        <w:t xml:space="preserve"> </w:t>
      </w:r>
      <w:r w:rsidRPr="008415DA">
        <w:rPr>
          <w:bCs/>
          <w:sz w:val="28"/>
          <w:szCs w:val="28"/>
          <w:lang w:val="ru-RU"/>
        </w:rPr>
        <w:t>состоит из модулей:</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 xml:space="preserve">Модуля приёма данных </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предварительной обработки данных радиокарт</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хранения данных</w:t>
      </w:r>
    </w:p>
    <w:p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lastRenderedPageBreak/>
        <w:t>Модуля нейросети модели распространения сигнала</w:t>
      </w:r>
    </w:p>
    <w:p w:rsidR="001503D1" w:rsidRPr="001503D1" w:rsidRDefault="001503D1" w:rsidP="00814DD8">
      <w:pPr>
        <w:numPr>
          <w:ilvl w:val="0"/>
          <w:numId w:val="10"/>
        </w:numPr>
        <w:spacing w:line="360" w:lineRule="auto"/>
        <w:jc w:val="both"/>
        <w:rPr>
          <w:bCs/>
          <w:sz w:val="28"/>
          <w:szCs w:val="28"/>
          <w:lang w:val="ru-RU"/>
        </w:rPr>
      </w:pPr>
      <w:r w:rsidRPr="008415DA">
        <w:rPr>
          <w:bCs/>
          <w:sz w:val="28"/>
          <w:szCs w:val="28"/>
          <w:lang w:val="ru-RU"/>
        </w:rPr>
        <w:t>Модуля нейросети для работы</w:t>
      </w:r>
      <w:r w:rsidRPr="001503D1">
        <w:rPr>
          <w:bCs/>
          <w:sz w:val="28"/>
          <w:szCs w:val="28"/>
          <w:lang w:val="ru-RU"/>
        </w:rPr>
        <w:t xml:space="preserve"> с разнородным набором навигационных данных</w:t>
      </w:r>
    </w:p>
    <w:p w:rsidR="001503D1" w:rsidRPr="001503D1" w:rsidRDefault="001503D1" w:rsidP="00814DD8">
      <w:pPr>
        <w:numPr>
          <w:ilvl w:val="0"/>
          <w:numId w:val="10"/>
        </w:numPr>
        <w:spacing w:line="360" w:lineRule="auto"/>
        <w:jc w:val="both"/>
        <w:rPr>
          <w:bCs/>
          <w:sz w:val="28"/>
          <w:szCs w:val="28"/>
          <w:lang w:val="ru-RU"/>
        </w:rPr>
      </w:pPr>
      <w:r w:rsidRPr="001503D1">
        <w:rPr>
          <w:bCs/>
          <w:sz w:val="28"/>
          <w:szCs w:val="28"/>
          <w:lang w:val="ru-RU"/>
        </w:rPr>
        <w:t>Модуль анализа и обработки данных радиокарт с применением технологий искусственного интеллекта</w:t>
      </w:r>
    </w:p>
    <w:p w:rsidR="001503D1" w:rsidRPr="001503D1" w:rsidRDefault="001503D1" w:rsidP="00814DD8">
      <w:pPr>
        <w:numPr>
          <w:ilvl w:val="0"/>
          <w:numId w:val="10"/>
        </w:numPr>
        <w:spacing w:line="360" w:lineRule="auto"/>
        <w:jc w:val="both"/>
        <w:rPr>
          <w:rStyle w:val="aa"/>
          <w:bCs/>
          <w:sz w:val="28"/>
          <w:szCs w:val="28"/>
          <w:lang w:val="ru-RU"/>
        </w:rPr>
      </w:pPr>
      <w:r w:rsidRPr="001503D1">
        <w:rPr>
          <w:bCs/>
          <w:sz w:val="28"/>
          <w:szCs w:val="28"/>
          <w:lang w:val="ru-RU"/>
        </w:rPr>
        <w:t>Модуль анализа и обработки данных массива видеоизображений с применением технологий искусственного интеллекта</w:t>
      </w:r>
      <w:r w:rsidRPr="001503D1">
        <w:rPr>
          <w:rStyle w:val="aa"/>
          <w:lang w:val="ru-RU"/>
        </w:rPr>
        <w:t xml:space="preserve"> </w:t>
      </w:r>
    </w:p>
    <w:p w:rsidR="001503D1" w:rsidRPr="000E582E" w:rsidRDefault="001503D1" w:rsidP="00814DD8">
      <w:pPr>
        <w:numPr>
          <w:ilvl w:val="0"/>
          <w:numId w:val="10"/>
        </w:numPr>
        <w:spacing w:line="360" w:lineRule="auto"/>
        <w:jc w:val="both"/>
        <w:rPr>
          <w:bCs/>
          <w:sz w:val="28"/>
          <w:szCs w:val="28"/>
          <w:lang w:val="ru-RU"/>
        </w:rPr>
      </w:pPr>
      <w:r w:rsidRPr="001503D1">
        <w:rPr>
          <w:bCs/>
          <w:sz w:val="28"/>
          <w:szCs w:val="28"/>
          <w:lang w:val="ru-RU"/>
        </w:rPr>
        <w:t xml:space="preserve">Модуль анализа и обработки данных массива лазерного сканирования с </w:t>
      </w:r>
      <w:r w:rsidRPr="000E582E">
        <w:rPr>
          <w:bCs/>
          <w:sz w:val="28"/>
          <w:szCs w:val="28"/>
          <w:lang w:val="ru-RU"/>
        </w:rPr>
        <w:t>применением технологий искусственного интеллекта</w:t>
      </w:r>
    </w:p>
    <w:p w:rsidR="001503D1" w:rsidRPr="000E582E" w:rsidRDefault="001503D1" w:rsidP="00814DD8">
      <w:pPr>
        <w:numPr>
          <w:ilvl w:val="0"/>
          <w:numId w:val="10"/>
        </w:numPr>
        <w:spacing w:line="360" w:lineRule="auto"/>
        <w:jc w:val="both"/>
        <w:rPr>
          <w:bCs/>
          <w:sz w:val="28"/>
          <w:szCs w:val="28"/>
          <w:lang w:val="ru-RU"/>
        </w:rPr>
      </w:pPr>
      <w:r w:rsidRPr="000E582E">
        <w:rPr>
          <w:bCs/>
          <w:sz w:val="28"/>
          <w:szCs w:val="28"/>
          <w:lang w:val="ru-RU"/>
        </w:rPr>
        <w:t xml:space="preserve">Модуля передачи данных </w:t>
      </w:r>
    </w:p>
    <w:p w:rsidR="001503D1" w:rsidRPr="00E959FD" w:rsidRDefault="001503D1" w:rsidP="00814DD8">
      <w:pPr>
        <w:spacing w:after="160" w:line="360" w:lineRule="auto"/>
        <w:rPr>
          <w:color w:val="000000"/>
          <w:sz w:val="28"/>
          <w:szCs w:val="28"/>
          <w:lang w:val="ru-RU"/>
        </w:rPr>
      </w:pPr>
      <w:r>
        <w:rPr>
          <w:color w:val="000000"/>
          <w:sz w:val="28"/>
          <w:szCs w:val="28"/>
          <w:lang w:val="ru-RU"/>
        </w:rPr>
        <w:br w:type="page"/>
      </w:r>
    </w:p>
    <w:p w:rsidR="00FF4F09" w:rsidRDefault="00FF4F09" w:rsidP="00922B26">
      <w:pPr>
        <w:pStyle w:val="1"/>
        <w:numPr>
          <w:ilvl w:val="0"/>
          <w:numId w:val="2"/>
        </w:numPr>
      </w:pPr>
      <w:bookmarkStart w:id="3" w:name="_Toc91545727"/>
      <w:r w:rsidRPr="00FF4F09">
        <w:lastRenderedPageBreak/>
        <w:t>Общая архитектура системы</w:t>
      </w:r>
      <w:r w:rsidR="0057238F">
        <w:t xml:space="preserve"> Интеллектуальной навигации</w:t>
      </w:r>
      <w:bookmarkEnd w:id="3"/>
    </w:p>
    <w:p w:rsidR="001503D1" w:rsidRDefault="001503D1" w:rsidP="001503D1">
      <w:pPr>
        <w:rPr>
          <w:lang w:val="ru-RU"/>
        </w:rPr>
      </w:pPr>
    </w:p>
    <w:p w:rsidR="001503D1" w:rsidRPr="001503D1" w:rsidRDefault="001503D1" w:rsidP="00814DD8">
      <w:pPr>
        <w:spacing w:line="360" w:lineRule="auto"/>
        <w:ind w:firstLine="360"/>
        <w:jc w:val="both"/>
        <w:rPr>
          <w:bCs/>
          <w:sz w:val="28"/>
          <w:szCs w:val="28"/>
          <w:lang w:val="ru-RU"/>
        </w:rPr>
      </w:pPr>
      <w:r w:rsidRPr="001503D1">
        <w:rPr>
          <w:bCs/>
          <w:sz w:val="28"/>
          <w:szCs w:val="28"/>
          <w:lang w:val="ru-RU"/>
        </w:rPr>
        <w:t>Описываем</w:t>
      </w:r>
      <w:r w:rsidR="00034944">
        <w:rPr>
          <w:bCs/>
          <w:sz w:val="28"/>
          <w:szCs w:val="28"/>
          <w:lang w:val="ru-RU"/>
        </w:rPr>
        <w:t>ая</w:t>
      </w:r>
      <w:r w:rsidRPr="001503D1">
        <w:rPr>
          <w:bCs/>
          <w:sz w:val="28"/>
          <w:szCs w:val="28"/>
          <w:lang w:val="ru-RU"/>
        </w:rPr>
        <w:t xml:space="preserve"> </w:t>
      </w:r>
      <w:r w:rsidR="00034944">
        <w:rPr>
          <w:bCs/>
          <w:sz w:val="28"/>
          <w:szCs w:val="28"/>
          <w:lang w:val="ru-RU"/>
        </w:rPr>
        <w:t>архитектура</w:t>
      </w:r>
      <w:r w:rsidR="0057238F">
        <w:rPr>
          <w:bCs/>
          <w:sz w:val="28"/>
          <w:szCs w:val="28"/>
          <w:lang w:val="ru-RU"/>
        </w:rPr>
        <w:t xml:space="preserve"> системы Интеллектуальной Навигации</w:t>
      </w:r>
      <w:r w:rsidRPr="001503D1">
        <w:rPr>
          <w:bCs/>
          <w:sz w:val="28"/>
          <w:szCs w:val="28"/>
          <w:lang w:val="ru-RU"/>
        </w:rPr>
        <w:t xml:space="preserve"> направлен</w:t>
      </w:r>
      <w:r>
        <w:rPr>
          <w:bCs/>
          <w:sz w:val="28"/>
          <w:szCs w:val="28"/>
          <w:lang w:val="ru-RU"/>
        </w:rPr>
        <w:t>а</w:t>
      </w:r>
      <w:r w:rsidRPr="001503D1">
        <w:rPr>
          <w:bCs/>
          <w:sz w:val="28"/>
          <w:szCs w:val="28"/>
          <w:lang w:val="ru-RU"/>
        </w:rPr>
        <w:t xml:space="preserve"> на решение задачи точного позиционирования </w:t>
      </w:r>
      <w:r w:rsidR="00DA6168">
        <w:rPr>
          <w:bCs/>
          <w:sz w:val="28"/>
          <w:szCs w:val="28"/>
          <w:lang w:val="ru-RU"/>
        </w:rPr>
        <w:t>НУ</w:t>
      </w:r>
      <w:r w:rsidRPr="001503D1">
        <w:rPr>
          <w:bCs/>
          <w:sz w:val="28"/>
          <w:szCs w:val="28"/>
          <w:lang w:val="ru-RU"/>
        </w:rPr>
        <w:t xml:space="preserve"> </w:t>
      </w:r>
      <w:r w:rsidR="00DA6168">
        <w:rPr>
          <w:bCs/>
          <w:sz w:val="28"/>
          <w:szCs w:val="28"/>
        </w:rPr>
        <w:t>c</w:t>
      </w:r>
      <w:r w:rsidR="00DA6168" w:rsidRPr="00DA6168">
        <w:rPr>
          <w:bCs/>
          <w:sz w:val="28"/>
          <w:szCs w:val="28"/>
          <w:lang w:val="ru-RU"/>
        </w:rPr>
        <w:t xml:space="preserve"> </w:t>
      </w:r>
      <w:r w:rsidR="00DA6168">
        <w:rPr>
          <w:bCs/>
          <w:sz w:val="28"/>
          <w:szCs w:val="28"/>
          <w:lang w:val="ru-RU"/>
        </w:rPr>
        <w:t xml:space="preserve">использованием </w:t>
      </w:r>
      <w:r w:rsidR="0057238F">
        <w:rPr>
          <w:bCs/>
          <w:sz w:val="28"/>
          <w:szCs w:val="28"/>
          <w:lang w:val="ru-RU"/>
        </w:rPr>
        <w:t xml:space="preserve">различных навигационных сигналов в </w:t>
      </w:r>
      <w:r w:rsidRPr="001503D1">
        <w:rPr>
          <w:bCs/>
          <w:sz w:val="28"/>
          <w:szCs w:val="28"/>
          <w:lang w:val="ru-RU"/>
        </w:rPr>
        <w:t>помещении и / или на открытом воздухе.</w:t>
      </w:r>
    </w:p>
    <w:p w:rsidR="001503D1" w:rsidRDefault="001503D1" w:rsidP="00814DD8">
      <w:pPr>
        <w:spacing w:line="360" w:lineRule="auto"/>
        <w:ind w:firstLine="360"/>
        <w:jc w:val="both"/>
        <w:rPr>
          <w:bCs/>
          <w:sz w:val="28"/>
          <w:szCs w:val="28"/>
          <w:lang w:val="ru-RU"/>
        </w:rPr>
      </w:pPr>
      <w:r w:rsidRPr="001503D1">
        <w:rPr>
          <w:bCs/>
          <w:sz w:val="28"/>
          <w:szCs w:val="28"/>
          <w:lang w:val="ru-RU"/>
        </w:rPr>
        <w:t xml:space="preserve">Цель состоит в том, чтобы создать систему </w:t>
      </w:r>
      <w:r w:rsidR="0057238F">
        <w:rPr>
          <w:bCs/>
          <w:sz w:val="28"/>
          <w:szCs w:val="28"/>
          <w:lang w:val="ru-RU"/>
        </w:rPr>
        <w:t>навигации</w:t>
      </w:r>
      <w:r w:rsidRPr="001503D1">
        <w:rPr>
          <w:bCs/>
          <w:sz w:val="28"/>
          <w:szCs w:val="28"/>
          <w:lang w:val="ru-RU"/>
        </w:rPr>
        <w:t xml:space="preserve"> с точностью менее 10 см, работающую в режиме реального времени.</w:t>
      </w:r>
    </w:p>
    <w:p w:rsidR="0057238F" w:rsidRDefault="0057238F" w:rsidP="00814DD8">
      <w:pPr>
        <w:spacing w:line="360" w:lineRule="auto"/>
        <w:ind w:firstLine="360"/>
        <w:jc w:val="both"/>
        <w:rPr>
          <w:bCs/>
          <w:sz w:val="28"/>
          <w:szCs w:val="28"/>
          <w:lang w:val="ru-RU"/>
        </w:rPr>
      </w:pPr>
      <w:r>
        <w:rPr>
          <w:bCs/>
          <w:sz w:val="28"/>
          <w:szCs w:val="28"/>
          <w:lang w:val="ru-RU"/>
        </w:rPr>
        <w:t xml:space="preserve">Перечень данных, используемых для </w:t>
      </w:r>
      <w:r w:rsidR="006E181E">
        <w:rPr>
          <w:bCs/>
          <w:sz w:val="28"/>
          <w:szCs w:val="28"/>
          <w:lang w:val="ru-RU"/>
        </w:rPr>
        <w:t xml:space="preserve">решения </w:t>
      </w:r>
      <w:r>
        <w:rPr>
          <w:bCs/>
          <w:sz w:val="28"/>
          <w:szCs w:val="28"/>
          <w:lang w:val="ru-RU"/>
        </w:rPr>
        <w:t>задач</w:t>
      </w:r>
      <w:r w:rsidR="006E181E">
        <w:rPr>
          <w:bCs/>
          <w:sz w:val="28"/>
          <w:szCs w:val="28"/>
          <w:lang w:val="ru-RU"/>
        </w:rPr>
        <w:t>и</w:t>
      </w:r>
      <w:r>
        <w:rPr>
          <w:bCs/>
          <w:sz w:val="28"/>
          <w:szCs w:val="28"/>
          <w:lang w:val="ru-RU"/>
        </w:rPr>
        <w:t xml:space="preserve"> Интеллектуальной Навигации:</w:t>
      </w:r>
    </w:p>
    <w:p w:rsidR="0057238F" w:rsidRDefault="0057238F" w:rsidP="00814DD8">
      <w:pPr>
        <w:spacing w:line="360" w:lineRule="auto"/>
        <w:ind w:firstLine="360"/>
        <w:jc w:val="both"/>
        <w:rPr>
          <w:bCs/>
          <w:sz w:val="28"/>
          <w:szCs w:val="28"/>
          <w:lang w:val="ru-RU"/>
        </w:rPr>
      </w:pPr>
      <w:r>
        <w:rPr>
          <w:bCs/>
          <w:sz w:val="28"/>
          <w:szCs w:val="28"/>
          <w:lang w:val="ru-RU"/>
        </w:rPr>
        <w:t xml:space="preserve">- данные ГНСС, </w:t>
      </w:r>
    </w:p>
    <w:p w:rsidR="0057238F" w:rsidRDefault="0057238F" w:rsidP="00814DD8">
      <w:pPr>
        <w:spacing w:line="360" w:lineRule="auto"/>
        <w:ind w:firstLine="360"/>
        <w:jc w:val="both"/>
        <w:rPr>
          <w:bCs/>
          <w:sz w:val="28"/>
          <w:szCs w:val="28"/>
          <w:lang w:val="ru-RU"/>
        </w:rPr>
      </w:pPr>
      <w:r>
        <w:rPr>
          <w:bCs/>
          <w:sz w:val="28"/>
          <w:szCs w:val="28"/>
          <w:lang w:val="ru-RU"/>
        </w:rPr>
        <w:t xml:space="preserve">- данные ЛСН, </w:t>
      </w:r>
    </w:p>
    <w:p w:rsidR="0057238F" w:rsidRDefault="0057238F" w:rsidP="00814DD8">
      <w:pPr>
        <w:spacing w:line="360" w:lineRule="auto"/>
        <w:ind w:firstLine="360"/>
        <w:jc w:val="both"/>
        <w:rPr>
          <w:bCs/>
          <w:sz w:val="28"/>
          <w:szCs w:val="28"/>
          <w:lang w:val="ru-RU"/>
        </w:rPr>
      </w:pPr>
      <w:r>
        <w:rPr>
          <w:bCs/>
          <w:sz w:val="28"/>
          <w:szCs w:val="28"/>
          <w:lang w:val="ru-RU"/>
        </w:rPr>
        <w:t xml:space="preserve">- </w:t>
      </w:r>
      <w:r w:rsidR="006E181E">
        <w:rPr>
          <w:bCs/>
          <w:sz w:val="28"/>
          <w:szCs w:val="28"/>
          <w:lang w:val="ru-RU"/>
        </w:rPr>
        <w:t xml:space="preserve">данные </w:t>
      </w:r>
      <w:r>
        <w:rPr>
          <w:bCs/>
          <w:sz w:val="28"/>
          <w:szCs w:val="28"/>
        </w:rPr>
        <w:t>IMU</w:t>
      </w:r>
      <w:r w:rsidRPr="00DA6168">
        <w:rPr>
          <w:bCs/>
          <w:sz w:val="28"/>
          <w:szCs w:val="28"/>
          <w:lang w:val="ru-RU"/>
        </w:rPr>
        <w:t xml:space="preserve">, </w:t>
      </w:r>
    </w:p>
    <w:p w:rsidR="0057238F" w:rsidRDefault="0057238F" w:rsidP="00814DD8">
      <w:pPr>
        <w:spacing w:line="360" w:lineRule="auto"/>
        <w:ind w:firstLine="360"/>
        <w:jc w:val="both"/>
        <w:rPr>
          <w:bCs/>
          <w:sz w:val="28"/>
          <w:szCs w:val="28"/>
          <w:lang w:val="ru-RU"/>
        </w:rPr>
      </w:pPr>
      <w:r>
        <w:rPr>
          <w:bCs/>
          <w:sz w:val="28"/>
          <w:szCs w:val="28"/>
          <w:lang w:val="ru-RU"/>
        </w:rPr>
        <w:t>- радиоданны</w:t>
      </w:r>
      <w:r w:rsidR="006E181E">
        <w:rPr>
          <w:bCs/>
          <w:sz w:val="28"/>
          <w:szCs w:val="28"/>
          <w:lang w:val="ru-RU"/>
        </w:rPr>
        <w:t>е</w:t>
      </w:r>
      <w:r>
        <w:rPr>
          <w:bCs/>
          <w:sz w:val="28"/>
          <w:szCs w:val="28"/>
          <w:lang w:val="ru-RU"/>
        </w:rPr>
        <w:t xml:space="preserve"> (данные радиоспект</w:t>
      </w:r>
      <w:r w:rsidR="006E181E">
        <w:rPr>
          <w:bCs/>
          <w:sz w:val="28"/>
          <w:szCs w:val="28"/>
          <w:lang w:val="ru-RU"/>
        </w:rPr>
        <w:t>р</w:t>
      </w:r>
      <w:r>
        <w:rPr>
          <w:bCs/>
          <w:sz w:val="28"/>
          <w:szCs w:val="28"/>
          <w:lang w:val="ru-RU"/>
        </w:rPr>
        <w:t xml:space="preserve">а, включая данные об излучателях </w:t>
      </w:r>
      <w:r>
        <w:rPr>
          <w:bCs/>
          <w:sz w:val="28"/>
          <w:szCs w:val="28"/>
        </w:rPr>
        <w:t>Wi</w:t>
      </w:r>
      <w:r w:rsidRPr="0057238F">
        <w:rPr>
          <w:bCs/>
          <w:sz w:val="28"/>
          <w:szCs w:val="28"/>
          <w:lang w:val="ru-RU"/>
        </w:rPr>
        <w:t>-</w:t>
      </w:r>
      <w:r>
        <w:rPr>
          <w:bCs/>
          <w:sz w:val="28"/>
          <w:szCs w:val="28"/>
        </w:rPr>
        <w:t>Fi</w:t>
      </w:r>
      <w:r w:rsidRPr="0057238F">
        <w:rPr>
          <w:bCs/>
          <w:sz w:val="28"/>
          <w:szCs w:val="28"/>
          <w:lang w:val="ru-RU"/>
        </w:rPr>
        <w:t xml:space="preserve">, </w:t>
      </w:r>
      <w:r w:rsidR="007F5C55">
        <w:rPr>
          <w:bCs/>
          <w:sz w:val="28"/>
          <w:szCs w:val="28"/>
        </w:rPr>
        <w:t>Wi</w:t>
      </w:r>
      <w:r w:rsidR="007F5C55" w:rsidRPr="007F5C55">
        <w:rPr>
          <w:bCs/>
          <w:sz w:val="28"/>
          <w:szCs w:val="28"/>
          <w:lang w:val="ru-RU"/>
        </w:rPr>
        <w:t>-</w:t>
      </w:r>
      <w:r w:rsidR="007F5C55">
        <w:rPr>
          <w:bCs/>
          <w:sz w:val="28"/>
          <w:szCs w:val="28"/>
        </w:rPr>
        <w:t>Fi</w:t>
      </w:r>
      <w:r w:rsidR="007F5C55" w:rsidRPr="007F5C55">
        <w:rPr>
          <w:bCs/>
          <w:sz w:val="28"/>
          <w:szCs w:val="28"/>
          <w:lang w:val="ru-RU"/>
        </w:rPr>
        <w:t xml:space="preserve"> </w:t>
      </w:r>
      <w:r w:rsidR="007F5C55">
        <w:rPr>
          <w:bCs/>
          <w:sz w:val="28"/>
          <w:szCs w:val="28"/>
        </w:rPr>
        <w:t>RTT</w:t>
      </w:r>
      <w:r w:rsidR="007F5C55">
        <w:rPr>
          <w:bCs/>
          <w:sz w:val="28"/>
          <w:szCs w:val="28"/>
          <w:lang w:val="ru-RU"/>
        </w:rPr>
        <w:t xml:space="preserve"> (описание приведено в данной ПЗ), </w:t>
      </w:r>
      <w:r>
        <w:rPr>
          <w:bCs/>
          <w:sz w:val="28"/>
          <w:szCs w:val="28"/>
        </w:rPr>
        <w:t>BLE</w:t>
      </w:r>
      <w:r w:rsidRPr="0057238F">
        <w:rPr>
          <w:bCs/>
          <w:sz w:val="28"/>
          <w:szCs w:val="28"/>
          <w:lang w:val="ru-RU"/>
        </w:rPr>
        <w:t>)</w:t>
      </w:r>
      <w:r>
        <w:rPr>
          <w:bCs/>
          <w:sz w:val="28"/>
          <w:szCs w:val="28"/>
          <w:lang w:val="ru-RU"/>
        </w:rPr>
        <w:t>,</w:t>
      </w:r>
    </w:p>
    <w:p w:rsidR="006E181E" w:rsidRPr="006E181E" w:rsidRDefault="0057238F" w:rsidP="00814DD8">
      <w:pPr>
        <w:spacing w:line="360" w:lineRule="auto"/>
        <w:ind w:firstLine="360"/>
        <w:jc w:val="both"/>
        <w:rPr>
          <w:bCs/>
          <w:sz w:val="28"/>
          <w:szCs w:val="28"/>
          <w:lang w:val="ru-RU"/>
        </w:rPr>
      </w:pPr>
      <w:r w:rsidRPr="006E181E">
        <w:rPr>
          <w:bCs/>
          <w:sz w:val="28"/>
          <w:szCs w:val="28"/>
          <w:lang w:val="ru-RU"/>
        </w:rPr>
        <w:t xml:space="preserve">- </w:t>
      </w:r>
      <w:r>
        <w:rPr>
          <w:bCs/>
          <w:sz w:val="28"/>
          <w:szCs w:val="28"/>
          <w:lang w:val="ru-RU"/>
        </w:rPr>
        <w:t>данны</w:t>
      </w:r>
      <w:r w:rsidR="006E181E">
        <w:rPr>
          <w:bCs/>
          <w:sz w:val="28"/>
          <w:szCs w:val="28"/>
          <w:lang w:val="ru-RU"/>
        </w:rPr>
        <w:t>е</w:t>
      </w:r>
      <w:r>
        <w:rPr>
          <w:bCs/>
          <w:sz w:val="28"/>
          <w:szCs w:val="28"/>
          <w:lang w:val="ru-RU"/>
        </w:rPr>
        <w:t xml:space="preserve"> с камер</w:t>
      </w:r>
      <w:r w:rsidR="006E181E">
        <w:rPr>
          <w:bCs/>
          <w:sz w:val="28"/>
          <w:szCs w:val="28"/>
          <w:lang w:val="ru-RU"/>
        </w:rPr>
        <w:t xml:space="preserve"> (в том числе стерео)</w:t>
      </w:r>
      <w:r w:rsidR="006E181E" w:rsidRPr="006E181E">
        <w:rPr>
          <w:bCs/>
          <w:sz w:val="28"/>
          <w:szCs w:val="28"/>
          <w:lang w:val="ru-RU"/>
        </w:rPr>
        <w:t>,</w:t>
      </w:r>
    </w:p>
    <w:p w:rsidR="0057238F" w:rsidRDefault="006E181E" w:rsidP="00814DD8">
      <w:pPr>
        <w:spacing w:line="360" w:lineRule="auto"/>
        <w:ind w:firstLine="360"/>
        <w:jc w:val="both"/>
        <w:rPr>
          <w:bCs/>
          <w:sz w:val="28"/>
          <w:szCs w:val="28"/>
          <w:lang w:val="ru-RU"/>
        </w:rPr>
      </w:pPr>
      <w:r>
        <w:rPr>
          <w:bCs/>
          <w:sz w:val="28"/>
          <w:szCs w:val="28"/>
          <w:lang w:val="ru-RU"/>
        </w:rPr>
        <w:t>- данные с камеры-глубины (</w:t>
      </w:r>
      <w:r>
        <w:rPr>
          <w:bCs/>
          <w:sz w:val="28"/>
          <w:szCs w:val="28"/>
        </w:rPr>
        <w:t>depth</w:t>
      </w:r>
      <w:r w:rsidRPr="006E181E">
        <w:rPr>
          <w:bCs/>
          <w:sz w:val="28"/>
          <w:szCs w:val="28"/>
          <w:lang w:val="ru-RU"/>
        </w:rPr>
        <w:t xml:space="preserve"> </w:t>
      </w:r>
      <w:r>
        <w:rPr>
          <w:bCs/>
          <w:sz w:val="28"/>
          <w:szCs w:val="28"/>
        </w:rPr>
        <w:t>sensor</w:t>
      </w:r>
      <w:r w:rsidRPr="006E181E">
        <w:rPr>
          <w:bCs/>
          <w:sz w:val="28"/>
          <w:szCs w:val="28"/>
          <w:lang w:val="ru-RU"/>
        </w:rPr>
        <w:t xml:space="preserve">), </w:t>
      </w:r>
      <w:r>
        <w:rPr>
          <w:bCs/>
          <w:sz w:val="28"/>
          <w:szCs w:val="28"/>
          <w:lang w:val="ru-RU"/>
        </w:rPr>
        <w:t>данные лазерного сканирования (</w:t>
      </w:r>
      <w:r>
        <w:rPr>
          <w:bCs/>
          <w:sz w:val="28"/>
          <w:szCs w:val="28"/>
        </w:rPr>
        <w:t>LiDAR</w:t>
      </w:r>
      <w:r w:rsidRPr="006E181E">
        <w:rPr>
          <w:bCs/>
          <w:sz w:val="28"/>
          <w:szCs w:val="28"/>
          <w:lang w:val="ru-RU"/>
        </w:rPr>
        <w:t>),</w:t>
      </w:r>
    </w:p>
    <w:p w:rsidR="006E181E" w:rsidRPr="006E181E" w:rsidRDefault="006E181E" w:rsidP="00814DD8">
      <w:pPr>
        <w:spacing w:line="360" w:lineRule="auto"/>
        <w:ind w:firstLine="360"/>
        <w:jc w:val="both"/>
        <w:rPr>
          <w:bCs/>
          <w:sz w:val="28"/>
          <w:szCs w:val="28"/>
          <w:lang w:val="ru-RU"/>
        </w:rPr>
      </w:pPr>
      <w:r w:rsidRPr="006E181E">
        <w:rPr>
          <w:bCs/>
          <w:sz w:val="28"/>
          <w:szCs w:val="28"/>
          <w:lang w:val="ru-RU"/>
        </w:rPr>
        <w:t xml:space="preserve">- </w:t>
      </w:r>
      <w:r>
        <w:rPr>
          <w:bCs/>
          <w:sz w:val="28"/>
          <w:szCs w:val="28"/>
          <w:lang w:val="ru-RU"/>
        </w:rPr>
        <w:t>данных о карте местности (помещения).</w:t>
      </w:r>
    </w:p>
    <w:p w:rsidR="00AD5E3C" w:rsidRDefault="001503D1" w:rsidP="00814DD8">
      <w:pPr>
        <w:spacing w:line="360" w:lineRule="auto"/>
        <w:ind w:firstLine="360"/>
        <w:jc w:val="both"/>
        <w:rPr>
          <w:bCs/>
          <w:sz w:val="28"/>
          <w:szCs w:val="28"/>
          <w:lang w:val="ru-RU"/>
        </w:rPr>
      </w:pPr>
      <w:r w:rsidRPr="001503D1">
        <w:rPr>
          <w:bCs/>
          <w:sz w:val="28"/>
          <w:szCs w:val="28"/>
          <w:lang w:val="ru-RU"/>
        </w:rPr>
        <w:t xml:space="preserve">Для этого </w:t>
      </w:r>
      <w:r w:rsidR="00034944">
        <w:rPr>
          <w:bCs/>
          <w:sz w:val="28"/>
          <w:szCs w:val="28"/>
          <w:lang w:val="ru-RU"/>
        </w:rPr>
        <w:t xml:space="preserve">предлагается </w:t>
      </w:r>
      <w:r w:rsidRPr="001503D1">
        <w:rPr>
          <w:bCs/>
          <w:sz w:val="28"/>
          <w:szCs w:val="28"/>
          <w:lang w:val="ru-RU"/>
        </w:rPr>
        <w:t xml:space="preserve">использовать несколько </w:t>
      </w:r>
      <w:r w:rsidR="00034944">
        <w:rPr>
          <w:bCs/>
          <w:sz w:val="28"/>
          <w:szCs w:val="28"/>
          <w:lang w:val="ru-RU"/>
        </w:rPr>
        <w:t>устройств</w:t>
      </w:r>
      <w:r w:rsidR="00AD5E3C">
        <w:rPr>
          <w:bCs/>
          <w:sz w:val="28"/>
          <w:szCs w:val="28"/>
          <w:lang w:val="ru-RU"/>
        </w:rPr>
        <w:t>:</w:t>
      </w:r>
    </w:p>
    <w:p w:rsidR="00AD5E3C" w:rsidRDefault="00AD5E3C" w:rsidP="00814DD8">
      <w:pPr>
        <w:spacing w:line="360" w:lineRule="auto"/>
        <w:ind w:firstLine="360"/>
        <w:jc w:val="both"/>
        <w:rPr>
          <w:bCs/>
          <w:sz w:val="28"/>
          <w:szCs w:val="28"/>
          <w:lang w:val="ru-RU"/>
        </w:rPr>
      </w:pPr>
      <w:r>
        <w:rPr>
          <w:bCs/>
          <w:sz w:val="28"/>
          <w:szCs w:val="28"/>
          <w:lang w:val="ru-RU"/>
        </w:rPr>
        <w:t xml:space="preserve"> - Устройство </w:t>
      </w:r>
      <w:r w:rsidR="001503D1" w:rsidRPr="001503D1">
        <w:rPr>
          <w:bCs/>
          <w:sz w:val="28"/>
          <w:szCs w:val="28"/>
          <w:lang w:val="ru-RU"/>
        </w:rPr>
        <w:t>для сбора информации</w:t>
      </w:r>
      <w:r>
        <w:rPr>
          <w:bCs/>
          <w:sz w:val="28"/>
          <w:szCs w:val="28"/>
          <w:lang w:val="ru-RU"/>
        </w:rPr>
        <w:t xml:space="preserve"> о картах (радио, видео, лазерные данные)</w:t>
      </w:r>
      <w:r w:rsidR="001503D1" w:rsidRPr="001503D1">
        <w:rPr>
          <w:bCs/>
          <w:sz w:val="28"/>
          <w:szCs w:val="28"/>
          <w:lang w:val="ru-RU"/>
        </w:rPr>
        <w:t xml:space="preserve"> и выполнения ограниченных вычислительных задач</w:t>
      </w:r>
      <w:r w:rsidR="00034944">
        <w:rPr>
          <w:bCs/>
          <w:sz w:val="28"/>
          <w:szCs w:val="28"/>
          <w:lang w:val="ru-RU"/>
        </w:rPr>
        <w:t xml:space="preserve"> (предобработка)</w:t>
      </w:r>
      <w:r>
        <w:rPr>
          <w:bCs/>
          <w:sz w:val="28"/>
          <w:szCs w:val="28"/>
          <w:lang w:val="ru-RU"/>
        </w:rPr>
        <w:t>.</w:t>
      </w:r>
      <w:r w:rsidR="007E7183">
        <w:rPr>
          <w:bCs/>
          <w:sz w:val="28"/>
          <w:szCs w:val="28"/>
          <w:lang w:val="ru-RU"/>
        </w:rPr>
        <w:t xml:space="preserve"> Разработка данного устройства не входит в периметр проекта. На этапе макетирования предлагается выбрать устройство для сбора информации о картах из доступных на рынке.</w:t>
      </w:r>
    </w:p>
    <w:p w:rsidR="001503D1" w:rsidRDefault="00AD5E3C" w:rsidP="00814DD8">
      <w:pPr>
        <w:spacing w:line="360" w:lineRule="auto"/>
        <w:ind w:firstLine="360"/>
        <w:jc w:val="both"/>
        <w:rPr>
          <w:bCs/>
          <w:sz w:val="28"/>
          <w:szCs w:val="28"/>
          <w:lang w:val="ru-RU"/>
        </w:rPr>
      </w:pPr>
      <w:r>
        <w:rPr>
          <w:bCs/>
          <w:sz w:val="28"/>
          <w:szCs w:val="28"/>
          <w:lang w:val="ru-RU"/>
        </w:rPr>
        <w:t>- С</w:t>
      </w:r>
      <w:r w:rsidR="001503D1" w:rsidRPr="001503D1">
        <w:rPr>
          <w:bCs/>
          <w:sz w:val="28"/>
          <w:szCs w:val="28"/>
          <w:lang w:val="ru-RU"/>
        </w:rPr>
        <w:t xml:space="preserve">ервер для предварительной и последующей обработки </w:t>
      </w:r>
      <w:r w:rsidR="00034944">
        <w:rPr>
          <w:bCs/>
          <w:sz w:val="28"/>
          <w:szCs w:val="28"/>
          <w:lang w:val="ru-RU"/>
        </w:rPr>
        <w:t>больших объемов данных</w:t>
      </w:r>
      <w:r w:rsidR="001503D1" w:rsidRPr="001503D1">
        <w:rPr>
          <w:bCs/>
          <w:sz w:val="28"/>
          <w:szCs w:val="28"/>
          <w:lang w:val="ru-RU"/>
        </w:rPr>
        <w:t>, хранения данных и визуализаций</w:t>
      </w:r>
      <w:r w:rsidR="007E7183">
        <w:rPr>
          <w:bCs/>
          <w:sz w:val="28"/>
          <w:szCs w:val="28"/>
          <w:lang w:val="ru-RU"/>
        </w:rPr>
        <w:t xml:space="preserve"> (КСО ИН)</w:t>
      </w:r>
      <w:r w:rsidR="001503D1" w:rsidRPr="001503D1">
        <w:rPr>
          <w:bCs/>
          <w:sz w:val="28"/>
          <w:szCs w:val="28"/>
          <w:lang w:val="ru-RU"/>
        </w:rPr>
        <w:t>.</w:t>
      </w:r>
    </w:p>
    <w:p w:rsidR="00AD5E3C" w:rsidRPr="001503D1" w:rsidRDefault="00AD5E3C" w:rsidP="00814DD8">
      <w:pPr>
        <w:spacing w:line="360" w:lineRule="auto"/>
        <w:ind w:firstLine="360"/>
        <w:jc w:val="both"/>
        <w:rPr>
          <w:bCs/>
          <w:sz w:val="28"/>
          <w:szCs w:val="28"/>
          <w:lang w:val="ru-RU"/>
        </w:rPr>
      </w:pPr>
      <w:r>
        <w:rPr>
          <w:bCs/>
          <w:sz w:val="28"/>
          <w:szCs w:val="28"/>
          <w:lang w:val="ru-RU"/>
        </w:rPr>
        <w:t>- Навигационное устройство (МОБ или АТБ-С).</w:t>
      </w:r>
    </w:p>
    <w:p w:rsidR="00AD5E3C" w:rsidRDefault="00AD5E3C" w:rsidP="00814DD8">
      <w:pPr>
        <w:spacing w:line="360" w:lineRule="auto"/>
        <w:jc w:val="both"/>
        <w:rPr>
          <w:bCs/>
          <w:sz w:val="28"/>
          <w:szCs w:val="28"/>
          <w:lang w:val="ru-RU"/>
        </w:rPr>
      </w:pPr>
    </w:p>
    <w:p w:rsidR="007E7183" w:rsidRDefault="007E7183" w:rsidP="00814DD8">
      <w:pPr>
        <w:spacing w:line="360" w:lineRule="auto"/>
        <w:ind w:firstLine="360"/>
        <w:jc w:val="both"/>
        <w:rPr>
          <w:bCs/>
          <w:sz w:val="28"/>
          <w:szCs w:val="28"/>
          <w:lang w:val="ru-RU"/>
        </w:rPr>
      </w:pPr>
      <w:r>
        <w:rPr>
          <w:bCs/>
          <w:sz w:val="28"/>
          <w:szCs w:val="28"/>
          <w:lang w:val="ru-RU"/>
        </w:rPr>
        <w:lastRenderedPageBreak/>
        <w:t xml:space="preserve">Система </w:t>
      </w:r>
      <w:r w:rsidR="00D312C3">
        <w:rPr>
          <w:bCs/>
          <w:sz w:val="28"/>
          <w:szCs w:val="28"/>
          <w:lang w:val="ru-RU"/>
        </w:rPr>
        <w:t xml:space="preserve">навигации </w:t>
      </w:r>
      <w:r>
        <w:rPr>
          <w:bCs/>
          <w:sz w:val="28"/>
          <w:szCs w:val="28"/>
          <w:lang w:val="ru-RU"/>
        </w:rPr>
        <w:t>может</w:t>
      </w:r>
      <w:r w:rsidR="001503D1" w:rsidRPr="001503D1">
        <w:rPr>
          <w:bCs/>
          <w:sz w:val="28"/>
          <w:szCs w:val="28"/>
          <w:lang w:val="ru-RU"/>
        </w:rPr>
        <w:t xml:space="preserve"> отличаться для двух </w:t>
      </w:r>
      <w:r>
        <w:rPr>
          <w:bCs/>
          <w:sz w:val="28"/>
          <w:szCs w:val="28"/>
          <w:lang w:val="ru-RU"/>
        </w:rPr>
        <w:t xml:space="preserve">сценариев использования – </w:t>
      </w:r>
      <w:r w:rsidR="001503D1" w:rsidRPr="001503D1">
        <w:rPr>
          <w:bCs/>
          <w:sz w:val="28"/>
          <w:szCs w:val="28"/>
          <w:lang w:val="ru-RU"/>
        </w:rPr>
        <w:t>снаружи</w:t>
      </w:r>
      <w:r>
        <w:rPr>
          <w:bCs/>
          <w:sz w:val="28"/>
          <w:szCs w:val="28"/>
          <w:lang w:val="ru-RU"/>
        </w:rPr>
        <w:t xml:space="preserve"> и внутри помещений</w:t>
      </w:r>
      <w:r w:rsidR="001503D1" w:rsidRPr="001503D1">
        <w:rPr>
          <w:bCs/>
          <w:sz w:val="28"/>
          <w:szCs w:val="28"/>
          <w:lang w:val="ru-RU"/>
        </w:rPr>
        <w:t xml:space="preserve">. </w:t>
      </w:r>
    </w:p>
    <w:p w:rsidR="007E7183" w:rsidRDefault="001503D1" w:rsidP="00814DD8">
      <w:pPr>
        <w:spacing w:line="360" w:lineRule="auto"/>
        <w:ind w:firstLine="708"/>
        <w:jc w:val="both"/>
        <w:rPr>
          <w:bCs/>
          <w:sz w:val="28"/>
          <w:szCs w:val="28"/>
          <w:lang w:val="ru-RU"/>
        </w:rPr>
      </w:pPr>
      <w:r w:rsidRPr="001503D1">
        <w:rPr>
          <w:bCs/>
          <w:sz w:val="28"/>
          <w:szCs w:val="28"/>
          <w:lang w:val="ru-RU"/>
        </w:rPr>
        <w:t xml:space="preserve">Причина в том, что набор датчиков, используемых в каждом </w:t>
      </w:r>
      <w:r w:rsidR="007E7183">
        <w:rPr>
          <w:bCs/>
          <w:sz w:val="28"/>
          <w:szCs w:val="28"/>
          <w:lang w:val="ru-RU"/>
        </w:rPr>
        <w:t>случае</w:t>
      </w:r>
      <w:r w:rsidRPr="001503D1">
        <w:rPr>
          <w:bCs/>
          <w:sz w:val="28"/>
          <w:szCs w:val="28"/>
          <w:lang w:val="ru-RU"/>
        </w:rPr>
        <w:t xml:space="preserve">, </w:t>
      </w:r>
      <w:r w:rsidR="007E7183">
        <w:rPr>
          <w:bCs/>
          <w:sz w:val="28"/>
          <w:szCs w:val="28"/>
          <w:lang w:val="ru-RU"/>
        </w:rPr>
        <w:t>может быть</w:t>
      </w:r>
      <w:r w:rsidRPr="001503D1">
        <w:rPr>
          <w:bCs/>
          <w:sz w:val="28"/>
          <w:szCs w:val="28"/>
          <w:lang w:val="ru-RU"/>
        </w:rPr>
        <w:t xml:space="preserve"> разным. Например, LiDAR являются основным датчиком для обнаружения объектов на больших расстояниях, до сотен метров. Однако они не дают такого преимущества в условиях непосредственной близости, так как их поле зрения ограничено. </w:t>
      </w:r>
    </w:p>
    <w:p w:rsidR="001503D1" w:rsidRPr="001503D1" w:rsidRDefault="001503D1" w:rsidP="00814DD8">
      <w:pPr>
        <w:spacing w:line="360" w:lineRule="auto"/>
        <w:ind w:firstLine="708"/>
        <w:jc w:val="both"/>
        <w:rPr>
          <w:bCs/>
          <w:sz w:val="28"/>
          <w:szCs w:val="28"/>
          <w:lang w:val="ru-RU"/>
        </w:rPr>
      </w:pPr>
      <w:r w:rsidRPr="001503D1">
        <w:rPr>
          <w:bCs/>
          <w:sz w:val="28"/>
          <w:szCs w:val="28"/>
          <w:lang w:val="ru-RU"/>
        </w:rPr>
        <w:t>С другой стороны, камеры глубины хорошо работают для распознавания объектов на коротких и средних расстояниях (&lt;</w:t>
      </w:r>
      <w:r w:rsidR="007E7183">
        <w:rPr>
          <w:bCs/>
          <w:sz w:val="28"/>
          <w:szCs w:val="28"/>
          <w:lang w:val="ru-RU"/>
        </w:rPr>
        <w:t>10</w:t>
      </w:r>
      <w:r w:rsidRPr="001503D1">
        <w:rPr>
          <w:bCs/>
          <w:sz w:val="28"/>
          <w:szCs w:val="28"/>
          <w:lang w:val="ru-RU"/>
        </w:rPr>
        <w:t xml:space="preserve"> м), но плохо справляются на больших расстояниях и в условиях </w:t>
      </w:r>
      <w:r w:rsidR="00034944">
        <w:rPr>
          <w:bCs/>
          <w:sz w:val="28"/>
          <w:szCs w:val="28"/>
          <w:lang w:val="ru-RU"/>
        </w:rPr>
        <w:t>плохого освещения</w:t>
      </w:r>
      <w:r w:rsidRPr="001503D1">
        <w:rPr>
          <w:bCs/>
          <w:sz w:val="28"/>
          <w:szCs w:val="28"/>
          <w:lang w:val="ru-RU"/>
        </w:rPr>
        <w:t>.</w:t>
      </w:r>
    </w:p>
    <w:p w:rsidR="007E7183" w:rsidRDefault="007E7183" w:rsidP="001503D1">
      <w:pPr>
        <w:rPr>
          <w:lang w:val="ru-RU"/>
        </w:rPr>
      </w:pPr>
    </w:p>
    <w:p w:rsidR="007E7183" w:rsidRPr="007E7183" w:rsidRDefault="007E7183" w:rsidP="00922B26">
      <w:pPr>
        <w:pStyle w:val="2"/>
      </w:pPr>
      <w:bookmarkStart w:id="4" w:name="_Toc91545728"/>
      <w:r w:rsidRPr="007E7183">
        <w:t>Основные датчики</w:t>
      </w:r>
      <w:r w:rsidR="00E02C00" w:rsidRPr="00E02C00">
        <w:t xml:space="preserve">, </w:t>
      </w:r>
      <w:r w:rsidR="00E02C00">
        <w:t>необходимые</w:t>
      </w:r>
      <w:r w:rsidRPr="007E7183">
        <w:t xml:space="preserve">  НУ для работы внутри помещений</w:t>
      </w:r>
      <w:bookmarkEnd w:id="4"/>
    </w:p>
    <w:p w:rsidR="007E7183" w:rsidRPr="007E7183" w:rsidRDefault="007E7183" w:rsidP="00814DD8">
      <w:pPr>
        <w:spacing w:line="360" w:lineRule="auto"/>
        <w:ind w:firstLine="708"/>
        <w:jc w:val="both"/>
        <w:rPr>
          <w:bCs/>
          <w:sz w:val="28"/>
          <w:szCs w:val="28"/>
          <w:lang w:val="ru-RU"/>
        </w:rPr>
      </w:pPr>
      <w:r w:rsidRPr="007E7183">
        <w:rPr>
          <w:bCs/>
          <w:sz w:val="28"/>
          <w:szCs w:val="28"/>
          <w:lang w:val="ru-RU"/>
        </w:rPr>
        <w:t>Предлагаем</w:t>
      </w:r>
      <w:r>
        <w:rPr>
          <w:bCs/>
          <w:sz w:val="28"/>
          <w:szCs w:val="28"/>
          <w:lang w:val="ru-RU"/>
        </w:rPr>
        <w:t>ое</w:t>
      </w:r>
      <w:r w:rsidRPr="007E7183">
        <w:rPr>
          <w:bCs/>
          <w:sz w:val="28"/>
          <w:szCs w:val="28"/>
          <w:lang w:val="ru-RU"/>
        </w:rPr>
        <w:t xml:space="preserve"> </w:t>
      </w:r>
      <w:r>
        <w:rPr>
          <w:bCs/>
          <w:sz w:val="28"/>
          <w:szCs w:val="28"/>
          <w:lang w:val="ru-RU"/>
        </w:rPr>
        <w:t xml:space="preserve">НУ </w:t>
      </w:r>
      <w:r w:rsidRPr="007E7183">
        <w:rPr>
          <w:bCs/>
          <w:sz w:val="28"/>
          <w:szCs w:val="28"/>
          <w:lang w:val="ru-RU"/>
        </w:rPr>
        <w:t xml:space="preserve">для </w:t>
      </w:r>
      <w:r w:rsidR="00E02C00">
        <w:rPr>
          <w:bCs/>
          <w:sz w:val="28"/>
          <w:szCs w:val="28"/>
          <w:lang w:val="ru-RU"/>
        </w:rPr>
        <w:t>позиционирования внутри помещений</w:t>
      </w:r>
      <w:r w:rsidRPr="007E7183">
        <w:rPr>
          <w:bCs/>
          <w:sz w:val="28"/>
          <w:szCs w:val="28"/>
          <w:lang w:val="ru-RU"/>
        </w:rPr>
        <w:t xml:space="preserve"> представляет собой портативное устройство, содержащее необходимые датчики. Список предлагаемых датчиков</w:t>
      </w:r>
      <w:r w:rsidR="00E02C00">
        <w:rPr>
          <w:bCs/>
          <w:sz w:val="28"/>
          <w:szCs w:val="28"/>
          <w:lang w:val="ru-RU"/>
        </w:rPr>
        <w:t xml:space="preserve"> приведён</w:t>
      </w:r>
      <w:r w:rsidRPr="007E7183">
        <w:rPr>
          <w:bCs/>
          <w:sz w:val="28"/>
          <w:szCs w:val="28"/>
          <w:lang w:val="ru-RU"/>
        </w:rPr>
        <w:t xml:space="preserve">, все они </w:t>
      </w:r>
      <w:r w:rsidR="00E02C00">
        <w:rPr>
          <w:bCs/>
          <w:sz w:val="28"/>
          <w:szCs w:val="28"/>
          <w:lang w:val="ru-RU"/>
        </w:rPr>
        <w:t xml:space="preserve">должны быть </w:t>
      </w:r>
      <w:r w:rsidRPr="007E7183">
        <w:rPr>
          <w:bCs/>
          <w:sz w:val="28"/>
          <w:szCs w:val="28"/>
          <w:lang w:val="ru-RU"/>
        </w:rPr>
        <w:t xml:space="preserve">жестко </w:t>
      </w:r>
      <w:r w:rsidR="00E02C00">
        <w:rPr>
          <w:bCs/>
          <w:sz w:val="28"/>
          <w:szCs w:val="28"/>
          <w:lang w:val="ru-RU"/>
        </w:rPr>
        <w:t>связаны и синхронизированы по времени с точностью не хуже 1 мс</w:t>
      </w:r>
      <w:r w:rsidRPr="007E7183">
        <w:rPr>
          <w:bCs/>
          <w:sz w:val="28"/>
          <w:szCs w:val="28"/>
          <w:lang w:val="ru-RU"/>
        </w:rPr>
        <w:t>:</w:t>
      </w:r>
    </w:p>
    <w:p w:rsidR="007E7183" w:rsidRPr="007E7183" w:rsidRDefault="00D312C3" w:rsidP="00814DD8">
      <w:pPr>
        <w:spacing w:line="360" w:lineRule="auto"/>
        <w:jc w:val="both"/>
        <w:rPr>
          <w:bCs/>
          <w:sz w:val="28"/>
          <w:szCs w:val="28"/>
          <w:lang w:val="ru-RU"/>
        </w:rPr>
      </w:pPr>
      <w:r w:rsidRPr="00D312C3">
        <w:rPr>
          <w:b/>
          <w:sz w:val="28"/>
          <w:szCs w:val="28"/>
          <w:lang w:val="ru-RU"/>
        </w:rPr>
        <w:t xml:space="preserve">- </w:t>
      </w:r>
      <w:r w:rsidR="007E7183" w:rsidRPr="00D312C3">
        <w:rPr>
          <w:b/>
          <w:sz w:val="28"/>
          <w:szCs w:val="28"/>
          <w:lang w:val="ru-RU"/>
        </w:rPr>
        <w:t>RGB-камера.</w:t>
      </w:r>
      <w:r w:rsidR="007E7183" w:rsidRPr="007E7183">
        <w:rPr>
          <w:bCs/>
          <w:sz w:val="28"/>
          <w:szCs w:val="28"/>
          <w:lang w:val="ru-RU"/>
        </w:rPr>
        <w:t xml:space="preserve"> </w:t>
      </w:r>
      <w:r w:rsidR="008415DA">
        <w:rPr>
          <w:bCs/>
          <w:sz w:val="28"/>
          <w:szCs w:val="28"/>
          <w:lang w:val="ru-RU"/>
        </w:rPr>
        <w:t>Например,</w:t>
      </w:r>
      <w:r w:rsidR="007E7183" w:rsidRPr="007E7183">
        <w:rPr>
          <w:bCs/>
          <w:sz w:val="28"/>
          <w:szCs w:val="28"/>
          <w:lang w:val="ru-RU"/>
        </w:rPr>
        <w:t xml:space="preserve"> промышленные камеры таких производителей, как Basler, Pointgrey и т.</w:t>
      </w:r>
      <w:r w:rsidR="007E7183">
        <w:rPr>
          <w:bCs/>
          <w:sz w:val="28"/>
          <w:szCs w:val="28"/>
          <w:lang w:val="ru-RU"/>
        </w:rPr>
        <w:t>д</w:t>
      </w:r>
      <w:r w:rsidR="007E7183" w:rsidRPr="007E7183">
        <w:rPr>
          <w:bCs/>
          <w:sz w:val="28"/>
          <w:szCs w:val="28"/>
          <w:lang w:val="ru-RU"/>
        </w:rPr>
        <w:t xml:space="preserve">. </w:t>
      </w:r>
      <w:r w:rsidR="007E7183">
        <w:rPr>
          <w:bCs/>
          <w:sz w:val="28"/>
          <w:szCs w:val="28"/>
          <w:lang w:val="ru-RU"/>
        </w:rPr>
        <w:t>Целесообразно</w:t>
      </w:r>
      <w:r w:rsidR="007E7183" w:rsidRPr="007E7183">
        <w:rPr>
          <w:bCs/>
          <w:sz w:val="28"/>
          <w:szCs w:val="28"/>
          <w:lang w:val="ru-RU"/>
        </w:rPr>
        <w:t xml:space="preserve"> рассмотреть возможность использования </w:t>
      </w:r>
      <w:r w:rsidR="007E7183">
        <w:rPr>
          <w:bCs/>
          <w:sz w:val="28"/>
          <w:szCs w:val="28"/>
          <w:lang w:val="ru-RU"/>
        </w:rPr>
        <w:t xml:space="preserve">камеры </w:t>
      </w:r>
      <w:r w:rsidR="007E7183" w:rsidRPr="007E7183">
        <w:rPr>
          <w:bCs/>
          <w:sz w:val="28"/>
          <w:szCs w:val="28"/>
          <w:lang w:val="ru-RU"/>
        </w:rPr>
        <w:t>смартфон</w:t>
      </w:r>
      <w:r w:rsidR="007E7183">
        <w:rPr>
          <w:bCs/>
          <w:sz w:val="28"/>
          <w:szCs w:val="28"/>
          <w:lang w:val="ru-RU"/>
        </w:rPr>
        <w:t xml:space="preserve">а и специального ПО для обработки – например </w:t>
      </w:r>
      <w:r w:rsidR="007E7183">
        <w:rPr>
          <w:bCs/>
          <w:sz w:val="28"/>
          <w:szCs w:val="28"/>
        </w:rPr>
        <w:t>OpenCamera</w:t>
      </w:r>
      <w:r w:rsidR="007E7183" w:rsidRPr="007E7183">
        <w:rPr>
          <w:bCs/>
          <w:sz w:val="28"/>
          <w:szCs w:val="28"/>
          <w:lang w:val="ru-RU"/>
        </w:rPr>
        <w:t xml:space="preserve"> [1].</w:t>
      </w:r>
    </w:p>
    <w:p w:rsidR="00D312C3" w:rsidRDefault="007E7183" w:rsidP="00814DD8">
      <w:pPr>
        <w:spacing w:line="360" w:lineRule="auto"/>
        <w:jc w:val="both"/>
        <w:rPr>
          <w:bCs/>
          <w:sz w:val="28"/>
          <w:szCs w:val="28"/>
          <w:lang w:val="ru-RU"/>
        </w:rPr>
      </w:pPr>
      <w:r w:rsidRPr="00D312C3">
        <w:rPr>
          <w:b/>
          <w:sz w:val="28"/>
          <w:szCs w:val="28"/>
          <w:lang w:val="ru-RU"/>
        </w:rPr>
        <w:t>- Камера глубины.</w:t>
      </w:r>
      <w:r w:rsidRPr="007E7183">
        <w:rPr>
          <w:bCs/>
          <w:sz w:val="28"/>
          <w:szCs w:val="28"/>
          <w:lang w:val="ru-RU"/>
        </w:rPr>
        <w:t xml:space="preserve"> Эт</w:t>
      </w:r>
      <w:r w:rsidR="006E181E">
        <w:rPr>
          <w:bCs/>
          <w:sz w:val="28"/>
          <w:szCs w:val="28"/>
          <w:lang w:val="ru-RU"/>
        </w:rPr>
        <w:t>от</w:t>
      </w:r>
      <w:r w:rsidRPr="007E7183">
        <w:rPr>
          <w:bCs/>
          <w:sz w:val="28"/>
          <w:szCs w:val="28"/>
          <w:lang w:val="ru-RU"/>
        </w:rPr>
        <w:t xml:space="preserve"> </w:t>
      </w:r>
      <w:r w:rsidR="006E181E">
        <w:rPr>
          <w:bCs/>
          <w:sz w:val="28"/>
          <w:szCs w:val="28"/>
          <w:lang w:val="ru-RU"/>
        </w:rPr>
        <w:t>сенсор</w:t>
      </w:r>
      <w:r w:rsidRPr="007E7183">
        <w:rPr>
          <w:bCs/>
          <w:sz w:val="28"/>
          <w:szCs w:val="28"/>
          <w:lang w:val="ru-RU"/>
        </w:rPr>
        <w:t xml:space="preserve"> измеря</w:t>
      </w:r>
      <w:r w:rsidR="006E181E">
        <w:rPr>
          <w:bCs/>
          <w:sz w:val="28"/>
          <w:szCs w:val="28"/>
          <w:lang w:val="ru-RU"/>
        </w:rPr>
        <w:t>е</w:t>
      </w:r>
      <w:r w:rsidRPr="007E7183">
        <w:rPr>
          <w:bCs/>
          <w:sz w:val="28"/>
          <w:szCs w:val="28"/>
          <w:lang w:val="ru-RU"/>
        </w:rPr>
        <w:t xml:space="preserve">т </w:t>
      </w:r>
      <w:r w:rsidR="00E02C00">
        <w:rPr>
          <w:bCs/>
          <w:sz w:val="28"/>
          <w:szCs w:val="28"/>
          <w:lang w:val="ru-RU"/>
        </w:rPr>
        <w:t>дальность до преграды</w:t>
      </w:r>
      <w:r w:rsidRPr="007E7183">
        <w:rPr>
          <w:bCs/>
          <w:sz w:val="28"/>
          <w:szCs w:val="28"/>
          <w:lang w:val="ru-RU"/>
        </w:rPr>
        <w:t xml:space="preserve">. </w:t>
      </w:r>
      <w:r w:rsidR="00E02C00">
        <w:rPr>
          <w:bCs/>
          <w:sz w:val="28"/>
          <w:szCs w:val="28"/>
          <w:lang w:val="ru-RU"/>
        </w:rPr>
        <w:t>Есть несколько аппаратных вариантов реализации</w:t>
      </w:r>
      <w:r w:rsidRPr="007E7183">
        <w:rPr>
          <w:bCs/>
          <w:sz w:val="28"/>
          <w:szCs w:val="28"/>
          <w:lang w:val="ru-RU"/>
        </w:rPr>
        <w:t>: стерео</w:t>
      </w:r>
      <w:r w:rsidR="006E181E">
        <w:rPr>
          <w:bCs/>
          <w:sz w:val="28"/>
          <w:szCs w:val="28"/>
          <w:lang w:val="ru-RU"/>
        </w:rPr>
        <w:t>пара</w:t>
      </w:r>
      <w:r w:rsidRPr="007E7183">
        <w:rPr>
          <w:bCs/>
          <w:sz w:val="28"/>
          <w:szCs w:val="28"/>
          <w:lang w:val="ru-RU"/>
        </w:rPr>
        <w:t>, активн</w:t>
      </w:r>
      <w:r w:rsidR="006E181E">
        <w:rPr>
          <w:bCs/>
          <w:sz w:val="28"/>
          <w:szCs w:val="28"/>
          <w:lang w:val="ru-RU"/>
        </w:rPr>
        <w:t>ая</w:t>
      </w:r>
      <w:r w:rsidRPr="007E7183">
        <w:rPr>
          <w:bCs/>
          <w:sz w:val="28"/>
          <w:szCs w:val="28"/>
          <w:lang w:val="ru-RU"/>
        </w:rPr>
        <w:t xml:space="preserve"> стерео</w:t>
      </w:r>
      <w:r w:rsidR="006E181E">
        <w:rPr>
          <w:bCs/>
          <w:sz w:val="28"/>
          <w:szCs w:val="28"/>
          <w:lang w:val="ru-RU"/>
        </w:rPr>
        <w:t>пара</w:t>
      </w:r>
      <w:r w:rsidRPr="007E7183">
        <w:rPr>
          <w:bCs/>
          <w:sz w:val="28"/>
          <w:szCs w:val="28"/>
          <w:lang w:val="ru-RU"/>
        </w:rPr>
        <w:t xml:space="preserve">, </w:t>
      </w:r>
      <w:r w:rsidR="006E181E">
        <w:rPr>
          <w:bCs/>
          <w:sz w:val="28"/>
          <w:szCs w:val="28"/>
          <w:lang w:val="ru-RU"/>
        </w:rPr>
        <w:t xml:space="preserve">использование </w:t>
      </w:r>
      <w:r w:rsidRPr="007E7183">
        <w:rPr>
          <w:bCs/>
          <w:sz w:val="28"/>
          <w:szCs w:val="28"/>
          <w:lang w:val="ru-RU"/>
        </w:rPr>
        <w:t>врем</w:t>
      </w:r>
      <w:r w:rsidR="006E181E">
        <w:rPr>
          <w:bCs/>
          <w:sz w:val="28"/>
          <w:szCs w:val="28"/>
          <w:lang w:val="ru-RU"/>
        </w:rPr>
        <w:t>ени</w:t>
      </w:r>
      <w:r w:rsidRPr="007E7183">
        <w:rPr>
          <w:bCs/>
          <w:sz w:val="28"/>
          <w:szCs w:val="28"/>
          <w:lang w:val="ru-RU"/>
        </w:rPr>
        <w:t xml:space="preserve"> полета</w:t>
      </w:r>
      <w:r w:rsidR="006E181E">
        <w:rPr>
          <w:bCs/>
          <w:sz w:val="28"/>
          <w:szCs w:val="28"/>
          <w:lang w:val="ru-RU"/>
        </w:rPr>
        <w:t xml:space="preserve"> (</w:t>
      </w:r>
      <w:r w:rsidR="006E181E">
        <w:rPr>
          <w:bCs/>
          <w:sz w:val="28"/>
          <w:szCs w:val="28"/>
        </w:rPr>
        <w:t>Time</w:t>
      </w:r>
      <w:r w:rsidR="006E181E" w:rsidRPr="006E181E">
        <w:rPr>
          <w:bCs/>
          <w:sz w:val="28"/>
          <w:szCs w:val="28"/>
          <w:lang w:val="ru-RU"/>
        </w:rPr>
        <w:t xml:space="preserve"> </w:t>
      </w:r>
      <w:r w:rsidR="006E181E">
        <w:rPr>
          <w:bCs/>
          <w:sz w:val="28"/>
          <w:szCs w:val="28"/>
        </w:rPr>
        <w:t>Of</w:t>
      </w:r>
      <w:r w:rsidR="006E181E" w:rsidRPr="006E181E">
        <w:rPr>
          <w:bCs/>
          <w:sz w:val="28"/>
          <w:szCs w:val="28"/>
          <w:lang w:val="ru-RU"/>
        </w:rPr>
        <w:t xml:space="preserve"> </w:t>
      </w:r>
      <w:r w:rsidR="006E181E">
        <w:rPr>
          <w:bCs/>
          <w:sz w:val="28"/>
          <w:szCs w:val="28"/>
        </w:rPr>
        <w:t>Flight</w:t>
      </w:r>
      <w:r w:rsidR="006E181E" w:rsidRPr="00D312C3">
        <w:rPr>
          <w:bCs/>
          <w:sz w:val="28"/>
          <w:szCs w:val="28"/>
          <w:lang w:val="ru-RU"/>
        </w:rPr>
        <w:t>)</w:t>
      </w:r>
      <w:r w:rsidRPr="007E7183">
        <w:rPr>
          <w:bCs/>
          <w:sz w:val="28"/>
          <w:szCs w:val="28"/>
          <w:lang w:val="ru-RU"/>
        </w:rPr>
        <w:t xml:space="preserve">. </w:t>
      </w:r>
      <w:r w:rsidR="00E02C00">
        <w:rPr>
          <w:bCs/>
          <w:sz w:val="28"/>
          <w:szCs w:val="28"/>
          <w:lang w:val="ru-RU"/>
        </w:rPr>
        <w:t xml:space="preserve">Например, </w:t>
      </w:r>
      <w:r w:rsidR="00D312C3" w:rsidRPr="007E7183">
        <w:rPr>
          <w:bCs/>
          <w:sz w:val="28"/>
          <w:szCs w:val="28"/>
          <w:lang w:val="ru-RU"/>
        </w:rPr>
        <w:t xml:space="preserve">Kinect Azure DK </w:t>
      </w:r>
      <w:r w:rsidRPr="007E7183">
        <w:rPr>
          <w:bCs/>
          <w:sz w:val="28"/>
          <w:szCs w:val="28"/>
          <w:lang w:val="ru-RU"/>
        </w:rPr>
        <w:t xml:space="preserve">и </w:t>
      </w:r>
      <w:r>
        <w:rPr>
          <w:bCs/>
          <w:sz w:val="28"/>
          <w:szCs w:val="28"/>
        </w:rPr>
        <w:t>R</w:t>
      </w:r>
      <w:r w:rsidRPr="007E7183">
        <w:rPr>
          <w:bCs/>
          <w:sz w:val="28"/>
          <w:szCs w:val="28"/>
          <w:lang w:val="ru-RU"/>
        </w:rPr>
        <w:t>eal</w:t>
      </w:r>
      <w:r w:rsidRPr="00E02C00">
        <w:rPr>
          <w:bCs/>
          <w:sz w:val="28"/>
          <w:szCs w:val="28"/>
          <w:lang w:val="ru-RU"/>
        </w:rPr>
        <w:t xml:space="preserve"> </w:t>
      </w:r>
      <w:r>
        <w:rPr>
          <w:bCs/>
          <w:sz w:val="28"/>
          <w:szCs w:val="28"/>
        </w:rPr>
        <w:t>S</w:t>
      </w:r>
      <w:r w:rsidRPr="007E7183">
        <w:rPr>
          <w:bCs/>
          <w:sz w:val="28"/>
          <w:szCs w:val="28"/>
          <w:lang w:val="ru-RU"/>
        </w:rPr>
        <w:t xml:space="preserve">ense RS 435 / 435i. </w:t>
      </w:r>
      <w:r w:rsidR="00E02C00">
        <w:rPr>
          <w:bCs/>
          <w:sz w:val="28"/>
          <w:szCs w:val="28"/>
          <w:lang w:val="ru-RU"/>
        </w:rPr>
        <w:t xml:space="preserve">Вместо камеры глубины можно использовать </w:t>
      </w:r>
      <w:r w:rsidRPr="007E7183">
        <w:rPr>
          <w:bCs/>
          <w:sz w:val="28"/>
          <w:szCs w:val="28"/>
          <w:lang w:val="ru-RU"/>
        </w:rPr>
        <w:t xml:space="preserve">решения </w:t>
      </w:r>
      <w:r w:rsidR="00E02C00">
        <w:rPr>
          <w:bCs/>
          <w:sz w:val="28"/>
          <w:szCs w:val="28"/>
          <w:lang w:val="ru-RU"/>
        </w:rPr>
        <w:t>на основе стереокамер, однако это существенно увеличивает габариты устройства</w:t>
      </w:r>
      <w:r w:rsidRPr="007E7183">
        <w:rPr>
          <w:bCs/>
          <w:sz w:val="28"/>
          <w:szCs w:val="28"/>
          <w:lang w:val="ru-RU"/>
        </w:rPr>
        <w:t>.</w:t>
      </w:r>
      <w:r w:rsidR="00D312C3">
        <w:rPr>
          <w:bCs/>
          <w:sz w:val="28"/>
          <w:szCs w:val="28"/>
          <w:lang w:val="ru-RU"/>
        </w:rPr>
        <w:t xml:space="preserve"> </w:t>
      </w:r>
    </w:p>
    <w:p w:rsidR="007E7183" w:rsidRPr="007E7183" w:rsidRDefault="007E7183" w:rsidP="00814DD8">
      <w:pPr>
        <w:spacing w:line="360" w:lineRule="auto"/>
        <w:ind w:firstLine="708"/>
        <w:jc w:val="both"/>
        <w:rPr>
          <w:bCs/>
          <w:sz w:val="28"/>
          <w:szCs w:val="28"/>
          <w:lang w:val="ru-RU"/>
        </w:rPr>
      </w:pPr>
      <w:r w:rsidRPr="007E7183">
        <w:rPr>
          <w:bCs/>
          <w:sz w:val="28"/>
          <w:szCs w:val="28"/>
          <w:lang w:val="ru-RU"/>
        </w:rPr>
        <w:t xml:space="preserve">- </w:t>
      </w:r>
      <w:r>
        <w:rPr>
          <w:bCs/>
          <w:sz w:val="28"/>
          <w:szCs w:val="28"/>
        </w:rPr>
        <w:t>IMU</w:t>
      </w:r>
      <w:r w:rsidRPr="007E7183">
        <w:rPr>
          <w:bCs/>
          <w:sz w:val="28"/>
          <w:szCs w:val="28"/>
          <w:lang w:val="ru-RU"/>
        </w:rPr>
        <w:t xml:space="preserve">. </w:t>
      </w:r>
      <w:r w:rsidR="00E02C00">
        <w:rPr>
          <w:bCs/>
          <w:sz w:val="28"/>
          <w:szCs w:val="28"/>
          <w:lang w:val="ru-RU"/>
        </w:rPr>
        <w:t>Стандартный датчик включает</w:t>
      </w:r>
      <w:r w:rsidRPr="007E7183">
        <w:rPr>
          <w:bCs/>
          <w:sz w:val="28"/>
          <w:szCs w:val="28"/>
          <w:lang w:val="ru-RU"/>
        </w:rPr>
        <w:t xml:space="preserve"> 3-х осев</w:t>
      </w:r>
      <w:r w:rsidR="00E02C00">
        <w:rPr>
          <w:bCs/>
          <w:sz w:val="28"/>
          <w:szCs w:val="28"/>
          <w:lang w:val="ru-RU"/>
        </w:rPr>
        <w:t>ые</w:t>
      </w:r>
      <w:r w:rsidRPr="007E7183">
        <w:rPr>
          <w:bCs/>
          <w:sz w:val="28"/>
          <w:szCs w:val="28"/>
          <w:lang w:val="ru-RU"/>
        </w:rPr>
        <w:t xml:space="preserve"> гироскоп, акселерометра и магнитометра. </w:t>
      </w:r>
      <w:r w:rsidR="00E02C00">
        <w:rPr>
          <w:bCs/>
          <w:sz w:val="28"/>
          <w:szCs w:val="28"/>
          <w:lang w:val="ru-RU"/>
        </w:rPr>
        <w:t xml:space="preserve">Например, </w:t>
      </w:r>
      <w:r w:rsidR="00E02C00">
        <w:rPr>
          <w:bCs/>
          <w:sz w:val="28"/>
          <w:szCs w:val="28"/>
        </w:rPr>
        <w:t>MEMS</w:t>
      </w:r>
      <w:r w:rsidR="00E02C00" w:rsidRPr="00E02C00">
        <w:rPr>
          <w:bCs/>
          <w:sz w:val="28"/>
          <w:szCs w:val="28"/>
          <w:lang w:val="ru-RU"/>
        </w:rPr>
        <w:t xml:space="preserve"> </w:t>
      </w:r>
      <w:r w:rsidR="00E02C00">
        <w:rPr>
          <w:bCs/>
          <w:sz w:val="28"/>
          <w:szCs w:val="28"/>
        </w:rPr>
        <w:t>IMU</w:t>
      </w:r>
      <w:r w:rsidR="00E02C00" w:rsidRPr="00E02C00">
        <w:rPr>
          <w:bCs/>
          <w:sz w:val="28"/>
          <w:szCs w:val="28"/>
          <w:lang w:val="ru-RU"/>
        </w:rPr>
        <w:t xml:space="preserve"> </w:t>
      </w:r>
      <w:r w:rsidR="00E02C00">
        <w:rPr>
          <w:bCs/>
          <w:sz w:val="28"/>
          <w:szCs w:val="28"/>
        </w:rPr>
        <w:t>Bosch</w:t>
      </w:r>
      <w:r w:rsidR="00E02C00" w:rsidRPr="00E02C00">
        <w:rPr>
          <w:bCs/>
          <w:sz w:val="28"/>
          <w:szCs w:val="28"/>
          <w:lang w:val="ru-RU"/>
        </w:rPr>
        <w:t xml:space="preserve"> </w:t>
      </w:r>
      <w:r w:rsidR="00E02C00">
        <w:rPr>
          <w:bCs/>
          <w:sz w:val="28"/>
          <w:szCs w:val="28"/>
          <w:lang w:val="ru-RU"/>
        </w:rPr>
        <w:t xml:space="preserve">или </w:t>
      </w:r>
      <w:r w:rsidR="00E02C00">
        <w:rPr>
          <w:bCs/>
          <w:sz w:val="28"/>
          <w:szCs w:val="28"/>
        </w:rPr>
        <w:t>Analog</w:t>
      </w:r>
      <w:r w:rsidR="00E02C00" w:rsidRPr="00E02C00">
        <w:rPr>
          <w:bCs/>
          <w:sz w:val="28"/>
          <w:szCs w:val="28"/>
          <w:lang w:val="ru-RU"/>
        </w:rPr>
        <w:t xml:space="preserve"> </w:t>
      </w:r>
      <w:r w:rsidR="00E02C00">
        <w:rPr>
          <w:bCs/>
          <w:sz w:val="28"/>
          <w:szCs w:val="28"/>
        </w:rPr>
        <w:t>devices</w:t>
      </w:r>
      <w:r w:rsidR="00E02C00" w:rsidRPr="00E02C00">
        <w:rPr>
          <w:bCs/>
          <w:sz w:val="28"/>
          <w:szCs w:val="28"/>
          <w:lang w:val="ru-RU"/>
        </w:rPr>
        <w:t xml:space="preserve"> </w:t>
      </w:r>
      <w:r w:rsidR="00E02C00">
        <w:rPr>
          <w:bCs/>
          <w:sz w:val="28"/>
          <w:szCs w:val="28"/>
          <w:lang w:val="ru-RU"/>
        </w:rPr>
        <w:t xml:space="preserve">обеспечивают необходимую точность, габариты и энергопотребление. </w:t>
      </w:r>
    </w:p>
    <w:p w:rsidR="007E7183" w:rsidRDefault="007E7183" w:rsidP="00814DD8">
      <w:pPr>
        <w:spacing w:line="360" w:lineRule="auto"/>
        <w:ind w:firstLine="708"/>
        <w:jc w:val="both"/>
        <w:rPr>
          <w:bCs/>
          <w:sz w:val="28"/>
          <w:szCs w:val="28"/>
          <w:lang w:val="ru-RU"/>
        </w:rPr>
      </w:pPr>
      <w:r w:rsidRPr="007E7183">
        <w:rPr>
          <w:bCs/>
          <w:sz w:val="28"/>
          <w:szCs w:val="28"/>
        </w:rPr>
        <w:lastRenderedPageBreak/>
        <w:t xml:space="preserve">- RF </w:t>
      </w:r>
      <w:r w:rsidRPr="007E7183">
        <w:rPr>
          <w:bCs/>
          <w:sz w:val="28"/>
          <w:szCs w:val="28"/>
          <w:lang w:val="ru-RU"/>
        </w:rPr>
        <w:t>датчик</w:t>
      </w:r>
      <w:r w:rsidRPr="007E7183">
        <w:rPr>
          <w:bCs/>
          <w:sz w:val="28"/>
          <w:szCs w:val="28"/>
        </w:rPr>
        <w:t xml:space="preserve"> (Wi-Fi, BLE). </w:t>
      </w:r>
      <w:r w:rsidR="00E02C00">
        <w:rPr>
          <w:bCs/>
          <w:sz w:val="28"/>
          <w:szCs w:val="28"/>
          <w:lang w:val="ru-RU"/>
        </w:rPr>
        <w:t xml:space="preserve">Использование радиокарты позволяет </w:t>
      </w:r>
      <w:r w:rsidRPr="007E7183">
        <w:rPr>
          <w:bCs/>
          <w:sz w:val="28"/>
          <w:szCs w:val="28"/>
          <w:lang w:val="ru-RU"/>
        </w:rPr>
        <w:t xml:space="preserve">сделать </w:t>
      </w:r>
      <w:r>
        <w:rPr>
          <w:bCs/>
          <w:sz w:val="28"/>
          <w:szCs w:val="28"/>
          <w:lang w:val="ru-RU"/>
        </w:rPr>
        <w:t>грубую (3-5 м)</w:t>
      </w:r>
      <w:r w:rsidRPr="007E7183">
        <w:rPr>
          <w:bCs/>
          <w:sz w:val="28"/>
          <w:szCs w:val="28"/>
          <w:lang w:val="ru-RU"/>
        </w:rPr>
        <w:t xml:space="preserve"> оценку позиции</w:t>
      </w:r>
      <w:r w:rsidR="00E02C00">
        <w:rPr>
          <w:bCs/>
          <w:sz w:val="28"/>
          <w:szCs w:val="28"/>
          <w:lang w:val="ru-RU"/>
        </w:rPr>
        <w:t xml:space="preserve"> и сократить необходимые вычислительные ресурсы для решения задачи точного позиционирования с использованием </w:t>
      </w:r>
      <w:r w:rsidR="00E02C00">
        <w:rPr>
          <w:bCs/>
          <w:sz w:val="28"/>
          <w:szCs w:val="28"/>
        </w:rPr>
        <w:t>AI</w:t>
      </w:r>
      <w:r w:rsidR="00E02C00" w:rsidRPr="00E02C00">
        <w:rPr>
          <w:bCs/>
          <w:sz w:val="28"/>
          <w:szCs w:val="28"/>
          <w:lang w:val="ru-RU"/>
        </w:rPr>
        <w:t>-</w:t>
      </w:r>
      <w:r w:rsidR="00E02C00">
        <w:rPr>
          <w:bCs/>
          <w:sz w:val="28"/>
          <w:szCs w:val="28"/>
          <w:lang w:val="ru-RU"/>
        </w:rPr>
        <w:t>методов и данных камеры.</w:t>
      </w:r>
    </w:p>
    <w:p w:rsidR="00D312C3" w:rsidRPr="007E7183" w:rsidRDefault="00D312C3" w:rsidP="00814DD8">
      <w:pPr>
        <w:spacing w:line="360" w:lineRule="auto"/>
        <w:ind w:firstLine="708"/>
        <w:jc w:val="both"/>
        <w:rPr>
          <w:bCs/>
          <w:sz w:val="28"/>
          <w:szCs w:val="28"/>
          <w:lang w:val="ru-RU"/>
        </w:rPr>
      </w:pPr>
      <w:r>
        <w:rPr>
          <w:bCs/>
          <w:sz w:val="28"/>
          <w:szCs w:val="28"/>
          <w:lang w:val="ru-RU"/>
        </w:rPr>
        <w:t xml:space="preserve">Примером НУ может служить </w:t>
      </w:r>
      <w:r w:rsidRPr="00D312C3">
        <w:rPr>
          <w:bCs/>
          <w:sz w:val="28"/>
          <w:szCs w:val="28"/>
          <w:lang w:val="ru-RU"/>
        </w:rPr>
        <w:t>набор разработчика</w:t>
      </w:r>
      <w:r>
        <w:rPr>
          <w:bCs/>
          <w:sz w:val="28"/>
          <w:szCs w:val="28"/>
          <w:lang w:val="ru-RU"/>
        </w:rPr>
        <w:t xml:space="preserve"> </w:t>
      </w:r>
      <w:r w:rsidRPr="007E7183">
        <w:rPr>
          <w:bCs/>
          <w:sz w:val="28"/>
          <w:szCs w:val="28"/>
          <w:lang w:val="ru-RU"/>
        </w:rPr>
        <w:t>Kinect Azure DK</w:t>
      </w:r>
      <w:r>
        <w:rPr>
          <w:bCs/>
          <w:sz w:val="28"/>
          <w:szCs w:val="28"/>
          <w:lang w:val="ru-RU"/>
        </w:rPr>
        <w:t xml:space="preserve"> предназначен</w:t>
      </w:r>
      <w:r w:rsidRPr="00D312C3">
        <w:rPr>
          <w:bCs/>
          <w:sz w:val="28"/>
          <w:szCs w:val="28"/>
          <w:lang w:val="ru-RU"/>
        </w:rPr>
        <w:t xml:space="preserve"> для создания современных моделей компьютерного зрения. Оснащен лучшим в своем классе датчиком глубины, массивом пространственных микрофонов на 360˚, 12 Мп камерой RGB и датчиком </w:t>
      </w:r>
      <w:r>
        <w:rPr>
          <w:bCs/>
          <w:sz w:val="28"/>
          <w:szCs w:val="28"/>
        </w:rPr>
        <w:t>IMU</w:t>
      </w:r>
      <w:r w:rsidRPr="00D312C3">
        <w:rPr>
          <w:bCs/>
          <w:sz w:val="28"/>
          <w:szCs w:val="28"/>
          <w:lang w:val="ru-RU"/>
        </w:rPr>
        <w:t xml:space="preserve">. Усовершенствованные сенсоры искусственного интеллекта позволят создавать сложные модели компьютерного зрения.  1-мегапиксельный датчик глубины оснащен широким и узким полем обзора (FOV). Массив с 7 микрофонами предназначен для передачи речи и звука в дальней зоне, а 12-Мп RGB видеокамера - для дополнительного цветового потока. Оснащен </w:t>
      </w:r>
      <w:r>
        <w:rPr>
          <w:bCs/>
          <w:sz w:val="28"/>
          <w:szCs w:val="28"/>
        </w:rPr>
        <w:t>IMU</w:t>
      </w:r>
      <w:r w:rsidRPr="00D312C3">
        <w:rPr>
          <w:bCs/>
          <w:sz w:val="28"/>
          <w:szCs w:val="28"/>
          <w:lang w:val="ru-RU"/>
        </w:rPr>
        <w:t>. Имеет внешние контакты синхронизации для простой синхронизации потоков датчиков с нескольких устройств Kinect.</w:t>
      </w:r>
    </w:p>
    <w:p w:rsidR="004F6A12" w:rsidRDefault="004F6A12" w:rsidP="004F6A12">
      <w:pPr>
        <w:spacing w:line="312" w:lineRule="auto"/>
        <w:jc w:val="both"/>
        <w:rPr>
          <w:bCs/>
          <w:sz w:val="28"/>
          <w:szCs w:val="28"/>
          <w:lang w:val="ru-RU"/>
        </w:rPr>
      </w:pPr>
    </w:p>
    <w:p w:rsidR="004F6A12" w:rsidRDefault="004F6A12" w:rsidP="00922B26">
      <w:pPr>
        <w:pStyle w:val="2"/>
      </w:pPr>
      <w:bookmarkStart w:id="5" w:name="_Toc91545729"/>
      <w:r w:rsidRPr="007E7183">
        <w:t xml:space="preserve">Основные </w:t>
      </w:r>
      <w:r>
        <w:t>алгоритмы</w:t>
      </w:r>
      <w:r w:rsidRPr="00E02C00">
        <w:t xml:space="preserve">, </w:t>
      </w:r>
      <w:r>
        <w:t>необходимые</w:t>
      </w:r>
      <w:r w:rsidRPr="007E7183">
        <w:t xml:space="preserve"> НУ для работы внутри помещений</w:t>
      </w:r>
      <w:bookmarkEnd w:id="5"/>
    </w:p>
    <w:p w:rsidR="004F6A12" w:rsidRDefault="004F6A12" w:rsidP="004F6A12">
      <w:pPr>
        <w:jc w:val="center"/>
        <w:rPr>
          <w:rFonts w:ascii="Calibri" w:eastAsia="Calibri" w:hAnsi="Calibri" w:cs="Calibri"/>
        </w:rPr>
      </w:pPr>
      <w:r>
        <w:rPr>
          <w:rFonts w:ascii="Calibri" w:eastAsia="Calibri" w:hAnsi="Calibri" w:cs="Calibri"/>
          <w:noProof/>
        </w:rPr>
        <w:drawing>
          <wp:inline distT="114300" distB="114300" distL="114300" distR="114300" wp14:anchorId="4BD6F68F" wp14:editId="10BDB225">
            <wp:extent cx="2898938" cy="2040406"/>
            <wp:effectExtent l="0" t="0" r="0" b="0"/>
            <wp:docPr id="1" name="image1.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898938" cy="2040406"/>
                    </a:xfrm>
                    <a:prstGeom prst="rect">
                      <a:avLst/>
                    </a:prstGeom>
                    <a:ln/>
                  </pic:spPr>
                </pic:pic>
              </a:graphicData>
            </a:graphic>
          </wp:inline>
        </w:drawing>
      </w:r>
    </w:p>
    <w:p w:rsidR="004F6A12" w:rsidRPr="004F6A12" w:rsidRDefault="004F6A12" w:rsidP="004F6A12">
      <w:pPr>
        <w:spacing w:line="312" w:lineRule="auto"/>
        <w:ind w:firstLine="708"/>
        <w:jc w:val="both"/>
        <w:rPr>
          <w:bCs/>
          <w:sz w:val="28"/>
          <w:szCs w:val="28"/>
          <w:lang w:val="ru-RU"/>
        </w:rPr>
      </w:pPr>
      <w:r>
        <w:rPr>
          <w:bCs/>
          <w:sz w:val="28"/>
          <w:szCs w:val="28"/>
          <w:lang w:val="ru-RU"/>
        </w:rPr>
        <w:t>Рис</w:t>
      </w:r>
      <w:r w:rsidRPr="000E582E">
        <w:rPr>
          <w:bCs/>
          <w:sz w:val="28"/>
          <w:szCs w:val="28"/>
          <w:lang w:val="ru-RU"/>
        </w:rPr>
        <w:t xml:space="preserve">. 1. </w:t>
      </w:r>
      <w:r>
        <w:rPr>
          <w:bCs/>
          <w:sz w:val="28"/>
          <w:szCs w:val="28"/>
          <w:lang w:val="ru-RU"/>
        </w:rPr>
        <w:t>Схема</w:t>
      </w:r>
      <w:r w:rsidRPr="004F6A12">
        <w:rPr>
          <w:bCs/>
          <w:sz w:val="28"/>
          <w:szCs w:val="28"/>
          <w:lang w:val="ru-RU"/>
        </w:rPr>
        <w:t xml:space="preserve"> </w:t>
      </w:r>
      <w:r>
        <w:rPr>
          <w:bCs/>
          <w:sz w:val="28"/>
          <w:szCs w:val="28"/>
          <w:lang w:val="ru-RU"/>
        </w:rPr>
        <w:t>работы</w:t>
      </w:r>
      <w:r w:rsidRPr="004F6A12">
        <w:rPr>
          <w:bCs/>
          <w:sz w:val="28"/>
          <w:szCs w:val="28"/>
          <w:lang w:val="ru-RU"/>
        </w:rPr>
        <w:t xml:space="preserve"> </w:t>
      </w:r>
      <w:r>
        <w:rPr>
          <w:bCs/>
          <w:sz w:val="28"/>
          <w:szCs w:val="28"/>
          <w:lang w:val="ru-RU"/>
        </w:rPr>
        <w:t>предлагаемой</w:t>
      </w:r>
      <w:r w:rsidRPr="004F6A12">
        <w:rPr>
          <w:bCs/>
          <w:sz w:val="28"/>
          <w:szCs w:val="28"/>
          <w:lang w:val="ru-RU"/>
        </w:rPr>
        <w:t xml:space="preserve"> </w:t>
      </w:r>
      <w:r>
        <w:rPr>
          <w:bCs/>
          <w:sz w:val="28"/>
          <w:szCs w:val="28"/>
          <w:lang w:val="ru-RU"/>
        </w:rPr>
        <w:t>системы</w:t>
      </w:r>
      <w:r w:rsidRPr="004F6A12">
        <w:rPr>
          <w:bCs/>
          <w:sz w:val="28"/>
          <w:szCs w:val="28"/>
          <w:lang w:val="ru-RU"/>
        </w:rPr>
        <w:t xml:space="preserve"> </w:t>
      </w:r>
      <w:r>
        <w:rPr>
          <w:bCs/>
          <w:sz w:val="28"/>
          <w:szCs w:val="28"/>
          <w:lang w:val="ru-RU"/>
        </w:rPr>
        <w:t>позиционирования</w:t>
      </w:r>
      <w:r w:rsidRPr="004F6A12">
        <w:rPr>
          <w:bCs/>
          <w:sz w:val="28"/>
          <w:szCs w:val="28"/>
          <w:lang w:val="ru-RU"/>
        </w:rPr>
        <w:t xml:space="preserve"> </w:t>
      </w:r>
      <w:r>
        <w:rPr>
          <w:bCs/>
          <w:sz w:val="28"/>
          <w:szCs w:val="28"/>
          <w:lang w:val="ru-RU"/>
        </w:rPr>
        <w:t>внутри</w:t>
      </w:r>
      <w:r w:rsidRPr="004F6A12">
        <w:rPr>
          <w:bCs/>
          <w:sz w:val="28"/>
          <w:szCs w:val="28"/>
          <w:lang w:val="ru-RU"/>
        </w:rPr>
        <w:t xml:space="preserve"> </w:t>
      </w:r>
      <w:r>
        <w:rPr>
          <w:bCs/>
          <w:sz w:val="28"/>
          <w:szCs w:val="28"/>
          <w:lang w:val="ru-RU"/>
        </w:rPr>
        <w:t>помещений. Система</w:t>
      </w:r>
      <w:r w:rsidRPr="004F6A12">
        <w:rPr>
          <w:bCs/>
          <w:sz w:val="28"/>
          <w:szCs w:val="28"/>
          <w:lang w:val="ru-RU"/>
        </w:rPr>
        <w:t xml:space="preserve"> </w:t>
      </w:r>
      <w:r>
        <w:rPr>
          <w:bCs/>
          <w:sz w:val="28"/>
          <w:szCs w:val="28"/>
          <w:lang w:val="ru-RU"/>
        </w:rPr>
        <w:t>состоит</w:t>
      </w:r>
      <w:r w:rsidRPr="004F6A12">
        <w:rPr>
          <w:bCs/>
          <w:sz w:val="28"/>
          <w:szCs w:val="28"/>
          <w:lang w:val="ru-RU"/>
        </w:rPr>
        <w:t xml:space="preserve"> </w:t>
      </w:r>
      <w:r>
        <w:rPr>
          <w:bCs/>
          <w:sz w:val="28"/>
          <w:szCs w:val="28"/>
          <w:lang w:val="ru-RU"/>
        </w:rPr>
        <w:t>из</w:t>
      </w:r>
      <w:r w:rsidRPr="004F6A12">
        <w:rPr>
          <w:bCs/>
          <w:sz w:val="28"/>
          <w:szCs w:val="28"/>
          <w:lang w:val="ru-RU"/>
        </w:rPr>
        <w:t xml:space="preserve"> </w:t>
      </w:r>
      <w:r>
        <w:rPr>
          <w:bCs/>
          <w:sz w:val="28"/>
          <w:szCs w:val="28"/>
          <w:lang w:val="ru-RU"/>
        </w:rPr>
        <w:t>наборы</w:t>
      </w:r>
      <w:r w:rsidRPr="004F6A12">
        <w:rPr>
          <w:bCs/>
          <w:sz w:val="28"/>
          <w:szCs w:val="28"/>
          <w:lang w:val="ru-RU"/>
        </w:rPr>
        <w:t xml:space="preserve"> </w:t>
      </w:r>
      <w:r>
        <w:rPr>
          <w:bCs/>
          <w:sz w:val="28"/>
          <w:szCs w:val="28"/>
          <w:lang w:val="ru-RU"/>
        </w:rPr>
        <w:t>откалиброванных</w:t>
      </w:r>
      <w:r w:rsidRPr="004F6A12">
        <w:rPr>
          <w:bCs/>
          <w:sz w:val="28"/>
          <w:szCs w:val="28"/>
          <w:lang w:val="ru-RU"/>
        </w:rPr>
        <w:t xml:space="preserve"> </w:t>
      </w:r>
      <w:r>
        <w:rPr>
          <w:bCs/>
          <w:sz w:val="28"/>
          <w:szCs w:val="28"/>
          <w:lang w:val="ru-RU"/>
        </w:rPr>
        <w:t>датчиков</w:t>
      </w:r>
      <w:r w:rsidRPr="004F6A12">
        <w:rPr>
          <w:bCs/>
          <w:sz w:val="28"/>
          <w:szCs w:val="28"/>
          <w:lang w:val="ru-RU"/>
        </w:rPr>
        <w:t xml:space="preserve"> (</w:t>
      </w:r>
      <w:r>
        <w:rPr>
          <w:bCs/>
          <w:sz w:val="28"/>
          <w:szCs w:val="28"/>
        </w:rPr>
        <w:t>RGB</w:t>
      </w:r>
      <w:r w:rsidRPr="004F6A12">
        <w:rPr>
          <w:bCs/>
          <w:sz w:val="28"/>
          <w:szCs w:val="28"/>
          <w:lang w:val="ru-RU"/>
        </w:rPr>
        <w:t>-</w:t>
      </w:r>
      <w:r>
        <w:rPr>
          <w:bCs/>
          <w:sz w:val="28"/>
          <w:szCs w:val="28"/>
          <w:lang w:val="ru-RU"/>
        </w:rPr>
        <w:t xml:space="preserve">камера, камера глубины, </w:t>
      </w:r>
      <w:r>
        <w:rPr>
          <w:bCs/>
          <w:sz w:val="28"/>
          <w:szCs w:val="28"/>
        </w:rPr>
        <w:t>IMU</w:t>
      </w:r>
      <w:r w:rsidRPr="004F6A12">
        <w:rPr>
          <w:bCs/>
          <w:sz w:val="28"/>
          <w:szCs w:val="28"/>
          <w:lang w:val="ru-RU"/>
        </w:rPr>
        <w:t xml:space="preserve">). </w:t>
      </w:r>
      <w:r>
        <w:rPr>
          <w:bCs/>
          <w:sz w:val="28"/>
          <w:szCs w:val="28"/>
          <w:lang w:val="ru-RU"/>
        </w:rPr>
        <w:t>Данные о картах хранятся на сервере. Высокоточное позиционирование работает с частотой до 20 Гц.</w:t>
      </w:r>
      <w:r w:rsidRPr="004F6A12">
        <w:rPr>
          <w:bCs/>
          <w:sz w:val="28"/>
          <w:szCs w:val="28"/>
          <w:lang w:val="ru-RU"/>
        </w:rPr>
        <w:t xml:space="preserve"> </w:t>
      </w:r>
    </w:p>
    <w:p w:rsidR="004F6A12" w:rsidRPr="004F6A12" w:rsidRDefault="004F6A12" w:rsidP="004F6A12">
      <w:pPr>
        <w:rPr>
          <w:lang w:val="ru-RU"/>
        </w:rPr>
      </w:pPr>
    </w:p>
    <w:p w:rsidR="004F6A12" w:rsidRPr="004F6A12" w:rsidRDefault="004F6A12" w:rsidP="004F6A12">
      <w:pPr>
        <w:rPr>
          <w:lang w:val="ru-RU"/>
        </w:rPr>
      </w:pPr>
    </w:p>
    <w:p w:rsidR="004F6A12" w:rsidRDefault="004F6A12" w:rsidP="00814DD8">
      <w:pPr>
        <w:spacing w:line="360" w:lineRule="auto"/>
        <w:ind w:firstLine="708"/>
        <w:jc w:val="both"/>
        <w:rPr>
          <w:bCs/>
          <w:sz w:val="28"/>
          <w:szCs w:val="28"/>
          <w:lang w:val="ru-RU"/>
        </w:rPr>
      </w:pPr>
      <w:r w:rsidRPr="004F6A12">
        <w:rPr>
          <w:bCs/>
          <w:sz w:val="28"/>
          <w:szCs w:val="28"/>
          <w:lang w:val="ru-RU"/>
        </w:rPr>
        <w:lastRenderedPageBreak/>
        <w:t xml:space="preserve">Алгоритмы </w:t>
      </w:r>
      <w:r>
        <w:rPr>
          <w:bCs/>
          <w:sz w:val="28"/>
          <w:szCs w:val="28"/>
          <w:lang w:val="ru-RU"/>
        </w:rPr>
        <w:t>позиционирования</w:t>
      </w:r>
      <w:r w:rsidRPr="004F6A12">
        <w:rPr>
          <w:bCs/>
          <w:sz w:val="28"/>
          <w:szCs w:val="28"/>
          <w:lang w:val="ru-RU"/>
        </w:rPr>
        <w:t xml:space="preserve"> зависят от </w:t>
      </w:r>
      <w:r>
        <w:rPr>
          <w:bCs/>
          <w:sz w:val="28"/>
          <w:szCs w:val="28"/>
          <w:lang w:val="ru-RU"/>
        </w:rPr>
        <w:t>набора</w:t>
      </w:r>
      <w:r w:rsidRPr="004F6A12">
        <w:rPr>
          <w:bCs/>
          <w:sz w:val="28"/>
          <w:szCs w:val="28"/>
          <w:lang w:val="ru-RU"/>
        </w:rPr>
        <w:t xml:space="preserve"> датчиков. На рис. 1 представлена ​​схема предлагаемой системы локализации помещений. Алгоритмы локализации (позиционирования) смогут работать в реальном времени с частотой </w:t>
      </w:r>
      <w:r>
        <w:rPr>
          <w:bCs/>
          <w:sz w:val="28"/>
          <w:szCs w:val="28"/>
          <w:lang w:val="ru-RU"/>
        </w:rPr>
        <w:t>до</w:t>
      </w:r>
      <w:r w:rsidRPr="004F6A12">
        <w:rPr>
          <w:bCs/>
          <w:sz w:val="28"/>
          <w:szCs w:val="28"/>
          <w:lang w:val="ru-RU"/>
        </w:rPr>
        <w:t xml:space="preserve"> 20 Гц. </w:t>
      </w:r>
    </w:p>
    <w:p w:rsidR="004F6A12" w:rsidRDefault="004F6A12" w:rsidP="00814DD8">
      <w:pPr>
        <w:spacing w:line="360" w:lineRule="auto"/>
        <w:ind w:firstLine="708"/>
        <w:jc w:val="both"/>
        <w:rPr>
          <w:bCs/>
          <w:sz w:val="28"/>
          <w:szCs w:val="28"/>
          <w:lang w:val="ru-RU"/>
        </w:rPr>
      </w:pPr>
      <w:r>
        <w:rPr>
          <w:bCs/>
          <w:sz w:val="28"/>
          <w:szCs w:val="28"/>
          <w:lang w:val="ru-RU"/>
        </w:rPr>
        <w:t>Р</w:t>
      </w:r>
      <w:r w:rsidRPr="004F6A12">
        <w:rPr>
          <w:bCs/>
          <w:sz w:val="28"/>
          <w:szCs w:val="28"/>
          <w:lang w:val="ru-RU"/>
        </w:rPr>
        <w:t xml:space="preserve">аботы </w:t>
      </w:r>
      <w:r>
        <w:rPr>
          <w:bCs/>
          <w:sz w:val="28"/>
          <w:szCs w:val="28"/>
          <w:lang w:val="ru-RU"/>
        </w:rPr>
        <w:t xml:space="preserve">системы </w:t>
      </w:r>
      <w:r w:rsidRPr="004F6A12">
        <w:rPr>
          <w:bCs/>
          <w:sz w:val="28"/>
          <w:szCs w:val="28"/>
          <w:lang w:val="ru-RU"/>
        </w:rPr>
        <w:t>основан</w:t>
      </w:r>
      <w:r>
        <w:rPr>
          <w:bCs/>
          <w:sz w:val="28"/>
          <w:szCs w:val="28"/>
          <w:lang w:val="ru-RU"/>
        </w:rPr>
        <w:t>а на предварительном знании карты (видео, глубина, радио), хранящейся на сервере</w:t>
      </w:r>
      <w:r w:rsidRPr="004F6A12">
        <w:rPr>
          <w:bCs/>
          <w:sz w:val="28"/>
          <w:szCs w:val="28"/>
          <w:lang w:val="ru-RU"/>
        </w:rPr>
        <w:t xml:space="preserve">. Это означает, что </w:t>
      </w:r>
      <w:r>
        <w:rPr>
          <w:bCs/>
          <w:sz w:val="28"/>
          <w:szCs w:val="28"/>
          <w:lang w:val="ru-RU"/>
        </w:rPr>
        <w:t>поя</w:t>
      </w:r>
      <w:r w:rsidR="00B85B25">
        <w:rPr>
          <w:bCs/>
          <w:sz w:val="28"/>
          <w:szCs w:val="28"/>
          <w:lang w:val="ru-RU"/>
        </w:rPr>
        <w:t>в</w:t>
      </w:r>
      <w:r>
        <w:rPr>
          <w:bCs/>
          <w:sz w:val="28"/>
          <w:szCs w:val="28"/>
          <w:lang w:val="ru-RU"/>
        </w:rPr>
        <w:t>ляется предварительных этап картографирования помещений</w:t>
      </w:r>
      <w:r w:rsidRPr="004F6A12">
        <w:rPr>
          <w:bCs/>
          <w:sz w:val="28"/>
          <w:szCs w:val="28"/>
          <w:lang w:val="ru-RU"/>
        </w:rPr>
        <w:t xml:space="preserve">. </w:t>
      </w:r>
    </w:p>
    <w:p w:rsidR="004F6A12" w:rsidRDefault="004F6A12" w:rsidP="00814DD8">
      <w:pPr>
        <w:spacing w:line="360" w:lineRule="auto"/>
        <w:ind w:firstLine="708"/>
        <w:jc w:val="both"/>
        <w:rPr>
          <w:bCs/>
          <w:sz w:val="28"/>
          <w:szCs w:val="28"/>
          <w:lang w:val="ru-RU"/>
        </w:rPr>
      </w:pPr>
      <w:r>
        <w:rPr>
          <w:bCs/>
          <w:sz w:val="28"/>
          <w:szCs w:val="28"/>
          <w:lang w:val="ru-RU"/>
        </w:rPr>
        <w:t>Предлагается протестировать</w:t>
      </w:r>
      <w:r w:rsidRPr="004F6A12">
        <w:rPr>
          <w:bCs/>
          <w:sz w:val="28"/>
          <w:szCs w:val="28"/>
          <w:lang w:val="ru-RU"/>
        </w:rPr>
        <w:t xml:space="preserve"> существующие методы </w:t>
      </w:r>
      <w:r>
        <w:rPr>
          <w:bCs/>
          <w:sz w:val="28"/>
          <w:szCs w:val="28"/>
        </w:rPr>
        <w:t>SLAM</w:t>
      </w:r>
      <w:r w:rsidRPr="004F6A12">
        <w:rPr>
          <w:bCs/>
          <w:sz w:val="28"/>
          <w:szCs w:val="28"/>
          <w:lang w:val="ru-RU"/>
        </w:rPr>
        <w:t>: ORB-SLAM [2]</w:t>
      </w:r>
      <w:r w:rsidR="004148CA">
        <w:rPr>
          <w:bCs/>
          <w:sz w:val="28"/>
          <w:szCs w:val="28"/>
          <w:lang w:val="ru-RU"/>
        </w:rPr>
        <w:t xml:space="preserve"> (более подробно рассмотрен в настоящей пояснительной записке)</w:t>
      </w:r>
      <w:r w:rsidRPr="004F6A12">
        <w:rPr>
          <w:bCs/>
          <w:sz w:val="28"/>
          <w:szCs w:val="28"/>
          <w:lang w:val="ru-RU"/>
        </w:rPr>
        <w:t>, Colored PC [3,4], COLMAP, Bundle fusion, SVO и выбр</w:t>
      </w:r>
      <w:r>
        <w:rPr>
          <w:bCs/>
          <w:sz w:val="28"/>
          <w:szCs w:val="28"/>
          <w:lang w:val="ru-RU"/>
        </w:rPr>
        <w:t>ать</w:t>
      </w:r>
      <w:r w:rsidRPr="004F6A12">
        <w:rPr>
          <w:bCs/>
          <w:sz w:val="28"/>
          <w:szCs w:val="28"/>
          <w:lang w:val="ru-RU"/>
        </w:rPr>
        <w:t xml:space="preserve"> наиболее эффективный для нашей задачи</w:t>
      </w:r>
      <w:r>
        <w:rPr>
          <w:bCs/>
          <w:sz w:val="28"/>
          <w:szCs w:val="28"/>
          <w:lang w:val="ru-RU"/>
        </w:rPr>
        <w:t xml:space="preserve">. За параметры эффективности предлагаем </w:t>
      </w:r>
      <w:r w:rsidR="00B85B25">
        <w:rPr>
          <w:bCs/>
          <w:sz w:val="28"/>
          <w:szCs w:val="28"/>
          <w:lang w:val="ru-RU"/>
        </w:rPr>
        <w:t>взять</w:t>
      </w:r>
      <w:r>
        <w:rPr>
          <w:bCs/>
          <w:sz w:val="28"/>
          <w:szCs w:val="28"/>
          <w:lang w:val="ru-RU"/>
        </w:rPr>
        <w:t xml:space="preserve"> точность навигации, скорость картографирования</w:t>
      </w:r>
      <w:r w:rsidRPr="004F6A12">
        <w:rPr>
          <w:bCs/>
          <w:sz w:val="28"/>
          <w:szCs w:val="28"/>
          <w:lang w:val="ru-RU"/>
        </w:rPr>
        <w:t>.</w:t>
      </w:r>
    </w:p>
    <w:p w:rsidR="00C856F8" w:rsidRDefault="00C856F8" w:rsidP="00814DD8">
      <w:pPr>
        <w:spacing w:line="360" w:lineRule="auto"/>
        <w:ind w:firstLine="708"/>
        <w:jc w:val="both"/>
        <w:rPr>
          <w:bCs/>
          <w:sz w:val="28"/>
          <w:szCs w:val="28"/>
          <w:lang w:val="ru-RU"/>
        </w:rPr>
      </w:pPr>
      <w:r>
        <w:rPr>
          <w:bCs/>
          <w:sz w:val="28"/>
          <w:szCs w:val="28"/>
          <w:lang w:val="ru-RU"/>
        </w:rPr>
        <w:t xml:space="preserve">Преимуществами метода </w:t>
      </w:r>
      <w:r>
        <w:rPr>
          <w:bCs/>
          <w:sz w:val="28"/>
          <w:szCs w:val="28"/>
        </w:rPr>
        <w:t>ORB</w:t>
      </w:r>
      <w:r w:rsidRPr="00C856F8">
        <w:rPr>
          <w:bCs/>
          <w:sz w:val="28"/>
          <w:szCs w:val="28"/>
          <w:lang w:val="ru-RU"/>
        </w:rPr>
        <w:t>-</w:t>
      </w:r>
      <w:r>
        <w:rPr>
          <w:bCs/>
          <w:sz w:val="28"/>
          <w:szCs w:val="28"/>
        </w:rPr>
        <w:t>SLAM</w:t>
      </w:r>
      <w:r w:rsidRPr="00C856F8">
        <w:rPr>
          <w:bCs/>
          <w:sz w:val="28"/>
          <w:szCs w:val="28"/>
          <w:lang w:val="ru-RU"/>
        </w:rPr>
        <w:t xml:space="preserve"> </w:t>
      </w:r>
      <w:r>
        <w:rPr>
          <w:bCs/>
          <w:sz w:val="28"/>
          <w:szCs w:val="28"/>
          <w:lang w:val="ru-RU"/>
        </w:rPr>
        <w:t>являются:</w:t>
      </w:r>
    </w:p>
    <w:p w:rsidR="00C856F8" w:rsidRPr="00C856F8" w:rsidRDefault="00C856F8" w:rsidP="00814DD8">
      <w:pPr>
        <w:spacing w:line="360" w:lineRule="auto"/>
        <w:jc w:val="both"/>
        <w:rPr>
          <w:bCs/>
          <w:sz w:val="28"/>
          <w:szCs w:val="28"/>
          <w:lang w:val="ru-RU"/>
        </w:rPr>
      </w:pPr>
      <w:r>
        <w:rPr>
          <w:bCs/>
          <w:sz w:val="28"/>
          <w:szCs w:val="28"/>
          <w:lang w:val="ru-RU"/>
        </w:rPr>
        <w:t xml:space="preserve">- </w:t>
      </w:r>
      <w:r w:rsidRPr="00C856F8">
        <w:rPr>
          <w:bCs/>
          <w:sz w:val="28"/>
          <w:szCs w:val="28"/>
          <w:lang w:val="ru-RU"/>
        </w:rPr>
        <w:t xml:space="preserve">Первая система </w:t>
      </w:r>
      <w:r w:rsidRPr="00C856F8">
        <w:rPr>
          <w:bCs/>
          <w:sz w:val="28"/>
          <w:szCs w:val="28"/>
        </w:rPr>
        <w:t>SLAM</w:t>
      </w:r>
      <w:r w:rsidRPr="00C856F8">
        <w:rPr>
          <w:bCs/>
          <w:sz w:val="28"/>
          <w:szCs w:val="28"/>
          <w:lang w:val="ru-RU"/>
        </w:rPr>
        <w:t xml:space="preserve"> с открытым исходным кодом для моно</w:t>
      </w:r>
      <w:r>
        <w:rPr>
          <w:bCs/>
          <w:sz w:val="28"/>
          <w:szCs w:val="28"/>
          <w:lang w:val="ru-RU"/>
        </w:rPr>
        <w:t xml:space="preserve">камеры, </w:t>
      </w:r>
      <w:r w:rsidRPr="00C856F8">
        <w:rPr>
          <w:bCs/>
          <w:sz w:val="28"/>
          <w:szCs w:val="28"/>
          <w:lang w:val="ru-RU"/>
        </w:rPr>
        <w:t xml:space="preserve">стереокамеры и камеры </w:t>
      </w:r>
      <w:r w:rsidR="00DA6453">
        <w:rPr>
          <w:bCs/>
          <w:sz w:val="28"/>
          <w:szCs w:val="28"/>
          <w:lang w:val="ru-RU"/>
        </w:rPr>
        <w:t>глубины</w:t>
      </w:r>
      <w:r w:rsidRPr="00C856F8">
        <w:rPr>
          <w:bCs/>
          <w:sz w:val="28"/>
          <w:szCs w:val="28"/>
          <w:lang w:val="ru-RU"/>
        </w:rPr>
        <w:t xml:space="preserve">, </w:t>
      </w:r>
      <w:r w:rsidR="00DA6453">
        <w:rPr>
          <w:bCs/>
          <w:sz w:val="28"/>
          <w:szCs w:val="28"/>
          <w:lang w:val="ru-RU"/>
        </w:rPr>
        <w:t>с</w:t>
      </w:r>
      <w:r>
        <w:rPr>
          <w:bCs/>
          <w:sz w:val="28"/>
          <w:szCs w:val="28"/>
          <w:lang w:val="ru-RU"/>
        </w:rPr>
        <w:t xml:space="preserve"> использованием обратной связи и пере</w:t>
      </w:r>
      <w:r w:rsidR="00DA6453">
        <w:rPr>
          <w:bCs/>
          <w:sz w:val="28"/>
          <w:szCs w:val="28"/>
          <w:lang w:val="ru-RU"/>
        </w:rPr>
        <w:t>обучением</w:t>
      </w:r>
      <w:r w:rsidRPr="00C856F8">
        <w:rPr>
          <w:bCs/>
          <w:sz w:val="28"/>
          <w:szCs w:val="28"/>
          <w:lang w:val="ru-RU"/>
        </w:rPr>
        <w:t xml:space="preserve"> карты.</w:t>
      </w:r>
    </w:p>
    <w:p w:rsidR="00C856F8" w:rsidRPr="00C856F8" w:rsidRDefault="00C856F8" w:rsidP="00814DD8">
      <w:pPr>
        <w:spacing w:line="360" w:lineRule="auto"/>
        <w:jc w:val="both"/>
        <w:rPr>
          <w:bCs/>
          <w:sz w:val="28"/>
          <w:szCs w:val="28"/>
          <w:lang w:val="ru-RU"/>
        </w:rPr>
      </w:pPr>
      <w:r>
        <w:rPr>
          <w:bCs/>
          <w:sz w:val="28"/>
          <w:szCs w:val="28"/>
          <w:lang w:val="ru-RU"/>
        </w:rPr>
        <w:t>- Лучшая точность позиционирования</w:t>
      </w:r>
      <w:r w:rsidRPr="00C856F8">
        <w:rPr>
          <w:bCs/>
          <w:sz w:val="28"/>
          <w:szCs w:val="28"/>
          <w:lang w:val="ru-RU"/>
        </w:rPr>
        <w:t xml:space="preserve">, чем современные методы, основанные </w:t>
      </w:r>
      <w:r>
        <w:rPr>
          <w:bCs/>
          <w:sz w:val="28"/>
          <w:szCs w:val="28"/>
          <w:lang w:val="ru-RU"/>
        </w:rPr>
        <w:t>на минимизации ошибки глубины или видеокадра</w:t>
      </w:r>
      <w:r w:rsidRPr="00C856F8">
        <w:rPr>
          <w:bCs/>
          <w:sz w:val="28"/>
          <w:szCs w:val="28"/>
          <w:lang w:val="ru-RU"/>
        </w:rPr>
        <w:t>.</w:t>
      </w:r>
    </w:p>
    <w:p w:rsidR="00C856F8" w:rsidRDefault="00C856F8" w:rsidP="00814DD8">
      <w:pPr>
        <w:spacing w:line="360" w:lineRule="auto"/>
        <w:jc w:val="both"/>
        <w:rPr>
          <w:bCs/>
          <w:sz w:val="28"/>
          <w:szCs w:val="28"/>
          <w:lang w:val="ru-RU"/>
        </w:rPr>
      </w:pPr>
      <w:r>
        <w:rPr>
          <w:bCs/>
          <w:sz w:val="28"/>
          <w:szCs w:val="28"/>
          <w:lang w:val="ru-RU"/>
        </w:rPr>
        <w:t>- Наличие о</w:t>
      </w:r>
      <w:r w:rsidRPr="00C856F8">
        <w:rPr>
          <w:bCs/>
          <w:sz w:val="28"/>
          <w:szCs w:val="28"/>
          <w:lang w:val="ru-RU"/>
        </w:rPr>
        <w:t>блегченн</w:t>
      </w:r>
      <w:r>
        <w:rPr>
          <w:bCs/>
          <w:sz w:val="28"/>
          <w:szCs w:val="28"/>
          <w:lang w:val="ru-RU"/>
        </w:rPr>
        <w:t>ого</w:t>
      </w:r>
      <w:r w:rsidRPr="00C856F8">
        <w:rPr>
          <w:bCs/>
          <w:sz w:val="28"/>
          <w:szCs w:val="28"/>
          <w:lang w:val="ru-RU"/>
        </w:rPr>
        <w:t xml:space="preserve"> режим</w:t>
      </w:r>
      <w:r>
        <w:rPr>
          <w:bCs/>
          <w:sz w:val="28"/>
          <w:szCs w:val="28"/>
          <w:lang w:val="ru-RU"/>
        </w:rPr>
        <w:t>а навигации, использу</w:t>
      </w:r>
      <w:r w:rsidR="00DA6453">
        <w:rPr>
          <w:bCs/>
          <w:sz w:val="28"/>
          <w:szCs w:val="28"/>
          <w:lang w:val="ru-RU"/>
        </w:rPr>
        <w:t>ю</w:t>
      </w:r>
      <w:r>
        <w:rPr>
          <w:bCs/>
          <w:sz w:val="28"/>
          <w:szCs w:val="28"/>
          <w:lang w:val="ru-RU"/>
        </w:rPr>
        <w:t>щего карт</w:t>
      </w:r>
      <w:r w:rsidR="00DA6453">
        <w:rPr>
          <w:bCs/>
          <w:sz w:val="28"/>
          <w:szCs w:val="28"/>
          <w:lang w:val="ru-RU"/>
        </w:rPr>
        <w:t>ы, с возможностью отключения режима обучения карт</w:t>
      </w:r>
      <w:r w:rsidRPr="00C856F8">
        <w:rPr>
          <w:bCs/>
          <w:sz w:val="28"/>
          <w:szCs w:val="28"/>
          <w:lang w:val="ru-RU"/>
        </w:rPr>
        <w:t>.</w:t>
      </w:r>
    </w:p>
    <w:p w:rsidR="00A12527" w:rsidRDefault="003971ED" w:rsidP="00814DD8">
      <w:pPr>
        <w:spacing w:line="360" w:lineRule="auto"/>
        <w:ind w:firstLine="708"/>
        <w:jc w:val="both"/>
        <w:rPr>
          <w:bCs/>
          <w:sz w:val="28"/>
          <w:szCs w:val="28"/>
          <w:lang w:val="ru-RU"/>
        </w:rPr>
      </w:pPr>
      <w:r>
        <w:rPr>
          <w:bCs/>
          <w:sz w:val="28"/>
          <w:szCs w:val="28"/>
          <w:lang w:val="ru-RU"/>
        </w:rPr>
        <w:t xml:space="preserve">Существует множество реализации </w:t>
      </w:r>
      <w:r>
        <w:rPr>
          <w:bCs/>
          <w:sz w:val="28"/>
          <w:szCs w:val="28"/>
        </w:rPr>
        <w:t>SLAM</w:t>
      </w:r>
      <w:r w:rsidRPr="003971ED">
        <w:rPr>
          <w:bCs/>
          <w:sz w:val="28"/>
          <w:szCs w:val="28"/>
          <w:lang w:val="ru-RU"/>
        </w:rPr>
        <w:t xml:space="preserve"> </w:t>
      </w:r>
      <w:r>
        <w:rPr>
          <w:bCs/>
          <w:sz w:val="28"/>
          <w:szCs w:val="28"/>
          <w:lang w:val="ru-RU"/>
        </w:rPr>
        <w:t xml:space="preserve">методов с использованием нейросетей, включая: </w:t>
      </w:r>
    </w:p>
    <w:p w:rsidR="00A12527" w:rsidRPr="00A12527" w:rsidRDefault="00A12527" w:rsidP="00814DD8">
      <w:pPr>
        <w:spacing w:line="360" w:lineRule="auto"/>
        <w:ind w:firstLine="708"/>
        <w:jc w:val="both"/>
        <w:rPr>
          <w:bCs/>
          <w:sz w:val="28"/>
          <w:szCs w:val="28"/>
        </w:rPr>
      </w:pPr>
      <w:r w:rsidRPr="00A12527">
        <w:rPr>
          <w:bCs/>
          <w:sz w:val="28"/>
          <w:szCs w:val="28"/>
        </w:rPr>
        <w:t xml:space="preserve">- </w:t>
      </w:r>
      <w:r w:rsidRPr="00A12527">
        <w:rPr>
          <w:bCs/>
          <w:sz w:val="28"/>
          <w:szCs w:val="28"/>
          <w:lang w:val="ru-RU"/>
        </w:rPr>
        <w:t>Рекуррентные</w:t>
      </w:r>
      <w:r w:rsidRPr="00A12527">
        <w:rPr>
          <w:bCs/>
          <w:sz w:val="28"/>
          <w:szCs w:val="28"/>
        </w:rPr>
        <w:t xml:space="preserve"> </w:t>
      </w:r>
      <w:r w:rsidRPr="00A12527">
        <w:rPr>
          <w:bCs/>
          <w:sz w:val="28"/>
          <w:szCs w:val="28"/>
          <w:lang w:val="ru-RU"/>
        </w:rPr>
        <w:t>сверточные</w:t>
      </w:r>
      <w:r w:rsidRPr="00A12527">
        <w:rPr>
          <w:bCs/>
          <w:sz w:val="28"/>
          <w:szCs w:val="28"/>
        </w:rPr>
        <w:t xml:space="preserve"> </w:t>
      </w:r>
      <w:r w:rsidRPr="00A12527">
        <w:rPr>
          <w:bCs/>
          <w:sz w:val="28"/>
          <w:szCs w:val="28"/>
          <w:lang w:val="ru-RU"/>
        </w:rPr>
        <w:t>нейронные</w:t>
      </w:r>
      <w:r w:rsidRPr="00A12527">
        <w:rPr>
          <w:bCs/>
          <w:sz w:val="28"/>
          <w:szCs w:val="28"/>
        </w:rPr>
        <w:t xml:space="preserve"> </w:t>
      </w:r>
      <w:r w:rsidRPr="00A12527">
        <w:rPr>
          <w:bCs/>
          <w:sz w:val="28"/>
          <w:szCs w:val="28"/>
          <w:lang w:val="ru-RU"/>
        </w:rPr>
        <w:t>сети</w:t>
      </w:r>
      <w:r w:rsidRPr="00A12527">
        <w:rPr>
          <w:bCs/>
          <w:sz w:val="28"/>
          <w:szCs w:val="28"/>
        </w:rPr>
        <w:t xml:space="preserve"> (</w:t>
      </w:r>
      <w:r w:rsidR="003971ED" w:rsidRPr="00A12527">
        <w:rPr>
          <w:bCs/>
          <w:sz w:val="28"/>
          <w:szCs w:val="28"/>
        </w:rPr>
        <w:t>Recurrent Convolutional Neural Networks</w:t>
      </w:r>
      <w:r w:rsidRPr="00A12527">
        <w:rPr>
          <w:bCs/>
          <w:sz w:val="28"/>
          <w:szCs w:val="28"/>
        </w:rPr>
        <w:t xml:space="preserve">, </w:t>
      </w:r>
      <w:r w:rsidR="003971ED" w:rsidRPr="00A12527">
        <w:rPr>
          <w:bCs/>
          <w:sz w:val="28"/>
          <w:szCs w:val="28"/>
        </w:rPr>
        <w:t>RCNNs)</w:t>
      </w:r>
      <w:r w:rsidRPr="00A12527">
        <w:rPr>
          <w:bCs/>
          <w:sz w:val="28"/>
          <w:szCs w:val="28"/>
        </w:rPr>
        <w:t>.</w:t>
      </w:r>
    </w:p>
    <w:p w:rsidR="007755FC" w:rsidRDefault="00A12527" w:rsidP="00814DD8">
      <w:pPr>
        <w:spacing w:line="360" w:lineRule="auto"/>
        <w:ind w:firstLine="708"/>
        <w:jc w:val="both"/>
        <w:rPr>
          <w:bCs/>
          <w:sz w:val="28"/>
          <w:szCs w:val="28"/>
          <w:lang w:val="ru-RU"/>
        </w:rPr>
      </w:pPr>
      <w:r w:rsidRPr="007755FC">
        <w:rPr>
          <w:bCs/>
          <w:sz w:val="28"/>
          <w:szCs w:val="28"/>
          <w:lang w:val="ru-RU"/>
        </w:rPr>
        <w:t xml:space="preserve">- </w:t>
      </w:r>
      <w:r>
        <w:rPr>
          <w:bCs/>
          <w:sz w:val="28"/>
          <w:szCs w:val="28"/>
          <w:lang w:val="ru-RU"/>
        </w:rPr>
        <w:t>Глубокие</w:t>
      </w:r>
      <w:r w:rsidRPr="007755FC">
        <w:rPr>
          <w:bCs/>
          <w:sz w:val="28"/>
          <w:szCs w:val="28"/>
          <w:lang w:val="ru-RU"/>
        </w:rPr>
        <w:t xml:space="preserve"> </w:t>
      </w:r>
      <w:r>
        <w:rPr>
          <w:bCs/>
          <w:sz w:val="28"/>
          <w:szCs w:val="28"/>
          <w:lang w:val="ru-RU"/>
        </w:rPr>
        <w:t>нейронные</w:t>
      </w:r>
      <w:r w:rsidRPr="007755FC">
        <w:rPr>
          <w:bCs/>
          <w:sz w:val="28"/>
          <w:szCs w:val="28"/>
          <w:lang w:val="ru-RU"/>
        </w:rPr>
        <w:t xml:space="preserve"> </w:t>
      </w:r>
      <w:r>
        <w:rPr>
          <w:bCs/>
          <w:sz w:val="28"/>
          <w:szCs w:val="28"/>
          <w:lang w:val="ru-RU"/>
        </w:rPr>
        <w:t>сети</w:t>
      </w:r>
      <w:r w:rsidRPr="007755FC">
        <w:rPr>
          <w:bCs/>
          <w:sz w:val="28"/>
          <w:szCs w:val="28"/>
          <w:lang w:val="ru-RU"/>
        </w:rPr>
        <w:t xml:space="preserve"> (</w:t>
      </w:r>
      <w:r w:rsidR="003971ED" w:rsidRPr="007755FC">
        <w:rPr>
          <w:bCs/>
          <w:sz w:val="28"/>
          <w:szCs w:val="28"/>
        </w:rPr>
        <w:t>Deep</w:t>
      </w:r>
      <w:r w:rsidR="003971ED" w:rsidRPr="007755FC">
        <w:rPr>
          <w:bCs/>
          <w:sz w:val="28"/>
          <w:szCs w:val="28"/>
          <w:lang w:val="ru-RU"/>
        </w:rPr>
        <w:t xml:space="preserve"> </w:t>
      </w:r>
      <w:r w:rsidR="003971ED" w:rsidRPr="007755FC">
        <w:rPr>
          <w:bCs/>
          <w:sz w:val="28"/>
          <w:szCs w:val="28"/>
        </w:rPr>
        <w:t>Neural</w:t>
      </w:r>
      <w:r w:rsidR="003971ED" w:rsidRPr="007755FC">
        <w:rPr>
          <w:bCs/>
          <w:sz w:val="28"/>
          <w:szCs w:val="28"/>
          <w:lang w:val="ru-RU"/>
        </w:rPr>
        <w:t xml:space="preserve"> </w:t>
      </w:r>
      <w:r w:rsidR="003971ED" w:rsidRPr="007755FC">
        <w:rPr>
          <w:bCs/>
          <w:sz w:val="28"/>
          <w:szCs w:val="28"/>
        </w:rPr>
        <w:t>Networks</w:t>
      </w:r>
      <w:r w:rsidR="003971ED" w:rsidRPr="007755FC">
        <w:rPr>
          <w:bCs/>
          <w:sz w:val="28"/>
          <w:szCs w:val="28"/>
          <w:lang w:val="ru-RU"/>
        </w:rPr>
        <w:t xml:space="preserve"> (</w:t>
      </w:r>
      <w:r w:rsidR="003971ED" w:rsidRPr="007755FC">
        <w:rPr>
          <w:bCs/>
          <w:sz w:val="28"/>
          <w:szCs w:val="28"/>
        </w:rPr>
        <w:t>DNNs</w:t>
      </w:r>
      <w:r w:rsidR="003971ED" w:rsidRPr="007755FC">
        <w:rPr>
          <w:bCs/>
          <w:sz w:val="28"/>
          <w:szCs w:val="28"/>
          <w:lang w:val="ru-RU"/>
        </w:rPr>
        <w:t>)</w:t>
      </w:r>
      <w:r w:rsidRPr="007755FC">
        <w:rPr>
          <w:bCs/>
          <w:sz w:val="28"/>
          <w:szCs w:val="28"/>
          <w:lang w:val="ru-RU"/>
        </w:rPr>
        <w:t>)</w:t>
      </w:r>
      <w:r w:rsidR="007755FC" w:rsidRPr="007755FC">
        <w:rPr>
          <w:bCs/>
          <w:sz w:val="28"/>
          <w:szCs w:val="28"/>
          <w:lang w:val="ru-RU"/>
        </w:rPr>
        <w:t xml:space="preserve"> </w:t>
      </w:r>
      <w:r w:rsidR="007755FC">
        <w:rPr>
          <w:bCs/>
          <w:sz w:val="28"/>
          <w:szCs w:val="28"/>
          <w:lang w:val="ru-RU"/>
        </w:rPr>
        <w:t>и</w:t>
      </w:r>
      <w:r w:rsidR="007755FC" w:rsidRPr="007755FC">
        <w:rPr>
          <w:bCs/>
          <w:sz w:val="28"/>
          <w:szCs w:val="28"/>
          <w:lang w:val="ru-RU"/>
        </w:rPr>
        <w:t xml:space="preserve"> </w:t>
      </w:r>
      <w:r w:rsidR="007755FC">
        <w:rPr>
          <w:bCs/>
          <w:sz w:val="28"/>
          <w:szCs w:val="28"/>
          <w:lang w:val="ru-RU"/>
        </w:rPr>
        <w:t>другие.</w:t>
      </w:r>
    </w:p>
    <w:p w:rsidR="007755FC" w:rsidRPr="007755FC" w:rsidRDefault="007755FC" w:rsidP="00814DD8">
      <w:pPr>
        <w:spacing w:line="360" w:lineRule="auto"/>
        <w:jc w:val="both"/>
        <w:rPr>
          <w:bCs/>
          <w:sz w:val="28"/>
          <w:szCs w:val="28"/>
          <w:lang w:val="ru-RU"/>
        </w:rPr>
      </w:pPr>
      <w:r>
        <w:rPr>
          <w:bCs/>
          <w:sz w:val="28"/>
          <w:szCs w:val="28"/>
          <w:lang w:val="ru-RU"/>
        </w:rPr>
        <w:t>Будет выбрана лучшая реализация на основании оценки точности позиционирования и требований к ресурсам вычислителя.</w:t>
      </w:r>
    </w:p>
    <w:p w:rsidR="004F6A12" w:rsidRPr="007755FC" w:rsidRDefault="004F6A12" w:rsidP="00814DD8">
      <w:pPr>
        <w:spacing w:line="360" w:lineRule="auto"/>
        <w:ind w:firstLine="708"/>
        <w:jc w:val="both"/>
        <w:rPr>
          <w:bCs/>
          <w:sz w:val="28"/>
          <w:szCs w:val="28"/>
          <w:lang w:val="ru-RU"/>
        </w:rPr>
      </w:pPr>
    </w:p>
    <w:p w:rsidR="00B85B25" w:rsidRDefault="00B85B25" w:rsidP="00814DD8">
      <w:pPr>
        <w:spacing w:line="360" w:lineRule="auto"/>
        <w:ind w:firstLine="708"/>
        <w:jc w:val="both"/>
        <w:rPr>
          <w:bCs/>
          <w:sz w:val="28"/>
          <w:szCs w:val="28"/>
          <w:lang w:val="ru-RU"/>
        </w:rPr>
      </w:pPr>
      <w:r>
        <w:rPr>
          <w:bCs/>
          <w:sz w:val="28"/>
          <w:szCs w:val="28"/>
          <w:lang w:val="ru-RU"/>
        </w:rPr>
        <w:t>Основной задачей проекта для навигации внутри помещений является разработка надёжного и точного алгоритма</w:t>
      </w:r>
      <w:r w:rsidR="004F6A12" w:rsidRPr="004F6A12">
        <w:rPr>
          <w:bCs/>
          <w:sz w:val="28"/>
          <w:szCs w:val="28"/>
          <w:lang w:val="ru-RU"/>
        </w:rPr>
        <w:t xml:space="preserve"> </w:t>
      </w:r>
      <w:r>
        <w:rPr>
          <w:bCs/>
          <w:sz w:val="28"/>
          <w:szCs w:val="28"/>
          <w:lang w:val="ru-RU"/>
        </w:rPr>
        <w:t xml:space="preserve">комплексирования всего объёма </w:t>
      </w:r>
      <w:r>
        <w:rPr>
          <w:bCs/>
          <w:sz w:val="28"/>
          <w:szCs w:val="28"/>
          <w:lang w:val="ru-RU"/>
        </w:rPr>
        <w:lastRenderedPageBreak/>
        <w:t xml:space="preserve">доступной информации. </w:t>
      </w:r>
      <w:r w:rsidR="004F6A12" w:rsidRPr="004F6A12">
        <w:rPr>
          <w:bCs/>
          <w:sz w:val="28"/>
          <w:szCs w:val="28"/>
          <w:lang w:val="ru-RU"/>
        </w:rPr>
        <w:t xml:space="preserve">проблема для решения объединения датчиков, необходимая для обеспечения надежного алгоритма локализации. </w:t>
      </w:r>
    </w:p>
    <w:p w:rsidR="00B85B25" w:rsidRDefault="00B85B25" w:rsidP="00814DD8">
      <w:pPr>
        <w:spacing w:line="360" w:lineRule="auto"/>
        <w:ind w:firstLine="708"/>
        <w:jc w:val="both"/>
        <w:rPr>
          <w:bCs/>
          <w:sz w:val="28"/>
          <w:szCs w:val="28"/>
          <w:lang w:val="ru-RU"/>
        </w:rPr>
      </w:pPr>
      <w:r>
        <w:rPr>
          <w:bCs/>
          <w:sz w:val="28"/>
          <w:szCs w:val="28"/>
          <w:lang w:val="ru-RU"/>
        </w:rPr>
        <w:t xml:space="preserve">В частности, </w:t>
      </w:r>
      <w:r w:rsidR="004F6A12" w:rsidRPr="004F6A12">
        <w:rPr>
          <w:bCs/>
          <w:sz w:val="28"/>
          <w:szCs w:val="28"/>
          <w:lang w:val="ru-RU"/>
        </w:rPr>
        <w:t>потребуе</w:t>
      </w:r>
      <w:r>
        <w:rPr>
          <w:bCs/>
          <w:sz w:val="28"/>
          <w:szCs w:val="28"/>
          <w:lang w:val="ru-RU"/>
        </w:rPr>
        <w:t>тся</w:t>
      </w:r>
      <w:r w:rsidR="004F6A12" w:rsidRPr="004F6A12">
        <w:rPr>
          <w:bCs/>
          <w:sz w:val="28"/>
          <w:szCs w:val="28"/>
          <w:lang w:val="ru-RU"/>
        </w:rPr>
        <w:t xml:space="preserve"> объединени</w:t>
      </w:r>
      <w:r>
        <w:rPr>
          <w:bCs/>
          <w:sz w:val="28"/>
          <w:szCs w:val="28"/>
          <w:lang w:val="ru-RU"/>
        </w:rPr>
        <w:t>е</w:t>
      </w:r>
      <w:r w:rsidR="004F6A12" w:rsidRPr="004F6A12">
        <w:rPr>
          <w:bCs/>
          <w:sz w:val="28"/>
          <w:szCs w:val="28"/>
          <w:lang w:val="ru-RU"/>
        </w:rPr>
        <w:t xml:space="preserve"> изображений RGB с </w:t>
      </w:r>
      <w:r>
        <w:rPr>
          <w:bCs/>
          <w:sz w:val="28"/>
          <w:szCs w:val="28"/>
          <w:lang w:val="ru-RU"/>
        </w:rPr>
        <w:t xml:space="preserve">данными о </w:t>
      </w:r>
      <w:r w:rsidR="004F6A12" w:rsidRPr="004F6A12">
        <w:rPr>
          <w:bCs/>
          <w:sz w:val="28"/>
          <w:szCs w:val="28"/>
          <w:lang w:val="ru-RU"/>
        </w:rPr>
        <w:t>глубин</w:t>
      </w:r>
      <w:r>
        <w:rPr>
          <w:bCs/>
          <w:sz w:val="28"/>
          <w:szCs w:val="28"/>
          <w:lang w:val="ru-RU"/>
        </w:rPr>
        <w:t>е</w:t>
      </w:r>
      <w:r w:rsidR="004F6A12" w:rsidRPr="004F6A12">
        <w:rPr>
          <w:bCs/>
          <w:sz w:val="28"/>
          <w:szCs w:val="28"/>
          <w:lang w:val="ru-RU"/>
        </w:rPr>
        <w:t xml:space="preserve"> и IMU для ситуаций с </w:t>
      </w:r>
      <w:r>
        <w:rPr>
          <w:bCs/>
          <w:sz w:val="28"/>
          <w:szCs w:val="28"/>
          <w:lang w:val="ru-RU"/>
        </w:rPr>
        <w:t>низкими разрешениями</w:t>
      </w:r>
      <w:r w:rsidR="004F6A12" w:rsidRPr="004F6A12">
        <w:rPr>
          <w:bCs/>
          <w:sz w:val="28"/>
          <w:szCs w:val="28"/>
          <w:lang w:val="ru-RU"/>
        </w:rPr>
        <w:t xml:space="preserve">, высокой динамикой, </w:t>
      </w:r>
      <w:r>
        <w:rPr>
          <w:bCs/>
          <w:sz w:val="28"/>
          <w:szCs w:val="28"/>
          <w:lang w:val="ru-RU"/>
        </w:rPr>
        <w:t xml:space="preserve">наличием </w:t>
      </w:r>
      <w:r w:rsidR="004F6A12" w:rsidRPr="004F6A12">
        <w:rPr>
          <w:bCs/>
          <w:sz w:val="28"/>
          <w:szCs w:val="28"/>
          <w:lang w:val="ru-RU"/>
        </w:rPr>
        <w:t>отражающи</w:t>
      </w:r>
      <w:r>
        <w:rPr>
          <w:bCs/>
          <w:sz w:val="28"/>
          <w:szCs w:val="28"/>
          <w:lang w:val="ru-RU"/>
        </w:rPr>
        <w:t>х</w:t>
      </w:r>
      <w:r w:rsidR="004F6A12" w:rsidRPr="004F6A12">
        <w:rPr>
          <w:bCs/>
          <w:sz w:val="28"/>
          <w:szCs w:val="28"/>
          <w:lang w:val="ru-RU"/>
        </w:rPr>
        <w:t xml:space="preserve"> поверхностя</w:t>
      </w:r>
      <w:r>
        <w:rPr>
          <w:bCs/>
          <w:sz w:val="28"/>
          <w:szCs w:val="28"/>
          <w:lang w:val="ru-RU"/>
        </w:rPr>
        <w:t>ми</w:t>
      </w:r>
      <w:r w:rsidR="004F6A12" w:rsidRPr="004F6A12">
        <w:rPr>
          <w:bCs/>
          <w:sz w:val="28"/>
          <w:szCs w:val="28"/>
          <w:lang w:val="ru-RU"/>
        </w:rPr>
        <w:t xml:space="preserve"> и</w:t>
      </w:r>
      <w:r>
        <w:rPr>
          <w:bCs/>
          <w:sz w:val="28"/>
          <w:szCs w:val="28"/>
          <w:lang w:val="ru-RU"/>
        </w:rPr>
        <w:t xml:space="preserve"> другими помехами, существующего в реальном окружении</w:t>
      </w:r>
      <w:r w:rsidR="004F6A12" w:rsidRPr="004F6A12">
        <w:rPr>
          <w:bCs/>
          <w:sz w:val="28"/>
          <w:szCs w:val="28"/>
          <w:lang w:val="ru-RU"/>
        </w:rPr>
        <w:t xml:space="preserve">. </w:t>
      </w:r>
    </w:p>
    <w:p w:rsidR="004F6A12" w:rsidRDefault="00B85B25" w:rsidP="00814DD8">
      <w:pPr>
        <w:spacing w:line="360" w:lineRule="auto"/>
        <w:ind w:firstLine="708"/>
        <w:jc w:val="both"/>
        <w:rPr>
          <w:bCs/>
          <w:sz w:val="28"/>
          <w:szCs w:val="28"/>
          <w:lang w:val="ru-RU"/>
        </w:rPr>
      </w:pPr>
      <w:r>
        <w:rPr>
          <w:bCs/>
          <w:sz w:val="28"/>
          <w:szCs w:val="28"/>
          <w:lang w:val="ru-RU"/>
        </w:rPr>
        <w:t xml:space="preserve">Для этого будут </w:t>
      </w:r>
      <w:r w:rsidR="004F6A12" w:rsidRPr="004F6A12">
        <w:rPr>
          <w:bCs/>
          <w:sz w:val="28"/>
          <w:szCs w:val="28"/>
          <w:lang w:val="ru-RU"/>
        </w:rPr>
        <w:t>использова</w:t>
      </w:r>
      <w:r>
        <w:rPr>
          <w:bCs/>
          <w:sz w:val="28"/>
          <w:szCs w:val="28"/>
          <w:lang w:val="ru-RU"/>
        </w:rPr>
        <w:t>ны</w:t>
      </w:r>
      <w:r w:rsidR="004F6A12" w:rsidRPr="004F6A12">
        <w:rPr>
          <w:bCs/>
          <w:sz w:val="28"/>
          <w:szCs w:val="28"/>
          <w:lang w:val="ru-RU"/>
        </w:rPr>
        <w:t xml:space="preserve"> современные методы </w:t>
      </w:r>
      <w:r>
        <w:rPr>
          <w:bCs/>
          <w:sz w:val="28"/>
          <w:szCs w:val="28"/>
          <w:lang w:val="ru-RU"/>
        </w:rPr>
        <w:t xml:space="preserve">искусственного интеллекта и </w:t>
      </w:r>
      <w:r w:rsidR="004F6A12" w:rsidRPr="004F6A12">
        <w:rPr>
          <w:bCs/>
          <w:sz w:val="28"/>
          <w:szCs w:val="28"/>
          <w:lang w:val="ru-RU"/>
        </w:rPr>
        <w:t>машинного обучени</w:t>
      </w:r>
      <w:r w:rsidR="00FF7E70">
        <w:rPr>
          <w:bCs/>
          <w:sz w:val="28"/>
          <w:szCs w:val="28"/>
          <w:lang w:val="ru-RU"/>
        </w:rPr>
        <w:t>я в сочетании с методами оптимизации</w:t>
      </w:r>
      <w:r w:rsidR="004F6A12" w:rsidRPr="004F6A12">
        <w:rPr>
          <w:bCs/>
          <w:sz w:val="28"/>
          <w:szCs w:val="28"/>
          <w:lang w:val="ru-RU"/>
        </w:rPr>
        <w:t>.</w:t>
      </w:r>
    </w:p>
    <w:p w:rsidR="00B85B25" w:rsidRDefault="00FF7E70" w:rsidP="00814DD8">
      <w:pPr>
        <w:spacing w:line="360" w:lineRule="auto"/>
        <w:ind w:firstLine="708"/>
        <w:jc w:val="both"/>
        <w:rPr>
          <w:bCs/>
          <w:sz w:val="28"/>
          <w:szCs w:val="28"/>
          <w:lang w:val="ru-RU"/>
        </w:rPr>
      </w:pPr>
      <w:r>
        <w:rPr>
          <w:bCs/>
          <w:sz w:val="28"/>
          <w:szCs w:val="28"/>
          <w:lang w:val="ru-RU"/>
        </w:rPr>
        <w:t>Для</w:t>
      </w:r>
      <w:r w:rsidR="00B85B25">
        <w:rPr>
          <w:bCs/>
          <w:sz w:val="28"/>
          <w:szCs w:val="28"/>
          <w:lang w:val="ru-RU"/>
        </w:rPr>
        <w:t xml:space="preserve"> позиционирования на НУ будут использованы сжатые-</w:t>
      </w:r>
      <w:r w:rsidR="00B85B25">
        <w:rPr>
          <w:bCs/>
          <w:sz w:val="28"/>
          <w:szCs w:val="28"/>
        </w:rPr>
        <w:t>AI</w:t>
      </w:r>
      <w:r w:rsidR="00B85B25">
        <w:rPr>
          <w:bCs/>
          <w:sz w:val="28"/>
          <w:szCs w:val="28"/>
          <w:lang w:val="ru-RU"/>
        </w:rPr>
        <w:t xml:space="preserve"> модели, обученные на стороне сервера и в последствии оптимизированные для работы на НУ. </w:t>
      </w:r>
    </w:p>
    <w:p w:rsidR="00FF7E70" w:rsidRDefault="00FF7E70" w:rsidP="00814DD8">
      <w:pPr>
        <w:spacing w:line="360" w:lineRule="auto"/>
        <w:ind w:firstLine="708"/>
        <w:jc w:val="both"/>
        <w:rPr>
          <w:bCs/>
          <w:sz w:val="28"/>
          <w:szCs w:val="28"/>
          <w:lang w:val="ru-RU"/>
        </w:rPr>
      </w:pPr>
      <w:r>
        <w:rPr>
          <w:bCs/>
          <w:sz w:val="28"/>
          <w:szCs w:val="28"/>
          <w:lang w:val="ru-RU"/>
        </w:rPr>
        <w:t xml:space="preserve">За основу </w:t>
      </w:r>
      <w:r>
        <w:rPr>
          <w:bCs/>
          <w:sz w:val="28"/>
          <w:szCs w:val="28"/>
        </w:rPr>
        <w:t>AI</w:t>
      </w:r>
      <w:r w:rsidRPr="00FF7E70">
        <w:rPr>
          <w:bCs/>
          <w:sz w:val="28"/>
          <w:szCs w:val="28"/>
          <w:lang w:val="ru-RU"/>
        </w:rPr>
        <w:t>-</w:t>
      </w:r>
      <w:r>
        <w:rPr>
          <w:bCs/>
          <w:sz w:val="28"/>
          <w:szCs w:val="28"/>
          <w:lang w:val="ru-RU"/>
        </w:rPr>
        <w:t>алгоритмов могут быть взяты рекуррентные нейронные сети.</w:t>
      </w:r>
    </w:p>
    <w:p w:rsidR="004F6A12" w:rsidRDefault="00FF7E70" w:rsidP="00814DD8">
      <w:pPr>
        <w:spacing w:line="360" w:lineRule="auto"/>
        <w:ind w:firstLine="708"/>
        <w:jc w:val="both"/>
        <w:rPr>
          <w:bCs/>
          <w:sz w:val="28"/>
          <w:szCs w:val="28"/>
          <w:lang w:val="ru-RU"/>
        </w:rPr>
      </w:pPr>
      <w:r>
        <w:rPr>
          <w:bCs/>
          <w:sz w:val="28"/>
          <w:szCs w:val="28"/>
          <w:lang w:val="ru-RU"/>
        </w:rPr>
        <w:t>Отдельно будет решаться задача позиционирования в случае, когда данных НУ недостаточно – сбои сигналов, краевые случаев итд. Для этого будет разработан специальный</w:t>
      </w:r>
      <w:r w:rsidR="004F6A12" w:rsidRPr="004F6A12">
        <w:rPr>
          <w:bCs/>
          <w:sz w:val="28"/>
          <w:szCs w:val="28"/>
          <w:lang w:val="ru-RU"/>
        </w:rPr>
        <w:t xml:space="preserve"> протокол для связи с сервером (см. </w:t>
      </w:r>
      <w:r>
        <w:rPr>
          <w:bCs/>
          <w:sz w:val="28"/>
          <w:szCs w:val="28"/>
          <w:lang w:val="ru-RU"/>
        </w:rPr>
        <w:t>н</w:t>
      </w:r>
      <w:r w:rsidR="004F6A12" w:rsidRPr="004F6A12">
        <w:rPr>
          <w:bCs/>
          <w:sz w:val="28"/>
          <w:szCs w:val="28"/>
          <w:lang w:val="ru-RU"/>
        </w:rPr>
        <w:t xml:space="preserve">иже), выполняющим более сложные вычислительные задачи, </w:t>
      </w:r>
      <w:r>
        <w:rPr>
          <w:bCs/>
          <w:sz w:val="28"/>
          <w:szCs w:val="28"/>
          <w:lang w:val="ru-RU"/>
        </w:rPr>
        <w:t xml:space="preserve">что позволит решить </w:t>
      </w:r>
      <w:r w:rsidRPr="00FF7E70">
        <w:rPr>
          <w:bCs/>
          <w:sz w:val="28"/>
          <w:szCs w:val="28"/>
          <w:lang w:val="ru-RU"/>
        </w:rPr>
        <w:t>задачу</w:t>
      </w:r>
      <w:r>
        <w:rPr>
          <w:bCs/>
          <w:sz w:val="28"/>
          <w:szCs w:val="28"/>
          <w:lang w:val="ru-RU"/>
        </w:rPr>
        <w:t xml:space="preserve"> реинициализацию алгоритмов позиционирования в случае сбоев</w:t>
      </w:r>
      <w:r w:rsidR="004F6A12" w:rsidRPr="004F6A12">
        <w:rPr>
          <w:bCs/>
          <w:sz w:val="28"/>
          <w:szCs w:val="28"/>
          <w:lang w:val="ru-RU"/>
        </w:rPr>
        <w:t xml:space="preserve">. </w:t>
      </w:r>
      <w:r>
        <w:rPr>
          <w:bCs/>
          <w:sz w:val="28"/>
          <w:szCs w:val="28"/>
          <w:lang w:val="ru-RU"/>
        </w:rPr>
        <w:t xml:space="preserve">Протокол и алгоритм работы с сервером будет учитывать </w:t>
      </w:r>
      <w:r w:rsidR="004F6A12" w:rsidRPr="004F6A12">
        <w:rPr>
          <w:bCs/>
          <w:sz w:val="28"/>
          <w:szCs w:val="28"/>
          <w:lang w:val="ru-RU"/>
        </w:rPr>
        <w:t>ограничен</w:t>
      </w:r>
      <w:r>
        <w:rPr>
          <w:bCs/>
          <w:sz w:val="28"/>
          <w:szCs w:val="28"/>
          <w:lang w:val="ru-RU"/>
        </w:rPr>
        <w:t xml:space="preserve">ия по </w:t>
      </w:r>
      <w:r w:rsidR="004F6A12" w:rsidRPr="004F6A12">
        <w:rPr>
          <w:bCs/>
          <w:sz w:val="28"/>
          <w:szCs w:val="28"/>
          <w:lang w:val="ru-RU"/>
        </w:rPr>
        <w:t xml:space="preserve"> пропускной способност</w:t>
      </w:r>
      <w:r>
        <w:rPr>
          <w:bCs/>
          <w:sz w:val="28"/>
          <w:szCs w:val="28"/>
          <w:lang w:val="ru-RU"/>
        </w:rPr>
        <w:t>и</w:t>
      </w:r>
      <w:r w:rsidR="004F6A12" w:rsidRPr="004F6A12">
        <w:rPr>
          <w:bCs/>
          <w:sz w:val="28"/>
          <w:szCs w:val="28"/>
          <w:lang w:val="ru-RU"/>
        </w:rPr>
        <w:t xml:space="preserve"> </w:t>
      </w:r>
      <w:r>
        <w:rPr>
          <w:bCs/>
          <w:sz w:val="28"/>
          <w:szCs w:val="28"/>
          <w:lang w:val="ru-RU"/>
        </w:rPr>
        <w:t xml:space="preserve">и </w:t>
      </w:r>
      <w:r w:rsidR="004F6A12" w:rsidRPr="004F6A12">
        <w:rPr>
          <w:bCs/>
          <w:sz w:val="28"/>
          <w:szCs w:val="28"/>
          <w:lang w:val="ru-RU"/>
        </w:rPr>
        <w:t>временной задержк</w:t>
      </w:r>
      <w:r>
        <w:rPr>
          <w:bCs/>
          <w:sz w:val="28"/>
          <w:szCs w:val="28"/>
          <w:lang w:val="ru-RU"/>
        </w:rPr>
        <w:t>и канала связи.</w:t>
      </w:r>
    </w:p>
    <w:p w:rsidR="004F6A12" w:rsidRPr="007E7183" w:rsidRDefault="004F6A12" w:rsidP="004F6A12">
      <w:pPr>
        <w:spacing w:line="312" w:lineRule="auto"/>
        <w:ind w:firstLine="708"/>
        <w:jc w:val="both"/>
        <w:rPr>
          <w:bCs/>
          <w:sz w:val="28"/>
          <w:szCs w:val="28"/>
          <w:lang w:val="ru-RU"/>
        </w:rPr>
      </w:pPr>
    </w:p>
    <w:p w:rsidR="004F6A12" w:rsidRPr="00FF7E70" w:rsidRDefault="004F6A12" w:rsidP="001503D1">
      <w:pPr>
        <w:jc w:val="center"/>
        <w:rPr>
          <w:rFonts w:ascii="Calibri" w:eastAsia="Calibri" w:hAnsi="Calibri" w:cs="Calibri"/>
          <w:lang w:val="ru-RU"/>
        </w:rPr>
      </w:pPr>
      <w:bookmarkStart w:id="6" w:name="_dt9bm21pyy4u" w:colFirst="0" w:colLast="0"/>
      <w:bookmarkEnd w:id="6"/>
    </w:p>
    <w:p w:rsidR="00FF7E70" w:rsidRPr="007E7183" w:rsidRDefault="00FF7E70" w:rsidP="00922B26">
      <w:pPr>
        <w:pStyle w:val="2"/>
      </w:pPr>
      <w:bookmarkStart w:id="7" w:name="_Toc91545730"/>
      <w:r w:rsidRPr="007E7183">
        <w:t>Основные датчики</w:t>
      </w:r>
      <w:r w:rsidRPr="00E02C00">
        <w:t xml:space="preserve">, </w:t>
      </w:r>
      <w:r>
        <w:t>необходимые</w:t>
      </w:r>
      <w:r w:rsidRPr="007E7183">
        <w:t xml:space="preserve">  НУ для работы </w:t>
      </w:r>
      <w:r>
        <w:t>вне</w:t>
      </w:r>
      <w:r w:rsidRPr="007E7183">
        <w:t xml:space="preserve"> помещений</w:t>
      </w:r>
      <w:bookmarkEnd w:id="7"/>
    </w:p>
    <w:p w:rsidR="00E02C00" w:rsidRDefault="00E02C00" w:rsidP="001503D1">
      <w:pPr>
        <w:jc w:val="both"/>
        <w:rPr>
          <w:rFonts w:ascii="Calibri" w:eastAsia="Calibri" w:hAnsi="Calibri" w:cs="Calibri"/>
          <w:lang w:val="ru-RU"/>
        </w:rPr>
      </w:pPr>
    </w:p>
    <w:p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Основное отличие от </w:t>
      </w:r>
      <w:r>
        <w:rPr>
          <w:bCs/>
          <w:sz w:val="28"/>
          <w:szCs w:val="28"/>
          <w:lang w:val="ru-RU"/>
        </w:rPr>
        <w:t>навигации внутри</w:t>
      </w:r>
      <w:r w:rsidRPr="00FF7E70">
        <w:rPr>
          <w:rFonts w:eastAsiaTheme="minorHAnsi" w:cstheme="minorBidi"/>
          <w:bCs/>
          <w:sz w:val="28"/>
          <w:szCs w:val="28"/>
          <w:lang w:val="ru-RU"/>
        </w:rPr>
        <w:t xml:space="preserve"> помещения заключается в </w:t>
      </w:r>
      <w:r w:rsidR="00E21C38">
        <w:rPr>
          <w:rFonts w:eastAsiaTheme="minorHAnsi" w:cstheme="minorBidi"/>
          <w:bCs/>
          <w:sz w:val="28"/>
          <w:szCs w:val="28"/>
          <w:lang w:val="ru-RU"/>
        </w:rPr>
        <w:t>нескольких датчиках</w:t>
      </w:r>
      <w:r w:rsidRPr="00FF7E70">
        <w:rPr>
          <w:rFonts w:eastAsiaTheme="minorHAnsi" w:cstheme="minorBidi"/>
          <w:bCs/>
          <w:sz w:val="28"/>
          <w:szCs w:val="28"/>
          <w:lang w:val="ru-RU"/>
        </w:rPr>
        <w:t xml:space="preserve">, более удобных для использования </w:t>
      </w:r>
      <w:r>
        <w:rPr>
          <w:bCs/>
          <w:sz w:val="28"/>
          <w:szCs w:val="28"/>
          <w:lang w:val="ru-RU"/>
        </w:rPr>
        <w:t>вне помещений</w:t>
      </w:r>
      <w:r w:rsidRPr="00FF7E70">
        <w:rPr>
          <w:rFonts w:eastAsiaTheme="minorHAnsi" w:cstheme="minorBidi"/>
          <w:bCs/>
          <w:sz w:val="28"/>
          <w:szCs w:val="28"/>
          <w:lang w:val="ru-RU"/>
        </w:rPr>
        <w:t>:</w:t>
      </w:r>
    </w:p>
    <w:p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 </w:t>
      </w:r>
      <w:r w:rsidR="008415DA">
        <w:rPr>
          <w:bCs/>
          <w:sz w:val="28"/>
          <w:szCs w:val="28"/>
        </w:rPr>
        <w:t>RGB</w:t>
      </w:r>
      <w:r w:rsidR="008415DA" w:rsidRPr="00E21C38">
        <w:rPr>
          <w:bCs/>
          <w:sz w:val="28"/>
          <w:szCs w:val="28"/>
          <w:lang w:val="ru-RU"/>
        </w:rPr>
        <w:t>-</w:t>
      </w:r>
      <w:r w:rsidRPr="00FF7E70">
        <w:rPr>
          <w:rFonts w:eastAsiaTheme="minorHAnsi" w:cstheme="minorBidi"/>
          <w:bCs/>
          <w:sz w:val="28"/>
          <w:szCs w:val="28"/>
          <w:lang w:val="ru-RU"/>
        </w:rPr>
        <w:t>камера</w:t>
      </w:r>
      <w:r>
        <w:rPr>
          <w:bCs/>
          <w:sz w:val="28"/>
          <w:szCs w:val="28"/>
          <w:lang w:val="ru-RU"/>
        </w:rPr>
        <w:t>(ы)</w:t>
      </w:r>
      <w:r w:rsidRPr="00FF7E70">
        <w:rPr>
          <w:rFonts w:eastAsiaTheme="minorHAnsi" w:cstheme="minorBidi"/>
          <w:bCs/>
          <w:sz w:val="28"/>
          <w:szCs w:val="28"/>
          <w:lang w:val="ru-RU"/>
        </w:rPr>
        <w:t xml:space="preserve">. </w:t>
      </w:r>
      <w:r w:rsidR="00E21C38">
        <w:rPr>
          <w:bCs/>
          <w:sz w:val="28"/>
          <w:szCs w:val="28"/>
          <w:lang w:val="ru-RU"/>
        </w:rPr>
        <w:t>В случае вне помещений существует больший выбор камер и их ТТХ лучше. Однако, они</w:t>
      </w:r>
      <w:r w:rsidRPr="00FF7E70">
        <w:rPr>
          <w:rFonts w:eastAsiaTheme="minorHAnsi" w:cstheme="minorBidi"/>
          <w:bCs/>
          <w:sz w:val="28"/>
          <w:szCs w:val="28"/>
          <w:lang w:val="ru-RU"/>
        </w:rPr>
        <w:t xml:space="preserve"> подвержены большему количеству проблем на открытом воздухе, таких как динамический диапазон, проблемы с освещением или грязь на чувствительных поверхностях.</w:t>
      </w:r>
    </w:p>
    <w:p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lastRenderedPageBreak/>
        <w:t xml:space="preserve">- LiDAR </w:t>
      </w:r>
      <w:r w:rsidR="00E21C38">
        <w:rPr>
          <w:bCs/>
          <w:sz w:val="28"/>
          <w:szCs w:val="28"/>
          <w:lang w:val="ru-RU"/>
        </w:rPr>
        <w:t>вместо</w:t>
      </w:r>
      <w:r w:rsidRPr="00FF7E70">
        <w:rPr>
          <w:rFonts w:eastAsiaTheme="minorHAnsi" w:cstheme="minorBidi"/>
          <w:bCs/>
          <w:sz w:val="28"/>
          <w:szCs w:val="28"/>
          <w:lang w:val="ru-RU"/>
        </w:rPr>
        <w:t xml:space="preserve"> камеры глубины. Лазеры, измеряющие время полета, - </w:t>
      </w:r>
      <w:r w:rsidR="00E21C38">
        <w:rPr>
          <w:bCs/>
          <w:sz w:val="28"/>
          <w:szCs w:val="28"/>
          <w:lang w:val="ru-RU"/>
        </w:rPr>
        <w:t>наиболее</w:t>
      </w:r>
      <w:r w:rsidRPr="00FF7E70">
        <w:rPr>
          <w:rFonts w:eastAsiaTheme="minorHAnsi" w:cstheme="minorBidi"/>
          <w:bCs/>
          <w:sz w:val="28"/>
          <w:szCs w:val="28"/>
          <w:lang w:val="ru-RU"/>
        </w:rPr>
        <w:t xml:space="preserve"> точный принцип измерения расстояний. На сегодняшний день лидары - самые надежные датчики для измерения объектов на большом расстоянии (более 100 м). </w:t>
      </w:r>
      <w:r w:rsidR="00E21C38">
        <w:rPr>
          <w:bCs/>
          <w:sz w:val="28"/>
          <w:szCs w:val="28"/>
          <w:lang w:val="ru-RU"/>
        </w:rPr>
        <w:t>Недостатком</w:t>
      </w:r>
      <w:r w:rsidRPr="00FF7E70">
        <w:rPr>
          <w:rFonts w:eastAsiaTheme="minorHAnsi" w:cstheme="minorBidi"/>
          <w:bCs/>
          <w:sz w:val="28"/>
          <w:szCs w:val="28"/>
          <w:lang w:val="ru-RU"/>
        </w:rPr>
        <w:t xml:space="preserve"> </w:t>
      </w:r>
      <w:r w:rsidR="00E21C38">
        <w:rPr>
          <w:bCs/>
          <w:sz w:val="28"/>
          <w:szCs w:val="28"/>
          <w:lang w:val="ru-RU"/>
        </w:rPr>
        <w:t>этого датчика</w:t>
      </w:r>
      <w:r w:rsidRPr="00FF7E70">
        <w:rPr>
          <w:rFonts w:eastAsiaTheme="minorHAnsi" w:cstheme="minorBidi"/>
          <w:bCs/>
          <w:sz w:val="28"/>
          <w:szCs w:val="28"/>
          <w:lang w:val="ru-RU"/>
        </w:rPr>
        <w:t xml:space="preserve"> является разрешение и плотность точек. Примеры производителей </w:t>
      </w:r>
      <w:r w:rsidR="00E21C38">
        <w:rPr>
          <w:bCs/>
          <w:sz w:val="28"/>
          <w:szCs w:val="28"/>
          <w:lang w:val="ru-RU"/>
        </w:rPr>
        <w:t>-</w:t>
      </w:r>
      <w:r w:rsidRPr="00FF7E70">
        <w:rPr>
          <w:rFonts w:eastAsiaTheme="minorHAnsi" w:cstheme="minorBidi"/>
          <w:bCs/>
          <w:sz w:val="28"/>
          <w:szCs w:val="28"/>
          <w:lang w:val="ru-RU"/>
        </w:rPr>
        <w:t xml:space="preserve"> Velodyne или Ouster.</w:t>
      </w:r>
    </w:p>
    <w:p w:rsidR="00FF7E70" w:rsidRPr="00E21C38" w:rsidRDefault="00FF7E70" w:rsidP="00814DD8">
      <w:pPr>
        <w:spacing w:line="360" w:lineRule="auto"/>
        <w:ind w:firstLine="706"/>
        <w:jc w:val="both"/>
        <w:rPr>
          <w:bCs/>
          <w:sz w:val="28"/>
          <w:szCs w:val="28"/>
          <w:lang w:val="ru-RU"/>
        </w:rPr>
      </w:pPr>
      <w:r w:rsidRPr="00FF7E70">
        <w:rPr>
          <w:rFonts w:eastAsiaTheme="minorHAnsi" w:cstheme="minorBidi"/>
          <w:bCs/>
          <w:sz w:val="28"/>
          <w:szCs w:val="28"/>
          <w:lang w:val="ru-RU"/>
        </w:rPr>
        <w:t xml:space="preserve">- IMU </w:t>
      </w:r>
      <w:r w:rsidR="00E21C38">
        <w:rPr>
          <w:rFonts w:eastAsiaTheme="minorHAnsi" w:cstheme="minorBidi"/>
          <w:bCs/>
          <w:sz w:val="28"/>
          <w:szCs w:val="28"/>
          <w:lang w:val="ru-RU"/>
        </w:rPr>
        <w:t xml:space="preserve">по возможности стоит комплексировать </w:t>
      </w:r>
      <w:r w:rsidR="00E21C38">
        <w:rPr>
          <w:bCs/>
          <w:sz w:val="28"/>
          <w:szCs w:val="28"/>
          <w:lang w:val="ru-RU"/>
        </w:rPr>
        <w:t xml:space="preserve">с данными с </w:t>
      </w:r>
      <w:r w:rsidR="00E21C38">
        <w:rPr>
          <w:bCs/>
          <w:sz w:val="28"/>
          <w:szCs w:val="28"/>
        </w:rPr>
        <w:t>CAN</w:t>
      </w:r>
      <w:r w:rsidR="00E21C38" w:rsidRPr="00E21C38">
        <w:rPr>
          <w:bCs/>
          <w:sz w:val="28"/>
          <w:szCs w:val="28"/>
          <w:lang w:val="ru-RU"/>
        </w:rPr>
        <w:t>-</w:t>
      </w:r>
      <w:r w:rsidR="00E21C38">
        <w:rPr>
          <w:bCs/>
          <w:sz w:val="28"/>
          <w:szCs w:val="28"/>
          <w:lang w:val="ru-RU"/>
        </w:rPr>
        <w:t>шины</w:t>
      </w:r>
      <w:r w:rsidR="00C856F8" w:rsidRPr="00C856F8">
        <w:rPr>
          <w:bCs/>
          <w:sz w:val="28"/>
          <w:szCs w:val="28"/>
          <w:lang w:val="ru-RU"/>
        </w:rPr>
        <w:t>,</w:t>
      </w:r>
      <w:r w:rsidR="00E21C38">
        <w:rPr>
          <w:bCs/>
          <w:sz w:val="28"/>
          <w:szCs w:val="28"/>
          <w:lang w:val="ru-RU"/>
        </w:rPr>
        <w:t xml:space="preserve"> в случае использования на автомобиле. Доступный набор данных для комплексирования включает – одометрическую скорость, угол поворота руля, данные высокоточного </w:t>
      </w:r>
      <w:r w:rsidR="00E21C38">
        <w:rPr>
          <w:bCs/>
          <w:sz w:val="28"/>
          <w:szCs w:val="28"/>
        </w:rPr>
        <w:t>IMU</w:t>
      </w:r>
      <w:r w:rsidR="00E21C38" w:rsidRPr="00E21C38">
        <w:rPr>
          <w:bCs/>
          <w:sz w:val="28"/>
          <w:szCs w:val="28"/>
          <w:lang w:val="ru-RU"/>
        </w:rPr>
        <w:t xml:space="preserve"> </w:t>
      </w:r>
      <w:r w:rsidR="00E21C38">
        <w:rPr>
          <w:bCs/>
          <w:sz w:val="28"/>
          <w:szCs w:val="28"/>
          <w:lang w:val="ru-RU"/>
        </w:rPr>
        <w:t>автомобиля.</w:t>
      </w:r>
    </w:p>
    <w:p w:rsidR="00E21C38" w:rsidRPr="00FF7E70" w:rsidRDefault="00E21C38" w:rsidP="00814DD8">
      <w:pPr>
        <w:spacing w:line="360" w:lineRule="auto"/>
        <w:ind w:firstLine="706"/>
        <w:jc w:val="both"/>
        <w:rPr>
          <w:rFonts w:eastAsiaTheme="minorHAnsi" w:cstheme="minorBidi"/>
          <w:bCs/>
          <w:sz w:val="28"/>
          <w:szCs w:val="28"/>
          <w:lang w:val="ru-RU"/>
        </w:rPr>
      </w:pPr>
      <w:r>
        <w:rPr>
          <w:bCs/>
          <w:sz w:val="28"/>
          <w:szCs w:val="28"/>
          <w:lang w:val="ru-RU"/>
        </w:rPr>
        <w:t>- ГНСС, ЛСН сигналы – наиболее доступный источник навигационной информации.</w:t>
      </w:r>
    </w:p>
    <w:p w:rsidR="00FF7E70" w:rsidRDefault="00FF7E70" w:rsidP="00814DD8">
      <w:pPr>
        <w:spacing w:line="360" w:lineRule="auto"/>
        <w:ind w:firstLine="706"/>
        <w:jc w:val="both"/>
        <w:rPr>
          <w:bCs/>
          <w:sz w:val="28"/>
          <w:szCs w:val="28"/>
          <w:lang w:val="ru-RU"/>
        </w:rPr>
      </w:pPr>
      <w:r w:rsidRPr="00FF7E70">
        <w:rPr>
          <w:rFonts w:eastAsiaTheme="minorHAnsi" w:cstheme="minorBidi"/>
          <w:bCs/>
          <w:sz w:val="28"/>
          <w:szCs w:val="28"/>
          <w:lang w:val="ru-RU"/>
        </w:rPr>
        <w:t>- Радиочастотные (RF) сигналы</w:t>
      </w:r>
      <w:r w:rsidR="00E21C38">
        <w:rPr>
          <w:bCs/>
          <w:sz w:val="28"/>
          <w:szCs w:val="28"/>
          <w:lang w:val="ru-RU"/>
        </w:rPr>
        <w:t xml:space="preserve">, включая </w:t>
      </w:r>
      <w:r w:rsidR="00E21C38">
        <w:rPr>
          <w:bCs/>
          <w:sz w:val="28"/>
          <w:szCs w:val="28"/>
        </w:rPr>
        <w:t>Wi</w:t>
      </w:r>
      <w:r w:rsidR="00E21C38" w:rsidRPr="00E21C38">
        <w:rPr>
          <w:bCs/>
          <w:sz w:val="28"/>
          <w:szCs w:val="28"/>
          <w:lang w:val="ru-RU"/>
        </w:rPr>
        <w:t>-</w:t>
      </w:r>
      <w:r w:rsidR="00E21C38">
        <w:rPr>
          <w:bCs/>
          <w:sz w:val="28"/>
          <w:szCs w:val="28"/>
        </w:rPr>
        <w:t>Fi</w:t>
      </w:r>
      <w:r w:rsidR="00E21C38" w:rsidRPr="00E21C38">
        <w:rPr>
          <w:bCs/>
          <w:sz w:val="28"/>
          <w:szCs w:val="28"/>
          <w:lang w:val="ru-RU"/>
        </w:rPr>
        <w:t xml:space="preserve">, </w:t>
      </w:r>
      <w:r w:rsidR="00E21C38">
        <w:rPr>
          <w:bCs/>
          <w:sz w:val="28"/>
          <w:szCs w:val="28"/>
        </w:rPr>
        <w:t>BLE</w:t>
      </w:r>
      <w:r w:rsidR="00E21C38" w:rsidRPr="00E21C38">
        <w:rPr>
          <w:bCs/>
          <w:sz w:val="28"/>
          <w:szCs w:val="28"/>
          <w:lang w:val="ru-RU"/>
        </w:rPr>
        <w:t>.</w:t>
      </w:r>
    </w:p>
    <w:p w:rsidR="00E21C38" w:rsidRPr="00FF7E70" w:rsidRDefault="00E21C38" w:rsidP="00FF7E70">
      <w:pPr>
        <w:spacing w:line="312" w:lineRule="auto"/>
        <w:ind w:firstLine="708"/>
        <w:jc w:val="both"/>
        <w:rPr>
          <w:rFonts w:eastAsiaTheme="minorHAnsi" w:cstheme="minorBidi"/>
          <w:bCs/>
          <w:sz w:val="28"/>
          <w:szCs w:val="28"/>
          <w:lang w:val="ru-RU"/>
        </w:rPr>
      </w:pPr>
    </w:p>
    <w:p w:rsidR="001503D1" w:rsidRDefault="001503D1" w:rsidP="001503D1">
      <w:pPr>
        <w:jc w:val="center"/>
        <w:rPr>
          <w:rFonts w:ascii="Calibri" w:eastAsia="Calibri" w:hAnsi="Calibri" w:cs="Calibri"/>
        </w:rPr>
      </w:pPr>
      <w:bookmarkStart w:id="8" w:name="_6qlj2s7bucr6" w:colFirst="0" w:colLast="0"/>
      <w:bookmarkEnd w:id="8"/>
      <w:r>
        <w:rPr>
          <w:rFonts w:ascii="Calibri" w:eastAsia="Calibri" w:hAnsi="Calibri" w:cs="Calibri"/>
          <w:noProof/>
        </w:rPr>
        <w:drawing>
          <wp:inline distT="114300" distB="114300" distL="114300" distR="114300" wp14:anchorId="38AE5BE3" wp14:editId="1407F493">
            <wp:extent cx="3308513" cy="1864990"/>
            <wp:effectExtent l="0" t="0" r="0" b="0"/>
            <wp:docPr id="2" name="image2.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308513" cy="1864990"/>
                    </a:xfrm>
                    <a:prstGeom prst="rect">
                      <a:avLst/>
                    </a:prstGeom>
                    <a:ln/>
                  </pic:spPr>
                </pic:pic>
              </a:graphicData>
            </a:graphic>
          </wp:inline>
        </w:drawing>
      </w:r>
    </w:p>
    <w:p w:rsidR="001503D1" w:rsidRDefault="001503D1" w:rsidP="001503D1">
      <w:pPr>
        <w:rPr>
          <w:rFonts w:ascii="Calibri" w:eastAsia="Calibri" w:hAnsi="Calibri" w:cs="Calibri"/>
        </w:rPr>
      </w:pPr>
    </w:p>
    <w:p w:rsidR="001503D1" w:rsidRPr="00E21C38" w:rsidRDefault="00E21C38" w:rsidP="00E21C38">
      <w:pPr>
        <w:spacing w:line="312" w:lineRule="auto"/>
        <w:ind w:firstLine="708"/>
        <w:jc w:val="both"/>
        <w:rPr>
          <w:bCs/>
          <w:sz w:val="28"/>
          <w:szCs w:val="28"/>
          <w:lang w:val="ru-RU"/>
        </w:rPr>
      </w:pPr>
      <w:r>
        <w:rPr>
          <w:bCs/>
          <w:sz w:val="28"/>
          <w:szCs w:val="28"/>
          <w:lang w:val="ru-RU"/>
        </w:rPr>
        <w:t>Рис</w:t>
      </w:r>
      <w:r w:rsidR="001503D1" w:rsidRPr="000E582E">
        <w:rPr>
          <w:bCs/>
          <w:sz w:val="28"/>
          <w:szCs w:val="28"/>
          <w:lang w:val="ru-RU"/>
        </w:rPr>
        <w:t xml:space="preserve">. 2. </w:t>
      </w:r>
      <w:r>
        <w:rPr>
          <w:bCs/>
          <w:sz w:val="28"/>
          <w:szCs w:val="28"/>
          <w:lang w:val="ru-RU"/>
        </w:rPr>
        <w:t>Схема</w:t>
      </w:r>
      <w:r w:rsidRPr="000E582E">
        <w:rPr>
          <w:bCs/>
          <w:sz w:val="28"/>
          <w:szCs w:val="28"/>
          <w:lang w:val="ru-RU"/>
        </w:rPr>
        <w:t xml:space="preserve"> </w:t>
      </w:r>
      <w:r>
        <w:rPr>
          <w:bCs/>
          <w:sz w:val="28"/>
          <w:szCs w:val="28"/>
          <w:lang w:val="ru-RU"/>
        </w:rPr>
        <w:t>работы</w:t>
      </w:r>
      <w:r w:rsidRPr="000E582E">
        <w:rPr>
          <w:bCs/>
          <w:sz w:val="28"/>
          <w:szCs w:val="28"/>
          <w:lang w:val="ru-RU"/>
        </w:rPr>
        <w:t xml:space="preserve"> </w:t>
      </w:r>
      <w:r>
        <w:rPr>
          <w:bCs/>
          <w:sz w:val="28"/>
          <w:szCs w:val="28"/>
          <w:lang w:val="ru-RU"/>
        </w:rPr>
        <w:t>системы</w:t>
      </w:r>
      <w:r w:rsidRPr="000E582E">
        <w:rPr>
          <w:bCs/>
          <w:sz w:val="28"/>
          <w:szCs w:val="28"/>
          <w:lang w:val="ru-RU"/>
        </w:rPr>
        <w:t xml:space="preserve"> </w:t>
      </w:r>
      <w:r>
        <w:rPr>
          <w:bCs/>
          <w:sz w:val="28"/>
          <w:szCs w:val="28"/>
          <w:lang w:val="ru-RU"/>
        </w:rPr>
        <w:t>поз</w:t>
      </w:r>
      <w:r w:rsidR="009D6180">
        <w:rPr>
          <w:bCs/>
          <w:sz w:val="28"/>
          <w:szCs w:val="28"/>
          <w:lang w:val="ru-RU"/>
        </w:rPr>
        <w:t>и</w:t>
      </w:r>
      <w:r>
        <w:rPr>
          <w:bCs/>
          <w:sz w:val="28"/>
          <w:szCs w:val="28"/>
          <w:lang w:val="ru-RU"/>
        </w:rPr>
        <w:t>ционирования</w:t>
      </w:r>
      <w:r w:rsidRPr="000E582E">
        <w:rPr>
          <w:bCs/>
          <w:sz w:val="28"/>
          <w:szCs w:val="28"/>
          <w:lang w:val="ru-RU"/>
        </w:rPr>
        <w:t xml:space="preserve"> </w:t>
      </w:r>
      <w:r>
        <w:rPr>
          <w:bCs/>
          <w:sz w:val="28"/>
          <w:szCs w:val="28"/>
          <w:lang w:val="ru-RU"/>
        </w:rPr>
        <w:t>вне</w:t>
      </w:r>
      <w:r w:rsidRPr="000E582E">
        <w:rPr>
          <w:bCs/>
          <w:sz w:val="28"/>
          <w:szCs w:val="28"/>
          <w:lang w:val="ru-RU"/>
        </w:rPr>
        <w:t xml:space="preserve"> </w:t>
      </w:r>
      <w:r>
        <w:rPr>
          <w:bCs/>
          <w:sz w:val="28"/>
          <w:szCs w:val="28"/>
          <w:lang w:val="ru-RU"/>
        </w:rPr>
        <w:t>помещений</w:t>
      </w:r>
      <w:r w:rsidRPr="000E582E">
        <w:rPr>
          <w:bCs/>
          <w:sz w:val="28"/>
          <w:szCs w:val="28"/>
          <w:lang w:val="ru-RU"/>
        </w:rPr>
        <w:t>.</w:t>
      </w:r>
    </w:p>
    <w:p w:rsidR="001503D1" w:rsidRPr="000E582E" w:rsidRDefault="001503D1" w:rsidP="001503D1">
      <w:pPr>
        <w:rPr>
          <w:rFonts w:ascii="Calibri" w:eastAsia="Calibri" w:hAnsi="Calibri" w:cs="Calibri"/>
          <w:lang w:val="ru-RU"/>
        </w:rPr>
      </w:pPr>
    </w:p>
    <w:p w:rsidR="003537A1" w:rsidRPr="003537A1" w:rsidRDefault="003537A1" w:rsidP="00922B26">
      <w:pPr>
        <w:pStyle w:val="2"/>
      </w:pPr>
      <w:bookmarkStart w:id="9" w:name="_Toc91545731"/>
      <w:r w:rsidRPr="007E7183">
        <w:t xml:space="preserve">Основные </w:t>
      </w:r>
      <w:r>
        <w:t>алгоритмы</w:t>
      </w:r>
      <w:r w:rsidRPr="00E02C00">
        <w:t xml:space="preserve">, </w:t>
      </w:r>
      <w:r>
        <w:t>необходимые</w:t>
      </w:r>
      <w:r w:rsidRPr="007E7183">
        <w:t xml:space="preserve">  НУ для работы </w:t>
      </w:r>
      <w:r>
        <w:t>вне</w:t>
      </w:r>
      <w:r w:rsidRPr="007E7183">
        <w:t xml:space="preserve"> помещений</w:t>
      </w:r>
      <w:bookmarkEnd w:id="9"/>
    </w:p>
    <w:p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Используемые алгоритмы </w:t>
      </w:r>
      <w:r w:rsidR="009D6180">
        <w:rPr>
          <w:bCs/>
          <w:sz w:val="28"/>
          <w:szCs w:val="28"/>
          <w:lang w:val="ru-RU"/>
        </w:rPr>
        <w:t>схожи с</w:t>
      </w:r>
      <w:r w:rsidRPr="003537A1">
        <w:rPr>
          <w:bCs/>
          <w:sz w:val="28"/>
          <w:szCs w:val="28"/>
          <w:lang w:val="ru-RU"/>
        </w:rPr>
        <w:t xml:space="preserve"> описанны</w:t>
      </w:r>
      <w:r w:rsidR="009D6180">
        <w:rPr>
          <w:bCs/>
          <w:sz w:val="28"/>
          <w:szCs w:val="28"/>
          <w:lang w:val="ru-RU"/>
        </w:rPr>
        <w:t>ми</w:t>
      </w:r>
      <w:r w:rsidRPr="003537A1">
        <w:rPr>
          <w:bCs/>
          <w:sz w:val="28"/>
          <w:szCs w:val="28"/>
          <w:lang w:val="ru-RU"/>
        </w:rPr>
        <w:t xml:space="preserve"> ранее</w:t>
      </w:r>
      <w:r w:rsidR="009D6180">
        <w:rPr>
          <w:bCs/>
          <w:sz w:val="28"/>
          <w:szCs w:val="28"/>
          <w:lang w:val="ru-RU"/>
        </w:rPr>
        <w:t xml:space="preserve"> для</w:t>
      </w:r>
      <w:r w:rsidRPr="003537A1">
        <w:rPr>
          <w:bCs/>
          <w:sz w:val="28"/>
          <w:szCs w:val="28"/>
          <w:lang w:val="ru-RU"/>
        </w:rPr>
        <w:t xml:space="preserve"> случа</w:t>
      </w:r>
      <w:r w:rsidR="009D6180">
        <w:rPr>
          <w:bCs/>
          <w:sz w:val="28"/>
          <w:szCs w:val="28"/>
          <w:lang w:val="ru-RU"/>
        </w:rPr>
        <w:t>я</w:t>
      </w:r>
      <w:r w:rsidRPr="003537A1">
        <w:rPr>
          <w:bCs/>
          <w:sz w:val="28"/>
          <w:szCs w:val="28"/>
          <w:lang w:val="ru-RU"/>
        </w:rPr>
        <w:t xml:space="preserve"> </w:t>
      </w:r>
      <w:r w:rsidR="009D6180">
        <w:rPr>
          <w:bCs/>
          <w:sz w:val="28"/>
          <w:szCs w:val="28"/>
          <w:lang w:val="ru-RU"/>
        </w:rPr>
        <w:t>навигации внутри</w:t>
      </w:r>
      <w:r w:rsidRPr="003537A1">
        <w:rPr>
          <w:bCs/>
          <w:sz w:val="28"/>
          <w:szCs w:val="28"/>
          <w:lang w:val="ru-RU"/>
        </w:rPr>
        <w:t xml:space="preserve"> помещений. Три основных проблемы, </w:t>
      </w:r>
      <w:r w:rsidR="009D6180">
        <w:rPr>
          <w:bCs/>
          <w:sz w:val="28"/>
          <w:szCs w:val="28"/>
          <w:lang w:val="ru-RU"/>
        </w:rPr>
        <w:t>возникающие вне помещений</w:t>
      </w:r>
      <w:r w:rsidRPr="003537A1">
        <w:rPr>
          <w:bCs/>
          <w:sz w:val="28"/>
          <w:szCs w:val="28"/>
          <w:lang w:val="ru-RU"/>
        </w:rPr>
        <w:t>:</w:t>
      </w:r>
    </w:p>
    <w:p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w:t>
      </w:r>
      <w:r w:rsidR="009D6180">
        <w:rPr>
          <w:bCs/>
          <w:sz w:val="28"/>
          <w:szCs w:val="28"/>
          <w:lang w:val="ru-RU"/>
        </w:rPr>
        <w:t>Сбор и подготовка карт.</w:t>
      </w:r>
    </w:p>
    <w:p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w:t>
      </w:r>
      <w:r w:rsidR="009D6180">
        <w:rPr>
          <w:bCs/>
          <w:sz w:val="28"/>
          <w:szCs w:val="28"/>
          <w:lang w:val="ru-RU"/>
        </w:rPr>
        <w:t>Алгоритмы комплексирования.</w:t>
      </w:r>
      <w:r w:rsidRPr="003537A1">
        <w:rPr>
          <w:bCs/>
          <w:sz w:val="28"/>
          <w:szCs w:val="28"/>
          <w:lang w:val="ru-RU"/>
        </w:rPr>
        <w:t xml:space="preserve"> В этом случае учитыва</w:t>
      </w:r>
      <w:r w:rsidR="009D6180">
        <w:rPr>
          <w:bCs/>
          <w:sz w:val="28"/>
          <w:szCs w:val="28"/>
          <w:lang w:val="ru-RU"/>
        </w:rPr>
        <w:t>е</w:t>
      </w:r>
      <w:r w:rsidRPr="003537A1">
        <w:rPr>
          <w:bCs/>
          <w:sz w:val="28"/>
          <w:szCs w:val="28"/>
          <w:lang w:val="ru-RU"/>
        </w:rPr>
        <w:t xml:space="preserve">тся </w:t>
      </w:r>
      <w:r w:rsidR="009D6180">
        <w:rPr>
          <w:bCs/>
          <w:sz w:val="28"/>
          <w:szCs w:val="28"/>
          <w:lang w:val="ru-RU"/>
        </w:rPr>
        <w:t>больше данных.</w:t>
      </w:r>
    </w:p>
    <w:p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Роль сервера, </w:t>
      </w:r>
      <w:r w:rsidR="009D6180">
        <w:rPr>
          <w:bCs/>
          <w:sz w:val="28"/>
          <w:szCs w:val="28"/>
          <w:lang w:val="ru-RU"/>
        </w:rPr>
        <w:t>позволяющего нивелировать сбои</w:t>
      </w:r>
      <w:r w:rsidRPr="003537A1">
        <w:rPr>
          <w:bCs/>
          <w:sz w:val="28"/>
          <w:szCs w:val="28"/>
          <w:lang w:val="ru-RU"/>
        </w:rPr>
        <w:t>.</w:t>
      </w:r>
    </w:p>
    <w:p w:rsidR="009D6180" w:rsidRDefault="009D6180" w:rsidP="009D6180">
      <w:pPr>
        <w:spacing w:line="312" w:lineRule="auto"/>
        <w:jc w:val="both"/>
        <w:rPr>
          <w:bCs/>
          <w:sz w:val="28"/>
          <w:szCs w:val="28"/>
          <w:lang w:val="ru-RU"/>
        </w:rPr>
      </w:pPr>
    </w:p>
    <w:p w:rsidR="003537A1" w:rsidRPr="009D6180" w:rsidRDefault="003537A1" w:rsidP="00922B26">
      <w:pPr>
        <w:pStyle w:val="2"/>
      </w:pPr>
      <w:bookmarkStart w:id="10" w:name="_Toc91545732"/>
      <w:r w:rsidRPr="009D6180">
        <w:t>Сервер для высокопроизводительных вычислений</w:t>
      </w:r>
      <w:r w:rsidR="009D6180">
        <w:t xml:space="preserve"> (СПО КСО ИН)</w:t>
      </w:r>
      <w:bookmarkEnd w:id="10"/>
    </w:p>
    <w:p w:rsidR="009D6180" w:rsidRDefault="009D6180" w:rsidP="003537A1">
      <w:pPr>
        <w:spacing w:line="312" w:lineRule="auto"/>
        <w:ind w:firstLine="708"/>
        <w:jc w:val="both"/>
        <w:rPr>
          <w:bCs/>
          <w:sz w:val="28"/>
          <w:szCs w:val="28"/>
          <w:lang w:val="ru-RU"/>
        </w:rPr>
      </w:pPr>
    </w:p>
    <w:p w:rsidR="003537A1" w:rsidRPr="003537A1" w:rsidRDefault="009D6180" w:rsidP="00814DD8">
      <w:pPr>
        <w:spacing w:line="360" w:lineRule="auto"/>
        <w:ind w:firstLine="706"/>
        <w:jc w:val="both"/>
        <w:rPr>
          <w:bCs/>
          <w:sz w:val="28"/>
          <w:szCs w:val="28"/>
          <w:lang w:val="ru-RU"/>
        </w:rPr>
      </w:pPr>
      <w:r>
        <w:rPr>
          <w:bCs/>
          <w:sz w:val="28"/>
          <w:szCs w:val="28"/>
          <w:lang w:val="ru-RU"/>
        </w:rPr>
        <w:t xml:space="preserve">НУ </w:t>
      </w:r>
      <w:r w:rsidR="003537A1" w:rsidRPr="003537A1">
        <w:rPr>
          <w:bCs/>
          <w:sz w:val="28"/>
          <w:szCs w:val="28"/>
          <w:lang w:val="ru-RU"/>
        </w:rPr>
        <w:t xml:space="preserve">имеют </w:t>
      </w:r>
      <w:r>
        <w:rPr>
          <w:bCs/>
          <w:sz w:val="28"/>
          <w:szCs w:val="28"/>
          <w:lang w:val="ru-RU"/>
        </w:rPr>
        <w:t xml:space="preserve">ограниченные </w:t>
      </w:r>
      <w:r w:rsidR="003537A1" w:rsidRPr="003537A1">
        <w:rPr>
          <w:bCs/>
          <w:sz w:val="28"/>
          <w:szCs w:val="28"/>
          <w:lang w:val="ru-RU"/>
        </w:rPr>
        <w:t>вычислительн</w:t>
      </w:r>
      <w:r>
        <w:rPr>
          <w:bCs/>
          <w:sz w:val="28"/>
          <w:szCs w:val="28"/>
          <w:lang w:val="ru-RU"/>
        </w:rPr>
        <w:t>ые</w:t>
      </w:r>
      <w:r w:rsidR="003537A1" w:rsidRPr="003537A1">
        <w:rPr>
          <w:bCs/>
          <w:sz w:val="28"/>
          <w:szCs w:val="28"/>
          <w:lang w:val="ru-RU"/>
        </w:rPr>
        <w:t xml:space="preserve"> мощности</w:t>
      </w:r>
      <w:r>
        <w:rPr>
          <w:bCs/>
          <w:sz w:val="28"/>
          <w:szCs w:val="28"/>
          <w:lang w:val="ru-RU"/>
        </w:rPr>
        <w:t xml:space="preserve">, поэтому на них нельзя использовать сложные </w:t>
      </w:r>
      <w:r w:rsidRPr="00814DD8">
        <w:rPr>
          <w:bCs/>
          <w:sz w:val="28"/>
          <w:szCs w:val="28"/>
          <w:lang w:val="ru-RU"/>
        </w:rPr>
        <w:t>AI</w:t>
      </w:r>
      <w:r w:rsidRPr="009D6180">
        <w:rPr>
          <w:bCs/>
          <w:sz w:val="28"/>
          <w:szCs w:val="28"/>
          <w:lang w:val="ru-RU"/>
        </w:rPr>
        <w:t>-</w:t>
      </w:r>
      <w:r>
        <w:rPr>
          <w:bCs/>
          <w:sz w:val="28"/>
          <w:szCs w:val="28"/>
          <w:lang w:val="ru-RU"/>
        </w:rPr>
        <w:t xml:space="preserve">модели. </w:t>
      </w:r>
      <w:r w:rsidR="003537A1" w:rsidRPr="003537A1">
        <w:rPr>
          <w:bCs/>
          <w:sz w:val="28"/>
          <w:szCs w:val="28"/>
          <w:lang w:val="ru-RU"/>
        </w:rPr>
        <w:t xml:space="preserve">Для некоторых задач, таких как </w:t>
      </w:r>
      <w:r>
        <w:rPr>
          <w:bCs/>
          <w:sz w:val="28"/>
          <w:szCs w:val="28"/>
          <w:lang w:val="ru-RU"/>
        </w:rPr>
        <w:t>позиционирование</w:t>
      </w:r>
      <w:r w:rsidR="003537A1" w:rsidRPr="003537A1">
        <w:rPr>
          <w:bCs/>
          <w:sz w:val="28"/>
          <w:szCs w:val="28"/>
          <w:lang w:val="ru-RU"/>
        </w:rPr>
        <w:t xml:space="preserve">, это может не быть проблемой, но высокопроизводительный сервер может </w:t>
      </w:r>
      <w:r>
        <w:rPr>
          <w:bCs/>
          <w:sz w:val="28"/>
          <w:szCs w:val="28"/>
          <w:lang w:val="ru-RU"/>
        </w:rPr>
        <w:t>помогать с реинициализацией алгоритмов в случае сбоев либо недостаточности данных.</w:t>
      </w:r>
    </w:p>
    <w:p w:rsidR="003537A1" w:rsidRPr="003537A1" w:rsidRDefault="003537A1" w:rsidP="00814DD8">
      <w:pPr>
        <w:spacing w:line="360" w:lineRule="auto"/>
        <w:ind w:firstLine="706"/>
        <w:jc w:val="both"/>
        <w:rPr>
          <w:bCs/>
          <w:sz w:val="28"/>
          <w:szCs w:val="28"/>
          <w:lang w:val="ru-RU"/>
        </w:rPr>
      </w:pPr>
    </w:p>
    <w:p w:rsidR="001503D1" w:rsidRPr="00814DD8" w:rsidRDefault="009D6180" w:rsidP="00814DD8">
      <w:pPr>
        <w:spacing w:line="360" w:lineRule="auto"/>
        <w:ind w:firstLine="706"/>
        <w:jc w:val="both"/>
        <w:rPr>
          <w:bCs/>
          <w:sz w:val="28"/>
          <w:szCs w:val="28"/>
          <w:lang w:val="ru-RU"/>
        </w:rPr>
      </w:pPr>
      <w:r>
        <w:rPr>
          <w:bCs/>
          <w:sz w:val="28"/>
          <w:szCs w:val="28"/>
          <w:lang w:val="ru-RU"/>
        </w:rPr>
        <w:t>Отдельные модули сервера будут заниматься хранением и обработкой данных о картах (видео, лазер, глубина) и тренировкой</w:t>
      </w:r>
      <w:r w:rsidRPr="009D6180">
        <w:rPr>
          <w:bCs/>
          <w:sz w:val="28"/>
          <w:szCs w:val="28"/>
          <w:lang w:val="ru-RU"/>
        </w:rPr>
        <w:t xml:space="preserve"> </w:t>
      </w:r>
      <w:r>
        <w:rPr>
          <w:bCs/>
          <w:sz w:val="28"/>
          <w:szCs w:val="28"/>
          <w:lang w:val="ru-RU"/>
        </w:rPr>
        <w:t xml:space="preserve">сжатием и дообучением </w:t>
      </w:r>
      <w:r w:rsidRPr="00814DD8">
        <w:rPr>
          <w:bCs/>
          <w:sz w:val="28"/>
          <w:szCs w:val="28"/>
          <w:lang w:val="ru-RU"/>
        </w:rPr>
        <w:t>AI</w:t>
      </w:r>
      <w:r w:rsidRPr="009D6180">
        <w:rPr>
          <w:bCs/>
          <w:sz w:val="28"/>
          <w:szCs w:val="28"/>
          <w:lang w:val="ru-RU"/>
        </w:rPr>
        <w:t>-</w:t>
      </w:r>
      <w:r>
        <w:rPr>
          <w:bCs/>
          <w:sz w:val="28"/>
          <w:szCs w:val="28"/>
          <w:lang w:val="ru-RU"/>
        </w:rPr>
        <w:t>моделей на основе этих данных</w:t>
      </w:r>
      <w:r w:rsidR="003537A1" w:rsidRPr="003537A1">
        <w:rPr>
          <w:bCs/>
          <w:sz w:val="28"/>
          <w:szCs w:val="28"/>
          <w:lang w:val="ru-RU"/>
        </w:rPr>
        <w:t>.</w:t>
      </w:r>
      <w:r w:rsidR="001503D1" w:rsidRPr="00814DD8">
        <w:rPr>
          <w:bCs/>
          <w:sz w:val="28"/>
          <w:szCs w:val="28"/>
          <w:lang w:val="ru-RU"/>
        </w:rPr>
        <w:br w:type="page"/>
      </w:r>
    </w:p>
    <w:p w:rsidR="00FF4F09" w:rsidRDefault="00FF4F09" w:rsidP="00922B26">
      <w:pPr>
        <w:pStyle w:val="1"/>
        <w:numPr>
          <w:ilvl w:val="0"/>
          <w:numId w:val="2"/>
        </w:numPr>
      </w:pPr>
      <w:bookmarkStart w:id="11" w:name="_Toc91545733"/>
      <w:r>
        <w:lastRenderedPageBreak/>
        <w:t>Обоснование технических решений СПО АТБ-С</w:t>
      </w:r>
      <w:bookmarkEnd w:id="11"/>
    </w:p>
    <w:p w:rsidR="001503D1" w:rsidRPr="001503D1" w:rsidRDefault="001503D1" w:rsidP="001503D1">
      <w:pPr>
        <w:spacing w:line="312" w:lineRule="auto"/>
        <w:jc w:val="both"/>
        <w:rPr>
          <w:bCs/>
          <w:sz w:val="28"/>
          <w:szCs w:val="28"/>
          <w:lang w:val="ru-RU"/>
        </w:rPr>
      </w:pPr>
      <w:r w:rsidRPr="001503D1">
        <w:rPr>
          <w:rFonts w:eastAsia="Calibri"/>
          <w:bCs/>
          <w:sz w:val="28"/>
          <w:szCs w:val="28"/>
          <w:lang w:val="ru-RU"/>
        </w:rPr>
        <w:t>СПО АТБ-С</w:t>
      </w:r>
      <w:r w:rsidRPr="001503D1">
        <w:rPr>
          <w:bCs/>
          <w:sz w:val="28"/>
          <w:szCs w:val="28"/>
          <w:lang w:val="ru-RU"/>
        </w:rPr>
        <w:t xml:space="preserve">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ычислений</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управления питанием и индикации</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связи и передачи данных</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хранения данных</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формирования радиокарты</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формирования массива видеоизображений</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формирования массива данных лазерного сканирования</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заимодействия с СПО МОБ</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 xml:space="preserve">Модуля взаимодействия с </w:t>
      </w:r>
      <w:r w:rsidRPr="00B85B25">
        <w:rPr>
          <w:rFonts w:eastAsia="Calibri"/>
          <w:bCs/>
          <w:sz w:val="28"/>
          <w:szCs w:val="28"/>
          <w:lang w:val="ru-RU"/>
        </w:rPr>
        <w:t>СПО КСО ИН</w:t>
      </w:r>
    </w:p>
    <w:p w:rsidR="001503D1" w:rsidRPr="001503D1" w:rsidRDefault="001503D1" w:rsidP="001503D1">
      <w:pPr>
        <w:rPr>
          <w:lang w:val="ru-RU"/>
        </w:rPr>
      </w:pPr>
    </w:p>
    <w:p w:rsidR="001503D1" w:rsidRDefault="001503D1">
      <w:pPr>
        <w:spacing w:after="160" w:line="259" w:lineRule="auto"/>
        <w:rPr>
          <w:rFonts w:asciiTheme="majorHAnsi" w:eastAsiaTheme="majorEastAsia" w:hAnsiTheme="majorHAnsi" w:cstheme="majorBidi"/>
          <w:color w:val="2F5496" w:themeColor="accent1" w:themeShade="BF"/>
          <w:sz w:val="32"/>
          <w:szCs w:val="32"/>
          <w:lang w:val="ru-RU"/>
        </w:rPr>
      </w:pPr>
      <w:r>
        <w:rPr>
          <w:lang w:val="ru-RU"/>
        </w:rPr>
        <w:br w:type="page"/>
      </w:r>
    </w:p>
    <w:p w:rsidR="00FF4F09" w:rsidRDefault="00FF4F09" w:rsidP="00922B26">
      <w:pPr>
        <w:pStyle w:val="1"/>
        <w:numPr>
          <w:ilvl w:val="0"/>
          <w:numId w:val="2"/>
        </w:numPr>
      </w:pPr>
      <w:bookmarkStart w:id="12" w:name="_Toc91545734"/>
      <w:r>
        <w:lastRenderedPageBreak/>
        <w:t>Обоснование технических решений СПО МОБ</w:t>
      </w:r>
      <w:bookmarkEnd w:id="12"/>
    </w:p>
    <w:p w:rsidR="001503D1" w:rsidRPr="001503D1" w:rsidRDefault="001503D1" w:rsidP="001503D1">
      <w:pPr>
        <w:spacing w:line="312" w:lineRule="auto"/>
        <w:jc w:val="both"/>
        <w:rPr>
          <w:rFonts w:eastAsia="Calibri"/>
          <w:bCs/>
          <w:sz w:val="28"/>
          <w:szCs w:val="28"/>
          <w:lang w:val="ru-RU"/>
        </w:rPr>
      </w:pPr>
      <w:r w:rsidRPr="001503D1">
        <w:rPr>
          <w:rFonts w:eastAsia="Calibri"/>
          <w:bCs/>
          <w:sz w:val="28"/>
          <w:szCs w:val="28"/>
          <w:lang w:val="ru-RU"/>
        </w:rPr>
        <w:t>СПО МОБ</w:t>
      </w:r>
      <w:r w:rsidRPr="001503D1">
        <w:rPr>
          <w:bCs/>
          <w:sz w:val="28"/>
          <w:szCs w:val="28"/>
          <w:lang w:val="ru-RU"/>
        </w:rPr>
        <w:t xml:space="preserve">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ычислений</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управления питанием и индикации</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связи и передачи данных</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хранения данных</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интерфейсов пользователя</w:t>
      </w:r>
    </w:p>
    <w:p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заимодействия с СПО АТБ-С</w:t>
      </w:r>
    </w:p>
    <w:p w:rsidR="001503D1" w:rsidRPr="001503D1" w:rsidRDefault="001503D1" w:rsidP="001503D1">
      <w:pPr>
        <w:spacing w:after="160" w:line="259" w:lineRule="auto"/>
        <w:rPr>
          <w:lang w:val="ru-RU"/>
        </w:rPr>
      </w:pPr>
      <w:r>
        <w:rPr>
          <w:lang w:val="ru-RU"/>
        </w:rPr>
        <w:br w:type="page"/>
      </w:r>
    </w:p>
    <w:p w:rsidR="00FF4F09" w:rsidRDefault="00FF4F09" w:rsidP="00922B26">
      <w:pPr>
        <w:pStyle w:val="1"/>
        <w:numPr>
          <w:ilvl w:val="0"/>
          <w:numId w:val="2"/>
        </w:numPr>
      </w:pPr>
      <w:bookmarkStart w:id="13" w:name="_Toc91545735"/>
      <w:r>
        <w:lastRenderedPageBreak/>
        <w:t>Обоснование технических решений СПО КСО ИН</w:t>
      </w:r>
      <w:bookmarkEnd w:id="13"/>
    </w:p>
    <w:p w:rsidR="001503D1" w:rsidRPr="00522886" w:rsidRDefault="001503D1" w:rsidP="001503D1">
      <w:pPr>
        <w:spacing w:line="312" w:lineRule="auto"/>
        <w:jc w:val="both"/>
        <w:rPr>
          <w:bCs/>
          <w:sz w:val="28"/>
          <w:szCs w:val="28"/>
          <w:lang w:val="ru-RU"/>
        </w:rPr>
      </w:pPr>
      <w:r w:rsidRPr="00522886">
        <w:rPr>
          <w:rFonts w:eastAsia="Calibri"/>
          <w:bCs/>
          <w:sz w:val="28"/>
          <w:szCs w:val="28"/>
          <w:lang w:val="ru-RU"/>
        </w:rPr>
        <w:t xml:space="preserve">СПО КСО ИН </w:t>
      </w:r>
      <w:r w:rsidRPr="00522886">
        <w:rPr>
          <w:bCs/>
          <w:sz w:val="28"/>
          <w:szCs w:val="28"/>
          <w:lang w:val="ru-RU"/>
        </w:rPr>
        <w:t>состоит из модулей:</w:t>
      </w:r>
    </w:p>
    <w:p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 xml:space="preserve">Модуля приёма данных </w:t>
      </w:r>
    </w:p>
    <w:p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предварительной обработки данных радиокарт</w:t>
      </w:r>
    </w:p>
    <w:p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хранения данных</w:t>
      </w:r>
    </w:p>
    <w:p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нейросети модели распространения сигнала</w:t>
      </w:r>
    </w:p>
    <w:p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нейросети для работы с разнородным набором навигационных данных</w:t>
      </w:r>
    </w:p>
    <w:p w:rsidR="001503D1" w:rsidRPr="001503D1" w:rsidRDefault="001503D1" w:rsidP="001503D1">
      <w:pPr>
        <w:numPr>
          <w:ilvl w:val="0"/>
          <w:numId w:val="10"/>
        </w:numPr>
        <w:spacing w:line="312" w:lineRule="auto"/>
        <w:jc w:val="both"/>
        <w:rPr>
          <w:bCs/>
          <w:sz w:val="28"/>
          <w:szCs w:val="28"/>
          <w:lang w:val="ru-RU"/>
        </w:rPr>
      </w:pPr>
      <w:r w:rsidRPr="001503D1">
        <w:rPr>
          <w:bCs/>
          <w:sz w:val="28"/>
          <w:szCs w:val="28"/>
          <w:lang w:val="ru-RU"/>
        </w:rPr>
        <w:t>Модуль анализа и обработки данных радиокарт с применением технологий искусственного интеллекта</w:t>
      </w:r>
    </w:p>
    <w:p w:rsidR="001503D1" w:rsidRPr="001503D1" w:rsidRDefault="001503D1" w:rsidP="001503D1">
      <w:pPr>
        <w:numPr>
          <w:ilvl w:val="0"/>
          <w:numId w:val="10"/>
        </w:numPr>
        <w:spacing w:line="312" w:lineRule="auto"/>
        <w:jc w:val="both"/>
        <w:rPr>
          <w:rStyle w:val="aa"/>
          <w:bCs/>
          <w:sz w:val="28"/>
          <w:szCs w:val="28"/>
          <w:lang w:val="ru-RU"/>
        </w:rPr>
      </w:pPr>
      <w:r w:rsidRPr="001503D1">
        <w:rPr>
          <w:bCs/>
          <w:sz w:val="28"/>
          <w:szCs w:val="28"/>
          <w:lang w:val="ru-RU"/>
        </w:rPr>
        <w:t>Модуль анализа и обработки данных массива видеоизображений с применением технологий искусственного интеллекта</w:t>
      </w:r>
      <w:r w:rsidRPr="001503D1">
        <w:rPr>
          <w:rStyle w:val="aa"/>
          <w:lang w:val="ru-RU"/>
        </w:rPr>
        <w:t xml:space="preserve"> </w:t>
      </w:r>
    </w:p>
    <w:p w:rsidR="001503D1" w:rsidRPr="001503D1" w:rsidRDefault="001503D1" w:rsidP="001503D1">
      <w:pPr>
        <w:numPr>
          <w:ilvl w:val="0"/>
          <w:numId w:val="10"/>
        </w:numPr>
        <w:spacing w:line="312" w:lineRule="auto"/>
        <w:jc w:val="both"/>
        <w:rPr>
          <w:bCs/>
          <w:sz w:val="28"/>
          <w:szCs w:val="28"/>
          <w:lang w:val="ru-RU"/>
        </w:rPr>
      </w:pPr>
      <w:r w:rsidRPr="001503D1">
        <w:rPr>
          <w:bCs/>
          <w:sz w:val="28"/>
          <w:szCs w:val="28"/>
          <w:lang w:val="ru-RU"/>
        </w:rPr>
        <w:t>Модуль анализа и обработки данных массива лазерного сканирования с применением технологий искусственного интеллекта</w:t>
      </w:r>
    </w:p>
    <w:p w:rsidR="001503D1" w:rsidRPr="007A1BD2" w:rsidRDefault="001503D1" w:rsidP="001503D1">
      <w:pPr>
        <w:numPr>
          <w:ilvl w:val="0"/>
          <w:numId w:val="10"/>
        </w:numPr>
        <w:spacing w:line="312" w:lineRule="auto"/>
        <w:jc w:val="both"/>
        <w:rPr>
          <w:bCs/>
          <w:sz w:val="28"/>
          <w:szCs w:val="28"/>
        </w:rPr>
      </w:pPr>
      <w:r w:rsidRPr="007A1BD2">
        <w:rPr>
          <w:bCs/>
          <w:sz w:val="28"/>
          <w:szCs w:val="28"/>
        </w:rPr>
        <w:t xml:space="preserve">Модуля передачи данных </w:t>
      </w:r>
    </w:p>
    <w:p w:rsidR="001503D1" w:rsidRPr="001503D1" w:rsidRDefault="001503D1" w:rsidP="001503D1">
      <w:pPr>
        <w:spacing w:after="160" w:line="259" w:lineRule="auto"/>
        <w:rPr>
          <w:lang w:val="ru-RU"/>
        </w:rPr>
      </w:pPr>
      <w:r>
        <w:rPr>
          <w:lang w:val="ru-RU"/>
        </w:rPr>
        <w:br w:type="page"/>
      </w:r>
    </w:p>
    <w:p w:rsidR="007E5B70" w:rsidRDefault="00FF4F09" w:rsidP="00922B26">
      <w:pPr>
        <w:pStyle w:val="1"/>
        <w:numPr>
          <w:ilvl w:val="0"/>
          <w:numId w:val="2"/>
        </w:numPr>
      </w:pPr>
      <w:bookmarkStart w:id="14" w:name="_Toc91545736"/>
      <w:r>
        <w:lastRenderedPageBreak/>
        <w:t>Описание демонстрационной платформы</w:t>
      </w:r>
      <w:bookmarkEnd w:id="14"/>
    </w:p>
    <w:p w:rsidR="003537A1" w:rsidRDefault="003537A1" w:rsidP="003537A1">
      <w:pPr>
        <w:spacing w:line="312" w:lineRule="auto"/>
        <w:jc w:val="both"/>
        <w:rPr>
          <w:bCs/>
          <w:sz w:val="28"/>
          <w:szCs w:val="28"/>
          <w:lang w:val="ru-RU"/>
        </w:rPr>
      </w:pPr>
    </w:p>
    <w:p w:rsidR="003537A1" w:rsidRDefault="003537A1" w:rsidP="003537A1">
      <w:pPr>
        <w:spacing w:line="312" w:lineRule="auto"/>
        <w:jc w:val="both"/>
        <w:rPr>
          <w:bCs/>
          <w:sz w:val="28"/>
          <w:szCs w:val="28"/>
          <w:lang w:val="ru-RU"/>
        </w:rPr>
      </w:pPr>
      <w:r w:rsidRPr="003537A1">
        <w:rPr>
          <w:bCs/>
          <w:sz w:val="28"/>
          <w:szCs w:val="28"/>
          <w:lang w:val="ru-RU"/>
        </w:rPr>
        <w:t>Для демонстрации возможностей предложенного подхода, передаётся демонстрационная платформа, в составе:</w:t>
      </w:r>
    </w:p>
    <w:p w:rsidR="003537A1" w:rsidRPr="003537A1" w:rsidRDefault="003537A1" w:rsidP="003537A1">
      <w:pPr>
        <w:spacing w:line="312" w:lineRule="auto"/>
        <w:jc w:val="both"/>
        <w:rPr>
          <w:bCs/>
          <w:sz w:val="28"/>
          <w:szCs w:val="28"/>
          <w:lang w:val="ru-RU"/>
        </w:rPr>
      </w:pPr>
      <w:r w:rsidRPr="003537A1">
        <w:rPr>
          <w:bCs/>
          <w:sz w:val="28"/>
          <w:szCs w:val="28"/>
          <w:lang w:val="ru-RU"/>
        </w:rPr>
        <w:t>- Сервер форм-фактора 1U – 1 шт.</w:t>
      </w:r>
    </w:p>
    <w:p w:rsidR="003537A1" w:rsidRPr="003537A1" w:rsidRDefault="003537A1" w:rsidP="003537A1">
      <w:pPr>
        <w:spacing w:line="312" w:lineRule="auto"/>
        <w:jc w:val="both"/>
        <w:rPr>
          <w:bCs/>
          <w:sz w:val="28"/>
          <w:szCs w:val="28"/>
          <w:lang w:val="ru-RU"/>
        </w:rPr>
      </w:pPr>
      <w:r w:rsidRPr="003537A1">
        <w:rPr>
          <w:bCs/>
          <w:sz w:val="28"/>
          <w:szCs w:val="28"/>
          <w:lang w:val="ru-RU"/>
        </w:rPr>
        <w:t>- Смартфон с ОС Андроид для демонстрации работы с радиокартой (сбор</w:t>
      </w:r>
    </w:p>
    <w:p w:rsidR="003537A1" w:rsidRDefault="003537A1" w:rsidP="003537A1">
      <w:pPr>
        <w:spacing w:line="312" w:lineRule="auto"/>
        <w:jc w:val="both"/>
        <w:rPr>
          <w:bCs/>
          <w:sz w:val="28"/>
          <w:szCs w:val="28"/>
          <w:lang w:val="ru-RU"/>
        </w:rPr>
      </w:pPr>
      <w:r w:rsidRPr="003537A1">
        <w:rPr>
          <w:bCs/>
          <w:sz w:val="28"/>
          <w:szCs w:val="28"/>
          <w:lang w:val="ru-RU"/>
        </w:rPr>
        <w:t>радиокарты вдоль траектории и позиционирование внутри и вне помещений) – 1 шт.</w:t>
      </w:r>
    </w:p>
    <w:p w:rsidR="003537A1" w:rsidRDefault="003537A1" w:rsidP="003537A1">
      <w:pPr>
        <w:spacing w:line="312" w:lineRule="auto"/>
        <w:jc w:val="both"/>
        <w:rPr>
          <w:bCs/>
          <w:sz w:val="28"/>
          <w:szCs w:val="28"/>
          <w:lang w:val="ru-RU"/>
        </w:rPr>
      </w:pPr>
      <w:r w:rsidRPr="003537A1">
        <w:rPr>
          <w:bCs/>
          <w:sz w:val="28"/>
          <w:szCs w:val="28"/>
          <w:lang w:val="ru-RU"/>
        </w:rPr>
        <w:t>- BLE-маяк для демонстрации работы с радиокартой - 30 шт.</w:t>
      </w:r>
    </w:p>
    <w:p w:rsidR="003537A1" w:rsidRDefault="003537A1" w:rsidP="003537A1">
      <w:pPr>
        <w:spacing w:line="312" w:lineRule="auto"/>
        <w:jc w:val="both"/>
        <w:rPr>
          <w:bCs/>
          <w:sz w:val="28"/>
          <w:szCs w:val="28"/>
          <w:lang w:val="ru-RU"/>
        </w:rPr>
      </w:pPr>
      <w:r w:rsidRPr="003537A1">
        <w:rPr>
          <w:bCs/>
          <w:sz w:val="28"/>
          <w:szCs w:val="28"/>
          <w:lang w:val="ru-RU"/>
        </w:rPr>
        <w:t xml:space="preserve">- </w:t>
      </w:r>
      <w:r>
        <w:rPr>
          <w:bCs/>
          <w:sz w:val="28"/>
          <w:szCs w:val="28"/>
          <w:lang w:val="ru-RU"/>
        </w:rPr>
        <w:t>АРМ, позволяющего управлять данными о картах, а также визуализировать положение объектов.</w:t>
      </w:r>
    </w:p>
    <w:p w:rsidR="003537A1" w:rsidRDefault="003537A1" w:rsidP="003537A1">
      <w:pPr>
        <w:spacing w:line="312" w:lineRule="auto"/>
        <w:jc w:val="both"/>
        <w:rPr>
          <w:bCs/>
          <w:sz w:val="28"/>
          <w:szCs w:val="28"/>
          <w:lang w:val="ru-RU"/>
        </w:rPr>
      </w:pPr>
      <w:r>
        <w:rPr>
          <w:bCs/>
          <w:sz w:val="28"/>
          <w:szCs w:val="28"/>
          <w:lang w:val="ru-RU"/>
        </w:rPr>
        <w:t>- Специального мобильного приложения, позволяющего решать задачи позиционирования внутри и вне помещений с и</w:t>
      </w:r>
      <w:r w:rsidR="00C856F8">
        <w:rPr>
          <w:bCs/>
          <w:sz w:val="28"/>
          <w:szCs w:val="28"/>
        </w:rPr>
        <w:t>c</w:t>
      </w:r>
      <w:r>
        <w:rPr>
          <w:bCs/>
          <w:sz w:val="28"/>
          <w:szCs w:val="28"/>
          <w:lang w:val="ru-RU"/>
        </w:rPr>
        <w:t xml:space="preserve">пользованием данных ГНСС,   </w:t>
      </w:r>
      <w:r>
        <w:rPr>
          <w:bCs/>
          <w:sz w:val="28"/>
          <w:szCs w:val="28"/>
        </w:rPr>
        <w:t>IMU</w:t>
      </w:r>
      <w:r w:rsidRPr="003537A1">
        <w:rPr>
          <w:bCs/>
          <w:sz w:val="28"/>
          <w:szCs w:val="28"/>
          <w:lang w:val="ru-RU"/>
        </w:rPr>
        <w:t xml:space="preserve">, </w:t>
      </w:r>
      <w:r>
        <w:rPr>
          <w:bCs/>
          <w:sz w:val="28"/>
          <w:szCs w:val="28"/>
        </w:rPr>
        <w:t>BLE</w:t>
      </w:r>
      <w:r w:rsidRPr="003537A1">
        <w:rPr>
          <w:bCs/>
          <w:sz w:val="28"/>
          <w:szCs w:val="28"/>
          <w:lang w:val="ru-RU"/>
        </w:rPr>
        <w:t xml:space="preserve">, </w:t>
      </w:r>
      <w:r>
        <w:rPr>
          <w:bCs/>
          <w:sz w:val="28"/>
          <w:szCs w:val="28"/>
        </w:rPr>
        <w:t>Wi</w:t>
      </w:r>
      <w:r w:rsidRPr="003537A1">
        <w:rPr>
          <w:bCs/>
          <w:sz w:val="28"/>
          <w:szCs w:val="28"/>
          <w:lang w:val="ru-RU"/>
        </w:rPr>
        <w:t>-</w:t>
      </w:r>
      <w:r>
        <w:rPr>
          <w:bCs/>
          <w:sz w:val="28"/>
          <w:szCs w:val="28"/>
        </w:rPr>
        <w:t>Fi</w:t>
      </w:r>
      <w:r w:rsidRPr="003537A1">
        <w:rPr>
          <w:bCs/>
          <w:sz w:val="28"/>
          <w:szCs w:val="28"/>
          <w:lang w:val="ru-RU"/>
        </w:rPr>
        <w:t>.</w:t>
      </w:r>
    </w:p>
    <w:p w:rsidR="003537A1" w:rsidRDefault="003537A1" w:rsidP="003537A1">
      <w:pPr>
        <w:spacing w:line="312" w:lineRule="auto"/>
        <w:jc w:val="both"/>
        <w:rPr>
          <w:bCs/>
          <w:sz w:val="28"/>
          <w:szCs w:val="28"/>
          <w:lang w:val="ru-RU"/>
        </w:rPr>
      </w:pPr>
    </w:p>
    <w:p w:rsidR="003537A1" w:rsidRPr="003537A1" w:rsidRDefault="003537A1" w:rsidP="003537A1">
      <w:pPr>
        <w:spacing w:line="312" w:lineRule="auto"/>
        <w:jc w:val="both"/>
        <w:rPr>
          <w:bCs/>
          <w:sz w:val="28"/>
          <w:szCs w:val="28"/>
          <w:lang w:val="ru-RU"/>
        </w:rPr>
      </w:pPr>
      <w:r>
        <w:rPr>
          <w:bCs/>
          <w:sz w:val="28"/>
          <w:szCs w:val="28"/>
          <w:lang w:val="ru-RU"/>
        </w:rPr>
        <w:t>Руководство пользователя демонстрационной платформы представлено в Приложении 1.</w:t>
      </w:r>
    </w:p>
    <w:p w:rsidR="00814DD8" w:rsidRDefault="00814DD8">
      <w:pPr>
        <w:spacing w:after="160" w:line="259" w:lineRule="auto"/>
        <w:rPr>
          <w:bCs/>
          <w:sz w:val="28"/>
          <w:szCs w:val="28"/>
          <w:lang w:val="ru-RU"/>
        </w:rPr>
      </w:pPr>
      <w:r>
        <w:rPr>
          <w:bCs/>
          <w:sz w:val="28"/>
          <w:szCs w:val="28"/>
          <w:lang w:val="ru-RU"/>
        </w:rPr>
        <w:br w:type="page"/>
      </w:r>
    </w:p>
    <w:p w:rsidR="00814DD8" w:rsidRPr="00E432EB" w:rsidRDefault="00814DD8" w:rsidP="00922B26">
      <w:pPr>
        <w:pStyle w:val="1"/>
        <w:numPr>
          <w:ilvl w:val="0"/>
          <w:numId w:val="2"/>
        </w:numPr>
      </w:pPr>
      <w:bookmarkStart w:id="15" w:name="_Toc91545737"/>
      <w:r w:rsidRPr="00E432EB">
        <w:lastRenderedPageBreak/>
        <w:t xml:space="preserve">Использование алгоритма </w:t>
      </w:r>
      <w:r w:rsidRPr="00E432EB">
        <w:rPr>
          <w:rFonts w:eastAsia="Yu Mincho" w:hint="eastAsia"/>
          <w:lang w:eastAsia="ja-JP"/>
        </w:rPr>
        <w:t>O</w:t>
      </w:r>
      <w:r w:rsidRPr="00E432EB">
        <w:rPr>
          <w:rFonts w:eastAsia="Yu Mincho"/>
          <w:lang w:eastAsia="ja-JP"/>
        </w:rPr>
        <w:t>RB-SLAM</w:t>
      </w:r>
      <w:bookmarkEnd w:id="15"/>
      <w:r w:rsidRPr="00E432EB">
        <w:t xml:space="preserve"> </w:t>
      </w:r>
    </w:p>
    <w:p w:rsidR="00E432EB" w:rsidRPr="00E432EB" w:rsidRDefault="00E432EB" w:rsidP="00922B26">
      <w:pPr>
        <w:pStyle w:val="2"/>
      </w:pPr>
      <w:bookmarkStart w:id="16" w:name="_Toc91460030"/>
      <w:bookmarkStart w:id="17" w:name="_Toc91545738"/>
      <w:r w:rsidRPr="00E432EB">
        <w:t>Введение</w:t>
      </w:r>
      <w:bookmarkEnd w:id="16"/>
      <w:bookmarkEnd w:id="17"/>
    </w:p>
    <w:p w:rsidR="00E432EB" w:rsidRPr="00E432EB" w:rsidRDefault="00E432EB" w:rsidP="00E432EB">
      <w:pPr>
        <w:pStyle w:val="ad"/>
        <w:spacing w:line="360" w:lineRule="auto"/>
        <w:ind w:firstLine="708"/>
        <w:rPr>
          <w:szCs w:val="28"/>
          <w:lang w:val="ru-RU"/>
        </w:rPr>
      </w:pPr>
      <w:r w:rsidRPr="00E432EB">
        <w:rPr>
          <w:szCs w:val="28"/>
          <w:lang w:val="ru-RU"/>
        </w:rPr>
        <w:t>Одной из основных задач, связанных с проблемой навигации, является построение локальной карты. Данная задача как правило решается алгоритмами SLAM - одновременной локализации и навигации. Среди современных алгоритмов SLAM можно выбрать несколько основных методов которые будут решать задачу в выбранном контексте максимально эффективно.</w:t>
      </w:r>
    </w:p>
    <w:p w:rsidR="00E432EB" w:rsidRPr="00E432EB" w:rsidRDefault="00E432EB" w:rsidP="00E432EB">
      <w:pPr>
        <w:pStyle w:val="ad"/>
        <w:spacing w:line="360" w:lineRule="auto"/>
        <w:ind w:firstLine="708"/>
        <w:rPr>
          <w:szCs w:val="28"/>
          <w:lang w:val="ru-RU"/>
        </w:rPr>
      </w:pPr>
      <w:r w:rsidRPr="00E432EB">
        <w:rPr>
          <w:szCs w:val="28"/>
          <w:lang w:val="ru-RU"/>
        </w:rPr>
        <w:t>В этом документе представлен алгоритм ORB-</w:t>
      </w:r>
      <w:bookmarkStart w:id="18" w:name="ZOTERO_BREF_10zj3ThWnrt7"/>
      <w:r w:rsidRPr="00E432EB">
        <w:rPr>
          <w:szCs w:val="28"/>
          <w:lang w:val="ru-RU"/>
        </w:rPr>
        <w:t>SLAM</w:t>
      </w:r>
      <w:bookmarkEnd w:id="18"/>
      <w:r w:rsidRPr="00E432EB">
        <w:rPr>
          <w:szCs w:val="28"/>
          <w:lang w:val="ru-RU"/>
        </w:rPr>
        <w:fldChar w:fldCharType="begin"/>
      </w:r>
      <w:r w:rsidR="00E330C1">
        <w:rPr>
          <w:szCs w:val="28"/>
          <w:lang w:val="ru-RU"/>
        </w:rPr>
        <w:instrText xml:space="preserve"> ADDIN ZOTERO_ITEM CSL_CITATION {"citationID":"AbB5dnAE","properties":{"formattedCitation":"[1], [2]","plainCitation":"[1], [2]","noteIndex":0},"citationItems":[{"id":"E8xjfeaT/Bi7GW7pm","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id":"E8xjfeaT/vqw734Cv","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E432EB">
        <w:rPr>
          <w:szCs w:val="28"/>
          <w:lang w:val="ru-RU"/>
        </w:rPr>
        <w:fldChar w:fldCharType="separate"/>
      </w:r>
      <w:r w:rsidRPr="00E432EB">
        <w:rPr>
          <w:szCs w:val="28"/>
          <w:lang w:val="ru-RU"/>
        </w:rPr>
        <w:t>[1], [2]</w:t>
      </w:r>
      <w:r w:rsidRPr="00E432EB">
        <w:rPr>
          <w:szCs w:val="28"/>
          <w:lang w:val="ru-RU"/>
        </w:rPr>
        <w:fldChar w:fldCharType="end"/>
      </w:r>
      <w:r w:rsidRPr="00E432EB">
        <w:rPr>
          <w:szCs w:val="28"/>
          <w:lang w:val="ru-RU"/>
        </w:rPr>
        <w:t>, функциональная система SLAM, работающая в реальном времени в малых и больших помещениях и на открытом воздухе. Система устойчива к серьезным помехам от движения, позволяет работать с картами больших масштабов, обладает возможностью записывать большие участки маршрута в карту. Алгоритм также включает в себя полную автоматическую инициализацию. Система использует одни и те же функции для всех задач SLAM: отслеживание, отображение, перемещение и замыкание цикла. Стратегия алгоритма обеспечивает надежную работу построения карты и навигации. Алгоритм создает компактную и отслеживаемую карту, которая увеличивается только при изменении содержимого сцены, что позволяет не пересоздавать карту заново, а динамически дополнять существующее представление карты.</w:t>
      </w:r>
    </w:p>
    <w:p w:rsidR="00E432EB" w:rsidRPr="00E432EB" w:rsidRDefault="00E432EB" w:rsidP="00E432EB">
      <w:pPr>
        <w:pStyle w:val="ad"/>
        <w:spacing w:line="360" w:lineRule="auto"/>
        <w:ind w:firstLine="708"/>
        <w:rPr>
          <w:szCs w:val="28"/>
          <w:lang w:val="ru-RU"/>
        </w:rPr>
      </w:pPr>
      <w:r w:rsidRPr="00E432EB">
        <w:rPr>
          <w:szCs w:val="28"/>
          <w:lang w:val="ru-RU"/>
        </w:rPr>
        <w:t>Одним из наиболее надёжных, проверенных и развитых алгоритмов является ORB-SLAM. Алгоритм соответствует основным критериям простоты, надёжности и производительности для работы в системах реального времени. Существующие аналоги незначительно отличаются по производительности, при необходимости, интеграция алгоритма ORB-SLAM позволяет без значительных усилий заменить элементы данного алгоритма на аналогичные решения. По тестам производительности, ORB-SLAM равен или превосходит аналогичные подходы. Код алгоритма полностью находится в открытом доступе.</w:t>
      </w:r>
    </w:p>
    <w:p w:rsidR="00E432EB" w:rsidRPr="00E432EB" w:rsidRDefault="00E432EB" w:rsidP="00E432EB">
      <w:pPr>
        <w:pStyle w:val="ad"/>
        <w:spacing w:line="360" w:lineRule="auto"/>
        <w:ind w:firstLine="708"/>
        <w:rPr>
          <w:szCs w:val="28"/>
          <w:lang w:val="ru-RU"/>
        </w:rPr>
      </w:pPr>
      <w:r w:rsidRPr="00E432EB">
        <w:rPr>
          <w:szCs w:val="28"/>
          <w:lang w:val="ru-RU"/>
        </w:rPr>
        <w:lastRenderedPageBreak/>
        <w:t xml:space="preserve">Обновлённая версия ORB-SLAM 3 </w:t>
      </w:r>
      <w:r w:rsidRPr="00E432EB">
        <w:rPr>
          <w:szCs w:val="28"/>
          <w:lang w:val="ru-RU"/>
        </w:rPr>
        <w:fldChar w:fldCharType="begin"/>
      </w:r>
      <w:r w:rsidR="00E330C1">
        <w:rPr>
          <w:szCs w:val="28"/>
          <w:lang w:val="ru-RU"/>
        </w:rPr>
        <w:instrText xml:space="preserve"> ADDIN ZOTERO_ITEM CSL_CITATION {"citationID":"rKUnvrqe","properties":{"formattedCitation":"[2]","plainCitation":"[2]","noteIndex":0},"citationItems":[{"id":"E8xjfeaT/vqw734Cv","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E432EB">
        <w:rPr>
          <w:szCs w:val="28"/>
          <w:lang w:val="ru-RU"/>
        </w:rPr>
        <w:fldChar w:fldCharType="separate"/>
      </w:r>
      <w:r w:rsidRPr="00E432EB">
        <w:rPr>
          <w:szCs w:val="28"/>
          <w:lang w:val="ru-RU"/>
        </w:rPr>
        <w:t>[2]</w:t>
      </w:r>
      <w:r w:rsidRPr="00E432EB">
        <w:rPr>
          <w:szCs w:val="28"/>
          <w:lang w:val="ru-RU"/>
        </w:rPr>
        <w:fldChar w:fldCharType="end"/>
      </w:r>
      <w:r w:rsidRPr="00E432EB">
        <w:rPr>
          <w:szCs w:val="28"/>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rsidR="00E432EB" w:rsidRPr="00E432EB" w:rsidRDefault="00E432EB" w:rsidP="00E432EB">
      <w:pPr>
        <w:pStyle w:val="ad"/>
        <w:spacing w:line="360" w:lineRule="auto"/>
        <w:ind w:firstLine="708"/>
        <w:rPr>
          <w:szCs w:val="28"/>
          <w:lang w:val="ru-RU"/>
        </w:rPr>
      </w:pPr>
      <w:r w:rsidRPr="00E432EB">
        <w:rPr>
          <w:szCs w:val="28"/>
          <w:lang w:val="ru-RU"/>
        </w:rPr>
        <w:t>Средняя точность ORB-SLAM3 - 3,6 см для набора данных EuRoC</w:t>
      </w:r>
      <w:r w:rsidRPr="00E432EB">
        <w:rPr>
          <w:szCs w:val="28"/>
          <w:lang w:val="ru-RU"/>
        </w:rPr>
        <w:fldChar w:fldCharType="begin"/>
      </w:r>
      <w:r w:rsidR="00E330C1">
        <w:rPr>
          <w:szCs w:val="28"/>
          <w:lang w:val="ru-RU"/>
        </w:rPr>
        <w:instrText xml:space="preserve"> ADDIN ZOTERO_ITEM CSL_CITATION {"citationID":"pSTnvonz","properties":{"formattedCitation":"[3]","plainCitation":"[3]","noteIndex":0},"citationItems":[{"id":"E8xjfeaT/U5QrmpzI","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sidRPr="00E432EB">
        <w:rPr>
          <w:szCs w:val="28"/>
          <w:lang w:val="ru-RU"/>
        </w:rPr>
        <w:fldChar w:fldCharType="separate"/>
      </w:r>
      <w:r w:rsidRPr="00E432EB">
        <w:rPr>
          <w:szCs w:val="28"/>
          <w:lang w:val="ru-RU"/>
        </w:rPr>
        <w:t>[3]</w:t>
      </w:r>
      <w:r w:rsidRPr="00E432EB">
        <w:rPr>
          <w:szCs w:val="28"/>
          <w:lang w:val="ru-RU"/>
        </w:rPr>
        <w:fldChar w:fldCharType="end"/>
      </w:r>
      <w:r w:rsidRPr="00E432EB">
        <w:rPr>
          <w:szCs w:val="28"/>
          <w:lang w:val="ru-RU"/>
        </w:rPr>
        <w:t xml:space="preserve"> и 9 мм для набора данных TUM-VI (сцена AR / VR), использует портативные устройства для быстрого перемещения.</w:t>
      </w:r>
    </w:p>
    <w:p w:rsidR="00E432EB" w:rsidRPr="00E432EB" w:rsidRDefault="00E432EB" w:rsidP="00E432EB">
      <w:pPr>
        <w:pStyle w:val="ad"/>
        <w:spacing w:line="360" w:lineRule="auto"/>
        <w:rPr>
          <w:szCs w:val="28"/>
          <w:lang w:val="ru-RU"/>
        </w:rPr>
      </w:pPr>
      <w:r w:rsidRPr="00E432EB">
        <w:rPr>
          <w:szCs w:val="28"/>
          <w:lang w:val="ru-RU"/>
        </w:rPr>
        <w:t>Подробнее о свойствах и работе самого алгоритма ORB-SLAM далее.</w:t>
      </w:r>
      <w:r w:rsidRPr="00E432EB">
        <w:rPr>
          <w:szCs w:val="28"/>
          <w:lang w:val="ru-RU"/>
        </w:rPr>
        <w:br w:type="page"/>
      </w:r>
    </w:p>
    <w:p w:rsidR="00E432EB" w:rsidRPr="00E432EB" w:rsidRDefault="00E432EB" w:rsidP="00922B26">
      <w:pPr>
        <w:pStyle w:val="2"/>
      </w:pPr>
      <w:bookmarkStart w:id="19" w:name="__RefHeading___Toc1499_4198705801"/>
      <w:bookmarkStart w:id="20" w:name="_Toc91460031"/>
      <w:bookmarkStart w:id="21" w:name="_Toc91545739"/>
      <w:bookmarkEnd w:id="19"/>
      <w:r w:rsidRPr="00E432EB">
        <w:lastRenderedPageBreak/>
        <w:t>Работы в области SLAM</w:t>
      </w:r>
      <w:bookmarkEnd w:id="20"/>
      <w:bookmarkEnd w:id="21"/>
    </w:p>
    <w:p w:rsidR="00E432EB" w:rsidRPr="00E432EB" w:rsidRDefault="00E432EB" w:rsidP="00E432EB">
      <w:pPr>
        <w:spacing w:line="360" w:lineRule="auto"/>
        <w:ind w:firstLine="708"/>
        <w:rPr>
          <w:rFonts w:eastAsia="Yu Mincho"/>
          <w:sz w:val="28"/>
          <w:szCs w:val="28"/>
          <w:lang w:val="ru-RU" w:eastAsia="ja-JP"/>
        </w:rPr>
      </w:pPr>
      <w:r w:rsidRPr="00E432EB">
        <w:rPr>
          <w:sz w:val="28"/>
          <w:szCs w:val="28"/>
          <w:lang w:val="ru-RU"/>
        </w:rPr>
        <w:t xml:space="preserve">Алгоритм </w:t>
      </w:r>
      <w:r w:rsidRPr="00E432EB">
        <w:rPr>
          <w:rFonts w:eastAsia="Yu Mincho" w:hint="eastAsia"/>
          <w:sz w:val="28"/>
          <w:szCs w:val="28"/>
          <w:lang w:val="ru-RU" w:eastAsia="ja-JP"/>
        </w:rPr>
        <w:t>O</w:t>
      </w:r>
      <w:r w:rsidRPr="00E432EB">
        <w:rPr>
          <w:rFonts w:eastAsia="Yu Mincho"/>
          <w:sz w:val="28"/>
          <w:szCs w:val="28"/>
          <w:lang w:val="ru-RU" w:eastAsia="ja-JP"/>
        </w:rPr>
        <w:t xml:space="preserve">RB-SLAM является многолетней разработкой, более поздние версии этого алгоритма были доработками предыдущих. Существуют и другие алгоритмы </w:t>
      </w:r>
      <w:r w:rsidRPr="00E432EB">
        <w:rPr>
          <w:rFonts w:eastAsia="Yu Mincho" w:hint="eastAsia"/>
          <w:sz w:val="28"/>
          <w:szCs w:val="28"/>
          <w:lang w:val="ru-RU" w:eastAsia="ja-JP"/>
        </w:rPr>
        <w:t>S</w:t>
      </w:r>
      <w:r w:rsidRPr="00E432EB">
        <w:rPr>
          <w:rFonts w:eastAsia="Yu Mincho"/>
          <w:sz w:val="28"/>
          <w:szCs w:val="28"/>
          <w:lang w:val="ru-RU" w:eastAsia="ja-JP"/>
        </w:rPr>
        <w:t>LAM с похожими характеристиками.</w:t>
      </w:r>
    </w:p>
    <w:p w:rsidR="00E432EB" w:rsidRPr="00E432EB" w:rsidRDefault="00E432EB" w:rsidP="00E432EB">
      <w:pPr>
        <w:spacing w:line="360" w:lineRule="auto"/>
        <w:rPr>
          <w:rFonts w:eastAsia="Yu Mincho"/>
          <w:sz w:val="28"/>
          <w:szCs w:val="28"/>
          <w:lang w:val="ru-RU" w:eastAsia="ja-JP"/>
        </w:rPr>
      </w:pPr>
      <w:r w:rsidRPr="00E432EB">
        <w:rPr>
          <w:rFonts w:eastAsia="Yu Mincho"/>
          <w:sz w:val="28"/>
          <w:szCs w:val="28"/>
          <w:lang w:val="ru-RU" w:eastAsia="ja-JP"/>
        </w:rPr>
        <w:t xml:space="preserve">В данной части представлено позиционирование алгоритма </w:t>
      </w:r>
      <w:r w:rsidRPr="00E432EB">
        <w:rPr>
          <w:rFonts w:eastAsia="Yu Mincho" w:hint="eastAsia"/>
          <w:sz w:val="28"/>
          <w:szCs w:val="28"/>
          <w:lang w:val="ru-RU" w:eastAsia="ja-JP"/>
        </w:rPr>
        <w:t>O</w:t>
      </w:r>
      <w:r w:rsidRPr="00E432EB">
        <w:rPr>
          <w:rFonts w:eastAsia="Yu Mincho"/>
          <w:sz w:val="28"/>
          <w:szCs w:val="28"/>
          <w:lang w:val="ru-RU" w:eastAsia="ja-JP"/>
        </w:rPr>
        <w:t>RB-SLAM относительно аналогов и сравнение с существующими методами.</w:t>
      </w:r>
    </w:p>
    <w:p w:rsidR="00E432EB" w:rsidRDefault="00E432EB" w:rsidP="00922B26">
      <w:pPr>
        <w:pStyle w:val="3"/>
      </w:pPr>
      <w:bookmarkStart w:id="22" w:name="_Toc91460032"/>
      <w:bookmarkStart w:id="23" w:name="_Toc91545740"/>
      <w:r w:rsidRPr="00D105F5">
        <w:t>Метод распознавания места</w:t>
      </w:r>
      <w:bookmarkEnd w:id="22"/>
      <w:bookmarkEnd w:id="23"/>
    </w:p>
    <w:p w:rsidR="007E09F5" w:rsidRPr="00E432EB" w:rsidRDefault="007E09F5" w:rsidP="007E09F5">
      <w:pPr>
        <w:spacing w:line="360" w:lineRule="auto"/>
        <w:ind w:firstLine="708"/>
        <w:rPr>
          <w:rFonts w:eastAsia="Yu Mincho"/>
          <w:sz w:val="28"/>
          <w:szCs w:val="28"/>
          <w:lang w:val="ru-RU" w:eastAsia="ja-JP"/>
        </w:rPr>
      </w:pPr>
      <w:r w:rsidRPr="00E432EB">
        <w:rPr>
          <w:rFonts w:eastAsia="Yu Mincho"/>
          <w:sz w:val="28"/>
          <w:szCs w:val="28"/>
          <w:lang w:val="ru-RU" w:eastAsia="ja-JP"/>
        </w:rPr>
        <w:t xml:space="preserve">Первоначальным элементом системы </w:t>
      </w:r>
      <w:r w:rsidRPr="00E432EB">
        <w:rPr>
          <w:rFonts w:eastAsia="Yu Mincho" w:hint="eastAsia"/>
          <w:sz w:val="28"/>
          <w:szCs w:val="28"/>
          <w:lang w:val="ru-RU" w:eastAsia="ja-JP"/>
        </w:rPr>
        <w:t>S</w:t>
      </w:r>
      <w:r w:rsidRPr="00E432EB">
        <w:rPr>
          <w:rFonts w:eastAsia="Yu Mincho"/>
          <w:sz w:val="28"/>
          <w:szCs w:val="28"/>
          <w:lang w:val="ru-RU" w:eastAsia="ja-JP"/>
        </w:rPr>
        <w:t>LAM является модуль определения места, метод сопоставляет изображения и карту, определяет попадание в предыдущую точку карты.</w:t>
      </w:r>
    </w:p>
    <w:p w:rsidR="007E09F5" w:rsidRPr="007E09F5" w:rsidRDefault="007E09F5" w:rsidP="007E09F5">
      <w:pPr>
        <w:rPr>
          <w:lang w:val="ru-RU"/>
        </w:rPr>
      </w:pPr>
    </w:p>
    <w:p w:rsidR="007E09F5" w:rsidRPr="00E330C1" w:rsidRDefault="007E09F5" w:rsidP="007E09F5">
      <w:pPr>
        <w:spacing w:line="360" w:lineRule="auto"/>
        <w:ind w:firstLine="708"/>
        <w:rPr>
          <w:sz w:val="28"/>
          <w:szCs w:val="28"/>
          <w:lang w:val="ru-RU"/>
        </w:rPr>
      </w:pPr>
      <w:r w:rsidRPr="007E09F5">
        <w:rPr>
          <w:sz w:val="28"/>
          <w:szCs w:val="28"/>
          <w:lang w:val="ru-RU"/>
        </w:rPr>
        <w:t>Функция определения места не относится напрямую к локализации, а служит для сопоставления данных при построении карты, это в первую очередь приближенное определение места, где на первое место выступает скорость определения места очередного изображения по карте. Реализация этой функции имеет важнейшее влияние на качество дальнейшей работы навигации.</w:t>
      </w:r>
      <w:r w:rsidRPr="007E09F5">
        <w:rPr>
          <w:sz w:val="28"/>
          <w:szCs w:val="28"/>
        </w:rPr>
        <w:t> </w:t>
      </w:r>
    </w:p>
    <w:p w:rsidR="007E09F5" w:rsidRDefault="007E09F5" w:rsidP="007E09F5">
      <w:pPr>
        <w:spacing w:line="360" w:lineRule="auto"/>
        <w:ind w:firstLine="708"/>
        <w:rPr>
          <w:sz w:val="28"/>
          <w:szCs w:val="28"/>
          <w:lang w:val="ru-RU"/>
        </w:rPr>
      </w:pPr>
      <w:r w:rsidRPr="00E432EB">
        <w:rPr>
          <w:sz w:val="28"/>
          <w:szCs w:val="28"/>
          <w:lang w:val="ru-RU"/>
        </w:rPr>
        <w:t>В</w:t>
      </w:r>
      <w:r w:rsidRPr="00E432EB">
        <w:rPr>
          <w:sz w:val="28"/>
          <w:szCs w:val="28"/>
        </w:rPr>
        <w:t xml:space="preserve"> </w:t>
      </w:r>
      <w:r w:rsidRPr="00E432EB">
        <w:rPr>
          <w:sz w:val="28"/>
          <w:szCs w:val="28"/>
          <w:lang w:val="ru-RU"/>
        </w:rPr>
        <w:t>обзоре</w:t>
      </w:r>
      <w:r w:rsidRPr="00E432EB">
        <w:rPr>
          <w:sz w:val="28"/>
          <w:szCs w:val="28"/>
        </w:rPr>
        <w:t xml:space="preserve"> Williams </w:t>
      </w:r>
      <w:bookmarkStart w:id="24" w:name="ZOTERO_BREF_4of8dBLz22Xv"/>
      <w:r w:rsidRPr="00E432EB">
        <w:rPr>
          <w:sz w:val="28"/>
          <w:szCs w:val="28"/>
        </w:rPr>
        <w:t>et al.</w:t>
      </w:r>
      <w:bookmarkEnd w:id="24"/>
      <w:r w:rsidRPr="00E432EB">
        <w:rPr>
          <w:sz w:val="28"/>
          <w:szCs w:val="28"/>
        </w:rPr>
        <w:t xml:space="preserve"> </w:t>
      </w:r>
      <w:r w:rsidRPr="00E432EB">
        <w:rPr>
          <w:sz w:val="28"/>
          <w:szCs w:val="28"/>
        </w:rPr>
        <w:fldChar w:fldCharType="begin"/>
      </w:r>
      <w:r w:rsidRPr="00E432EB">
        <w:rPr>
          <w:sz w:val="28"/>
          <w:szCs w:val="28"/>
        </w:rPr>
        <w:instrText xml:space="preserve"> ADDIN ZOTERO_ITEM CSL_CITATION {"citationID":"geeW3c5x","properties":{"formattedCitation":"[4]","plainCitation":"[4]","noteIndex":0},"citationItems":[{"id":49,"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Pr="00E432EB">
        <w:rPr>
          <w:sz w:val="28"/>
          <w:szCs w:val="28"/>
        </w:rPr>
        <w:fldChar w:fldCharType="separate"/>
      </w:r>
      <w:r w:rsidRPr="00E432EB">
        <w:rPr>
          <w:sz w:val="28"/>
          <w:szCs w:val="28"/>
          <w:lang w:val="ru-RU"/>
        </w:rPr>
        <w:t>[4]</w:t>
      </w:r>
      <w:r w:rsidRPr="00E432EB">
        <w:rPr>
          <w:sz w:val="28"/>
          <w:szCs w:val="28"/>
        </w:rPr>
        <w:fldChar w:fldCharType="end"/>
      </w:r>
      <w:r w:rsidRPr="00E432EB">
        <w:rPr>
          <w:sz w:val="28"/>
          <w:szCs w:val="28"/>
          <w:lang w:val="ru-RU"/>
        </w:rPr>
        <w:t xml:space="preserve"> сравнили несколько подходов к технике распознавания места и пришли к выводу, что методы, основанные на сопоставление изображения с изображением, лучше масштабируются в больших средах, чем методы «карта-карта» или «изображение-карта».</w:t>
      </w:r>
      <w:r w:rsidRPr="007E09F5">
        <w:rPr>
          <w:sz w:val="28"/>
          <w:szCs w:val="28"/>
          <w:lang w:val="ru-RU"/>
        </w:rPr>
        <w:t xml:space="preserve"> </w:t>
      </w:r>
      <w:r w:rsidRPr="00E432EB">
        <w:rPr>
          <w:sz w:val="28"/>
          <w:szCs w:val="28"/>
          <w:lang w:val="ru-RU"/>
        </w:rPr>
        <w:t xml:space="preserve"> </w:t>
      </w:r>
    </w:p>
    <w:p w:rsidR="007E09F5" w:rsidRPr="00E432EB" w:rsidRDefault="007E09F5" w:rsidP="007E09F5">
      <w:pPr>
        <w:spacing w:line="360" w:lineRule="auto"/>
        <w:ind w:firstLine="708"/>
        <w:rPr>
          <w:sz w:val="28"/>
          <w:szCs w:val="28"/>
          <w:lang w:val="ru-RU"/>
        </w:rPr>
      </w:pPr>
      <w:r w:rsidRPr="00E432EB">
        <w:rPr>
          <w:sz w:val="28"/>
          <w:szCs w:val="28"/>
          <w:lang w:val="ru-RU"/>
        </w:rPr>
        <w:t>Среди методов, основанных на прямом сопоставлении изображений</w:t>
      </w:r>
      <w:r w:rsidRPr="007E09F5">
        <w:rPr>
          <w:sz w:val="28"/>
          <w:szCs w:val="28"/>
          <w:lang w:val="ru-RU"/>
        </w:rPr>
        <w:t xml:space="preserve"> изображением (внешнее сопоставление, </w:t>
      </w:r>
      <w:r w:rsidRPr="007E09F5">
        <w:rPr>
          <w:sz w:val="28"/>
          <w:szCs w:val="28"/>
        </w:rPr>
        <w:t>appearance</w:t>
      </w:r>
      <w:r w:rsidRPr="007E09F5">
        <w:rPr>
          <w:sz w:val="28"/>
          <w:szCs w:val="28"/>
          <w:lang w:val="ru-RU"/>
        </w:rPr>
        <w:t>)</w:t>
      </w:r>
      <w:r w:rsidRPr="00E432EB">
        <w:rPr>
          <w:sz w:val="28"/>
          <w:szCs w:val="28"/>
          <w:lang w:val="ru-RU"/>
        </w:rPr>
        <w:t>, таки</w:t>
      </w:r>
      <w:r>
        <w:rPr>
          <w:sz w:val="28"/>
          <w:szCs w:val="28"/>
          <w:lang w:val="ru-RU"/>
        </w:rPr>
        <w:t>х</w:t>
      </w:r>
      <w:r w:rsidRPr="00E432EB">
        <w:rPr>
          <w:sz w:val="28"/>
          <w:szCs w:val="28"/>
          <w:lang w:val="ru-RU"/>
        </w:rPr>
        <w:t xml:space="preserve"> как вероятностный подход </w:t>
      </w:r>
      <w:r w:rsidRPr="00E432EB">
        <w:rPr>
          <w:sz w:val="28"/>
          <w:szCs w:val="28"/>
        </w:rPr>
        <w:t>FAB</w:t>
      </w:r>
      <w:r w:rsidRPr="00E432EB">
        <w:rPr>
          <w:sz w:val="28"/>
          <w:szCs w:val="28"/>
          <w:lang w:val="ru-RU"/>
        </w:rPr>
        <w:t>-</w:t>
      </w:r>
      <w:r w:rsidRPr="00E432EB">
        <w:rPr>
          <w:sz w:val="28"/>
          <w:szCs w:val="28"/>
        </w:rPr>
        <w:t>MAP</w:t>
      </w:r>
      <w:r w:rsidRPr="00E432EB">
        <w:rPr>
          <w:sz w:val="28"/>
          <w:szCs w:val="28"/>
          <w:lang w:val="ru-RU"/>
        </w:rPr>
        <w:t xml:space="preserve"> </w:t>
      </w:r>
      <w:r w:rsidRPr="00E432EB">
        <w:rPr>
          <w:sz w:val="28"/>
          <w:szCs w:val="28"/>
          <w:lang w:val="ru-RU"/>
        </w:rPr>
        <w:fldChar w:fldCharType="begin"/>
      </w:r>
      <w:r w:rsidR="00E330C1">
        <w:rPr>
          <w:sz w:val="28"/>
          <w:szCs w:val="28"/>
          <w:lang w:val="ru-RU"/>
        </w:rPr>
        <w:instrText xml:space="preserve"> ADDIN ZOTERO_ITEM CSL_CITATION {"citationID":"MUS01MqZ","properties":{"formattedCitation":"[5]","plainCitation":"[5]","noteIndex":0},"citationItems":[{"id":70,"uris":["http://zotero.org/users/local/TinZTSqN/items/5HCF934N"],"uri":["http://zotero.org/users/local/TinZTSqN/items/5HCF934N"],"itemData":{"id":70,"type":"article-journal","abstract":"We describe a new formulation of appearance-only SLAM suitable for very large scale place recognition. The system navigates in the space of appearance, assigning each new observation to either a new or a previously visited location, without reference to metric position. The system is demonstrated performing reliable online appearance mapping and loop-closure detection over a 1000 km trajectory, with mean filter update times of 14 ms. The scalability of the system is achieved by defining a sparse approximation to the FAB-MAP model suitable for implementation using an inverted index. Our formulation of the problem is fully probabilistic and naturally incorporates robustness against perceptual aliasing. We also demonstrate that the approach substantially outperforms the standard term-frequency inverse-document-frequency (tf-idf) ranking measure. The 1000 km data set comprising almost a terabyte of omni-directional and stereo imagery is available for use, and we hope that it will serve as a benchmark for future systems.","container-title":"The International Journal of Robotics Research","DOI":"10.1177/0278364910385483","ISSN":"0278-3649, 1741-3176","issue":"9","journalAbbreviation":"The International Journal of Robotics Research","language":"en","page":"1100-1123","source":"DOI.org (Crossref)","title":"Appearance-only SLAM at large scale with FAB-MAP 2.0","volume":"30","author":[{"family":"Cummins","given":"Mark"},{"family":"Newman","given":"Paul"}],"issued":{"date-parts":[["2011",8]]}}}],"schema":"https://github.com/citation-style-language/schema/raw/master/csl-citation.json"} </w:instrText>
      </w:r>
      <w:r w:rsidRPr="00E432EB">
        <w:rPr>
          <w:sz w:val="28"/>
          <w:szCs w:val="28"/>
          <w:lang w:val="ru-RU"/>
        </w:rPr>
        <w:fldChar w:fldCharType="separate"/>
      </w:r>
      <w:r w:rsidR="00E330C1" w:rsidRPr="00E330C1">
        <w:rPr>
          <w:sz w:val="28"/>
          <w:lang w:val="ru-RU"/>
        </w:rPr>
        <w:t>[5]</w:t>
      </w:r>
      <w:r w:rsidRPr="00E432EB">
        <w:rPr>
          <w:sz w:val="28"/>
          <w:szCs w:val="28"/>
          <w:lang w:val="ru-RU"/>
        </w:rPr>
        <w:fldChar w:fldCharType="end"/>
      </w:r>
      <w:r w:rsidRPr="00E432EB">
        <w:rPr>
          <w:sz w:val="28"/>
          <w:szCs w:val="28"/>
          <w:lang w:val="ru-RU"/>
        </w:rPr>
        <w:t xml:space="preserve">, </w:t>
      </w:r>
      <w:r w:rsidRPr="007E09F5">
        <w:rPr>
          <w:sz w:val="28"/>
          <w:szCs w:val="28"/>
          <w:lang w:val="ru-RU"/>
        </w:rPr>
        <w:t>идеально подходит и повсеместно применяется техника словарей слов (</w:t>
      </w:r>
      <w:r w:rsidRPr="007E09F5">
        <w:rPr>
          <w:sz w:val="28"/>
          <w:szCs w:val="28"/>
        </w:rPr>
        <w:t>bag</w:t>
      </w:r>
      <w:r w:rsidRPr="007E09F5">
        <w:rPr>
          <w:sz w:val="28"/>
          <w:szCs w:val="28"/>
          <w:lang w:val="ru-RU"/>
        </w:rPr>
        <w:t xml:space="preserve"> </w:t>
      </w:r>
      <w:r w:rsidRPr="007E09F5">
        <w:rPr>
          <w:sz w:val="28"/>
          <w:szCs w:val="28"/>
        </w:rPr>
        <w:t>of</w:t>
      </w:r>
      <w:r w:rsidRPr="007E09F5">
        <w:rPr>
          <w:sz w:val="28"/>
          <w:szCs w:val="28"/>
          <w:lang w:val="ru-RU"/>
        </w:rPr>
        <w:t xml:space="preserve"> </w:t>
      </w:r>
      <w:r w:rsidRPr="007E09F5">
        <w:rPr>
          <w:sz w:val="28"/>
          <w:szCs w:val="28"/>
        </w:rPr>
        <w:t>words</w:t>
      </w:r>
      <w:r w:rsidRPr="007E09F5">
        <w:rPr>
          <w:sz w:val="28"/>
          <w:szCs w:val="28"/>
          <w:lang w:val="ru-RU"/>
        </w:rPr>
        <w:t>) в первую очередь из-за их высокой эффективности.</w:t>
      </w:r>
      <w:r w:rsidRPr="007E09F5">
        <w:rPr>
          <w:sz w:val="28"/>
          <w:szCs w:val="28"/>
        </w:rPr>
        <w:t> </w:t>
      </w:r>
    </w:p>
    <w:p w:rsidR="007E09F5" w:rsidRPr="00E432EB" w:rsidRDefault="007E09F5" w:rsidP="007E09F5">
      <w:pPr>
        <w:spacing w:line="360" w:lineRule="auto"/>
        <w:ind w:firstLine="708"/>
        <w:rPr>
          <w:sz w:val="28"/>
          <w:szCs w:val="28"/>
          <w:lang w:val="ru-RU"/>
        </w:rPr>
      </w:pPr>
      <w:r w:rsidRPr="00E432EB">
        <w:rPr>
          <w:sz w:val="28"/>
          <w:szCs w:val="28"/>
        </w:rPr>
        <w:t>DBoW</w:t>
      </w:r>
      <w:r w:rsidRPr="00E432EB">
        <w:rPr>
          <w:sz w:val="28"/>
          <w:szCs w:val="28"/>
          <w:lang w:val="ru-RU"/>
        </w:rPr>
        <w:t xml:space="preserve">2 </w:t>
      </w:r>
      <w:r w:rsidRPr="00E432EB">
        <w:rPr>
          <w:sz w:val="28"/>
          <w:szCs w:val="28"/>
          <w:lang w:val="ru-RU"/>
        </w:rPr>
        <w:fldChar w:fldCharType="begin"/>
      </w:r>
      <w:r w:rsidR="00E330C1">
        <w:rPr>
          <w:sz w:val="28"/>
          <w:szCs w:val="28"/>
          <w:lang w:val="ru-RU"/>
        </w:rPr>
        <w:instrText xml:space="preserve"> ADDIN ZOTERO_ITEM CSL_CITATION {"citationID":"VCpa2BaH","properties":{"formattedCitation":"[6]","plainCitation":"[6]","noteIndex":0},"citationItems":[{"id":50,"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Pr="00E432EB">
        <w:rPr>
          <w:sz w:val="28"/>
          <w:szCs w:val="28"/>
          <w:lang w:val="ru-RU"/>
        </w:rPr>
        <w:fldChar w:fldCharType="separate"/>
      </w:r>
      <w:r w:rsidR="00E330C1" w:rsidRPr="00E330C1">
        <w:rPr>
          <w:sz w:val="28"/>
          <w:lang w:val="ru-RU"/>
        </w:rPr>
        <w:t>[6]</w:t>
      </w:r>
      <w:r w:rsidRPr="00E432EB">
        <w:rPr>
          <w:sz w:val="28"/>
          <w:szCs w:val="28"/>
          <w:lang w:val="ru-RU"/>
        </w:rPr>
        <w:fldChar w:fldCharType="end"/>
      </w:r>
      <w:r w:rsidRPr="00E432EB">
        <w:rPr>
          <w:sz w:val="28"/>
          <w:szCs w:val="28"/>
          <w:lang w:val="ru-RU"/>
        </w:rPr>
        <w:t xml:space="preserve"> впервые использовал пакеты двоичных слов, полученные из дескрипторов </w:t>
      </w:r>
      <w:r w:rsidRPr="00E432EB">
        <w:rPr>
          <w:sz w:val="28"/>
          <w:szCs w:val="28"/>
        </w:rPr>
        <w:t>BRIEF</w:t>
      </w:r>
      <w:r w:rsidRPr="00E432EB">
        <w:rPr>
          <w:sz w:val="28"/>
          <w:szCs w:val="28"/>
          <w:lang w:val="ru-RU"/>
        </w:rPr>
        <w:t xml:space="preserve"> </w:t>
      </w:r>
      <w:r w:rsidRPr="00E432EB">
        <w:rPr>
          <w:sz w:val="28"/>
          <w:szCs w:val="28"/>
          <w:lang w:val="ru-RU"/>
        </w:rPr>
        <w:fldChar w:fldCharType="begin"/>
      </w:r>
      <w:r w:rsidRPr="00E432EB">
        <w:rPr>
          <w:sz w:val="28"/>
          <w:szCs w:val="28"/>
          <w:lang w:val="ru-RU"/>
        </w:rPr>
        <w:instrText xml:space="preserve"> ADDIN ZOTERO_ITEM CSL_CITATION {"citationID":"dm9IRHbX","properties":{"formattedCitation":"[7]","plainCitation":"[7]","noteIndex":0},"citationItems":[{"id":72,"uris":["http://zotero.org/users/local/TinZTSqN/items/KRPCKXN2"],"uri":["http://zotero.org/users/local/TinZTSqN/items/KRPCKXN2"],"itemData":{"id":72,"type":"chapter","container-title":"Computer Vision – ECCV 2010","event-place":"Berlin, Heidelberg","ISBN":"978-3-642-15560-4","language":"en","note":"collection-title: Lecture Notes in Computer Science\nDOI: 10.1007/978-3-642-15561-1_56","page":"778-792","publisher":"Springer Berlin Heidelberg","publisher-place":"Berlin, Heidelberg","source":"DOI.org (Crossref)","title":"BRIEF: Binary Robust Independent Elementary Features","title-short":"BRIEF","URL":"http://link.springer.com/10.1007/978-3-642-15561-1_56","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Calonder","given":"Michael"},{"family":"Lepetit","given":"Vincent"},{"family":"Strecha","given":"Christoph"},{"family":"Fua","given":"Pascal"}],"editor":[{"family":"Daniilidis","given":"Kostas"},{"family":"Maragos","given":"Petros"},{"family":"Paragios","given":"Nikos"}],"accessed":{"date-parts":[["2021",12,26]]},"issued":{"date-parts":[["2010"]]}}}],"schema":"https://github.com/citation-style-language/schema/raw/master/csl-citation.json"} </w:instrText>
      </w:r>
      <w:r w:rsidRPr="00E432EB">
        <w:rPr>
          <w:sz w:val="28"/>
          <w:szCs w:val="28"/>
          <w:lang w:val="ru-RU"/>
        </w:rPr>
        <w:fldChar w:fldCharType="separate"/>
      </w:r>
      <w:r w:rsidRPr="00E432EB">
        <w:rPr>
          <w:sz w:val="28"/>
          <w:szCs w:val="28"/>
          <w:lang w:val="ru-RU"/>
        </w:rPr>
        <w:t>[7]</w:t>
      </w:r>
      <w:r w:rsidRPr="00E432EB">
        <w:rPr>
          <w:sz w:val="28"/>
          <w:szCs w:val="28"/>
          <w:lang w:val="ru-RU"/>
        </w:rPr>
        <w:fldChar w:fldCharType="end"/>
      </w:r>
      <w:r w:rsidRPr="00E432EB">
        <w:rPr>
          <w:sz w:val="28"/>
          <w:szCs w:val="28"/>
          <w:lang w:val="ru-RU"/>
        </w:rPr>
        <w:t xml:space="preserve"> вместе с очень эффективным детектором признаков </w:t>
      </w:r>
      <w:r w:rsidRPr="00E432EB">
        <w:rPr>
          <w:sz w:val="28"/>
          <w:szCs w:val="28"/>
        </w:rPr>
        <w:t>FAST</w:t>
      </w:r>
      <w:r w:rsidRPr="00E432EB">
        <w:rPr>
          <w:sz w:val="28"/>
          <w:szCs w:val="28"/>
          <w:lang w:val="ru-RU"/>
        </w:rPr>
        <w:t xml:space="preserve"> </w:t>
      </w:r>
      <w:r w:rsidRPr="00E432EB">
        <w:rPr>
          <w:sz w:val="28"/>
          <w:szCs w:val="28"/>
          <w:lang w:val="ru-RU"/>
        </w:rPr>
        <w:fldChar w:fldCharType="begin"/>
      </w:r>
      <w:r w:rsidR="00E330C1">
        <w:rPr>
          <w:sz w:val="28"/>
          <w:szCs w:val="28"/>
          <w:lang w:val="ru-RU"/>
        </w:rPr>
        <w:instrText xml:space="preserve"> ADDIN ZOTERO_ITEM CSL_CITATION {"citationID":"EZQA9PbO","properties":{"formattedCitation":"[6]","plainCitation":"[6]","noteIndex":0},"citationItems":[{"id":50,"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Pr="00E432EB">
        <w:rPr>
          <w:sz w:val="28"/>
          <w:szCs w:val="28"/>
          <w:lang w:val="ru-RU"/>
        </w:rPr>
        <w:fldChar w:fldCharType="separate"/>
      </w:r>
      <w:r w:rsidR="00E330C1" w:rsidRPr="00E330C1">
        <w:rPr>
          <w:sz w:val="28"/>
          <w:lang w:val="ru-RU"/>
        </w:rPr>
        <w:t>[6]</w:t>
      </w:r>
      <w:r w:rsidRPr="00E432EB">
        <w:rPr>
          <w:sz w:val="28"/>
          <w:szCs w:val="28"/>
          <w:lang w:val="ru-RU"/>
        </w:rPr>
        <w:fldChar w:fldCharType="end"/>
      </w:r>
      <w:r w:rsidRPr="00E432EB">
        <w:rPr>
          <w:sz w:val="28"/>
          <w:szCs w:val="28"/>
          <w:lang w:val="ru-RU"/>
        </w:rPr>
        <w:t xml:space="preserve">. Это сократило более чем на порядок время, необходимое для извлечения признаков, по сравнению с функциями SURF </w:t>
      </w:r>
      <w:r w:rsidRPr="00E432EB">
        <w:rPr>
          <w:sz w:val="28"/>
          <w:szCs w:val="28"/>
          <w:lang w:val="ru-RU"/>
        </w:rPr>
        <w:fldChar w:fldCharType="begin"/>
      </w:r>
      <w:r w:rsidRPr="00E432EB">
        <w:rPr>
          <w:sz w:val="28"/>
          <w:szCs w:val="28"/>
          <w:lang w:val="ru-RU"/>
        </w:rPr>
        <w:instrText xml:space="preserve"> ADDIN ZOTERO_ITEM CSL_CITATION {"citationID":"GEj2DM4S","properties":{"formattedCitation":"[8]","plainCitation":"[8]","noteIndex":0},"citationItems":[{"id":75,"uris":["http://zotero.org/users/local/TinZTSqN/items/H5D4YPMS"],"uri":["http://zotero.org/users/local/TinZTSqN/items/H5D4YPMS"],"itemData":{"id":75,"type":"chapter","container-title":"Computer Vision – ECCV 2006","event-place":"Berlin, Heidelberg","ISBN":"978-3-540-33832-1","language":"en","note":"collection-title: Lecture Notes in Computer Science\nDOI: 10.1007/11744023_32","page":"404-417","publisher":"Springer Berlin Heidelberg","publisher-place":"Berlin, Heidelberg","source":"DOI.org (Crossref)","title":"SURF: Speeded Up Robust Features","title-short":"SURF","URL":"http://link.springer.com/10.1007/11744023_32","volume":"3951","editor":[{"family":"Leonardis","given":"Aleš"},{"family":"Bischof","given":"Horst"},{"family":"Pinz","given":"Axel"}],"author":[{"family":"Bay","given":"Herbert"},{"family":"Tuytelaars","given":"Tinne"},{"family":"Van Gool","given":"Luc"}],"accessed":{"date-parts":[["2021",12,26]]},"issued":{"date-parts":[["2006"]]}}}],"schema":"https://github.com/citation-style-language/schema/raw/master/csl-citation.json"} </w:instrText>
      </w:r>
      <w:r w:rsidRPr="00E432EB">
        <w:rPr>
          <w:sz w:val="28"/>
          <w:szCs w:val="28"/>
          <w:lang w:val="ru-RU"/>
        </w:rPr>
        <w:fldChar w:fldCharType="separate"/>
      </w:r>
      <w:r w:rsidRPr="00E432EB">
        <w:rPr>
          <w:sz w:val="28"/>
          <w:szCs w:val="28"/>
          <w:lang w:val="ru-RU"/>
        </w:rPr>
        <w:t>[8]</w:t>
      </w:r>
      <w:r w:rsidRPr="00E432EB">
        <w:rPr>
          <w:sz w:val="28"/>
          <w:szCs w:val="28"/>
          <w:lang w:val="ru-RU"/>
        </w:rPr>
        <w:fldChar w:fldCharType="end"/>
      </w:r>
      <w:r w:rsidRPr="00E432EB">
        <w:rPr>
          <w:sz w:val="28"/>
          <w:szCs w:val="28"/>
          <w:lang w:val="ru-RU"/>
        </w:rPr>
        <w:t xml:space="preserve"> и SIFT </w:t>
      </w:r>
      <w:r w:rsidRPr="00E432EB">
        <w:rPr>
          <w:sz w:val="28"/>
          <w:szCs w:val="28"/>
          <w:lang w:val="ru-RU"/>
        </w:rPr>
        <w:fldChar w:fldCharType="begin"/>
      </w:r>
      <w:r w:rsidRPr="00E432EB">
        <w:rPr>
          <w:sz w:val="28"/>
          <w:szCs w:val="28"/>
          <w:lang w:val="ru-RU"/>
        </w:rPr>
        <w:instrText xml:space="preserve"> ADDIN ZOTERO_ITEM CSL_CITATION {"citationID":"WxE2SWXQ","properties":{"formattedCitation":"[9]","plainCitation":"[9]","noteIndex":0},"citationItems":[{"id":58,"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Pr="00E432EB">
        <w:rPr>
          <w:sz w:val="28"/>
          <w:szCs w:val="28"/>
          <w:lang w:val="ru-RU"/>
        </w:rPr>
        <w:t>[9]</w:t>
      </w:r>
      <w:r w:rsidRPr="00E432EB">
        <w:rPr>
          <w:sz w:val="28"/>
          <w:szCs w:val="28"/>
          <w:lang w:val="ru-RU"/>
        </w:rPr>
        <w:fldChar w:fldCharType="end"/>
      </w:r>
      <w:r w:rsidRPr="00E432EB">
        <w:rPr>
          <w:sz w:val="28"/>
          <w:szCs w:val="28"/>
          <w:lang w:val="ru-RU"/>
        </w:rPr>
        <w:t xml:space="preserve">, которые до сих пор использовались в подходах к пакетам слов. </w:t>
      </w:r>
    </w:p>
    <w:p w:rsidR="007E09F5" w:rsidRPr="00E432EB" w:rsidRDefault="007E09F5" w:rsidP="007E09F5">
      <w:pPr>
        <w:spacing w:line="360" w:lineRule="auto"/>
        <w:rPr>
          <w:sz w:val="28"/>
          <w:szCs w:val="28"/>
          <w:lang w:val="ru-RU"/>
        </w:rPr>
      </w:pPr>
      <w:r w:rsidRPr="00E432EB">
        <w:rPr>
          <w:sz w:val="28"/>
          <w:szCs w:val="28"/>
          <w:lang w:val="ru-RU"/>
        </w:rPr>
        <w:lastRenderedPageBreak/>
        <w:t xml:space="preserve">Прямое сопоставление с использованием BRIEF, не зависит от вращения или масштаба изображений и ограничивает систему траекториями в плоскости и обнаружением петель с аналогичных точек зрения. Хотя система продемонстрировала свою очень эффективную и надежную работу, для лучшего распознавания характерных точек следует использовать дескрипторы инвариантные к вращению и масштабированию. </w:t>
      </w:r>
    </w:p>
    <w:p w:rsidR="007E09F5" w:rsidRDefault="007E09F5" w:rsidP="007E09F5">
      <w:pPr>
        <w:spacing w:line="360" w:lineRule="auto"/>
        <w:ind w:firstLine="708"/>
        <w:rPr>
          <w:sz w:val="28"/>
          <w:szCs w:val="28"/>
          <w:lang w:val="ru-RU"/>
        </w:rPr>
      </w:pPr>
      <w:r w:rsidRPr="00E432EB">
        <w:rPr>
          <w:sz w:val="28"/>
          <w:szCs w:val="28"/>
          <w:lang w:val="ru-RU"/>
        </w:rPr>
        <w:t xml:space="preserve">В работе </w:t>
      </w:r>
      <w:r w:rsidRPr="00E432EB">
        <w:rPr>
          <w:sz w:val="28"/>
          <w:szCs w:val="28"/>
          <w:lang w:val="ru-RU"/>
        </w:rPr>
        <w:fldChar w:fldCharType="begin"/>
      </w:r>
      <w:r w:rsidRPr="00E432EB">
        <w:rPr>
          <w:sz w:val="28"/>
          <w:szCs w:val="28"/>
          <w:lang w:val="ru-RU"/>
        </w:rPr>
        <w:instrText xml:space="preserve"> ADDIN ZOTERO_ITEM CSL_CITATION {"citationID":"U1FT5Im7","properties":{"formattedCitation":"[10]","plainCitation":"[10]","noteIndex":0},"citationItems":[{"id":59,"uris":["http://zotero.org/users/local/TinZTSqN/items/56ZYCWGI"],"uri":["http://zotero.org/users/local/TinZTSqN/items/56ZYCWGI"],"itemData":{"id":59,"type":"paper-conference","container-title":"2014 IEEE International Conference on Robotics and Automation (ICRA)","DOI":"10.1109/ICRA.2014.6906953","event":"2014 IEEE International Conference on Robotics and Automation (ICRA)","event-place":"Hong Kong, China","ISBN":"978-1-4799-3685-4","page":"846-853","publisher":"IEEE","publisher-place":"Hong Kong, China","source":"DOI.org (Crossref)","title":"Fast relocalisation and loop closing in keyframe-based SLAM","URL":"http://ieeexplore.ieee.org/document/6906953/","author":[{"family":"Mur-Artal","given":"Raul"},{"family":"Tardos","given":"Juan D."}],"accessed":{"date-parts":[["2021",12,26]]},"issued":{"date-parts":[["2014",5]]}}}],"schema":"https://github.com/citation-style-language/schema/raw/master/csl-citation.json"} </w:instrText>
      </w:r>
      <w:r w:rsidRPr="00E432EB">
        <w:rPr>
          <w:sz w:val="28"/>
          <w:szCs w:val="28"/>
          <w:lang w:val="ru-RU"/>
        </w:rPr>
        <w:fldChar w:fldCharType="separate"/>
      </w:r>
      <w:r w:rsidRPr="00E432EB">
        <w:rPr>
          <w:sz w:val="28"/>
          <w:szCs w:val="28"/>
          <w:lang w:val="ru-RU"/>
        </w:rPr>
        <w:t>[10]</w:t>
      </w:r>
      <w:r w:rsidRPr="00E432EB">
        <w:rPr>
          <w:sz w:val="28"/>
          <w:szCs w:val="28"/>
          <w:lang w:val="ru-RU"/>
        </w:rPr>
        <w:fldChar w:fldCharType="end"/>
      </w:r>
      <w:r w:rsidRPr="00E432EB">
        <w:rPr>
          <w:sz w:val="28"/>
          <w:szCs w:val="28"/>
          <w:lang w:val="ru-RU"/>
        </w:rPr>
        <w:t xml:space="preserve"> представлен метод распознавания места, построенный на DBoW2 с ORB</w:t>
      </w:r>
      <w:r w:rsidRPr="00E432EB">
        <w:rPr>
          <w:sz w:val="28"/>
          <w:szCs w:val="28"/>
          <w:lang w:val="ru-RU"/>
        </w:rPr>
        <w:fldChar w:fldCharType="begin"/>
      </w:r>
      <w:r w:rsidRPr="00E432EB">
        <w:rPr>
          <w:sz w:val="28"/>
          <w:szCs w:val="28"/>
          <w:lang w:val="ru-RU"/>
        </w:rPr>
        <w:instrText xml:space="preserve"> ADDIN ZOTERO_ITEM CSL_CITATION {"citationID":"1FiWtN7W","properties":{"formattedCitation":"[9]","plainCitation":"[9]","noteIndex":0},"citationItems":[{"id":58,"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Pr="00E432EB">
        <w:rPr>
          <w:sz w:val="28"/>
          <w:szCs w:val="28"/>
          <w:lang w:val="ru-RU"/>
        </w:rPr>
        <w:t>[9]</w:t>
      </w:r>
      <w:r w:rsidRPr="00E432EB">
        <w:rPr>
          <w:sz w:val="28"/>
          <w:szCs w:val="28"/>
          <w:lang w:val="ru-RU"/>
        </w:rPr>
        <w:fldChar w:fldCharType="end"/>
      </w:r>
      <w:r w:rsidRPr="00E432EB">
        <w:rPr>
          <w:sz w:val="28"/>
          <w:szCs w:val="28"/>
          <w:lang w:val="ru-RU"/>
        </w:rPr>
        <w:t xml:space="preserve">. </w:t>
      </w:r>
    </w:p>
    <w:p w:rsidR="007E09F5" w:rsidRDefault="007E09F5" w:rsidP="007E09F5">
      <w:pPr>
        <w:spacing w:line="360" w:lineRule="auto"/>
        <w:ind w:firstLine="708"/>
        <w:rPr>
          <w:sz w:val="28"/>
          <w:szCs w:val="28"/>
          <w:lang w:val="ru-RU"/>
        </w:rPr>
      </w:pPr>
      <w:r w:rsidRPr="00E432EB">
        <w:rPr>
          <w:rFonts w:hint="eastAsia"/>
          <w:sz w:val="28"/>
          <w:szCs w:val="28"/>
          <w:lang w:val="ru-RU" w:eastAsia="ja-JP"/>
        </w:rPr>
        <w:t>ORB</w:t>
      </w:r>
      <w:r w:rsidRPr="00E432EB">
        <w:rPr>
          <w:sz w:val="28"/>
          <w:szCs w:val="28"/>
          <w:lang w:val="ru-RU"/>
        </w:rPr>
        <w:t xml:space="preserve"> — это двоичные функции, инвариантные к вращению и масштабированию (в определенном диапазоне), что приводит к очень быстрому распознаванию с хорошей инвариантностью к точке обзора. </w:t>
      </w:r>
      <w:r w:rsidRPr="007E09F5">
        <w:rPr>
          <w:sz w:val="28"/>
          <w:szCs w:val="28"/>
        </w:rPr>
        <w:t>ORB</w:t>
      </w:r>
      <w:r w:rsidRPr="007E09F5">
        <w:rPr>
          <w:sz w:val="28"/>
          <w:szCs w:val="28"/>
          <w:lang w:val="ru-RU"/>
        </w:rPr>
        <w:t xml:space="preserve"> дескрипторы </w:t>
      </w:r>
      <w:r>
        <w:rPr>
          <w:sz w:val="28"/>
          <w:szCs w:val="28"/>
          <w:lang w:val="ru-RU"/>
        </w:rPr>
        <w:t>дают</w:t>
      </w:r>
      <w:r w:rsidRPr="007E09F5">
        <w:rPr>
          <w:sz w:val="28"/>
          <w:szCs w:val="28"/>
          <w:lang w:val="ru-RU"/>
        </w:rPr>
        <w:t xml:space="preserve"> очень быстро</w:t>
      </w:r>
      <w:r>
        <w:rPr>
          <w:sz w:val="28"/>
          <w:szCs w:val="28"/>
          <w:lang w:val="ru-RU"/>
        </w:rPr>
        <w:t>е</w:t>
      </w:r>
      <w:r w:rsidRPr="007E09F5">
        <w:rPr>
          <w:sz w:val="28"/>
          <w:szCs w:val="28"/>
          <w:lang w:val="ru-RU"/>
        </w:rPr>
        <w:t xml:space="preserve"> распознавани</w:t>
      </w:r>
      <w:r>
        <w:rPr>
          <w:sz w:val="28"/>
          <w:szCs w:val="28"/>
          <w:lang w:val="ru-RU"/>
        </w:rPr>
        <w:t>е</w:t>
      </w:r>
      <w:r w:rsidRPr="007E09F5">
        <w:rPr>
          <w:sz w:val="28"/>
          <w:szCs w:val="28"/>
          <w:lang w:val="ru-RU"/>
        </w:rPr>
        <w:t xml:space="preserve"> характерных точек по изображениям независимо от точки обзора для каждого места.</w:t>
      </w:r>
      <w:r>
        <w:rPr>
          <w:sz w:val="28"/>
          <w:szCs w:val="28"/>
          <w:lang w:val="ru-RU"/>
        </w:rPr>
        <w:t xml:space="preserve"> </w:t>
      </w:r>
      <w:r w:rsidRPr="007E09F5">
        <w:rPr>
          <w:sz w:val="28"/>
          <w:szCs w:val="28"/>
          <w:lang w:val="ru-RU"/>
        </w:rPr>
        <w:t xml:space="preserve">Использование дескрипторов </w:t>
      </w:r>
      <w:r w:rsidRPr="007E09F5">
        <w:rPr>
          <w:sz w:val="28"/>
          <w:szCs w:val="28"/>
        </w:rPr>
        <w:t>ORB</w:t>
      </w:r>
      <w:r w:rsidRPr="007E09F5">
        <w:rPr>
          <w:sz w:val="28"/>
          <w:szCs w:val="28"/>
          <w:lang w:val="ru-RU"/>
        </w:rPr>
        <w:t xml:space="preserve"> показывает высокую отзывчивость системы и точное распознавание по карте на различных наборах данных.</w:t>
      </w:r>
      <w:r w:rsidRPr="007E09F5">
        <w:rPr>
          <w:sz w:val="28"/>
          <w:szCs w:val="28"/>
        </w:rPr>
        <w:t> </w:t>
      </w:r>
      <w:r w:rsidRPr="007E09F5">
        <w:rPr>
          <w:sz w:val="28"/>
          <w:szCs w:val="28"/>
          <w:lang w:val="ru-RU"/>
        </w:rPr>
        <w:t xml:space="preserve">Использование дескрипторов </w:t>
      </w:r>
      <w:r w:rsidRPr="007E09F5">
        <w:rPr>
          <w:sz w:val="28"/>
          <w:szCs w:val="28"/>
        </w:rPr>
        <w:t>ORB</w:t>
      </w:r>
      <w:r w:rsidRPr="007E09F5">
        <w:rPr>
          <w:sz w:val="28"/>
          <w:szCs w:val="28"/>
          <w:lang w:val="ru-RU"/>
        </w:rPr>
        <w:t xml:space="preserve"> в работе </w:t>
      </w:r>
      <w:r w:rsidRPr="007E09F5">
        <w:rPr>
          <w:sz w:val="28"/>
          <w:szCs w:val="28"/>
        </w:rPr>
        <w:t>ORB</w:t>
      </w:r>
      <w:r w:rsidRPr="007E09F5">
        <w:rPr>
          <w:sz w:val="28"/>
          <w:szCs w:val="28"/>
          <w:lang w:val="ru-RU"/>
        </w:rPr>
        <w:t>-</w:t>
      </w:r>
      <w:r w:rsidRPr="007E09F5">
        <w:rPr>
          <w:sz w:val="28"/>
          <w:szCs w:val="28"/>
        </w:rPr>
        <w:t>SLAM</w:t>
      </w:r>
      <w:r w:rsidRPr="007E09F5">
        <w:rPr>
          <w:sz w:val="28"/>
          <w:szCs w:val="28"/>
          <w:lang w:val="ru-RU"/>
        </w:rPr>
        <w:t xml:space="preserve"> дает стабильный контроль над учетом динамики движения в разных плоскостях, инвариантности дескриптора к сложным перемещениям.</w:t>
      </w:r>
      <w:r>
        <w:rPr>
          <w:sz w:val="28"/>
          <w:szCs w:val="28"/>
          <w:lang w:val="ru-RU"/>
        </w:rPr>
        <w:t xml:space="preserve"> </w:t>
      </w:r>
    </w:p>
    <w:p w:rsidR="007E09F5" w:rsidRPr="007E09F5" w:rsidRDefault="007E09F5" w:rsidP="007E09F5">
      <w:pPr>
        <w:spacing w:line="360" w:lineRule="auto"/>
        <w:ind w:firstLine="708"/>
        <w:rPr>
          <w:sz w:val="28"/>
          <w:szCs w:val="28"/>
          <w:lang w:val="ru-RU"/>
        </w:rPr>
      </w:pPr>
      <w:r w:rsidRPr="007E09F5">
        <w:rPr>
          <w:sz w:val="28"/>
          <w:szCs w:val="28"/>
          <w:lang w:val="ru-RU"/>
        </w:rPr>
        <w:t xml:space="preserve">Цикл алгоритм </w:t>
      </w:r>
      <w:r w:rsidRPr="007E09F5">
        <w:rPr>
          <w:sz w:val="28"/>
          <w:szCs w:val="28"/>
        </w:rPr>
        <w:t>ORB</w:t>
      </w:r>
      <w:r w:rsidRPr="007E09F5">
        <w:rPr>
          <w:sz w:val="28"/>
          <w:szCs w:val="28"/>
          <w:lang w:val="ru-RU"/>
        </w:rPr>
        <w:t>-</w:t>
      </w:r>
      <w:r w:rsidRPr="007E09F5">
        <w:rPr>
          <w:sz w:val="28"/>
          <w:szCs w:val="28"/>
        </w:rPr>
        <w:t>SLAM</w:t>
      </w:r>
      <w:r w:rsidRPr="007E09F5">
        <w:rPr>
          <w:sz w:val="28"/>
          <w:szCs w:val="28"/>
          <w:lang w:val="ru-RU"/>
        </w:rPr>
        <w:t xml:space="preserve"> занимает менее 39 мс включая извлечение признаков, для определения кандидата места из базы данных размером в 10000 изображений. Улучшенная версия распознавателя места, использует когерентную информацию между изображениями и возвращает несколько гипотез при запросе базы данных вместо лучшего соответствия.</w:t>
      </w:r>
    </w:p>
    <w:p w:rsidR="007E09F5" w:rsidRDefault="007E09F5" w:rsidP="007E09F5">
      <w:pPr>
        <w:spacing w:line="360" w:lineRule="auto"/>
        <w:ind w:firstLine="708"/>
        <w:rPr>
          <w:sz w:val="28"/>
          <w:szCs w:val="28"/>
          <w:lang w:val="ru-RU"/>
        </w:rPr>
      </w:pPr>
      <w:r w:rsidRPr="00E432EB">
        <w:rPr>
          <w:sz w:val="28"/>
          <w:szCs w:val="28"/>
          <w:lang w:val="ru-RU"/>
        </w:rPr>
        <w:t xml:space="preserve">В работе </w:t>
      </w:r>
      <w:r w:rsidRPr="00E432EB">
        <w:rPr>
          <w:sz w:val="28"/>
          <w:szCs w:val="28"/>
        </w:rPr>
        <w:t>ORB</w:t>
      </w:r>
      <w:r w:rsidRPr="00E432EB">
        <w:rPr>
          <w:sz w:val="28"/>
          <w:szCs w:val="28"/>
          <w:lang w:val="ru-RU"/>
        </w:rPr>
        <w:t>-</w:t>
      </w:r>
      <w:r w:rsidRPr="00E432EB">
        <w:rPr>
          <w:sz w:val="28"/>
          <w:szCs w:val="28"/>
        </w:rPr>
        <w:t>SLAM</w:t>
      </w:r>
      <w:r w:rsidRPr="00E432EB">
        <w:rPr>
          <w:sz w:val="28"/>
          <w:szCs w:val="28"/>
        </w:rPr>
        <w:fldChar w:fldCharType="begin"/>
      </w:r>
      <w:r w:rsidR="00E330C1">
        <w:rPr>
          <w:sz w:val="28"/>
          <w:szCs w:val="28"/>
          <w:lang w:val="ru-RU"/>
        </w:rPr>
        <w:instrText xml:space="preserve"> ADDIN ZOTERO_ITEM CSL_CITATION {"citationID":"182lPGa3","properties":{"formattedCitation":"[1]","plainCitation":"[1]","noteIndex":0},"citationItems":[{"id":"E8xjfeaT/Bi7GW7pm","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E432EB">
        <w:rPr>
          <w:sz w:val="28"/>
          <w:szCs w:val="28"/>
        </w:rPr>
        <w:fldChar w:fldCharType="separate"/>
      </w:r>
      <w:r w:rsidRPr="00E432EB">
        <w:rPr>
          <w:sz w:val="28"/>
          <w:szCs w:val="28"/>
          <w:lang w:val="ru-RU"/>
        </w:rPr>
        <w:t>[1]</w:t>
      </w:r>
      <w:r w:rsidRPr="00E432EB">
        <w:rPr>
          <w:sz w:val="28"/>
          <w:szCs w:val="28"/>
        </w:rPr>
        <w:fldChar w:fldCharType="end"/>
      </w:r>
      <w:r w:rsidRPr="00E432EB">
        <w:rPr>
          <w:sz w:val="28"/>
          <w:szCs w:val="28"/>
          <w:lang w:val="ru-RU"/>
        </w:rPr>
        <w:t xml:space="preserve"> используется улучшенная версия распознавателя мест, использующая информацию о взаимной видимости характерных точек из положения камеры и возвращающую несколько гипотез при запросе к базе данных, а не только наилучшее совпадение.</w:t>
      </w:r>
    </w:p>
    <w:p w:rsidR="007E09F5" w:rsidRPr="007E09F5" w:rsidRDefault="007E09F5" w:rsidP="007E09F5">
      <w:pPr>
        <w:spacing w:line="360" w:lineRule="auto"/>
        <w:ind w:firstLine="708"/>
        <w:rPr>
          <w:sz w:val="28"/>
          <w:szCs w:val="28"/>
          <w:lang w:val="ru-RU"/>
        </w:rPr>
      </w:pPr>
      <w:r w:rsidRPr="007E09F5">
        <w:rPr>
          <w:sz w:val="28"/>
          <w:szCs w:val="28"/>
        </w:rPr>
        <w:t>ORB</w:t>
      </w:r>
      <w:r w:rsidRPr="007E09F5">
        <w:rPr>
          <w:sz w:val="28"/>
          <w:szCs w:val="28"/>
          <w:lang w:val="ru-RU"/>
        </w:rPr>
        <w:t>-</w:t>
      </w:r>
      <w:r w:rsidRPr="007E09F5">
        <w:rPr>
          <w:sz w:val="28"/>
          <w:szCs w:val="28"/>
        </w:rPr>
        <w:t>SLAM</w:t>
      </w:r>
      <w:r w:rsidRPr="007E09F5">
        <w:rPr>
          <w:sz w:val="28"/>
          <w:szCs w:val="28"/>
          <w:lang w:val="ru-RU"/>
        </w:rPr>
        <w:t xml:space="preserve"> реализует работу с пакетом слов для распознавания места будучи построены на </w:t>
      </w:r>
      <w:r w:rsidRPr="007E09F5">
        <w:rPr>
          <w:sz w:val="28"/>
          <w:szCs w:val="28"/>
        </w:rPr>
        <w:t>DBoW</w:t>
      </w:r>
      <w:r w:rsidRPr="007E09F5">
        <w:rPr>
          <w:sz w:val="28"/>
          <w:szCs w:val="28"/>
          <w:lang w:val="ru-RU"/>
        </w:rPr>
        <w:t xml:space="preserve">2 с </w:t>
      </w:r>
      <w:r w:rsidRPr="007E09F5">
        <w:rPr>
          <w:sz w:val="28"/>
          <w:szCs w:val="28"/>
        </w:rPr>
        <w:t>ORB</w:t>
      </w:r>
      <w:r w:rsidRPr="007E09F5">
        <w:rPr>
          <w:sz w:val="28"/>
          <w:szCs w:val="28"/>
          <w:lang w:val="ru-RU"/>
        </w:rPr>
        <w:t xml:space="preserve"> [9].</w:t>
      </w:r>
      <w:r w:rsidRPr="007E09F5">
        <w:rPr>
          <w:sz w:val="28"/>
          <w:szCs w:val="28"/>
        </w:rPr>
        <w:t> </w:t>
      </w:r>
    </w:p>
    <w:p w:rsidR="007E09F5" w:rsidRPr="007E09F5" w:rsidRDefault="007E09F5" w:rsidP="007E09F5">
      <w:pPr>
        <w:spacing w:line="360" w:lineRule="auto"/>
        <w:ind w:firstLine="708"/>
        <w:rPr>
          <w:sz w:val="28"/>
          <w:szCs w:val="28"/>
          <w:lang w:val="ru-RU"/>
        </w:rPr>
      </w:pPr>
      <w:r w:rsidRPr="007E09F5">
        <w:rPr>
          <w:sz w:val="28"/>
          <w:szCs w:val="28"/>
          <w:lang w:val="ru-RU"/>
        </w:rPr>
        <w:t xml:space="preserve">Подробнее о работе метода </w:t>
      </w:r>
      <w:r w:rsidRPr="007E09F5">
        <w:rPr>
          <w:sz w:val="28"/>
          <w:szCs w:val="28"/>
        </w:rPr>
        <w:t>DBoW</w:t>
      </w:r>
      <w:r w:rsidRPr="007E09F5">
        <w:rPr>
          <w:sz w:val="28"/>
          <w:szCs w:val="28"/>
          <w:lang w:val="ru-RU"/>
        </w:rPr>
        <w:t>:</w:t>
      </w:r>
    </w:p>
    <w:p w:rsidR="007E09F5" w:rsidRPr="007E09F5" w:rsidRDefault="007E09F5" w:rsidP="007E09F5">
      <w:pPr>
        <w:spacing w:line="360" w:lineRule="auto"/>
        <w:rPr>
          <w:sz w:val="28"/>
          <w:szCs w:val="28"/>
          <w:lang w:val="ru-RU"/>
        </w:rPr>
      </w:pPr>
      <w:r w:rsidRPr="007E09F5">
        <w:rPr>
          <w:sz w:val="28"/>
          <w:szCs w:val="28"/>
        </w:rPr>
        <w:lastRenderedPageBreak/>
        <w:t>DBoW</w:t>
      </w:r>
      <w:r w:rsidRPr="007E09F5">
        <w:rPr>
          <w:sz w:val="28"/>
          <w:szCs w:val="28"/>
          <w:lang w:val="ru-RU"/>
        </w:rPr>
        <w:t xml:space="preserve">2 - это улучшенная версия библиотеки </w:t>
      </w:r>
      <w:r w:rsidRPr="007E09F5">
        <w:rPr>
          <w:sz w:val="28"/>
          <w:szCs w:val="28"/>
        </w:rPr>
        <w:t>DBow</w:t>
      </w:r>
      <w:r w:rsidRPr="007E09F5">
        <w:rPr>
          <w:sz w:val="28"/>
          <w:szCs w:val="28"/>
          <w:lang w:val="ru-RU"/>
        </w:rPr>
        <w:t xml:space="preserve"> для индексации и преобразования изображений в краткое представление. Он реализует иерархическое дерево для аппроксимации ближайших соседей в пространстве признаков изображения и создания визуального словаря. </w:t>
      </w:r>
      <w:r w:rsidRPr="007E09F5">
        <w:rPr>
          <w:sz w:val="28"/>
          <w:szCs w:val="28"/>
        </w:rPr>
        <w:t>DBoW</w:t>
      </w:r>
      <w:r w:rsidRPr="007E09F5">
        <w:rPr>
          <w:sz w:val="28"/>
          <w:szCs w:val="28"/>
          <w:lang w:val="ru-RU"/>
        </w:rPr>
        <w:t>2 также реализует базу данных изображений с инвертированными и прямыми файлами для хеширования и индексации изображений и обеспечения быстрых запросов в базу данных карты и сравнения функций дескрипторов.</w:t>
      </w:r>
      <w:r w:rsidRPr="007E09F5">
        <w:rPr>
          <w:sz w:val="28"/>
          <w:szCs w:val="28"/>
        </w:rPr>
        <w:t> </w:t>
      </w:r>
    </w:p>
    <w:p w:rsidR="007E09F5" w:rsidRPr="007E09F5" w:rsidRDefault="007E09F5" w:rsidP="007E09F5">
      <w:pPr>
        <w:spacing w:line="360" w:lineRule="auto"/>
        <w:rPr>
          <w:sz w:val="28"/>
          <w:szCs w:val="28"/>
          <w:lang w:val="ru-RU"/>
        </w:rPr>
      </w:pPr>
      <w:r w:rsidRPr="007E09F5">
        <w:rPr>
          <w:sz w:val="28"/>
          <w:szCs w:val="28"/>
          <w:lang w:val="ru-RU"/>
        </w:rPr>
        <w:t xml:space="preserve">Основные отличия </w:t>
      </w:r>
      <w:r w:rsidRPr="007E09F5">
        <w:rPr>
          <w:sz w:val="28"/>
          <w:szCs w:val="28"/>
        </w:rPr>
        <w:t>DBoW</w:t>
      </w:r>
      <w:r w:rsidRPr="007E09F5">
        <w:rPr>
          <w:sz w:val="28"/>
          <w:szCs w:val="28"/>
          <w:lang w:val="ru-RU"/>
        </w:rPr>
        <w:t xml:space="preserve">2 от предыдущей библиотеки </w:t>
      </w:r>
      <w:r w:rsidRPr="007E09F5">
        <w:rPr>
          <w:sz w:val="28"/>
          <w:szCs w:val="28"/>
        </w:rPr>
        <w:t>DBow</w:t>
      </w:r>
      <w:r w:rsidRPr="007E09F5">
        <w:rPr>
          <w:sz w:val="28"/>
          <w:szCs w:val="28"/>
          <w:lang w:val="ru-RU"/>
        </w:rPr>
        <w:t>:</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Возможность работать с любым типом дескриптора.</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Наличие готового решения для непосредственной работы с дескрипторами ORB или BRIEF.</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DBoW2 добавляет файл изображения напрямую в базу данных изображений для быстрого определения и сопоставления функций дескрипторов. Это используется для определения циклов в карте и дополнения графа методами SLAM.</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DBoW2 не использует двоичный формат и совместим с системой хранения OpenCV для сохранения словарей и баз данных. Это означает, что эти файлы могут быть сохранены в виде обычного текста в формате YAML, что упрощает совместимость с внешними системами и решениями</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DBoW2 база данных может быть сжата в формате gunzip (.gz) для уменьшения использования диска.</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обладает улучшенным интерфейсом и скоростью работы. </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DBoW2 реализован на основе популярных библиотек OpenCV и Boost, что позволяет поддерживать совместимость с большим количеством библиотек.</w:t>
      </w:r>
    </w:p>
    <w:p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вместе с соответствующим алгоритмом определения циклов был протестирован на нескольких наборах данных, и требует 3 мс для преобразования BRIEF-функций изображения в вектор пакета слов и 5 </w:t>
      </w:r>
      <w:r w:rsidRPr="007E09F5">
        <w:rPr>
          <w:rFonts w:ascii="Times New Roman" w:hAnsi="Times New Roman" w:cs="Times New Roman"/>
          <w:color w:val="auto"/>
          <w:sz w:val="28"/>
          <w:szCs w:val="28"/>
        </w:rPr>
        <w:lastRenderedPageBreak/>
        <w:t>мс для поиска совпадений изображений в базе данных с более чем 19000 изображений</w:t>
      </w:r>
      <w:r>
        <w:rPr>
          <w:rFonts w:ascii="Times New Roman" w:hAnsi="Times New Roman" w:cs="Times New Roman"/>
          <w:color w:val="auto"/>
          <w:sz w:val="28"/>
          <w:szCs w:val="28"/>
        </w:rPr>
        <w:t>.</w:t>
      </w:r>
    </w:p>
    <w:p w:rsidR="00E432EB" w:rsidRPr="00E432EB" w:rsidRDefault="00E432EB" w:rsidP="00E432EB">
      <w:pPr>
        <w:spacing w:line="360" w:lineRule="auto"/>
        <w:rPr>
          <w:sz w:val="28"/>
          <w:szCs w:val="28"/>
          <w:lang w:val="ru-RU"/>
        </w:rPr>
      </w:pPr>
    </w:p>
    <w:p w:rsidR="00E432EB" w:rsidRPr="00E432EB" w:rsidRDefault="00E432EB" w:rsidP="00922B26">
      <w:pPr>
        <w:pStyle w:val="3"/>
      </w:pPr>
      <w:bookmarkStart w:id="25" w:name="_Toc91460033"/>
      <w:bookmarkStart w:id="26" w:name="_Toc91545741"/>
      <w:r w:rsidRPr="00E432EB">
        <w:t>Инициализация карты</w:t>
      </w:r>
      <w:bookmarkEnd w:id="25"/>
      <w:bookmarkEnd w:id="26"/>
    </w:p>
    <w:p w:rsidR="00E432EB" w:rsidRPr="00E432EB" w:rsidRDefault="00E432EB" w:rsidP="00E432EB">
      <w:pPr>
        <w:spacing w:line="360" w:lineRule="auto"/>
        <w:ind w:firstLine="708"/>
        <w:rPr>
          <w:sz w:val="28"/>
          <w:szCs w:val="28"/>
          <w:lang w:val="ru-RU"/>
        </w:rPr>
      </w:pPr>
      <w:r w:rsidRPr="00E432EB">
        <w:rPr>
          <w:sz w:val="28"/>
          <w:szCs w:val="28"/>
          <w:lang w:val="ru-RU"/>
        </w:rPr>
        <w:t>Для монокулярного SLAM чтобы определить положение характерных точек на карте в трехмерном пространстве требуется восстановить глубину на изображении. Существует три известных метода для восстановления глубины в изображении: использование специальной камеры с RGBD сенсором которая напрямую выдает данные глубины в изображении, реконструкция трехмерной сцены по двум жестко связанным камерам (работа в режиме стереосъемки), реконструкция глубины точек по серии кадров с разных направлений.</w:t>
      </w:r>
    </w:p>
    <w:p w:rsidR="00E432EB" w:rsidRPr="00E432EB" w:rsidRDefault="00E432EB" w:rsidP="00E432EB">
      <w:pPr>
        <w:spacing w:line="360" w:lineRule="auto"/>
        <w:ind w:firstLine="708"/>
        <w:rPr>
          <w:sz w:val="28"/>
          <w:szCs w:val="28"/>
          <w:lang w:val="ru-RU"/>
        </w:rPr>
      </w:pPr>
      <w:r w:rsidRPr="00E432EB">
        <w:rPr>
          <w:sz w:val="28"/>
          <w:szCs w:val="28"/>
          <w:lang w:val="ru-RU"/>
        </w:rPr>
        <w:t xml:space="preserve">Таким образом монокулярный SLAM требует особой процедуры для создания начальной карты, потому что глубина не может быть восстановлена ​​из одного изображения. </w:t>
      </w:r>
    </w:p>
    <w:p w:rsidR="00E432EB" w:rsidRPr="00E432EB" w:rsidRDefault="00E432EB" w:rsidP="00E432EB">
      <w:pPr>
        <w:spacing w:line="360" w:lineRule="auto"/>
        <w:ind w:firstLine="708"/>
        <w:rPr>
          <w:sz w:val="28"/>
          <w:szCs w:val="28"/>
          <w:lang w:val="ru-RU"/>
        </w:rPr>
      </w:pPr>
      <w:r w:rsidRPr="00E432EB">
        <w:rPr>
          <w:sz w:val="28"/>
          <w:szCs w:val="28"/>
          <w:lang w:val="ru-RU"/>
        </w:rPr>
        <w:t>При разборе методов SLAM необходимо в первую очередь рассматривать монокулярный SLAM.</w:t>
      </w:r>
    </w:p>
    <w:p w:rsidR="00E432EB" w:rsidRPr="00E432EB" w:rsidRDefault="00E432EB" w:rsidP="00E432EB">
      <w:pPr>
        <w:spacing w:line="360" w:lineRule="auto"/>
        <w:ind w:firstLine="708"/>
        <w:rPr>
          <w:sz w:val="28"/>
          <w:szCs w:val="28"/>
          <w:lang w:val="ru-RU"/>
        </w:rPr>
      </w:pPr>
      <w:r w:rsidRPr="00E432EB">
        <w:rPr>
          <w:sz w:val="28"/>
          <w:szCs w:val="28"/>
          <w:lang w:val="ru-RU"/>
        </w:rPr>
        <w:t xml:space="preserve">Задача монокулярного SLAM изначально была решена с помощью методов фильтрации </w:t>
      </w:r>
      <w:r w:rsidRPr="00E432EB">
        <w:rPr>
          <w:sz w:val="28"/>
          <w:szCs w:val="28"/>
          <w:lang w:val="ru-RU"/>
        </w:rPr>
        <w:fldChar w:fldCharType="begin"/>
      </w:r>
      <w:r w:rsidRPr="00E432EB">
        <w:rPr>
          <w:sz w:val="28"/>
          <w:szCs w:val="28"/>
          <w:lang w:val="ru-RU"/>
        </w:rPr>
        <w:instrText xml:space="preserve"> ADDIN ZOTERO_ITEM CSL_CITATION {"citationID":"yE17c0Hg","properties":{"formattedCitation":"[11]\\uc0\\u8211{}[14]","plainCitation":"[11]–[14]","noteIndex":0},"citationItems":[{"id":78,"uris":["http://zotero.org/users/local/TinZTSqN/items/IHN8RCEX"],"uri":["http://zotero.org/users/local/TinZTSqN/items/IHN8RCEX"],"itemData":{"id":78,"type":"article-journal","container-title":"IEEE Transactions on Pattern Analysis and Machine Intelligence","DOI":"10.1109/TPAMI.2007.1049","ISSN":"0162-8828, 2160-9292","issue":"6","journalAbbreviation":"IEEE Trans. Pattern Anal. Mach. Intell.","page":"1052-1067","source":"DOI.org (Crossref)","title":"MonoSLAM: Real-Time Single Camera SLAM","title-short":"MonoSLAM","volume":"29","author":[{"family":"Davison","given":"Andrew J."},{"family":"Reid","given":"Ian D."},{"family":"Molton","given":"Nicholas D."},{"family":"Stasse","given":"Olivier"}],"issued":{"date-parts":[["2007",6]]}}},{"id":79,"uris":["http://zotero.org/users/local/TinZTSqN/items/ERU7F9HJ"],"uri":["http://zotero.org/users/local/TinZTSqN/items/ERU7F9HJ"],"itemData":{"id":79,"type":"article-journal","container-title":"IEEE Transactions on Robotics","DOI":"10.1109/TRO.2008.2003276","issue":"5","page":"932-945","title":"Inverse Depth Parametrization for Monocular SLAM","volume":"24","author":[{"family":"Civera","given":"Javier"},{"family":"Davison","given":"Andrew J."},{"family":"Montiel","given":"J. M. MartÍnez"}],"issued":{"date-parts":[["2008"]]}}},{"id":87,"uris":["http://zotero.org/users/local/TinZTSqN/items/EK8GG5XE"],"uri":["http://zotero.org/users/local/TinZTSqN/items/EK8GG5XE"],"itemData":{"id":87,"type":"paper-conference","container-title":"2006 IEEE Computer Society Conference on Computer Vision and Pattern Recognition (CVPR'06)","DOI":"10.1109/CVPR.2006.263","page":"469-476","title":"Scalable Monocular SLAM","volume":"1","author":[{"family":"Eade","given":"E."},{"family":"Drummond","given":"T."}],"issued":{"date-parts":[["2006"]]}}},{"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1]–[14]</w:t>
      </w:r>
      <w:r w:rsidRPr="00E432EB">
        <w:rPr>
          <w:sz w:val="28"/>
          <w:szCs w:val="28"/>
          <w:lang w:val="ru-RU"/>
        </w:rPr>
        <w:fldChar w:fldCharType="end"/>
      </w:r>
      <w:r w:rsidRPr="00E432EB">
        <w:rPr>
          <w:sz w:val="28"/>
          <w:szCs w:val="28"/>
          <w:lang w:val="ru-RU"/>
        </w:rPr>
        <w:t>.</w:t>
      </w:r>
    </w:p>
    <w:p w:rsidR="00E432EB" w:rsidRPr="00E432EB" w:rsidRDefault="00E432EB" w:rsidP="00E432EB">
      <w:pPr>
        <w:spacing w:line="360" w:lineRule="auto"/>
        <w:ind w:firstLine="708"/>
        <w:rPr>
          <w:sz w:val="28"/>
          <w:szCs w:val="28"/>
          <w:lang w:val="ru-RU"/>
        </w:rPr>
      </w:pPr>
      <w:r w:rsidRPr="00E432EB">
        <w:rPr>
          <w:sz w:val="28"/>
          <w:szCs w:val="28"/>
          <w:lang w:val="ru-RU"/>
        </w:rPr>
        <w:t xml:space="preserve">При таком подходе каждый кадр обрабатывается фильтром для совместной оценки местоположения объектов на карте и положения камеры. Он имеет недостатки, заключающиеся в бесполезной трате вычислений при обработке последовательных кадров с небольшим количеством новой информации и накоплении ошибок линеаризации. </w:t>
      </w:r>
    </w:p>
    <w:p w:rsidR="00E432EB" w:rsidRPr="00E432EB" w:rsidRDefault="00E432EB" w:rsidP="00E432EB">
      <w:pPr>
        <w:spacing w:line="360" w:lineRule="auto"/>
        <w:ind w:firstLine="708"/>
        <w:rPr>
          <w:sz w:val="28"/>
          <w:szCs w:val="28"/>
          <w:lang w:val="ru-RU"/>
        </w:rPr>
      </w:pPr>
      <w:r w:rsidRPr="00E432EB">
        <w:rPr>
          <w:sz w:val="28"/>
          <w:szCs w:val="28"/>
          <w:lang w:val="ru-RU"/>
        </w:rPr>
        <w:t xml:space="preserve">С другой стороны, подходы на основе ключевых кадров </w:t>
      </w:r>
      <w:r w:rsidRPr="00E432EB">
        <w:rPr>
          <w:sz w:val="28"/>
          <w:szCs w:val="28"/>
          <w:lang w:val="ru-RU"/>
        </w:rPr>
        <w:fldChar w:fldCharType="begin"/>
      </w:r>
      <w:r w:rsidRPr="00E432EB">
        <w:rPr>
          <w:sz w:val="28"/>
          <w:szCs w:val="28"/>
          <w:lang w:val="ru-RU"/>
        </w:rPr>
        <w:instrText xml:space="preserve"> ADDIN ZOTERO_ITEM CSL_CITATION {"citationID":"qZ1sklxu","properties":{"formattedCitation":"[4], [15]","plainCitation":"[4], [15]","noteIndex":0},"citationItems":[{"id":49,"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id":47,"uris":["http://zotero.org/users/local/TinZTSqN/items/TP64AF26"],"uri":["http://zotero.org/users/local/TinZTSqN/items/TP64AF26"],"itemData":{"id":47,"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Pr="00E432EB">
        <w:rPr>
          <w:sz w:val="28"/>
          <w:szCs w:val="28"/>
          <w:lang w:val="ru-RU"/>
        </w:rPr>
        <w:fldChar w:fldCharType="separate"/>
      </w:r>
      <w:r w:rsidRPr="00E432EB">
        <w:rPr>
          <w:sz w:val="28"/>
          <w:szCs w:val="28"/>
          <w:lang w:val="ru-RU"/>
        </w:rPr>
        <w:t>[4], [15]</w:t>
      </w:r>
      <w:r w:rsidRPr="00E432EB">
        <w:rPr>
          <w:sz w:val="28"/>
          <w:szCs w:val="28"/>
          <w:lang w:val="ru-RU"/>
        </w:rPr>
        <w:fldChar w:fldCharType="end"/>
      </w:r>
      <w:r w:rsidRPr="00E432EB">
        <w:rPr>
          <w:sz w:val="28"/>
          <w:szCs w:val="28"/>
          <w:lang w:val="ru-RU"/>
        </w:rPr>
        <w:t xml:space="preserve"> оценивают карту, используя только выбранные кадры (ключевые кадры), что позволяет выполнять более дорогостоящую, но точную оптимизацию настройки пакетов, поскольку отображение не привязано к частоте кадров. Strasdat et. al. </w:t>
      </w:r>
      <w:r w:rsidRPr="00E432EB">
        <w:rPr>
          <w:sz w:val="28"/>
          <w:szCs w:val="28"/>
          <w:lang w:val="ru-RU"/>
        </w:rPr>
        <w:fldChar w:fldCharType="begin"/>
      </w:r>
      <w:r w:rsidRPr="00E432EB">
        <w:rPr>
          <w:sz w:val="28"/>
          <w:szCs w:val="28"/>
          <w:lang w:val="ru-RU"/>
        </w:rPr>
        <w:instrText xml:space="preserve"> ADDIN ZOTERO_ITEM CSL_CITATION {"citationID":"0wPSZIAW","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продемонстрировал, что методы, основанные на ключевых кадрах, более точны, чем фильтрация, при тех же вычислительных затратах.</w:t>
      </w:r>
    </w:p>
    <w:p w:rsidR="00E432EB" w:rsidRPr="00E432EB" w:rsidRDefault="00E432EB" w:rsidP="00E432EB">
      <w:pPr>
        <w:spacing w:line="360" w:lineRule="auto"/>
        <w:rPr>
          <w:sz w:val="28"/>
          <w:szCs w:val="28"/>
          <w:lang w:val="ru-RU"/>
        </w:rPr>
      </w:pPr>
      <w:r w:rsidRPr="00E432EB">
        <w:rPr>
          <w:sz w:val="28"/>
          <w:szCs w:val="28"/>
          <w:lang w:val="ru-RU"/>
        </w:rPr>
        <w:lastRenderedPageBreak/>
        <w:t xml:space="preserve">Наиболее представительной системой SLAM на основе ключевых кадров, вероятно, является PTAM </w:t>
      </w:r>
      <w:r w:rsidRPr="00E432EB">
        <w:rPr>
          <w:sz w:val="28"/>
          <w:szCs w:val="28"/>
          <w:lang w:val="ru-RU"/>
        </w:rPr>
        <w:fldChar w:fldCharType="begin"/>
      </w:r>
      <w:r w:rsidRPr="00E432EB">
        <w:rPr>
          <w:sz w:val="28"/>
          <w:szCs w:val="28"/>
          <w:lang w:val="ru-RU"/>
        </w:rPr>
        <w:instrText xml:space="preserve"> ADDIN ZOTERO_ITEM CSL_CITATION {"citationID":"tQNZrHVU","properties":{"formattedCitation":"[4]","plainCitation":"[4]","noteIndex":0},"citationItems":[{"id":49,"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Pr="00E432EB">
        <w:rPr>
          <w:sz w:val="28"/>
          <w:szCs w:val="28"/>
          <w:lang w:val="ru-RU"/>
        </w:rPr>
        <w:fldChar w:fldCharType="separate"/>
      </w:r>
      <w:r w:rsidRPr="00E432EB">
        <w:rPr>
          <w:sz w:val="28"/>
          <w:szCs w:val="28"/>
          <w:lang w:val="ru-RU"/>
        </w:rPr>
        <w:t>[4]</w:t>
      </w:r>
      <w:r w:rsidRPr="00E432EB">
        <w:rPr>
          <w:sz w:val="28"/>
          <w:szCs w:val="28"/>
          <w:lang w:val="ru-RU"/>
        </w:rPr>
        <w:fldChar w:fldCharType="end"/>
      </w:r>
      <w:r w:rsidRPr="00E432EB">
        <w:rPr>
          <w:sz w:val="28"/>
          <w:szCs w:val="28"/>
          <w:lang w:val="ru-RU"/>
        </w:rPr>
        <w:t>, алгоритм разделяет отслеживание и отображение камеры в параллельных потоках, и успешно работает для приложений дополненной реальности в реальном времени в небольших средах. Точки карты PTAM соответствуют углам FAST, сопоставленным с помощью корреляции фрагментов. Это делает точки полезными только для отслеживания, но не для распознавания места. Фактически, PTAM не обнаруживает большие циклы, и определение перемещения основано только на корреляции сжатых ключевых кадров с низким разрешением, что снижает точность алгоритма поскольку учитывает положение точки обзора менее точно.</w:t>
      </w:r>
    </w:p>
    <w:p w:rsidR="00E432EB" w:rsidRPr="007B5424" w:rsidRDefault="00E432EB" w:rsidP="00E432EB">
      <w:pPr>
        <w:rPr>
          <w:lang w:val="ru-RU"/>
        </w:rPr>
      </w:pPr>
    </w:p>
    <w:p w:rsidR="00E432EB" w:rsidRPr="00E432EB" w:rsidRDefault="00E432EB" w:rsidP="00E432EB">
      <w:pPr>
        <w:spacing w:line="360" w:lineRule="auto"/>
        <w:ind w:firstLine="708"/>
        <w:rPr>
          <w:sz w:val="28"/>
          <w:szCs w:val="28"/>
          <w:lang w:val="ru-RU"/>
        </w:rPr>
      </w:pPr>
      <w:r w:rsidRPr="00E432EB">
        <w:rPr>
          <w:sz w:val="28"/>
          <w:szCs w:val="28"/>
          <w:lang w:val="ru-RU"/>
        </w:rPr>
        <w:t>Монокулярный SLAM без определения глубины изображения обладает проблемой масштаба. По исходному видеопотоку невозможно определить масштаб изображения и расстояние до объектов, следовательно, приходится корректировать карту после добавления объектов.</w:t>
      </w:r>
    </w:p>
    <w:p w:rsidR="00E432EB" w:rsidRDefault="00E432EB" w:rsidP="00E432EB">
      <w:pPr>
        <w:spacing w:line="360" w:lineRule="auto"/>
        <w:rPr>
          <w:sz w:val="28"/>
          <w:szCs w:val="28"/>
          <w:lang w:val="ru-RU"/>
        </w:rPr>
      </w:pPr>
      <w:r w:rsidRPr="00E432EB">
        <w:rPr>
          <w:sz w:val="28"/>
          <w:szCs w:val="28"/>
          <w:lang w:val="ru-RU"/>
        </w:rPr>
        <w:t xml:space="preserve">Strasdat et. </w:t>
      </w:r>
      <w:r w:rsidRPr="00E432EB">
        <w:rPr>
          <w:sz w:val="28"/>
          <w:szCs w:val="28"/>
          <w:lang w:val="ru-RU"/>
        </w:rPr>
        <w:fldChar w:fldCharType="begin"/>
      </w:r>
      <w:r w:rsidRPr="00E432EB">
        <w:rPr>
          <w:sz w:val="28"/>
          <w:szCs w:val="28"/>
          <w:lang w:val="ru-RU"/>
        </w:rPr>
        <w:instrText xml:space="preserve"> ADDIN ZOTERO_ITEM CSL_CITATION {"citationID":"Vh286e5F","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представили крупномасштабную монокулярную систему SLAM реализующим замыкание петель с помощью оптимизации графа положений камеры и характерных точек с ограничениями 7DoF. </w:t>
      </w:r>
    </w:p>
    <w:p w:rsidR="00E432EB" w:rsidRPr="00E432EB" w:rsidRDefault="00E432EB" w:rsidP="00E432EB">
      <w:pPr>
        <w:spacing w:line="360" w:lineRule="auto"/>
        <w:ind w:firstLine="708"/>
        <w:rPr>
          <w:sz w:val="28"/>
          <w:szCs w:val="28"/>
          <w:lang w:val="ru-RU"/>
        </w:rPr>
      </w:pPr>
      <w:r w:rsidRPr="00E432EB">
        <w:rPr>
          <w:sz w:val="28"/>
          <w:szCs w:val="28"/>
          <w:lang w:val="ru-RU"/>
        </w:rPr>
        <w:t xml:space="preserve">Использование 7DoF ограничений позволяет скорректировать ошибку масштаба в монокулярном SLAM. ORB-SLAM заимствует тип ограничений модели из этой работы, и реализует замыкание цикла с помощью оптимизации графа позы 7DoF, применяя оптимизацию к выбранной части графа, называемой в алгоритме Essential Graph </w:t>
      </w:r>
      <w:r w:rsidRPr="00E432EB">
        <w:rPr>
          <w:sz w:val="28"/>
          <w:szCs w:val="28"/>
          <w:lang w:val="ru-RU"/>
        </w:rPr>
        <w:fldChar w:fldCharType="begin"/>
      </w:r>
      <w:r w:rsidRPr="00E432EB">
        <w:rPr>
          <w:sz w:val="28"/>
          <w:szCs w:val="28"/>
          <w:lang w:val="ru-RU"/>
        </w:rPr>
        <w:instrText xml:space="preserve"> ADDIN ZOTERO_ITEM CSL_CITATION {"citationID":"x95E3zIB","properties":{"formattedCitation":"[9]","plainCitation":"[9]","noteIndex":0},"citationItems":[{"id":58,"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Pr="00E432EB">
        <w:rPr>
          <w:sz w:val="28"/>
          <w:szCs w:val="28"/>
          <w:lang w:val="ru-RU"/>
        </w:rPr>
        <w:t>[9]</w:t>
      </w:r>
      <w:r w:rsidRPr="00E432EB">
        <w:rPr>
          <w:sz w:val="28"/>
          <w:szCs w:val="28"/>
          <w:lang w:val="ru-RU"/>
        </w:rPr>
        <w:fldChar w:fldCharType="end"/>
      </w:r>
      <w:r w:rsidRPr="00E432EB">
        <w:rPr>
          <w:sz w:val="28"/>
          <w:szCs w:val="28"/>
          <w:lang w:val="ru-RU"/>
        </w:rPr>
        <w:t>.</w:t>
      </w:r>
    </w:p>
    <w:p w:rsidR="00E432EB" w:rsidRPr="00E432EB" w:rsidRDefault="00E432EB" w:rsidP="00E432EB">
      <w:pPr>
        <w:spacing w:line="360" w:lineRule="auto"/>
        <w:rPr>
          <w:sz w:val="28"/>
          <w:szCs w:val="28"/>
          <w:lang w:val="ru-RU"/>
        </w:rPr>
      </w:pPr>
    </w:p>
    <w:p w:rsidR="00E432EB" w:rsidRPr="00E432EB" w:rsidRDefault="00E432EB" w:rsidP="00E432EB">
      <w:pPr>
        <w:spacing w:line="360" w:lineRule="auto"/>
        <w:ind w:firstLine="708"/>
        <w:rPr>
          <w:sz w:val="28"/>
          <w:szCs w:val="28"/>
          <w:lang w:val="ru-RU"/>
        </w:rPr>
      </w:pPr>
      <w:r w:rsidRPr="00E432EB">
        <w:rPr>
          <w:sz w:val="28"/>
          <w:szCs w:val="28"/>
          <w:lang w:val="ru-RU"/>
        </w:rPr>
        <w:t xml:space="preserve">Ранние монокулярные методы применяют локальную оптимизацию графа. </w:t>
      </w:r>
    </w:p>
    <w:p w:rsidR="00E432EB" w:rsidRPr="00E432EB" w:rsidRDefault="00E432EB" w:rsidP="00E432EB">
      <w:pPr>
        <w:spacing w:line="360" w:lineRule="auto"/>
        <w:ind w:firstLine="708"/>
        <w:rPr>
          <w:sz w:val="28"/>
          <w:szCs w:val="28"/>
          <w:lang w:val="ru-RU"/>
        </w:rPr>
      </w:pPr>
      <w:r w:rsidRPr="00E432EB">
        <w:rPr>
          <w:sz w:val="28"/>
          <w:szCs w:val="28"/>
          <w:lang w:val="ru-RU"/>
        </w:rPr>
        <w:t xml:space="preserve">Strasdat et. al. </w:t>
      </w:r>
      <w:r w:rsidRPr="00E432EB">
        <w:rPr>
          <w:sz w:val="28"/>
          <w:szCs w:val="28"/>
          <w:lang w:val="ru-RU"/>
        </w:rPr>
        <w:fldChar w:fldCharType="begin"/>
      </w:r>
      <w:r w:rsidRPr="00E432EB">
        <w:rPr>
          <w:sz w:val="28"/>
          <w:szCs w:val="28"/>
          <w:lang w:val="ru-RU"/>
        </w:rPr>
        <w:instrText xml:space="preserve"> ADDIN ZOTERO_ITEM CSL_CITATION {"citationID":"D6iEFLkQ","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использовал интерфейс PTAM (параллельное отслеживание и построение карты), но выполнял отслеживание только на локальной карте, полученной из графа совместной видимости.  В PTAM </w:t>
      </w:r>
      <w:r w:rsidRPr="00E432EB">
        <w:rPr>
          <w:sz w:val="28"/>
          <w:szCs w:val="28"/>
          <w:lang w:val="ru-RU"/>
        </w:rPr>
        <w:lastRenderedPageBreak/>
        <w:t>реализована серверная модель для непрерывной оптимизации двойного окна, выполняя обновление и оптимизацию графа (BA) во внутреннем окне и обновляя граф во внешнем окне ограниченного размера. Однако такой алгоритм замыкания цикла эффективен только в том случае, если размер внешнего окна достаточно велик, чтобы охватить весь цикл. В ORB-SLAM используется идея локальной карты для построения и дополнения графа поз на основе графа взаимной видимости без внешнего сервера. Другое отличие ORB-SLAM от PTAM состоит в том, что вместо использования определенных характерных точек для обнаружения петель (SURF) выполняется распознавание места в графе для совмещения тех же отслеживаемых и сопоставленных характерных точек, получая необходимую производительность метода локализации и обнаружения петель.</w:t>
      </w:r>
    </w:p>
    <w:p w:rsidR="00E432EB" w:rsidRPr="00E432EB" w:rsidRDefault="00E432EB" w:rsidP="00E432EB">
      <w:pPr>
        <w:spacing w:line="360" w:lineRule="auto"/>
        <w:rPr>
          <w:sz w:val="28"/>
          <w:szCs w:val="28"/>
          <w:lang w:val="ru-RU"/>
        </w:rPr>
      </w:pPr>
    </w:p>
    <w:p w:rsidR="00E432EB" w:rsidRPr="00E432EB" w:rsidRDefault="00E432EB" w:rsidP="00E432EB">
      <w:pPr>
        <w:spacing w:line="360" w:lineRule="auto"/>
        <w:ind w:firstLine="708"/>
        <w:rPr>
          <w:sz w:val="28"/>
          <w:szCs w:val="28"/>
          <w:lang w:val="ru-RU"/>
        </w:rPr>
      </w:pPr>
      <w:r w:rsidRPr="00E432EB">
        <w:rPr>
          <w:sz w:val="28"/>
          <w:szCs w:val="28"/>
          <w:lang w:val="ru-RU"/>
        </w:rPr>
        <w:t xml:space="preserve">CD-SLAM </w:t>
      </w:r>
      <w:r w:rsidRPr="00E432EB">
        <w:rPr>
          <w:sz w:val="28"/>
          <w:szCs w:val="28"/>
          <w:lang w:val="ru-RU"/>
        </w:rPr>
        <w:fldChar w:fldCharType="begin"/>
      </w:r>
      <w:r w:rsidRPr="00E432EB">
        <w:rPr>
          <w:sz w:val="28"/>
          <w:szCs w:val="28"/>
          <w:lang w:val="ru-RU"/>
        </w:rPr>
        <w:instrText xml:space="preserve"> ADDIN ZOTERO_ITEM CSL_CITATION {"citationID":"cLLlVkyi","properties":{"formattedCitation":"[16]","plainCitation":"[16]","noteIndex":0},"citationItems":[{"id":90,"uris":["http://zotero.org/users/local/TinZTSqN/items/GXK68RGR"],"uri":["http://zotero.org/users/local/TinZTSqN/items/GXK68RGR"],"itemData":{"id":90,"type":"paper-conference","container-title":"2011 IEEE/RSJ International Conference on Intelligent Robots and Systems","DOI":"10.1109/IROS.2011.6094588","page":"3990-3997","title":"CD SLAM - continuous localization and mapping in a dynamic world","author":[{"family":"Pirker","given":"Katrin"},{"family":"Rüther","given":"Matthias"},{"family":"Bischof","given":"Horst"}],"issued":{"date-parts":[["2011"]]}}}],"schema":"https://github.com/citation-style-language/schema/raw/master/csl-citation.json"} </w:instrText>
      </w:r>
      <w:r w:rsidRPr="00E432EB">
        <w:rPr>
          <w:sz w:val="28"/>
          <w:szCs w:val="28"/>
          <w:lang w:val="ru-RU"/>
        </w:rPr>
        <w:fldChar w:fldCharType="separate"/>
      </w:r>
      <w:r w:rsidRPr="00E432EB">
        <w:rPr>
          <w:sz w:val="28"/>
          <w:szCs w:val="28"/>
          <w:lang w:val="ru-RU"/>
        </w:rPr>
        <w:t>[16]</w:t>
      </w:r>
      <w:r w:rsidRPr="00E432EB">
        <w:rPr>
          <w:sz w:val="28"/>
          <w:szCs w:val="28"/>
          <w:lang w:val="ru-RU"/>
        </w:rPr>
        <w:fldChar w:fldCharType="end"/>
      </w:r>
      <w:r w:rsidRPr="00E432EB">
        <w:rPr>
          <w:sz w:val="28"/>
          <w:szCs w:val="28"/>
          <w:lang w:val="ru-RU"/>
        </w:rPr>
        <w:t xml:space="preserve"> - полноценная система SLAM, включающая замыкание циклов, релокализацию при обновлении карты, поддержку работы с крупномасштабными картами и динамическими средами. Однако отсутствует общедоступная реализация и нет большого количества данных о точности и надежности данного метода.</w:t>
      </w:r>
    </w:p>
    <w:p w:rsidR="00E432EB" w:rsidRPr="00E432EB" w:rsidRDefault="00E432EB" w:rsidP="00E432EB">
      <w:pPr>
        <w:spacing w:line="360" w:lineRule="auto"/>
        <w:rPr>
          <w:sz w:val="28"/>
          <w:szCs w:val="28"/>
          <w:lang w:val="ru-RU"/>
        </w:rPr>
      </w:pPr>
    </w:p>
    <w:p w:rsidR="00E432EB" w:rsidRPr="00E432EB" w:rsidRDefault="00E432EB" w:rsidP="00E432EB">
      <w:pPr>
        <w:spacing w:line="360" w:lineRule="auto"/>
        <w:ind w:firstLine="708"/>
        <w:rPr>
          <w:sz w:val="28"/>
          <w:szCs w:val="28"/>
          <w:lang w:val="ru-RU"/>
        </w:rPr>
      </w:pPr>
      <w:r w:rsidRPr="00E432EB">
        <w:rPr>
          <w:sz w:val="28"/>
          <w:szCs w:val="28"/>
          <w:lang w:val="ru-RU"/>
        </w:rPr>
        <w:t xml:space="preserve">Визуальная одометрия Song et al. </w:t>
      </w:r>
      <w:r w:rsidRPr="00E432EB">
        <w:rPr>
          <w:sz w:val="28"/>
          <w:szCs w:val="28"/>
          <w:lang w:val="ru-RU"/>
        </w:rPr>
        <w:fldChar w:fldCharType="begin"/>
      </w:r>
      <w:r w:rsidRPr="00E432EB">
        <w:rPr>
          <w:sz w:val="28"/>
          <w:szCs w:val="28"/>
          <w:lang w:val="ru-RU"/>
        </w:rPr>
        <w:instrText xml:space="preserve"> ADDIN ZOTERO_ITEM CSL_CITATION {"citationID":"W8GCHFla","properties":{"formattedCitation":"[17]","plainCitation":"[17]","noteIndex":0},"citationItems":[{"id":91,"uris":["http://zotero.org/users/local/TinZTSqN/items/3BPKSJVR"],"uri":["http://zotero.org/users/local/TinZTSqN/items/3BPKSJVR"],"itemData":{"id":91,"type":"paper-conference","container-title":"2013 IEEE International Conference on Robotics and Automation","DOI":"10.1109/ICRA.2013.6631246","page":"4698-4705","title":"Parallel, real-time monocular visual odometry","author":[{"family":"Song","given":"Shiyu"},{"family":"Chandraker","given":"Manmohan"},{"family":"Guest","given":"Clark C."}],"issued":{"date-parts":[["2013"]]}}}],"schema":"https://github.com/citation-style-language/schema/raw/master/csl-citation.json"} </w:instrText>
      </w:r>
      <w:r w:rsidRPr="00E432EB">
        <w:rPr>
          <w:sz w:val="28"/>
          <w:szCs w:val="28"/>
          <w:lang w:val="ru-RU"/>
        </w:rPr>
        <w:fldChar w:fldCharType="separate"/>
      </w:r>
      <w:r w:rsidRPr="00E432EB">
        <w:rPr>
          <w:sz w:val="28"/>
          <w:szCs w:val="28"/>
          <w:lang w:val="ru-RU"/>
        </w:rPr>
        <w:t>[17]</w:t>
      </w:r>
      <w:r w:rsidRPr="00E432EB">
        <w:rPr>
          <w:sz w:val="28"/>
          <w:szCs w:val="28"/>
          <w:lang w:val="ru-RU"/>
        </w:rPr>
        <w:fldChar w:fldCharType="end"/>
      </w:r>
      <w:r w:rsidRPr="00E432EB">
        <w:rPr>
          <w:sz w:val="28"/>
          <w:szCs w:val="28"/>
          <w:lang w:val="ru-RU"/>
        </w:rPr>
        <w:t xml:space="preserve"> использует функции ORB для отслеживания и серверную часть BA с временным скользящим окном. Система ORB-SLAM является более универсальной, поскольку содержит методы глобальной релокализации, замыкания циклов и переиспользования карты. Song et al. также используют ограничение на фиксированное расстояние от камеры до земли.</w:t>
      </w:r>
    </w:p>
    <w:p w:rsidR="00E432EB" w:rsidRPr="00E432EB" w:rsidRDefault="00E432EB" w:rsidP="00E432EB">
      <w:pPr>
        <w:spacing w:line="360" w:lineRule="auto"/>
        <w:ind w:firstLine="708"/>
        <w:rPr>
          <w:sz w:val="28"/>
          <w:szCs w:val="28"/>
          <w:lang w:val="ru-RU"/>
        </w:rPr>
      </w:pPr>
      <w:r w:rsidRPr="00E432EB">
        <w:rPr>
          <w:sz w:val="28"/>
          <w:szCs w:val="28"/>
          <w:lang w:val="ru-RU"/>
        </w:rPr>
        <w:t xml:space="preserve">Lim et. al </w:t>
      </w:r>
      <w:r w:rsidRPr="00E432EB">
        <w:rPr>
          <w:sz w:val="28"/>
          <w:szCs w:val="28"/>
          <w:lang w:val="ru-RU"/>
        </w:rPr>
        <w:fldChar w:fldCharType="begin"/>
      </w:r>
      <w:r w:rsidRPr="00E432EB">
        <w:rPr>
          <w:sz w:val="28"/>
          <w:szCs w:val="28"/>
          <w:lang w:val="ru-RU"/>
        </w:rPr>
        <w:instrText xml:space="preserve"> ADDIN ZOTERO_ITEM CSL_CITATION {"citationID":"XJTmvJyc","properties":{"formattedCitation":"[18]","plainCitation":"[18]","noteIndex":0},"citationItems":[{"id":82,"uris":["http://zotero.org/users/local/TinZTSqN/items/DBJMASJ6"],"uri":["http://zotero.org/users/local/TinZTSqN/items/DBJMASJ6"],"itemData":{"id":82,"type":"paper-conference","container-title":"2014 IEEE International Conference on Robotics and Automation (ICRA)","DOI":"10.1109/ICRA.2014.6907055","page":"1532-1539","title":"Real-time 6-DOF monocular visual SLAM in a large-scale environment","author":[{"family":"Lim","given":"Hyon"},{"family":"Lim","given":"Jongwoo"},{"family":"Kim","given":"H. Jin"}],"issued":{"date-parts":[["2014"]]}}}],"schema":"https://github.com/citation-style-language/schema/raw/master/csl-citation.json"} </w:instrText>
      </w:r>
      <w:r w:rsidRPr="00E432EB">
        <w:rPr>
          <w:sz w:val="28"/>
          <w:szCs w:val="28"/>
          <w:lang w:val="ru-RU"/>
        </w:rPr>
        <w:fldChar w:fldCharType="separate"/>
      </w:r>
      <w:r w:rsidRPr="00E432EB">
        <w:rPr>
          <w:sz w:val="28"/>
          <w:szCs w:val="28"/>
          <w:lang w:val="ru-RU"/>
        </w:rPr>
        <w:t>[18]</w:t>
      </w:r>
      <w:r w:rsidRPr="00E432EB">
        <w:rPr>
          <w:sz w:val="28"/>
          <w:szCs w:val="28"/>
          <w:lang w:val="ru-RU"/>
        </w:rPr>
        <w:fldChar w:fldCharType="end"/>
      </w:r>
      <w:r w:rsidRPr="00E432EB">
        <w:rPr>
          <w:sz w:val="28"/>
          <w:szCs w:val="28"/>
          <w:lang w:val="ru-RU"/>
        </w:rPr>
        <w:t xml:space="preserve"> также использует те же функции для отслеживания, отображения и обнаружения замыканий что и </w:t>
      </w:r>
      <w:r w:rsidRPr="00E432EB">
        <w:rPr>
          <w:rFonts w:hint="eastAsia"/>
          <w:sz w:val="28"/>
          <w:szCs w:val="28"/>
          <w:lang w:val="ru-RU" w:eastAsia="ja-JP"/>
        </w:rPr>
        <w:t>O</w:t>
      </w:r>
      <w:r w:rsidRPr="00E432EB">
        <w:rPr>
          <w:sz w:val="28"/>
          <w:szCs w:val="28"/>
          <w:lang w:val="ru-RU" w:eastAsia="ja-JP"/>
        </w:rPr>
        <w:t>RB-SLAM</w:t>
      </w:r>
      <w:r w:rsidRPr="00E432EB">
        <w:rPr>
          <w:sz w:val="28"/>
          <w:szCs w:val="28"/>
          <w:lang w:val="ru-RU"/>
        </w:rPr>
        <w:t xml:space="preserve">. Однако выбор BRIEF ограничивает систему траекториями в плоскости. </w:t>
      </w:r>
    </w:p>
    <w:p w:rsidR="00E432EB" w:rsidRPr="00E432EB" w:rsidRDefault="00E432EB" w:rsidP="00E432EB">
      <w:pPr>
        <w:spacing w:line="360" w:lineRule="auto"/>
        <w:ind w:firstLine="708"/>
        <w:rPr>
          <w:sz w:val="28"/>
          <w:szCs w:val="28"/>
          <w:lang w:val="ru-RU"/>
        </w:rPr>
      </w:pPr>
      <w:r w:rsidRPr="00E432EB">
        <w:rPr>
          <w:sz w:val="28"/>
          <w:szCs w:val="28"/>
          <w:lang w:val="ru-RU"/>
        </w:rPr>
        <w:t xml:space="preserve">Если система отслеживает только точки из последнего ключевого кадра аналогично работе Lim et. al., то карта не используется повторно при </w:t>
      </w:r>
      <w:r w:rsidRPr="00E432EB">
        <w:rPr>
          <w:sz w:val="28"/>
          <w:szCs w:val="28"/>
          <w:lang w:val="ru-RU"/>
        </w:rPr>
        <w:lastRenderedPageBreak/>
        <w:t>повторном посещении (аналогично визуальной одометрии) и количество точек на карте будет линейно неограниченно возрастать. ORB-SLAM не имеет такой проблемы, при повторном добавлении точек в карту рост размера карты не происходит, это позволяет использовать метод на больших локациях.</w:t>
      </w:r>
    </w:p>
    <w:p w:rsidR="00E432EB" w:rsidRPr="00E432EB" w:rsidRDefault="00E432EB" w:rsidP="00E432EB">
      <w:pPr>
        <w:spacing w:line="360" w:lineRule="auto"/>
        <w:ind w:firstLine="708"/>
        <w:rPr>
          <w:sz w:val="28"/>
          <w:szCs w:val="28"/>
          <w:lang w:val="ru-RU"/>
        </w:rPr>
      </w:pPr>
      <w:r w:rsidRPr="00E432EB">
        <w:rPr>
          <w:sz w:val="28"/>
          <w:szCs w:val="28"/>
          <w:lang w:val="ru-RU"/>
        </w:rPr>
        <w:t xml:space="preserve">Работа Engel et. </w:t>
      </w:r>
      <w:r w:rsidRPr="00E432EB">
        <w:rPr>
          <w:sz w:val="28"/>
          <w:szCs w:val="28"/>
          <w:lang w:val="ru-RU"/>
        </w:rPr>
        <w:fldChar w:fldCharType="begin"/>
      </w:r>
      <w:r w:rsidRPr="00E432EB">
        <w:rPr>
          <w:sz w:val="28"/>
          <w:szCs w:val="28"/>
          <w:lang w:val="ru-RU"/>
        </w:rPr>
        <w:instrText xml:space="preserve"> ADDIN ZOTERO_ITEM CSL_CITATION {"citationID":"KJCxrU0y","properties":{"formattedCitation":"[19]","plainCitation":"[19]","noteIndex":0},"citationItems":[{"id":55,"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sidRPr="00E432EB">
        <w:rPr>
          <w:sz w:val="28"/>
          <w:szCs w:val="28"/>
          <w:lang w:val="ru-RU"/>
        </w:rPr>
        <w:fldChar w:fldCharType="separate"/>
      </w:r>
      <w:r w:rsidRPr="00E432EB">
        <w:rPr>
          <w:sz w:val="28"/>
          <w:szCs w:val="28"/>
          <w:lang w:val="ru-RU"/>
        </w:rPr>
        <w:t>[19]</w:t>
      </w:r>
      <w:r w:rsidRPr="00E432EB">
        <w:rPr>
          <w:sz w:val="28"/>
          <w:szCs w:val="28"/>
          <w:lang w:val="ru-RU"/>
        </w:rPr>
        <w:fldChar w:fldCharType="end"/>
      </w:r>
      <w:r w:rsidRPr="00E432EB">
        <w:rPr>
          <w:sz w:val="28"/>
          <w:szCs w:val="28"/>
          <w:lang w:val="ru-RU"/>
        </w:rPr>
        <w:t>, известная как LSD-SLAM, способна строить крупномасштабные полу-плотные карты (в карте содержатся граф характерных точек и часть информации с самих изображений), используя прямые методы (т. е. оптимизацию непосредственно по интенсивности пикселей изображения) вместо решения неплотной системы, то есть совместной оптимизации графа характерных точек. LSD-SLAM может работать в реальном времени, без использования графического процессора, создавая полу-плотную карту с большим количеством потенциальных приложений для робототехники. Тем не менее, качество обнаружения петель и суммарная точность определения местоположения камеры значительно ниже, чем в ORB-SLAM и PTAM.</w:t>
      </w:r>
    </w:p>
    <w:p w:rsidR="00E432EB" w:rsidRPr="00E432EB" w:rsidRDefault="00E432EB" w:rsidP="00E432EB">
      <w:pPr>
        <w:spacing w:line="360" w:lineRule="auto"/>
        <w:ind w:firstLine="708"/>
        <w:rPr>
          <w:sz w:val="28"/>
          <w:szCs w:val="28"/>
          <w:lang w:val="ru-RU"/>
        </w:rPr>
      </w:pPr>
      <w:r w:rsidRPr="00E432EB">
        <w:rPr>
          <w:sz w:val="28"/>
          <w:szCs w:val="28"/>
          <w:lang w:val="ru-RU"/>
        </w:rPr>
        <w:t xml:space="preserve">Между прямым LSD-SLAM и дескрипторными методами (ORB-SLAM, PTAM) находится визуальная одометрия SVO Forster et al. </w:t>
      </w:r>
      <w:r w:rsidRPr="00E432EB">
        <w:rPr>
          <w:sz w:val="28"/>
          <w:szCs w:val="28"/>
          <w:lang w:val="ru-RU"/>
        </w:rPr>
        <w:fldChar w:fldCharType="begin"/>
      </w:r>
      <w:r w:rsidRPr="00E432EB">
        <w:rPr>
          <w:sz w:val="28"/>
          <w:szCs w:val="28"/>
          <w:lang w:val="ru-RU"/>
        </w:rPr>
        <w:instrText xml:space="preserve"> ADDIN ZOTERO_ITEM CSL_CITATION {"citationID":"4IraIrJn","properties":{"formattedCitation":"[20]","plainCitation":"[20]","noteIndex":0},"citationItems":[{"id":80,"uris":["http://zotero.org/users/local/TinZTSqN/items/AGW54J74"],"uri":["http://zotero.org/users/local/TinZTSqN/items/AGW54J74"],"itemData":{"id":80,"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 </w:instrText>
      </w:r>
      <w:r w:rsidRPr="00E432EB">
        <w:rPr>
          <w:sz w:val="28"/>
          <w:szCs w:val="28"/>
          <w:lang w:val="ru-RU"/>
        </w:rPr>
        <w:fldChar w:fldCharType="separate"/>
      </w:r>
      <w:r w:rsidRPr="00E432EB">
        <w:rPr>
          <w:sz w:val="28"/>
          <w:szCs w:val="28"/>
          <w:lang w:val="ru-RU"/>
        </w:rPr>
        <w:t>[20]</w:t>
      </w:r>
      <w:r w:rsidRPr="00E432EB">
        <w:rPr>
          <w:sz w:val="28"/>
          <w:szCs w:val="28"/>
          <w:lang w:val="ru-RU"/>
        </w:rPr>
        <w:fldChar w:fldCharType="end"/>
      </w:r>
      <w:r w:rsidRPr="00E432EB">
        <w:rPr>
          <w:sz w:val="28"/>
          <w:szCs w:val="28"/>
          <w:lang w:val="ru-RU"/>
        </w:rPr>
        <w:t>. Не требуя извлечения элементов из каждого кадра, метод может работать с высокой частотой кадров, получая впечатляющие результаты в квадрокоптерах. Обнаружение петель не выполняется, и реализация в основном предназначена для камер, смотрящих вниз.</w:t>
      </w:r>
    </w:p>
    <w:p w:rsidR="00E432EB" w:rsidRPr="00E432EB" w:rsidRDefault="00E432EB" w:rsidP="00E432EB">
      <w:pPr>
        <w:spacing w:line="360" w:lineRule="auto"/>
        <w:rPr>
          <w:sz w:val="28"/>
          <w:szCs w:val="28"/>
          <w:lang w:val="ru-RU"/>
        </w:rPr>
      </w:pPr>
    </w:p>
    <w:p w:rsidR="00E432EB" w:rsidRPr="00E432EB" w:rsidRDefault="00E432EB" w:rsidP="00E432EB">
      <w:pPr>
        <w:spacing w:line="360" w:lineRule="auto"/>
        <w:ind w:firstLine="708"/>
        <w:rPr>
          <w:sz w:val="28"/>
          <w:szCs w:val="28"/>
          <w:lang w:val="ru-RU"/>
        </w:rPr>
      </w:pPr>
      <w:r w:rsidRPr="00E432EB">
        <w:rPr>
          <w:sz w:val="28"/>
          <w:szCs w:val="28"/>
          <w:lang w:val="ru-RU"/>
        </w:rPr>
        <w:t xml:space="preserve">Стратегия выбора ключевых кадров — это отдельная задача в SLAM по данным камеры, никакие существующие решения задачи SLAM не выполняют обновление и оптимизацию графа со всеми точками и всеми кадрами. Работа Strasdat et al. </w:t>
      </w:r>
      <w:r w:rsidRPr="00E432EB">
        <w:rPr>
          <w:sz w:val="28"/>
          <w:szCs w:val="28"/>
          <w:lang w:val="ru-RU"/>
        </w:rPr>
        <w:fldChar w:fldCharType="begin"/>
      </w:r>
      <w:r w:rsidRPr="00E432EB">
        <w:rPr>
          <w:sz w:val="28"/>
          <w:szCs w:val="28"/>
          <w:lang w:val="ru-RU"/>
        </w:rPr>
        <w:instrText xml:space="preserve"> ADDIN ZOTERO_ITEM CSL_CITATION {"citationID":"LUThH8bC","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показывает, что наиболее экономичный подход - сохранить как можно больше точек, сохраняя только не избыточные ключевые кадры. Подход PTAM основан на очень осторожной вставке ключевых кадров в набор для оптимизации, чтобы избежать чрезмерного </w:t>
      </w:r>
      <w:r w:rsidRPr="00E432EB">
        <w:rPr>
          <w:sz w:val="28"/>
          <w:szCs w:val="28"/>
          <w:lang w:val="ru-RU"/>
        </w:rPr>
        <w:lastRenderedPageBreak/>
        <w:t>роста вычислительной сложности. Эта ограничительная политика вставки ключевых кадров приводит к сбою отслеживания в сложных условиях исследования. У ORB-SLAM применена стратегия выживания наиболее соответствующих остальному набору кадров, что обеспечивает надежность алгоритма в сложных сценариях. Алгоритм умеет добавлять и удалять кадры из задачи оптимизации, что дает избежание дополнительных затрат.</w:t>
      </w:r>
    </w:p>
    <w:p w:rsidR="00E432EB" w:rsidRDefault="00E432EB" w:rsidP="00E432EB">
      <w:pPr>
        <w:pStyle w:val="ad"/>
        <w:keepNext/>
      </w:pPr>
      <w:r>
        <w:rPr>
          <w:noProof/>
        </w:rPr>
        <w:drawing>
          <wp:inline distT="0" distB="0" distL="0" distR="0" wp14:anchorId="7EBA9D7D" wp14:editId="5838C177">
            <wp:extent cx="5943600" cy="3848100"/>
            <wp:effectExtent l="0" t="0" r="0" b="0"/>
            <wp:docPr id="3" name="Image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rotWithShape="1">
                    <a:blip r:embed="rId8"/>
                    <a:srcRect t="5827"/>
                    <a:stretch/>
                  </pic:blipFill>
                  <pic:spPr bwMode="auto">
                    <a:xfrm>
                      <a:off x="0" y="0"/>
                      <a:ext cx="5943600" cy="3848100"/>
                    </a:xfrm>
                    <a:prstGeom prst="rect">
                      <a:avLst/>
                    </a:prstGeom>
                    <a:ln>
                      <a:noFill/>
                    </a:ln>
                    <a:extLst>
                      <a:ext uri="{53640926-AAD7-44D8-BBD7-CCE9431645EC}">
                        <a14:shadowObscured xmlns:a14="http://schemas.microsoft.com/office/drawing/2010/main"/>
                      </a:ext>
                    </a:extLst>
                  </pic:spPr>
                </pic:pic>
              </a:graphicData>
            </a:graphic>
          </wp:inline>
        </w:drawing>
      </w:r>
    </w:p>
    <w:p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w:t>
      </w:r>
      <w:r w:rsidR="00AF6891">
        <w:rPr>
          <w:lang w:val="ru-RU"/>
        </w:rPr>
        <w:fldChar w:fldCharType="end"/>
      </w:r>
      <w:r>
        <w:rPr>
          <w:lang w:val="ru-RU"/>
        </w:rPr>
        <w:t xml:space="preserve"> </w:t>
      </w:r>
      <w:r w:rsidRPr="00B663BA">
        <w:rPr>
          <w:lang w:val="ru-RU"/>
        </w:rPr>
        <w:t>Сводка наиболее репрезентативных визуальных (вверху) и визуально-инерциальных (внизу) систем SLAM в хронологическом порядке [2]</w:t>
      </w:r>
    </w:p>
    <w:p w:rsidR="00E432EB" w:rsidRDefault="00E432EB" w:rsidP="00E432EB">
      <w:pPr>
        <w:pStyle w:val="ad"/>
        <w:spacing w:line="360" w:lineRule="auto"/>
        <w:ind w:firstLine="708"/>
        <w:rPr>
          <w:lang w:val="ru-RU"/>
        </w:rPr>
      </w:pPr>
      <w:bookmarkStart w:id="27" w:name="ZOTERO_BREF_NwAH5FMWm1Mi"/>
      <w:bookmarkEnd w:id="27"/>
      <w:r>
        <w:rPr>
          <w:lang w:val="ru-RU"/>
        </w:rPr>
        <w:t>Алгоритм ORB-SLAM позволяет осуществлять одновременную локализацию и навигацию, обладает рядом преимуществ перед другими решениями SLAM, интегрирован во множестве решений и проверен историей использования.</w:t>
      </w:r>
    </w:p>
    <w:p w:rsidR="00E432EB" w:rsidRDefault="00E432EB" w:rsidP="00E432EB">
      <w:pPr>
        <w:pStyle w:val="ad"/>
        <w:spacing w:line="360" w:lineRule="auto"/>
        <w:ind w:firstLine="708"/>
        <w:rPr>
          <w:lang w:val="ru-RU"/>
        </w:rPr>
      </w:pPr>
      <w:r>
        <w:rPr>
          <w:lang w:val="ru-RU"/>
        </w:rPr>
        <w:t xml:space="preserve">Алгоритм строит карту и ведёт навигацию по данным с внешних устройств. Алгоритм поддерживает различные возможные конфигурации физического оборудования. Изначально была предложена версия, работающая с единственной камерой. Последняя версия ORB-SLAM поддерживает совместное или раздельное использование стереокамер, камер </w:t>
      </w:r>
      <w:r>
        <w:rPr>
          <w:lang w:val="ru-RU"/>
        </w:rPr>
        <w:lastRenderedPageBreak/>
        <w:t>глубины, лидаров и моно-камеры. Выбор подходящей для конкретной задачи конфигурации для данного алгоритма может основываться на уже существующие исследования. </w:t>
      </w:r>
    </w:p>
    <w:p w:rsidR="00E432EB" w:rsidRDefault="00E432EB" w:rsidP="00E432EB">
      <w:pPr>
        <w:pStyle w:val="ad"/>
        <w:spacing w:line="360" w:lineRule="auto"/>
        <w:ind w:firstLine="708"/>
        <w:rPr>
          <w:lang w:val="ru-RU"/>
        </w:rPr>
      </w:pPr>
      <w:r>
        <w:rPr>
          <w:lang w:val="ru-RU"/>
        </w:rPr>
        <w:t>Основой алгоритма ORB-SLAM является техника работы с картой, называемая редактирование связей (bundle adjustment, BA). Алгоритм предлагает реализацию данной техники с доступной вычислительной сложностью, что позволяет обеспечить производительность в режиме реального времени на современном оборудовании.</w:t>
      </w:r>
    </w:p>
    <w:p w:rsidR="00E432EB" w:rsidRDefault="00E432EB" w:rsidP="00E432EB">
      <w:pPr>
        <w:pStyle w:val="ad"/>
        <w:spacing w:line="360" w:lineRule="auto"/>
        <w:ind w:firstLine="708"/>
        <w:rPr>
          <w:lang w:val="ru-RU"/>
        </w:rPr>
      </w:pPr>
      <w:r>
        <w:rPr>
          <w:lang w:val="ru-RU"/>
        </w:rPr>
        <w:t xml:space="preserve">Обновлённая версия ORB-SLAM 3 </w:t>
      </w:r>
      <w:r>
        <w:rPr>
          <w:lang w:val="ru-RU"/>
        </w:rPr>
        <w:fldChar w:fldCharType="begin"/>
      </w:r>
      <w:r w:rsidR="00E330C1">
        <w:rPr>
          <w:lang w:val="ru-RU"/>
        </w:rPr>
        <w:instrText xml:space="preserve"> ADDIN ZOTERO_ITEM CSL_CITATION {"citationID":"ZAvBM4OO","properties":{"formattedCitation":"[2]","plainCitation":"[2]","noteIndex":0},"citationItems":[{"id":"E8xjfeaT/vqw734Cv","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Pr>
          <w:lang w:val="ru-RU"/>
        </w:rPr>
        <w:fldChar w:fldCharType="separate"/>
      </w:r>
      <w:r w:rsidRPr="00360B71">
        <w:rPr>
          <w:lang w:val="ru-RU"/>
        </w:rPr>
        <w:t>[2]</w:t>
      </w:r>
      <w:r>
        <w:rPr>
          <w:lang w:val="ru-RU"/>
        </w:rPr>
        <w:fldChar w:fldCharType="end"/>
      </w:r>
      <w:r>
        <w:rPr>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rsidR="00E432EB" w:rsidRDefault="00E432EB" w:rsidP="00E432EB">
      <w:pPr>
        <w:pStyle w:val="ad"/>
        <w:spacing w:line="360" w:lineRule="auto"/>
        <w:ind w:firstLine="708"/>
        <w:rPr>
          <w:lang w:val="ru-RU"/>
        </w:rPr>
      </w:pPr>
      <w:r>
        <w:rPr>
          <w:lang w:val="ru-RU"/>
        </w:rPr>
        <w:t xml:space="preserve">Средняя точность ORB-SLAM 3 (3,6) см для набора данных EuRoC </w:t>
      </w:r>
      <w:r>
        <w:rPr>
          <w:lang w:val="ru-RU"/>
        </w:rPr>
        <w:fldChar w:fldCharType="begin"/>
      </w:r>
      <w:r w:rsidR="00E330C1">
        <w:rPr>
          <w:lang w:val="ru-RU"/>
        </w:rPr>
        <w:instrText xml:space="preserve"> ADDIN ZOTERO_ITEM CSL_CITATION {"citationID":"JKhibXqd","properties":{"formattedCitation":"[3]","plainCitation":"[3]","noteIndex":0},"citationItems":[{"id":"E8xjfeaT/U5QrmpzI","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Pr>
          <w:lang w:val="ru-RU"/>
        </w:rPr>
        <w:fldChar w:fldCharType="separate"/>
      </w:r>
      <w:r w:rsidRPr="00360B71">
        <w:rPr>
          <w:lang w:val="ru-RU"/>
        </w:rPr>
        <w:t>[3]</w:t>
      </w:r>
      <w:r>
        <w:rPr>
          <w:lang w:val="ru-RU"/>
        </w:rPr>
        <w:fldChar w:fldCharType="end"/>
      </w:r>
      <w:r>
        <w:rPr>
          <w:lang w:val="ru-RU"/>
        </w:rPr>
        <w:t xml:space="preserve"> и (9) мм для набора данных TUM-VI (сцена AR / VR), использует портативные устройства для быстрого перемещения.</w:t>
      </w:r>
    </w:p>
    <w:p w:rsidR="00E432EB" w:rsidRDefault="00E432EB" w:rsidP="00E432EB">
      <w:pPr>
        <w:pStyle w:val="ad"/>
        <w:spacing w:line="360" w:lineRule="auto"/>
        <w:ind w:firstLine="708"/>
        <w:rPr>
          <w:lang w:val="ru-RU"/>
        </w:rPr>
      </w:pPr>
      <w:r>
        <w:rPr>
          <w:lang w:val="ru-RU"/>
        </w:rPr>
        <w:t>Это первая плотно-связанная система визуально-инерциальной одометрии (VIO), основанная на извлечении характерных точек, которая полагается только на максимальную апостериорную оценку (включая IMU во время инициализации). Эффект от такой системы заключается в следующем: она может надёжно работать в реальном времени, а её точность улучшена в 2–5 раз по сравнению с предыдущей версией. Использование максимальной апостериорной оценки гарантирует получение лучшего решения для любого набора данных.</w:t>
      </w:r>
    </w:p>
    <w:p w:rsidR="00E432EB" w:rsidRDefault="00E432EB" w:rsidP="00E432EB">
      <w:pPr>
        <w:pStyle w:val="ad"/>
        <w:spacing w:line="360" w:lineRule="auto"/>
        <w:ind w:firstLine="708"/>
        <w:rPr>
          <w:lang w:val="ru-RU"/>
        </w:rPr>
      </w:pPr>
      <w:r>
        <w:rPr>
          <w:lang w:val="ru-RU"/>
        </w:rPr>
        <w:t>Второе нововведение в этой статье - создание гибридной карты на основе нового модуля локализации, которое уменьшает ошибку позиционирования.</w:t>
      </w:r>
    </w:p>
    <w:p w:rsidR="00E432EB" w:rsidRDefault="00E432EB" w:rsidP="00E432EB">
      <w:pPr>
        <w:pStyle w:val="ad"/>
        <w:spacing w:line="360" w:lineRule="auto"/>
        <w:ind w:firstLine="708"/>
        <w:rPr>
          <w:lang w:val="ru-RU"/>
        </w:rPr>
      </w:pPr>
      <w:r>
        <w:rPr>
          <w:lang w:val="ru-RU"/>
        </w:rPr>
        <w:t>Новый модуль локализации позволяет использовать ORB-SLAM 3 в сценах с плохими характеристиками карты.</w:t>
      </w:r>
    </w:p>
    <w:p w:rsidR="00E432EB" w:rsidRDefault="00E432EB" w:rsidP="00E432EB">
      <w:pPr>
        <w:pStyle w:val="ad"/>
        <w:spacing w:line="360" w:lineRule="auto"/>
        <w:ind w:firstLine="360"/>
        <w:rPr>
          <w:lang w:val="ru-RU"/>
        </w:rPr>
      </w:pPr>
      <w:r>
        <w:rPr>
          <w:lang w:val="ru-RU"/>
        </w:rPr>
        <w:lastRenderedPageBreak/>
        <w:t>Долгосрочная работа: при выходе из строя модуля навигации и невозможности решения для данной карты, система будет перестраивать карту и выравнивать её с исходной. ORB-SLAM 3 - первая система, которая может повторно использовать всю предыдущую информацию на всех этапах алгоритма. Обновленный механизм сопоставления кадров может использовать ключевые кадры, которые были собраны независимо и находятся далеко на графе связей в карте, даже если два кадра были сняты в разное время.</w:t>
      </w:r>
    </w:p>
    <w:p w:rsidR="00E432EB" w:rsidRPr="004C5C73" w:rsidRDefault="00E432EB" w:rsidP="00922B26">
      <w:pPr>
        <w:pStyle w:val="2"/>
      </w:pPr>
      <w:bookmarkStart w:id="28" w:name="_Toc91460034"/>
      <w:bookmarkStart w:id="29" w:name="_Toc91545742"/>
      <w:r w:rsidRPr="004C5C73">
        <w:t>Принцип работы алгоритма</w:t>
      </w:r>
      <w:bookmarkEnd w:id="28"/>
      <w:bookmarkEnd w:id="29"/>
    </w:p>
    <w:p w:rsidR="00E432EB" w:rsidRDefault="00E432EB" w:rsidP="00E432EB">
      <w:pPr>
        <w:pStyle w:val="ad"/>
        <w:spacing w:line="360" w:lineRule="auto"/>
        <w:ind w:firstLine="360"/>
        <w:rPr>
          <w:lang w:val="ru-RU"/>
        </w:rPr>
      </w:pPr>
      <w:r>
        <w:rPr>
          <w:lang w:val="ru-RU"/>
        </w:rPr>
        <w:t>Алгоритм SLAM строит карту в неизвестном окружении и позиционируют объект на карте по данным сенсоров.</w:t>
      </w:r>
    </w:p>
    <w:p w:rsidR="00E432EB" w:rsidRDefault="00E432EB" w:rsidP="00E432EB">
      <w:pPr>
        <w:pStyle w:val="ad"/>
        <w:spacing w:line="360" w:lineRule="auto"/>
        <w:ind w:firstLine="360"/>
        <w:rPr>
          <w:lang w:val="ru-RU"/>
        </w:rPr>
      </w:pPr>
      <w:r>
        <w:rPr>
          <w:lang w:val="ru-RU"/>
        </w:rPr>
        <w:t xml:space="preserve">Основным требованием к алгоритму SLAM является его работа в реальном времени. </w:t>
      </w:r>
      <w:r w:rsidRPr="00E432EB">
        <w:rPr>
          <w:b/>
          <w:bCs/>
          <w:lang w:val="ru-RU"/>
        </w:rPr>
        <w:t>Это</w:t>
      </w:r>
      <w:r>
        <w:rPr>
          <w:lang w:val="ru-RU"/>
        </w:rPr>
        <w:t xml:space="preserve"> требование в основном существенно для автономного движения робота в неизвестном статическом окружении или для автономного движения автомобиля в динамическом окружении. Если карту и окружение можно рассматривать как статические, то возможно значительное упрощение архитектуры алгоритма и снижения требований по производительности.</w:t>
      </w:r>
    </w:p>
    <w:p w:rsidR="00E432EB" w:rsidRDefault="00E432EB" w:rsidP="00E432EB">
      <w:pPr>
        <w:pStyle w:val="ad"/>
        <w:rPr>
          <w:lang w:val="ru-RU"/>
        </w:rPr>
      </w:pPr>
    </w:p>
    <w:p w:rsidR="00E432EB" w:rsidRDefault="00E432EB" w:rsidP="00E432EB">
      <w:pPr>
        <w:pStyle w:val="ad"/>
        <w:keepNext/>
      </w:pPr>
      <w:r>
        <w:rPr>
          <w:noProof/>
        </w:rPr>
        <w:drawing>
          <wp:inline distT="0" distB="0" distL="0" distR="0" wp14:anchorId="474115DF" wp14:editId="26F0EB53">
            <wp:extent cx="2857500" cy="2495550"/>
            <wp:effectExtent l="0" t="0" r="0" b="0"/>
            <wp:docPr id="28" name="Image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2857500" cy="2495550"/>
                    </a:xfrm>
                    <a:prstGeom prst="rect">
                      <a:avLst/>
                    </a:prstGeom>
                  </pic:spPr>
                </pic:pic>
              </a:graphicData>
            </a:graphic>
          </wp:inline>
        </w:drawing>
      </w:r>
    </w:p>
    <w:p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2</w:t>
      </w:r>
      <w:r w:rsidR="00AF6891">
        <w:rPr>
          <w:lang w:val="ru-RU"/>
        </w:rPr>
        <w:fldChar w:fldCharType="end"/>
      </w:r>
      <w:r>
        <w:rPr>
          <w:lang w:val="ru-RU"/>
        </w:rPr>
        <w:t xml:space="preserve"> </w:t>
      </w:r>
      <w:r w:rsidRPr="0066357B">
        <w:rPr>
          <w:lang w:val="ru-RU"/>
        </w:rPr>
        <w:t>Работа ORB-SLAM 2 [21] в городской среде с использованием стереокамеры, траектория и разреженная реконструкция карты с закрытием нескольких петель</w:t>
      </w:r>
    </w:p>
    <w:p w:rsidR="00E432EB" w:rsidRDefault="00E432EB" w:rsidP="00E432EB">
      <w:pPr>
        <w:pStyle w:val="ad"/>
        <w:rPr>
          <w:lang w:val="ru-RU"/>
        </w:rPr>
      </w:pPr>
    </w:p>
    <w:p w:rsidR="00E432EB" w:rsidRDefault="00E432EB" w:rsidP="00E432EB">
      <w:pPr>
        <w:pStyle w:val="ad"/>
        <w:spacing w:line="360" w:lineRule="auto"/>
        <w:ind w:firstLine="360"/>
        <w:rPr>
          <w:lang w:val="ru-RU"/>
        </w:rPr>
      </w:pPr>
      <w:r>
        <w:rPr>
          <w:lang w:val="ru-RU"/>
        </w:rPr>
        <w:lastRenderedPageBreak/>
        <w:t>Среди различных типов датчиков камеры дешевы и предоставляют обширную информацию об окружающей среде, что позволяет надёжно и точно осуществлять позиционирование и навигацию.</w:t>
      </w:r>
    </w:p>
    <w:p w:rsidR="00E432EB" w:rsidRDefault="00E432EB" w:rsidP="00E432EB">
      <w:pPr>
        <w:pStyle w:val="ad"/>
        <w:spacing w:line="360" w:lineRule="auto"/>
        <w:ind w:firstLine="360"/>
        <w:rPr>
          <w:lang w:val="ru-RU"/>
        </w:rPr>
      </w:pPr>
      <w:r>
        <w:rPr>
          <w:lang w:val="ru-RU"/>
        </w:rPr>
        <w:t>Алгоритмы Visual SLAM, в которых основным датчиком является камера являются наиболее точными и универсальными решениями в локализации и навигации, при этом они зачастую бывают требовательны к производительности и оборудованию.</w:t>
      </w:r>
    </w:p>
    <w:p w:rsidR="00E432EB" w:rsidRDefault="00E432EB" w:rsidP="00E432EB">
      <w:pPr>
        <w:pStyle w:val="ad"/>
        <w:spacing w:line="360" w:lineRule="auto"/>
        <w:ind w:firstLine="360"/>
        <w:rPr>
          <w:lang w:val="ru-RU"/>
        </w:rPr>
      </w:pPr>
      <w:r>
        <w:rPr>
          <w:lang w:val="ru-RU"/>
        </w:rPr>
        <w:t>Распознавание места/определение места по изображению — это ключевой модуль системы SLAM для замыкания контуров (т.е. обнаружения, когда датчик возвращается в нанесённую на карту область и исправления накопленной ошибки в исследовании) и для перемещения камеры после сбоя отслеживания из-за окклюзии или агрессивного движения, или при повторной инициализации системы.</w:t>
      </w:r>
    </w:p>
    <w:p w:rsidR="00E432EB" w:rsidRDefault="00E432EB" w:rsidP="00E432EB">
      <w:pPr>
        <w:pStyle w:val="ad"/>
        <w:keepNext/>
      </w:pPr>
      <w:r>
        <w:rPr>
          <w:noProof/>
        </w:rPr>
        <w:drawing>
          <wp:inline distT="0" distB="0" distL="0" distR="0" wp14:anchorId="0380846E" wp14:editId="7465290E">
            <wp:extent cx="2914650" cy="3286125"/>
            <wp:effectExtent l="0" t="0" r="0" b="0"/>
            <wp:docPr id="29" name="Image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Pr>
          <w:noProof/>
        </w:rPr>
        <w:drawing>
          <wp:inline distT="0" distB="0" distL="0" distR="0" wp14:anchorId="67E4E7A8" wp14:editId="539815AF">
            <wp:extent cx="2914650" cy="3295650"/>
            <wp:effectExtent l="0" t="0" r="0" b="0"/>
            <wp:docPr id="4" name="Image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
                    <a:stretch>
                      <a:fillRect/>
                    </a:stretch>
                  </pic:blipFill>
                  <pic:spPr bwMode="auto">
                    <a:xfrm>
                      <a:off x="0" y="0"/>
                      <a:ext cx="2914650" cy="3295650"/>
                    </a:xfrm>
                    <a:prstGeom prst="rect">
                      <a:avLst/>
                    </a:prstGeom>
                  </pic:spPr>
                </pic:pic>
              </a:graphicData>
            </a:graphic>
          </wp:inline>
        </w:drawing>
      </w:r>
    </w:p>
    <w:p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r>
        <w:rPr>
          <w:lang w:val="ru-RU"/>
        </w:rPr>
        <w:t xml:space="preserve"> </w:t>
      </w:r>
      <w:r w:rsidRPr="0066357B">
        <w:rPr>
          <w:lang w:val="ru-RU"/>
        </w:rPr>
        <w:t>Работа ORB-SLAM 2</w:t>
      </w:r>
      <w:r>
        <w:rPr>
          <w:lang w:val="ru-RU"/>
        </w:rPr>
        <w:t xml:space="preserve">, реконструкция карты </w:t>
      </w:r>
      <w:r w:rsidRPr="0065562D">
        <w:rPr>
          <w:lang w:val="ru-RU"/>
        </w:rPr>
        <w:t>до и после замыкания</w:t>
      </w:r>
      <w:r>
        <w:rPr>
          <w:lang w:val="ru-RU"/>
        </w:rPr>
        <w:t xml:space="preserve"> петли</w:t>
      </w:r>
      <w:r w:rsidRPr="0065562D">
        <w:rPr>
          <w:lang w:val="ru-RU"/>
        </w:rPr>
        <w:t>, ORB-SLAM 2 [21]</w:t>
      </w:r>
    </w:p>
    <w:p w:rsidR="00E432EB" w:rsidRDefault="00E432EB" w:rsidP="00E432EB">
      <w:pPr>
        <w:pStyle w:val="ad"/>
        <w:rPr>
          <w:lang w:val="ru-RU"/>
        </w:rPr>
      </w:pPr>
    </w:p>
    <w:p w:rsidR="00E432EB" w:rsidRDefault="00E432EB" w:rsidP="00E432EB">
      <w:pPr>
        <w:pStyle w:val="ad"/>
        <w:spacing w:line="360" w:lineRule="auto"/>
        <w:rPr>
          <w:lang w:val="ru-RU"/>
        </w:rPr>
      </w:pPr>
      <w:r>
        <w:rPr>
          <w:lang w:val="ru-RU"/>
        </w:rPr>
        <w:t>Самым большим преимуществом отображения SLAM является то, что оно позволяет сопоставить и использовать предыдущие наблюдения, которые выполняют три ассоциации данных в bundle adjustment:</w:t>
      </w:r>
    </w:p>
    <w:p w:rsidR="00E432EB" w:rsidRDefault="00E432EB" w:rsidP="00E432EB">
      <w:pPr>
        <w:pStyle w:val="ad"/>
        <w:numPr>
          <w:ilvl w:val="0"/>
          <w:numId w:val="16"/>
        </w:numPr>
        <w:spacing w:line="360" w:lineRule="auto"/>
        <w:rPr>
          <w:lang w:val="ru-RU"/>
        </w:rPr>
      </w:pPr>
      <w:r>
        <w:rPr>
          <w:lang w:val="ru-RU"/>
        </w:rPr>
        <w:lastRenderedPageBreak/>
        <w:t>Краткосрочная ассоциация данных: сопоставление элементов карты за последние несколько секунд. Так же, как это делается в визуальной одометрии, отбрасывание кадров, которые больше не видны, приведёт к накоплению дрейфа.</w:t>
      </w:r>
    </w:p>
    <w:p w:rsidR="00E432EB" w:rsidRDefault="00E432EB" w:rsidP="00E432EB">
      <w:pPr>
        <w:pStyle w:val="ad"/>
        <w:numPr>
          <w:ilvl w:val="0"/>
          <w:numId w:val="16"/>
        </w:numPr>
        <w:spacing w:line="360" w:lineRule="auto"/>
        <w:rPr>
          <w:lang w:val="ru-RU"/>
        </w:rPr>
      </w:pPr>
      <w:r>
        <w:rPr>
          <w:lang w:val="ru-RU"/>
        </w:rPr>
        <w:t>Среднесрочная ассоциация данных: сопоставление карты с небольшой совокупной ошибкой камеры. Это также можно использовать в bundle adjustment. Когда система работает на уже построенной карте, она может достичь нулевого дрейфа.</w:t>
      </w:r>
    </w:p>
    <w:p w:rsidR="00E432EB" w:rsidRDefault="00E432EB" w:rsidP="00E432EB">
      <w:pPr>
        <w:pStyle w:val="ad"/>
        <w:numPr>
          <w:ilvl w:val="0"/>
          <w:numId w:val="16"/>
        </w:numPr>
        <w:spacing w:line="360" w:lineRule="auto"/>
        <w:rPr>
          <w:lang w:val="ru-RU"/>
        </w:rPr>
      </w:pPr>
      <w:r>
        <w:rPr>
          <w:lang w:val="ru-RU"/>
        </w:rPr>
        <w:t>Долгосрочная ассоциация данных: многократное распознавание сцены для сопоставления текущих наблюдений и предыдущих наблюдений, независимо от накопленной ошибки. Позволяет создать ассоциацию между кадрами даже в случае сбоя отслеживания. Долгосрочное сопоставление может использовать оптимизацию позиционного графа чтобы минимизировать ошибку каждого отдельного перемещения. Bundle adjustment является ключевым методом для получения точности в SLAM на больших картах.</w:t>
      </w:r>
    </w:p>
    <w:p w:rsidR="00E432EB" w:rsidRPr="00757946" w:rsidRDefault="00E432EB" w:rsidP="00922B26">
      <w:pPr>
        <w:pStyle w:val="3"/>
      </w:pPr>
      <w:bookmarkStart w:id="30" w:name="__RefHeading___Toc1503_4198705801"/>
      <w:bookmarkStart w:id="31" w:name="_Toc91460035"/>
      <w:bookmarkStart w:id="32" w:name="_Toc91545743"/>
      <w:bookmarkEnd w:id="30"/>
      <w:r w:rsidRPr="00757946">
        <w:lastRenderedPageBreak/>
        <w:t>Общая архитектура системы</w:t>
      </w:r>
      <w:bookmarkEnd w:id="31"/>
      <w:bookmarkEnd w:id="32"/>
    </w:p>
    <w:p w:rsidR="00E432EB" w:rsidRDefault="00E432EB" w:rsidP="00E432EB">
      <w:pPr>
        <w:pStyle w:val="ad"/>
        <w:keepNext/>
      </w:pPr>
      <w:r>
        <w:rPr>
          <w:noProof/>
        </w:rPr>
        <w:drawing>
          <wp:inline distT="0" distB="0" distL="0" distR="0" wp14:anchorId="0C84CBDF" wp14:editId="5D8DCFB3">
            <wp:extent cx="5943600" cy="4314825"/>
            <wp:effectExtent l="0" t="0" r="0" b="0"/>
            <wp:docPr id="5" name="Image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1"/>
                    <a:stretch>
                      <a:fillRect/>
                    </a:stretch>
                  </pic:blipFill>
                  <pic:spPr bwMode="auto">
                    <a:xfrm>
                      <a:off x="0" y="0"/>
                      <a:ext cx="5943600" cy="4314825"/>
                    </a:xfrm>
                    <a:prstGeom prst="rect">
                      <a:avLst/>
                    </a:prstGeom>
                  </pic:spPr>
                </pic:pic>
              </a:graphicData>
            </a:graphic>
          </wp:inline>
        </w:drawing>
      </w:r>
    </w:p>
    <w:p w:rsidR="00E432EB" w:rsidRDefault="00E432EB" w:rsidP="00E432EB">
      <w:pPr>
        <w:pStyle w:val="af"/>
        <w:rPr>
          <w:lang w:val="ru-RU"/>
        </w:rPr>
      </w:pPr>
      <w:bookmarkStart w:id="33" w:name="_Ref91457257"/>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4</w:t>
      </w:r>
      <w:r w:rsidR="00AF6891">
        <w:rPr>
          <w:lang w:val="ru-RU"/>
        </w:rPr>
        <w:fldChar w:fldCharType="end"/>
      </w:r>
      <w:r>
        <w:rPr>
          <w:lang w:val="ru-RU"/>
        </w:rPr>
        <w:t xml:space="preserve"> </w:t>
      </w:r>
      <w:r w:rsidRPr="00116FA5">
        <w:rPr>
          <w:lang w:val="ru-RU"/>
        </w:rPr>
        <w:t>ORB-SLAM 2 [21], Структурная схема, потоки и модули</w:t>
      </w:r>
      <w:bookmarkEnd w:id="33"/>
    </w:p>
    <w:p w:rsidR="00E432EB" w:rsidRDefault="00E432EB" w:rsidP="00E432EB">
      <w:pPr>
        <w:pStyle w:val="ad"/>
        <w:spacing w:line="360" w:lineRule="auto"/>
        <w:ind w:firstLine="708"/>
        <w:rPr>
          <w:lang w:val="ru-RU"/>
        </w:rPr>
      </w:pPr>
      <w:r>
        <w:rPr>
          <w:lang w:val="ru-RU"/>
        </w:rPr>
        <w:t xml:space="preserve">ORB-SLAM 2 </w:t>
      </w:r>
      <w:r>
        <w:rPr>
          <w:lang w:val="ru-RU"/>
        </w:rPr>
        <w:fldChar w:fldCharType="begin"/>
      </w:r>
      <w:r w:rsidR="00E330C1">
        <w:rPr>
          <w:lang w:val="ru-RU"/>
        </w:rPr>
        <w:instrText xml:space="preserve"> ADDIN ZOTERO_ITEM CSL_CITATION {"citationID":"mRUNzmvp","properties":{"formattedCitation":"[21]","plainCitation":"[21]","noteIndex":0},"citationItems":[{"id":"E8xjfeaT/jfscIwzl","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schema":"https://github.com/citation-style-language/schema/raw/master/csl-citation.json"} </w:instrText>
      </w:r>
      <w:r>
        <w:rPr>
          <w:lang w:val="ru-RU"/>
        </w:rPr>
        <w:fldChar w:fldCharType="separate"/>
      </w:r>
      <w:r w:rsidRPr="00360B71">
        <w:rPr>
          <w:lang w:val="ru-RU"/>
        </w:rPr>
        <w:t>[21]</w:t>
      </w:r>
      <w:r>
        <w:rPr>
          <w:lang w:val="ru-RU"/>
        </w:rPr>
        <w:fldChar w:fldCharType="end"/>
      </w:r>
      <w:r>
        <w:rPr>
          <w:lang w:val="ru-RU"/>
        </w:rPr>
        <w:t xml:space="preserve"> является одним из самых популярных решений для SLAM среди всех применений. Недавняя новая версия ORB-SLAM 3 ещё не получила широкого распространения, но обладает рядом изменений в архитектуре. Обзор изменений в системе будет представлен после разбора базовой версии алгоритма.</w:t>
      </w:r>
    </w:p>
    <w:p w:rsidR="00E432EB" w:rsidRDefault="00E432EB" w:rsidP="00E432EB">
      <w:pPr>
        <w:pStyle w:val="ad"/>
        <w:spacing w:line="360" w:lineRule="auto"/>
        <w:ind w:firstLine="708"/>
        <w:rPr>
          <w:lang w:val="ru-RU"/>
        </w:rPr>
      </w:pPr>
      <w:r>
        <w:rPr>
          <w:lang w:val="ru-RU"/>
        </w:rPr>
        <w:t>Общая архитектура системы представлена тремя параллельными процессами. Четвёртый процесс глобальной оптимизации выполняется в фоне и независимо. Процессы локализации, построения карты и замыкания карты образуют конвейер обработки данных.</w:t>
      </w:r>
    </w:p>
    <w:p w:rsidR="00E432EB" w:rsidRPr="00757946" w:rsidRDefault="00E432EB" w:rsidP="00922B26">
      <w:pPr>
        <w:pStyle w:val="3"/>
      </w:pPr>
      <w:bookmarkStart w:id="34" w:name="__RefHeading___Toc1505_4198705801"/>
      <w:bookmarkStart w:id="35" w:name="_Toc91460036"/>
      <w:bookmarkStart w:id="36" w:name="_Toc91545744"/>
      <w:bookmarkEnd w:id="34"/>
      <w:r w:rsidRPr="00757946">
        <w:lastRenderedPageBreak/>
        <w:t>ORB</w:t>
      </w:r>
      <w:bookmarkEnd w:id="35"/>
      <w:bookmarkEnd w:id="36"/>
    </w:p>
    <w:p w:rsidR="00E432EB" w:rsidRDefault="00E432EB" w:rsidP="00E432EB">
      <w:pPr>
        <w:pStyle w:val="ad"/>
        <w:keepNext/>
      </w:pPr>
      <w:r>
        <w:rPr>
          <w:noProof/>
        </w:rPr>
        <w:drawing>
          <wp:inline distT="0" distB="0" distL="0" distR="0" wp14:anchorId="2465EDE1" wp14:editId="7563A122">
            <wp:extent cx="4286250" cy="2171700"/>
            <wp:effectExtent l="0" t="0" r="0" b="0"/>
            <wp:docPr id="6" name="Image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2"/>
                    <a:stretch>
                      <a:fillRect/>
                    </a:stretch>
                  </pic:blipFill>
                  <pic:spPr bwMode="auto">
                    <a:xfrm>
                      <a:off x="0" y="0"/>
                      <a:ext cx="4286250" cy="2171700"/>
                    </a:xfrm>
                    <a:prstGeom prst="rect">
                      <a:avLst/>
                    </a:prstGeom>
                  </pic:spPr>
                </pic:pic>
              </a:graphicData>
            </a:graphic>
          </wp:inline>
        </w:drawing>
      </w:r>
    </w:p>
    <w:p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5</w:t>
      </w:r>
      <w:r w:rsidR="00AF6891">
        <w:rPr>
          <w:lang w:val="ru-RU"/>
        </w:rPr>
        <w:fldChar w:fldCharType="end"/>
      </w:r>
      <w:r>
        <w:rPr>
          <w:lang w:val="ru-RU"/>
        </w:rPr>
        <w:t xml:space="preserve"> ORB дескрипторы, </w:t>
      </w:r>
      <w:r w:rsidRPr="00B039A2">
        <w:rPr>
          <w:lang w:val="ru-RU"/>
        </w:rPr>
        <w:t>Определение ассоциаций между характерными точками изображений</w:t>
      </w:r>
    </w:p>
    <w:p w:rsidR="00E432EB" w:rsidRDefault="00E432EB" w:rsidP="00E432EB">
      <w:pPr>
        <w:pStyle w:val="ad"/>
        <w:keepNext/>
      </w:pPr>
      <w:r>
        <w:rPr>
          <w:noProof/>
        </w:rPr>
        <w:drawing>
          <wp:inline distT="0" distB="0" distL="0" distR="0" wp14:anchorId="0A2991BC" wp14:editId="77C8A0DA">
            <wp:extent cx="5391150" cy="1943100"/>
            <wp:effectExtent l="0" t="0" r="0" b="0"/>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3"/>
                    <a:stretch>
                      <a:fillRect/>
                    </a:stretch>
                  </pic:blipFill>
                  <pic:spPr bwMode="auto">
                    <a:xfrm>
                      <a:off x="0" y="0"/>
                      <a:ext cx="5391150" cy="1943100"/>
                    </a:xfrm>
                    <a:prstGeom prst="rect">
                      <a:avLst/>
                    </a:prstGeom>
                  </pic:spPr>
                </pic:pic>
              </a:graphicData>
            </a:graphic>
          </wp:inline>
        </w:drawing>
      </w:r>
    </w:p>
    <w:p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6</w:t>
      </w:r>
      <w:r w:rsidR="00AF6891">
        <w:rPr>
          <w:lang w:val="ru-RU"/>
        </w:rPr>
        <w:fldChar w:fldCharType="end"/>
      </w:r>
      <w:r>
        <w:rPr>
          <w:lang w:val="ru-RU"/>
        </w:rPr>
        <w:t xml:space="preserve"> </w:t>
      </w:r>
      <w:r w:rsidRPr="005866E8">
        <w:rPr>
          <w:lang w:val="ru-RU"/>
        </w:rPr>
        <w:t>Характерные точки ORB [9] зафиксированные на изображении (слева) и используемые в радиокарте (справа)</w:t>
      </w:r>
    </w:p>
    <w:p w:rsidR="00E432EB" w:rsidRDefault="00E432EB" w:rsidP="000E4A72">
      <w:pPr>
        <w:pStyle w:val="ad"/>
        <w:spacing w:line="360" w:lineRule="auto"/>
        <w:ind w:firstLine="708"/>
        <w:rPr>
          <w:lang w:val="ru-RU"/>
        </w:rPr>
      </w:pPr>
      <w:r>
        <w:rPr>
          <w:lang w:val="ru-RU"/>
        </w:rPr>
        <w:t>Алгоритм получения характерных точек по изображению — это детерминированный метод, который использует один определённый вид кодирования. Метод ORB - дескриптор, учитывающий расстояние между точками и их взаимную ориентацию. После сопоставления положения соответствующих точек между кадрами вычисляется перемещение камеры.</w:t>
      </w:r>
    </w:p>
    <w:p w:rsidR="00E432EB" w:rsidRDefault="00E432EB" w:rsidP="000E4A72">
      <w:pPr>
        <w:pStyle w:val="ad"/>
        <w:spacing w:line="360" w:lineRule="auto"/>
        <w:ind w:firstLine="708"/>
        <w:rPr>
          <w:lang w:val="ru-RU"/>
        </w:rPr>
      </w:pPr>
      <w:r>
        <w:rPr>
          <w:lang w:val="ru-RU"/>
        </w:rPr>
        <w:t>Из-за непостоянства освещённости и других артефактов съёмки, повторяемость определения характерных точек будет не абсолютная. Мы видим, что повторяемость характерных точек возникает для участков изображения с определённой текстурой - объект в кадре. Если объекты в кадре отсутствуют (пустые коридоры, большое пустое пространство), то навигация с данным методом будет неточной.</w:t>
      </w:r>
    </w:p>
    <w:p w:rsidR="00E432EB" w:rsidRPr="00757946" w:rsidRDefault="00E432EB" w:rsidP="00922B26">
      <w:pPr>
        <w:pStyle w:val="3"/>
      </w:pPr>
      <w:bookmarkStart w:id="37" w:name="__RefHeading___Toc1507_4198705801"/>
      <w:bookmarkStart w:id="38" w:name="_Toc91460037"/>
      <w:bookmarkStart w:id="39" w:name="_Toc91545745"/>
      <w:bookmarkEnd w:id="37"/>
      <w:r w:rsidRPr="00757946">
        <w:lastRenderedPageBreak/>
        <w:t>Bundle adjustment</w:t>
      </w:r>
      <w:bookmarkEnd w:id="38"/>
      <w:bookmarkEnd w:id="39"/>
    </w:p>
    <w:p w:rsidR="00E432EB" w:rsidRDefault="00E432EB" w:rsidP="00E432EB">
      <w:pPr>
        <w:pStyle w:val="ad"/>
        <w:keepNext/>
      </w:pPr>
      <w:r>
        <w:rPr>
          <w:noProof/>
        </w:rPr>
        <w:drawing>
          <wp:inline distT="0" distB="0" distL="0" distR="0" wp14:anchorId="66CFB6F1" wp14:editId="49AA1D2F">
            <wp:extent cx="5943600" cy="2171700"/>
            <wp:effectExtent l="0" t="0" r="0" b="0"/>
            <wp:docPr id="30" name="Image8" descr="A picture containing text, sky,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14"/>
                    <a:stretch>
                      <a:fillRect/>
                    </a:stretch>
                  </pic:blipFill>
                  <pic:spPr bwMode="auto">
                    <a:xfrm>
                      <a:off x="0" y="0"/>
                      <a:ext cx="5943600" cy="2171700"/>
                    </a:xfrm>
                    <a:prstGeom prst="rect">
                      <a:avLst/>
                    </a:prstGeom>
                  </pic:spPr>
                </pic:pic>
              </a:graphicData>
            </a:graphic>
          </wp:inline>
        </w:drawing>
      </w:r>
    </w:p>
    <w:p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7</w:t>
      </w:r>
      <w:r w:rsidR="00AF6891">
        <w:rPr>
          <w:lang w:val="ru-RU"/>
        </w:rPr>
        <w:fldChar w:fldCharType="end"/>
      </w:r>
      <w:r>
        <w:rPr>
          <w:lang w:val="ru-RU"/>
        </w:rPr>
        <w:t xml:space="preserve"> </w:t>
      </w:r>
      <w:r w:rsidRPr="0006634B">
        <w:rPr>
          <w:lang w:val="ru-RU"/>
        </w:rPr>
        <w:t>ORB-SLAM, последовательность определения характерных точек</w:t>
      </w:r>
    </w:p>
    <w:p w:rsidR="00E432EB" w:rsidRDefault="00E432EB" w:rsidP="000E4A72">
      <w:pPr>
        <w:pStyle w:val="ad"/>
        <w:spacing w:line="360" w:lineRule="auto"/>
        <w:ind w:firstLine="706"/>
        <w:rPr>
          <w:lang w:val="ru-RU"/>
        </w:rPr>
      </w:pPr>
      <w:r>
        <w:rPr>
          <w:lang w:val="ru-RU"/>
        </w:rPr>
        <w:t xml:space="preserve">Алгоритм ORB-SLAM </w:t>
      </w:r>
      <w:r>
        <w:rPr>
          <w:lang w:val="ru-RU"/>
        </w:rPr>
        <w:fldChar w:fldCharType="begin"/>
      </w:r>
      <w:r w:rsidR="00E330C1">
        <w:rPr>
          <w:lang w:val="ru-RU"/>
        </w:rPr>
        <w:instrText xml:space="preserve"> ADDIN ZOTERO_ITEM CSL_CITATION {"citationID":"XF1wPqMy","properties":{"formattedCitation":"[1], [2], [21]","plainCitation":"[1], [2], [21]","noteIndex":0},"citationItems":[{"id":"E8xjfeaT/Bi7GW7pm","uris":["http://zotero.org/users/local/Ig164cfF/items/L9D2DX9J"],"uri":["http://zotero.org/users/local/Ig164cfF/items/L9D2DX9J"],"itemData":{"id":15,"type":"paper-conference","abstract":"IEEE Transactions on Robotics;2015;31;5;10.1109/TRO.2015.2463671","publisher":"IEEE","title":"ORB-SLAM: A Versatile and Accurate Monocular SLAM System","author":[{"family":"Mur-Artal","given":"Raul"},{"family":"Montiel","given":"J. M. M."},{"family":"Tardos","given":"Juan D."}],"issued":{"date-parts":[["2021"]]}}},{"id":"E8xjfeaT/jfscIwzl","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id":"E8xjfeaT/vqw734Cv","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Pr>
          <w:lang w:val="ru-RU"/>
        </w:rPr>
        <w:fldChar w:fldCharType="separate"/>
      </w:r>
      <w:r w:rsidRPr="00360B71">
        <w:rPr>
          <w:lang w:val="ru-RU"/>
        </w:rPr>
        <w:t>[1], [2], [21]</w:t>
      </w:r>
      <w:r>
        <w:rPr>
          <w:lang w:val="ru-RU"/>
        </w:rPr>
        <w:fldChar w:fldCharType="end"/>
      </w:r>
      <w:r>
        <w:rPr>
          <w:lang w:val="ru-RU"/>
        </w:rPr>
        <w:t xml:space="preserve"> основан на работе с характерными точками (дескрипторами), их кодировании в связный граф и дальнейшей работе с этим связным графом.</w:t>
      </w:r>
    </w:p>
    <w:p w:rsidR="00E432EB" w:rsidRDefault="00E432EB" w:rsidP="00E432EB">
      <w:pPr>
        <w:pStyle w:val="ad"/>
        <w:rPr>
          <w:lang w:val="ru-RU"/>
        </w:rPr>
      </w:pPr>
    </w:p>
    <w:p w:rsidR="00E432EB" w:rsidRDefault="00E432EB" w:rsidP="00E432EB">
      <w:pPr>
        <w:pStyle w:val="ad"/>
        <w:keepNext/>
      </w:pPr>
      <w:r>
        <w:rPr>
          <w:noProof/>
        </w:rPr>
        <w:drawing>
          <wp:inline distT="0" distB="0" distL="0" distR="0" wp14:anchorId="1E2E618D" wp14:editId="74613104">
            <wp:extent cx="5943600" cy="2409825"/>
            <wp:effectExtent l="0" t="0" r="0" b="0"/>
            <wp:docPr id="31" name="Image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15"/>
                    <a:stretch>
                      <a:fillRect/>
                    </a:stretch>
                  </pic:blipFill>
                  <pic:spPr bwMode="auto">
                    <a:xfrm>
                      <a:off x="0" y="0"/>
                      <a:ext cx="5943600" cy="2409825"/>
                    </a:xfrm>
                    <a:prstGeom prst="rect">
                      <a:avLst/>
                    </a:prstGeom>
                  </pic:spPr>
                </pic:pic>
              </a:graphicData>
            </a:graphic>
          </wp:inline>
        </w:drawing>
      </w:r>
    </w:p>
    <w:p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8</w:t>
      </w:r>
      <w:r w:rsidR="00AF6891">
        <w:rPr>
          <w:lang w:val="ru-RU"/>
        </w:rPr>
        <w:fldChar w:fldCharType="end"/>
      </w:r>
      <w:r>
        <w:rPr>
          <w:lang w:val="ru-RU"/>
        </w:rPr>
        <w:t xml:space="preserve"> </w:t>
      </w:r>
      <w:r w:rsidRPr="00B039A2">
        <w:rPr>
          <w:lang w:val="ru-RU"/>
        </w:rPr>
        <w:t>Реконструкция матрицы преобразования по изображениям</w:t>
      </w:r>
    </w:p>
    <w:p w:rsidR="00E432EB" w:rsidRDefault="00E432EB" w:rsidP="000E4A72">
      <w:pPr>
        <w:pStyle w:val="ad"/>
        <w:spacing w:line="360" w:lineRule="auto"/>
        <w:ind w:firstLine="706"/>
        <w:rPr>
          <w:lang w:val="ru-RU"/>
        </w:rPr>
      </w:pPr>
      <w:r>
        <w:rPr>
          <w:lang w:val="ru-RU"/>
        </w:rPr>
        <w:t>На изображении выше представлено возможное преобразование геометрии точек. По двум плоским изображениям (синие точки) необходимо получить положение характерных точек в трёхмерном пространстве. Не для всех точек в кадре возможно определить их перемещения.</w:t>
      </w:r>
    </w:p>
    <w:p w:rsidR="00E432EB" w:rsidRDefault="00E432EB" w:rsidP="00E432EB">
      <w:pPr>
        <w:pStyle w:val="ad"/>
        <w:keepNext/>
      </w:pPr>
      <w:r>
        <w:rPr>
          <w:noProof/>
        </w:rPr>
        <w:lastRenderedPageBreak/>
        <w:drawing>
          <wp:inline distT="0" distB="0" distL="0" distR="0" wp14:anchorId="4FA25BA4" wp14:editId="22A27FB7">
            <wp:extent cx="5943600" cy="2505075"/>
            <wp:effectExtent l="0" t="0" r="0" b="0"/>
            <wp:docPr id="32" name="Image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16"/>
                    <a:stretch>
                      <a:fillRect/>
                    </a:stretch>
                  </pic:blipFill>
                  <pic:spPr bwMode="auto">
                    <a:xfrm>
                      <a:off x="0" y="0"/>
                      <a:ext cx="5943600" cy="2505075"/>
                    </a:xfrm>
                    <a:prstGeom prst="rect">
                      <a:avLst/>
                    </a:prstGeom>
                  </pic:spPr>
                </pic:pic>
              </a:graphicData>
            </a:graphic>
          </wp:inline>
        </w:drawing>
      </w:r>
    </w:p>
    <w:p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9</w:t>
      </w:r>
      <w:r w:rsidR="00AF6891">
        <w:rPr>
          <w:lang w:val="ru-RU"/>
        </w:rPr>
        <w:fldChar w:fldCharType="end"/>
      </w:r>
      <w:r>
        <w:rPr>
          <w:lang w:val="ru-RU"/>
        </w:rPr>
        <w:t xml:space="preserve"> </w:t>
      </w:r>
      <w:r w:rsidRPr="00777390">
        <w:rPr>
          <w:lang w:val="ru-RU"/>
        </w:rPr>
        <w:t>ORB-SLAM 2, Реконструкция представлений графов из теста TUM RGB-D</w:t>
      </w:r>
      <w:r>
        <w:rPr>
          <w:lang w:val="ru-RU"/>
        </w:rPr>
        <w:t xml:space="preserve"> </w:t>
      </w:r>
      <w:r w:rsidRPr="00777390">
        <w:rPr>
          <w:lang w:val="ru-RU"/>
        </w:rPr>
        <w:t>[22]</w:t>
      </w:r>
    </w:p>
    <w:p w:rsidR="00E432EB" w:rsidRDefault="00E432EB" w:rsidP="004C5C73">
      <w:pPr>
        <w:pStyle w:val="ad"/>
        <w:spacing w:line="360" w:lineRule="auto"/>
        <w:ind w:firstLine="708"/>
        <w:rPr>
          <w:lang w:val="ru-RU"/>
        </w:rPr>
      </w:pPr>
      <w:r>
        <w:rPr>
          <w:lang w:val="ru-RU"/>
        </w:rPr>
        <w:t>На рисунке представлены основные сущности в процессе обработки ключевых кадров. После построения основных связей между характерными точками и положениями данный граф поступает на следующую стадию алгоритма.</w:t>
      </w:r>
    </w:p>
    <w:p w:rsidR="00E432EB" w:rsidRDefault="00E432EB" w:rsidP="00E432EB">
      <w:pPr>
        <w:pStyle w:val="ad"/>
        <w:rPr>
          <w:lang w:val="ru-RU"/>
        </w:rPr>
      </w:pPr>
    </w:p>
    <w:p w:rsidR="00E432EB" w:rsidRDefault="00E432EB" w:rsidP="00E432EB">
      <w:pPr>
        <w:pStyle w:val="ad"/>
        <w:keepNext/>
      </w:pPr>
      <w:r>
        <w:rPr>
          <w:noProof/>
        </w:rPr>
        <w:drawing>
          <wp:inline distT="0" distB="0" distL="0" distR="0" wp14:anchorId="4F0A60DA" wp14:editId="5C326F13">
            <wp:extent cx="3324225" cy="2895600"/>
            <wp:effectExtent l="0" t="0" r="0" b="0"/>
            <wp:docPr id="11" name="Image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pic:cNvPicPr>
                      <a:picLocks noChangeAspect="1" noChangeArrowheads="1"/>
                    </pic:cNvPicPr>
                  </pic:nvPicPr>
                  <pic:blipFill>
                    <a:blip r:embed="rId17"/>
                    <a:stretch>
                      <a:fillRect/>
                    </a:stretch>
                  </pic:blipFill>
                  <pic:spPr bwMode="auto">
                    <a:xfrm>
                      <a:off x="0" y="0"/>
                      <a:ext cx="3324225" cy="2895600"/>
                    </a:xfrm>
                    <a:prstGeom prst="rect">
                      <a:avLst/>
                    </a:prstGeom>
                  </pic:spPr>
                </pic:pic>
              </a:graphicData>
            </a:graphic>
          </wp:inline>
        </w:drawing>
      </w:r>
    </w:p>
    <w:p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0</w:t>
      </w:r>
      <w:r w:rsidR="00AF6891">
        <w:rPr>
          <w:lang w:val="ru-RU"/>
        </w:rPr>
        <w:fldChar w:fldCharType="end"/>
      </w:r>
      <w:r>
        <w:rPr>
          <w:lang w:val="ru-RU"/>
        </w:rPr>
        <w:t xml:space="preserve"> </w:t>
      </w:r>
      <w:r w:rsidRPr="00B039A2">
        <w:rPr>
          <w:lang w:val="ru-RU"/>
        </w:rPr>
        <w:t>Факторный граф, представление модели для оптимизации. Сравнение графа позиций и совместного графа с учётом характерных точек.</w:t>
      </w:r>
    </w:p>
    <w:p w:rsidR="00E432EB" w:rsidRDefault="00E432EB" w:rsidP="004C5C73">
      <w:pPr>
        <w:pStyle w:val="ad"/>
        <w:spacing w:line="360" w:lineRule="auto"/>
        <w:ind w:firstLine="708"/>
        <w:rPr>
          <w:lang w:val="ru-RU"/>
        </w:rPr>
      </w:pPr>
      <w:r>
        <w:rPr>
          <w:lang w:val="ru-RU"/>
        </w:rPr>
        <w:t xml:space="preserve">В отличие от оптимизации только графа положений камеры, оптимизируется совместно граф положений камеры и характерных точек карты. Характерные точки динамически добавляются в граф, определяется их </w:t>
      </w:r>
      <w:r>
        <w:rPr>
          <w:lang w:val="ru-RU"/>
        </w:rPr>
        <w:lastRenderedPageBreak/>
        <w:t>видимость из каждого положения камеры, строится граф связности, производится его локальная или глобальная оптимизация. Для методов с плотной картой, в графе дополнительно хранятся также все данные изображений с камеры (плотное облако точек).</w:t>
      </w:r>
    </w:p>
    <w:p w:rsidR="00E432EB" w:rsidRPr="00757946" w:rsidRDefault="00E432EB" w:rsidP="00922B26">
      <w:pPr>
        <w:pStyle w:val="2"/>
      </w:pPr>
      <w:bookmarkStart w:id="40" w:name="__RefHeading___Toc1509_4198705801"/>
      <w:bookmarkStart w:id="41" w:name="__RefHeading___Toc1511_4198705801"/>
      <w:bookmarkStart w:id="42" w:name="_Toc91460039"/>
      <w:bookmarkStart w:id="43" w:name="_Toc91545746"/>
      <w:bookmarkEnd w:id="40"/>
      <w:bookmarkEnd w:id="41"/>
      <w:r w:rsidRPr="00757946">
        <w:t>Навигация</w:t>
      </w:r>
      <w:bookmarkEnd w:id="42"/>
      <w:bookmarkEnd w:id="43"/>
    </w:p>
    <w:p w:rsidR="00E432EB" w:rsidRPr="00757946" w:rsidRDefault="00E432EB" w:rsidP="00922B26">
      <w:pPr>
        <w:pStyle w:val="3"/>
      </w:pPr>
      <w:bookmarkStart w:id="44" w:name="__RefHeading___Toc1515_4198705801"/>
      <w:bookmarkStart w:id="45" w:name="_Toc91460040"/>
      <w:bookmarkStart w:id="46" w:name="_Toc91545747"/>
      <w:bookmarkEnd w:id="44"/>
      <w:r w:rsidRPr="00757946">
        <w:t>Замыкание графа карты</w:t>
      </w:r>
      <w:bookmarkEnd w:id="45"/>
      <w:bookmarkEnd w:id="46"/>
    </w:p>
    <w:p w:rsidR="00E432EB" w:rsidRDefault="00E432EB" w:rsidP="00E432EB">
      <w:pPr>
        <w:pStyle w:val="ad"/>
        <w:keepNext/>
      </w:pPr>
      <w:r>
        <w:rPr>
          <w:noProof/>
        </w:rPr>
        <w:drawing>
          <wp:inline distT="0" distB="0" distL="0" distR="0" wp14:anchorId="15DC0A9D" wp14:editId="358FF34A">
            <wp:extent cx="2914650" cy="3286125"/>
            <wp:effectExtent l="0" t="0" r="0" b="0"/>
            <wp:docPr id="12" name="Image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Pr>
          <w:noProof/>
        </w:rPr>
        <w:drawing>
          <wp:inline distT="0" distB="0" distL="0" distR="0" wp14:anchorId="6E7537F2" wp14:editId="21F0257E">
            <wp:extent cx="2914650" cy="3295650"/>
            <wp:effectExtent l="0" t="0" r="0" b="0"/>
            <wp:docPr id="33" name="Image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
                    <pic:cNvPicPr>
                      <a:picLocks noChangeAspect="1" noChangeArrowheads="1"/>
                    </pic:cNvPicPr>
                  </pic:nvPicPr>
                  <pic:blipFill>
                    <a:blip r:embed="rId10"/>
                    <a:stretch>
                      <a:fillRect/>
                    </a:stretch>
                  </pic:blipFill>
                  <pic:spPr bwMode="auto">
                    <a:xfrm>
                      <a:off x="0" y="0"/>
                      <a:ext cx="2914650" cy="3295650"/>
                    </a:xfrm>
                    <a:prstGeom prst="rect">
                      <a:avLst/>
                    </a:prstGeom>
                  </pic:spPr>
                </pic:pic>
              </a:graphicData>
            </a:graphic>
          </wp:inline>
        </w:drawing>
      </w:r>
    </w:p>
    <w:p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1</w:t>
      </w:r>
      <w:r w:rsidR="00AF6891">
        <w:rPr>
          <w:lang w:val="ru-RU"/>
        </w:rPr>
        <w:fldChar w:fldCharType="end"/>
      </w:r>
      <w:r>
        <w:rPr>
          <w:lang w:val="ru-RU"/>
        </w:rPr>
        <w:t xml:space="preserve"> </w:t>
      </w:r>
      <w:r w:rsidRPr="00FF7477">
        <w:rPr>
          <w:lang w:val="ru-RU"/>
        </w:rPr>
        <w:t>Карта до и после замыкания, ORB-SLAM</w:t>
      </w:r>
      <w:r>
        <w:rPr>
          <w:lang w:val="ru-RU"/>
        </w:rPr>
        <w:t xml:space="preserve"> </w:t>
      </w:r>
      <w:r w:rsidRPr="00FF7477">
        <w:rPr>
          <w:lang w:val="ru-RU"/>
        </w:rPr>
        <w:t>[23]</w:t>
      </w:r>
    </w:p>
    <w:p w:rsidR="00E432EB" w:rsidRDefault="00E432EB" w:rsidP="00E432EB">
      <w:pPr>
        <w:pStyle w:val="ad"/>
        <w:rPr>
          <w:lang w:val="ru-RU"/>
        </w:rPr>
      </w:pPr>
      <w:bookmarkStart w:id="47" w:name="__RefHeading___Toc1517_4198705801"/>
      <w:bookmarkEnd w:id="47"/>
    </w:p>
    <w:p w:rsidR="00E432EB" w:rsidRPr="00757946" w:rsidRDefault="00E432EB" w:rsidP="00922B26">
      <w:pPr>
        <w:pStyle w:val="3"/>
      </w:pPr>
      <w:bookmarkStart w:id="48" w:name="__RefHeading___Toc1519_4198705801"/>
      <w:bookmarkStart w:id="49" w:name="_Toc91460041"/>
      <w:bookmarkStart w:id="50" w:name="_Toc91545748"/>
      <w:bookmarkEnd w:id="48"/>
      <w:r w:rsidRPr="00757946">
        <w:t>Использование стереокамер и камер глубины</w:t>
      </w:r>
      <w:bookmarkEnd w:id="49"/>
      <w:bookmarkEnd w:id="50"/>
    </w:p>
    <w:p w:rsidR="00E432EB" w:rsidRDefault="00E432EB" w:rsidP="004C5C73">
      <w:pPr>
        <w:pStyle w:val="ad"/>
        <w:keepNext/>
        <w:jc w:val="center"/>
      </w:pPr>
      <w:r>
        <w:rPr>
          <w:noProof/>
        </w:rPr>
        <w:drawing>
          <wp:inline distT="0" distB="0" distL="0" distR="0" wp14:anchorId="14DB1FE1" wp14:editId="3562AAB2">
            <wp:extent cx="3467100" cy="2324100"/>
            <wp:effectExtent l="0" t="0" r="0" b="0"/>
            <wp:docPr id="34" name="Image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pic:cNvPicPr>
                      <a:picLocks noChangeAspect="1" noChangeArrowheads="1"/>
                    </pic:cNvPicPr>
                  </pic:nvPicPr>
                  <pic:blipFill rotWithShape="1">
                    <a:blip r:embed="rId18"/>
                    <a:srcRect t="15616" b="11111"/>
                    <a:stretch/>
                  </pic:blipFill>
                  <pic:spPr bwMode="auto">
                    <a:xfrm>
                      <a:off x="0" y="0"/>
                      <a:ext cx="3467100" cy="2324100"/>
                    </a:xfrm>
                    <a:prstGeom prst="rect">
                      <a:avLst/>
                    </a:prstGeom>
                    <a:ln>
                      <a:noFill/>
                    </a:ln>
                    <a:extLst>
                      <a:ext uri="{53640926-AAD7-44D8-BBD7-CCE9431645EC}">
                        <a14:shadowObscured xmlns:a14="http://schemas.microsoft.com/office/drawing/2010/main"/>
                      </a:ext>
                    </a:extLst>
                  </pic:spPr>
                </pic:pic>
              </a:graphicData>
            </a:graphic>
          </wp:inline>
        </w:drawing>
      </w:r>
    </w:p>
    <w:p w:rsidR="00E432EB" w:rsidRPr="00621AA2" w:rsidRDefault="00E432EB" w:rsidP="00E432EB">
      <w:pPr>
        <w:pStyle w:val="af"/>
        <w:rPr>
          <w:lang w:val="ru-RU"/>
        </w:rPr>
      </w:pPr>
      <w:r w:rsidRPr="00621A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2</w:t>
      </w:r>
      <w:r w:rsidR="00AF6891">
        <w:rPr>
          <w:lang w:val="ru-RU"/>
        </w:rPr>
        <w:fldChar w:fldCharType="end"/>
      </w:r>
      <w:r w:rsidRPr="00621AA2">
        <w:rPr>
          <w:lang w:val="ru-RU"/>
        </w:rPr>
        <w:t xml:space="preserve"> </w:t>
      </w:r>
      <w:r w:rsidRPr="00B039A2">
        <w:t>ORB</w:t>
      </w:r>
      <w:r w:rsidRPr="00621AA2">
        <w:rPr>
          <w:lang w:val="ru-RU"/>
        </w:rPr>
        <w:t>-</w:t>
      </w:r>
      <w:r w:rsidRPr="00B039A2">
        <w:t>SLAM</w:t>
      </w:r>
      <w:r w:rsidRPr="00621AA2">
        <w:rPr>
          <w:lang w:val="ru-RU"/>
        </w:rPr>
        <w:t xml:space="preserve"> 2[21], </w:t>
      </w:r>
      <w:r w:rsidRPr="00621C8B">
        <w:rPr>
          <w:lang w:val="ru-RU"/>
        </w:rPr>
        <w:t>Предобработка</w:t>
      </w:r>
      <w:r w:rsidRPr="00621AA2">
        <w:rPr>
          <w:lang w:val="ru-RU"/>
        </w:rPr>
        <w:t xml:space="preserve"> </w:t>
      </w:r>
      <w:r w:rsidRPr="00621C8B">
        <w:rPr>
          <w:lang w:val="ru-RU"/>
        </w:rPr>
        <w:t>входных</w:t>
      </w:r>
      <w:r w:rsidRPr="00621AA2">
        <w:rPr>
          <w:lang w:val="ru-RU"/>
        </w:rPr>
        <w:t xml:space="preserve"> </w:t>
      </w:r>
      <w:r w:rsidRPr="00621C8B">
        <w:rPr>
          <w:lang w:val="ru-RU"/>
        </w:rPr>
        <w:t>данных</w:t>
      </w:r>
      <w:r w:rsidRPr="00621AA2">
        <w:rPr>
          <w:lang w:val="ru-RU"/>
        </w:rPr>
        <w:t xml:space="preserve"> (</w:t>
      </w:r>
      <w:r w:rsidRPr="00B039A2">
        <w:t>Input</w:t>
      </w:r>
      <w:r w:rsidRPr="00621AA2">
        <w:rPr>
          <w:lang w:val="ru-RU"/>
        </w:rPr>
        <w:t xml:space="preserve"> </w:t>
      </w:r>
      <w:r w:rsidRPr="00B039A2">
        <w:t>preprocessing</w:t>
      </w:r>
      <w:r w:rsidRPr="00621AA2">
        <w:rPr>
          <w:lang w:val="ru-RU"/>
        </w:rPr>
        <w:t xml:space="preserve">), </w:t>
      </w:r>
      <w:r>
        <w:rPr>
          <w:lang w:val="ru-RU"/>
        </w:rPr>
        <w:t>сравнение совмещения стерео реконструкции (верх) и использования камеры глубины (низ)</w:t>
      </w:r>
    </w:p>
    <w:p w:rsidR="00E432EB" w:rsidRDefault="00E432EB" w:rsidP="004C5C73">
      <w:pPr>
        <w:pStyle w:val="ad"/>
        <w:spacing w:line="360" w:lineRule="auto"/>
        <w:ind w:firstLine="708"/>
        <w:rPr>
          <w:noProof/>
          <w:lang w:val="ru-RU"/>
        </w:rPr>
      </w:pPr>
      <w:r>
        <w:rPr>
          <w:noProof/>
          <w:lang w:val="ru-RU"/>
        </w:rPr>
        <w:lastRenderedPageBreak/>
        <w:t xml:space="preserve">Структура работы алгоритма </w:t>
      </w:r>
      <w:r w:rsidRPr="00FC5E7E">
        <w:rPr>
          <w:lang w:val="ru-RU"/>
        </w:rPr>
        <w:t>ORB-SLAM2</w:t>
      </w:r>
      <w:r>
        <w:rPr>
          <w:noProof/>
          <w:lang w:val="ru-RU"/>
        </w:rPr>
        <w:t xml:space="preserve"> представлена на </w:t>
      </w:r>
      <w:r>
        <w:rPr>
          <w:noProof/>
        </w:rPr>
        <w:fldChar w:fldCharType="begin"/>
      </w:r>
      <w:r>
        <w:rPr>
          <w:lang w:val="ru-RU"/>
        </w:rPr>
        <w:instrText xml:space="preserve"> REF _Ref91457257 \h </w:instrText>
      </w:r>
      <w:r>
        <w:rPr>
          <w:noProof/>
        </w:rPr>
      </w:r>
      <w:r>
        <w:rPr>
          <w:noProof/>
        </w:rPr>
        <w:fldChar w:fldCharType="separate"/>
      </w:r>
      <w:r w:rsidRPr="00B039A2">
        <w:rPr>
          <w:lang w:val="ru-RU"/>
        </w:rPr>
        <w:t>Рису</w:t>
      </w:r>
      <w:r>
        <w:rPr>
          <w:lang w:val="ru-RU"/>
        </w:rPr>
        <w:t>нке</w:t>
      </w:r>
      <w:r w:rsidRPr="00B039A2">
        <w:rPr>
          <w:lang w:val="ru-RU"/>
        </w:rPr>
        <w:t xml:space="preserve"> </w:t>
      </w:r>
      <w:r>
        <w:rPr>
          <w:noProof/>
          <w:lang w:val="ru-RU"/>
        </w:rPr>
        <w:t>0</w:t>
      </w:r>
      <w:r>
        <w:rPr>
          <w:lang w:val="ru-RU"/>
        </w:rPr>
        <w:noBreakHyphen/>
      </w:r>
      <w:r>
        <w:rPr>
          <w:noProof/>
          <w:lang w:val="ru-RU"/>
        </w:rPr>
        <w:t>3</w:t>
      </w:r>
      <w:r>
        <w:rPr>
          <w:lang w:val="ru-RU"/>
        </w:rPr>
        <w:t xml:space="preserve"> </w:t>
      </w:r>
      <w:r w:rsidRPr="00116FA5">
        <w:rPr>
          <w:lang w:val="ru-RU"/>
        </w:rPr>
        <w:t>ORB-SLAM 2 [21], Структурная схема, потоки и модули</w:t>
      </w:r>
      <w:r>
        <w:rPr>
          <w:noProof/>
        </w:rPr>
        <w:fldChar w:fldCharType="end"/>
      </w:r>
      <w:r>
        <w:rPr>
          <w:noProof/>
          <w:lang w:val="ru-RU"/>
        </w:rPr>
        <w:t>.</w:t>
      </w:r>
    </w:p>
    <w:p w:rsidR="00E432EB" w:rsidRDefault="00E432EB" w:rsidP="004C5C73">
      <w:pPr>
        <w:pStyle w:val="ad"/>
        <w:spacing w:line="360" w:lineRule="auto"/>
        <w:ind w:firstLine="708"/>
        <w:rPr>
          <w:lang w:val="ru-RU"/>
        </w:rPr>
      </w:pPr>
      <w:r w:rsidRPr="00FC5E7E">
        <w:rPr>
          <w:lang w:val="ru-RU"/>
        </w:rPr>
        <w:t xml:space="preserve">ORB-SLAM2 состоит из трех основных параллельных потоков: </w:t>
      </w:r>
      <w:r>
        <w:rPr>
          <w:lang w:val="ru-RU"/>
        </w:rPr>
        <w:t>позиционирования</w:t>
      </w:r>
      <w:r w:rsidRPr="00FC5E7E">
        <w:rPr>
          <w:lang w:val="ru-RU"/>
        </w:rPr>
        <w:t xml:space="preserve">, локального </w:t>
      </w:r>
      <w:r>
        <w:rPr>
          <w:lang w:val="ru-RU"/>
        </w:rPr>
        <w:t>построения карты</w:t>
      </w:r>
      <w:r w:rsidRPr="00FC5E7E">
        <w:rPr>
          <w:lang w:val="ru-RU"/>
        </w:rPr>
        <w:t xml:space="preserve"> и </w:t>
      </w:r>
      <w:r>
        <w:rPr>
          <w:lang w:val="ru-RU"/>
        </w:rPr>
        <w:t>механизма замыкания</w:t>
      </w:r>
      <w:r w:rsidRPr="00FC5E7E">
        <w:rPr>
          <w:lang w:val="ru-RU"/>
        </w:rPr>
        <w:t xml:space="preserve"> цикл</w:t>
      </w:r>
      <w:r>
        <w:rPr>
          <w:lang w:val="ru-RU"/>
        </w:rPr>
        <w:t>ов в графе карты. Отдельно выделяется</w:t>
      </w:r>
      <w:r w:rsidRPr="00FC5E7E">
        <w:rPr>
          <w:lang w:val="ru-RU"/>
        </w:rPr>
        <w:t xml:space="preserve"> четвертый поток для выполнения полного BA после закрытия цикла,</w:t>
      </w:r>
      <w:r>
        <w:rPr>
          <w:lang w:val="ru-RU"/>
        </w:rPr>
        <w:t xml:space="preserve"> который выполняется независимо и только по требованию, при необходимости пересчета всей карты</w:t>
      </w:r>
      <w:r w:rsidRPr="00FC5E7E">
        <w:rPr>
          <w:lang w:val="ru-RU"/>
        </w:rPr>
        <w:t xml:space="preserve">. </w:t>
      </w:r>
    </w:p>
    <w:p w:rsidR="00E432EB" w:rsidRPr="00FC5E7E" w:rsidRDefault="00E432EB" w:rsidP="004C5C73">
      <w:pPr>
        <w:pStyle w:val="ad"/>
        <w:spacing w:line="360" w:lineRule="auto"/>
        <w:ind w:firstLine="708"/>
        <w:rPr>
          <w:lang w:val="ru-RU"/>
        </w:rPr>
      </w:pPr>
      <w:r w:rsidRPr="00FC5E7E">
        <w:rPr>
          <w:lang w:val="ru-RU"/>
        </w:rPr>
        <w:t>Поток отслеживания предварительно обрабатывает входной стереозвук или RGB-D, так что остальная часть системы работает независимо от входного датчика. Хотя это не показано на этом рисунке, ORB-SLAM2 также работает с монокулярным входом, как в</w:t>
      </w:r>
      <w:r>
        <w:rPr>
          <w:lang w:val="ru-RU"/>
        </w:rPr>
        <w:t xml:space="preserve"> </w:t>
      </w:r>
      <w:r>
        <w:rPr>
          <w:lang w:val="ru-RU"/>
        </w:rPr>
        <w:fldChar w:fldCharType="begin"/>
      </w:r>
      <w:r w:rsidR="00E330C1">
        <w:rPr>
          <w:lang w:val="ru-RU"/>
        </w:rPr>
        <w:instrText xml:space="preserve"> ADDIN ZOTERO_ITEM CSL_CITATION {"citationID":"sFuIKqkZ","properties":{"formattedCitation":"[1]","plainCitation":"[1]","noteIndex":0},"citationItems":[{"id":"E8xjfeaT/Bi7GW7pm","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Pr>
          <w:lang w:val="ru-RU"/>
        </w:rPr>
        <w:fldChar w:fldCharType="separate"/>
      </w:r>
      <w:r w:rsidRPr="00FC5E7E">
        <w:rPr>
          <w:lang w:val="ru-RU"/>
        </w:rPr>
        <w:t>[1]</w:t>
      </w:r>
      <w:r>
        <w:rPr>
          <w:lang w:val="ru-RU"/>
        </w:rPr>
        <w:fldChar w:fldCharType="end"/>
      </w:r>
      <w:r w:rsidRPr="00FC5E7E">
        <w:rPr>
          <w:lang w:val="ru-RU"/>
        </w:rPr>
        <w:t>.</w:t>
      </w:r>
    </w:p>
    <w:p w:rsidR="00E432EB" w:rsidRPr="004C5C73" w:rsidRDefault="004C5C73" w:rsidP="00922B26">
      <w:pPr>
        <w:pStyle w:val="2"/>
      </w:pPr>
      <w:bookmarkStart w:id="51" w:name="__RefHeading___Toc1523_4198705801"/>
      <w:bookmarkStart w:id="52" w:name="_Toc91460042"/>
      <w:bookmarkStart w:id="53" w:name="_Toc91545749"/>
      <w:bookmarkEnd w:id="51"/>
      <w:r>
        <w:t xml:space="preserve">Алгоритм </w:t>
      </w:r>
      <w:r w:rsidR="00E432EB" w:rsidRPr="004C5C73">
        <w:t>ORB SLAM 3</w:t>
      </w:r>
      <w:bookmarkEnd w:id="52"/>
      <w:bookmarkEnd w:id="53"/>
    </w:p>
    <w:p w:rsidR="00E432EB" w:rsidRPr="00B67BAC" w:rsidRDefault="00E432EB" w:rsidP="004C5C73">
      <w:pPr>
        <w:pStyle w:val="ad"/>
        <w:spacing w:line="360" w:lineRule="auto"/>
        <w:ind w:firstLine="708"/>
        <w:rPr>
          <w:lang w:val="ru-RU"/>
        </w:rPr>
      </w:pPr>
      <w:r>
        <w:rPr>
          <w:lang w:val="ru-RU"/>
        </w:rPr>
        <w:t xml:space="preserve">Алгоритм </w:t>
      </w:r>
      <w:r w:rsidRPr="00B67BAC">
        <w:rPr>
          <w:lang w:val="ru-RU"/>
        </w:rPr>
        <w:t>ORB-SLAM3</w:t>
      </w:r>
      <w:r>
        <w:rPr>
          <w:lang w:val="ru-RU"/>
        </w:rPr>
        <w:t xml:space="preserve"> основывается на работах</w:t>
      </w:r>
      <w:r w:rsidRPr="00B67BAC">
        <w:rPr>
          <w:lang w:val="ru-RU"/>
        </w:rPr>
        <w:t xml:space="preserve"> </w:t>
      </w:r>
      <w:r>
        <w:rPr>
          <w:lang w:val="ru-RU"/>
        </w:rPr>
        <w:fldChar w:fldCharType="begin"/>
      </w:r>
      <w:r w:rsidR="00E330C1">
        <w:rPr>
          <w:lang w:val="ru-RU"/>
        </w:rPr>
        <w:instrText xml:space="preserve"> ADDIN ZOTERO_ITEM CSL_CITATION {"citationID":"D5JNUNgP","properties":{"formattedCitation":"[21], [22]","plainCitation":"[21], [22]","noteIndex":0},"citationItems":[{"id":"E8xjfeaT/jfscIwzl","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id":21,"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Pr="00B67BAC">
        <w:rPr>
          <w:lang w:val="ru-RU"/>
        </w:rPr>
        <w:t>[21], [22]</w:t>
      </w:r>
      <w:r>
        <w:rPr>
          <w:lang w:val="ru-RU"/>
        </w:rPr>
        <w:fldChar w:fldCharType="end"/>
      </w:r>
      <w:r w:rsidRPr="00B67BAC">
        <w:rPr>
          <w:lang w:val="ru-RU"/>
        </w:rPr>
        <w:t>,</w:t>
      </w:r>
      <w:r>
        <w:rPr>
          <w:lang w:val="ru-RU"/>
        </w:rPr>
        <w:t xml:space="preserve"> это </w:t>
      </w:r>
      <w:r w:rsidRPr="00B67BAC">
        <w:rPr>
          <w:lang w:val="ru-RU"/>
        </w:rPr>
        <w:t>полн</w:t>
      </w:r>
      <w:r>
        <w:rPr>
          <w:lang w:val="ru-RU"/>
        </w:rPr>
        <w:t>офункциональная</w:t>
      </w:r>
      <w:r w:rsidRPr="00B67BAC">
        <w:rPr>
          <w:lang w:val="ru-RU"/>
        </w:rPr>
        <w:t xml:space="preserve"> библиотека с открытым исходным кодом для </w:t>
      </w:r>
      <w:r>
        <w:rPr>
          <w:lang w:val="ru-RU"/>
        </w:rPr>
        <w:t xml:space="preserve">запуска </w:t>
      </w:r>
      <w:r w:rsidRPr="00B67BAC">
        <w:rPr>
          <w:lang w:val="ru-RU"/>
        </w:rPr>
        <w:t>визуальн</w:t>
      </w:r>
      <w:r>
        <w:rPr>
          <w:lang w:val="ru-RU"/>
        </w:rPr>
        <w:t>ого</w:t>
      </w:r>
      <w:r w:rsidRPr="00B67BAC">
        <w:rPr>
          <w:lang w:val="ru-RU"/>
        </w:rPr>
        <w:t>, визуально-инерционн</w:t>
      </w:r>
      <w:r>
        <w:rPr>
          <w:lang w:val="ru-RU"/>
        </w:rPr>
        <w:t xml:space="preserve">ого </w:t>
      </w:r>
      <w:r w:rsidRPr="00B67BAC">
        <w:rPr>
          <w:lang w:val="ru-RU"/>
        </w:rPr>
        <w:t>SLAM</w:t>
      </w:r>
      <w:r>
        <w:rPr>
          <w:lang w:val="ru-RU"/>
        </w:rPr>
        <w:t xml:space="preserve"> с поддержкой множества карт и сессий одновременно</w:t>
      </w:r>
      <w:r w:rsidRPr="00B67BAC">
        <w:rPr>
          <w:lang w:val="ru-RU"/>
        </w:rPr>
        <w:t xml:space="preserve">, с </w:t>
      </w:r>
      <w:r>
        <w:rPr>
          <w:lang w:val="ru-RU"/>
        </w:rPr>
        <w:t>моно</w:t>
      </w:r>
      <w:r w:rsidRPr="00B67BAC">
        <w:rPr>
          <w:lang w:val="ru-RU"/>
        </w:rPr>
        <w:t>, стерео</w:t>
      </w:r>
      <w:r>
        <w:rPr>
          <w:lang w:val="ru-RU"/>
        </w:rPr>
        <w:t xml:space="preserve"> или </w:t>
      </w:r>
      <w:r w:rsidRPr="00B67BAC">
        <w:rPr>
          <w:lang w:val="ru-RU"/>
        </w:rPr>
        <w:t>RGB-D</w:t>
      </w:r>
      <w:r>
        <w:rPr>
          <w:lang w:val="ru-RU"/>
        </w:rPr>
        <w:t xml:space="preserve"> камерами</w:t>
      </w:r>
      <w:r w:rsidRPr="00B67BAC">
        <w:rPr>
          <w:lang w:val="ru-RU"/>
        </w:rPr>
        <w:t>,</w:t>
      </w:r>
      <w:r>
        <w:rPr>
          <w:lang w:val="ru-RU"/>
        </w:rPr>
        <w:t xml:space="preserve"> поддержкой  стандартных и широкоугольных камер</w:t>
      </w:r>
      <w:r w:rsidRPr="00B67BAC">
        <w:rPr>
          <w:lang w:val="ru-RU"/>
        </w:rPr>
        <w:t xml:space="preserve">. </w:t>
      </w:r>
      <w:r>
        <w:rPr>
          <w:lang w:val="ru-RU"/>
        </w:rPr>
        <w:t xml:space="preserve">Основное улучшение по сравнению с предыдущими версиями состоит в точной интеграции данных с </w:t>
      </w:r>
      <w:r w:rsidRPr="00B67BAC">
        <w:rPr>
          <w:lang w:val="ru-RU"/>
        </w:rPr>
        <w:t>IMU</w:t>
      </w:r>
      <w:r>
        <w:rPr>
          <w:lang w:val="ru-RU"/>
        </w:rPr>
        <w:t xml:space="preserve"> сенсоров, новом </w:t>
      </w:r>
      <w:r w:rsidRPr="00B67BAC">
        <w:rPr>
          <w:lang w:val="ru-RU"/>
        </w:rPr>
        <w:t>метод</w:t>
      </w:r>
      <w:r>
        <w:rPr>
          <w:lang w:val="ru-RU"/>
        </w:rPr>
        <w:t>е</w:t>
      </w:r>
      <w:r w:rsidRPr="00B67BAC">
        <w:rPr>
          <w:lang w:val="ru-RU"/>
        </w:rPr>
        <w:t xml:space="preserve"> инициализации и слияние карт</w:t>
      </w:r>
      <w:r>
        <w:rPr>
          <w:lang w:val="ru-RU"/>
        </w:rPr>
        <w:t xml:space="preserve"> и одновременной поддержке множества сессий и карт, </w:t>
      </w:r>
      <w:r w:rsidRPr="00B67BAC">
        <w:rPr>
          <w:lang w:val="ru-RU"/>
        </w:rPr>
        <w:t>улучшенн</w:t>
      </w:r>
      <w:r>
        <w:rPr>
          <w:lang w:val="ru-RU"/>
        </w:rPr>
        <w:t>ой</w:t>
      </w:r>
      <w:r w:rsidRPr="00B67BAC">
        <w:rPr>
          <w:lang w:val="ru-RU"/>
        </w:rPr>
        <w:t xml:space="preserve"> отзыв</w:t>
      </w:r>
      <w:r>
        <w:rPr>
          <w:lang w:val="ru-RU"/>
        </w:rPr>
        <w:t>чивости и точности метода</w:t>
      </w:r>
      <w:r w:rsidRPr="00B67BAC">
        <w:rPr>
          <w:lang w:val="ru-RU"/>
        </w:rPr>
        <w:t>.</w:t>
      </w:r>
    </w:p>
    <w:p w:rsidR="00E432EB" w:rsidRDefault="00E432EB" w:rsidP="004C5C73">
      <w:pPr>
        <w:pStyle w:val="ad"/>
        <w:spacing w:line="360" w:lineRule="auto"/>
        <w:ind w:firstLine="708"/>
        <w:rPr>
          <w:lang w:val="ru-RU"/>
        </w:rPr>
      </w:pPr>
      <w:r>
        <w:rPr>
          <w:lang w:val="ru-RU"/>
        </w:rPr>
        <w:t>Э</w:t>
      </w:r>
      <w:r w:rsidRPr="00B67BAC">
        <w:rPr>
          <w:lang w:val="ru-RU"/>
        </w:rPr>
        <w:t>ксперимент</w:t>
      </w:r>
      <w:r>
        <w:rPr>
          <w:lang w:val="ru-RU"/>
        </w:rPr>
        <w:t xml:space="preserve">ы </w:t>
      </w:r>
      <w:r w:rsidRPr="00B67BAC">
        <w:rPr>
          <w:lang w:val="ru-RU"/>
        </w:rPr>
        <w:t>показывают, что ORB-SLAM3 способна эффективно</w:t>
      </w:r>
      <w:r>
        <w:rPr>
          <w:lang w:val="ru-RU"/>
        </w:rPr>
        <w:t xml:space="preserve"> </w:t>
      </w:r>
      <w:r w:rsidRPr="00B67BAC">
        <w:rPr>
          <w:lang w:val="ru-RU"/>
        </w:rPr>
        <w:t>использова</w:t>
      </w:r>
      <w:r>
        <w:rPr>
          <w:lang w:val="ru-RU"/>
        </w:rPr>
        <w:t>ть</w:t>
      </w:r>
      <w:r w:rsidRPr="00B67BAC">
        <w:rPr>
          <w:lang w:val="ru-RU"/>
        </w:rPr>
        <w:t xml:space="preserve"> краткосрочны</w:t>
      </w:r>
      <w:r>
        <w:rPr>
          <w:lang w:val="ru-RU"/>
        </w:rPr>
        <w:t>е</w:t>
      </w:r>
      <w:r w:rsidRPr="00B67BAC">
        <w:rPr>
          <w:lang w:val="ru-RU"/>
        </w:rPr>
        <w:t>, среднесрочны</w:t>
      </w:r>
      <w:r>
        <w:rPr>
          <w:lang w:val="ru-RU" w:eastAsia="ja-JP"/>
        </w:rPr>
        <w:t>е</w:t>
      </w:r>
      <w:r w:rsidRPr="00B67BAC">
        <w:rPr>
          <w:lang w:val="ru-RU"/>
        </w:rPr>
        <w:t>, долгосрочны</w:t>
      </w:r>
      <w:r>
        <w:rPr>
          <w:lang w:val="ru-RU"/>
        </w:rPr>
        <w:t>е</w:t>
      </w:r>
      <w:r w:rsidRPr="00B67BAC">
        <w:rPr>
          <w:lang w:val="ru-RU"/>
        </w:rPr>
        <w:t xml:space="preserve"> и мульти-картографически</w:t>
      </w:r>
      <w:r>
        <w:rPr>
          <w:lang w:val="ru-RU"/>
        </w:rPr>
        <w:t>е</w:t>
      </w:r>
      <w:r w:rsidRPr="00B67BAC">
        <w:rPr>
          <w:lang w:val="ru-RU"/>
        </w:rPr>
        <w:t xml:space="preserve"> данны</w:t>
      </w:r>
      <w:r>
        <w:rPr>
          <w:lang w:val="ru-RU"/>
        </w:rPr>
        <w:t xml:space="preserve">е </w:t>
      </w:r>
      <w:r w:rsidRPr="00B67BAC">
        <w:rPr>
          <w:lang w:val="ru-RU"/>
        </w:rPr>
        <w:t>ассоциаций, достигая уровня точности, выходящего за рамки</w:t>
      </w:r>
      <w:r>
        <w:rPr>
          <w:lang w:val="ru-RU"/>
        </w:rPr>
        <w:t xml:space="preserve"> </w:t>
      </w:r>
      <w:r w:rsidRPr="00B67BAC">
        <w:rPr>
          <w:lang w:val="ru-RU"/>
        </w:rPr>
        <w:t>охват</w:t>
      </w:r>
      <w:r>
        <w:rPr>
          <w:lang w:val="ru-RU"/>
        </w:rPr>
        <w:t>а</w:t>
      </w:r>
      <w:r w:rsidRPr="00B67BAC">
        <w:rPr>
          <w:lang w:val="ru-RU"/>
        </w:rPr>
        <w:t xml:space="preserve"> существующих систем. </w:t>
      </w:r>
      <w:r>
        <w:rPr>
          <w:lang w:val="ru-RU"/>
        </w:rPr>
        <w:t>По</w:t>
      </w:r>
      <w:r w:rsidRPr="00B67BAC">
        <w:rPr>
          <w:lang w:val="ru-RU"/>
        </w:rPr>
        <w:t xml:space="preserve"> результат</w:t>
      </w:r>
      <w:r>
        <w:rPr>
          <w:lang w:val="ru-RU"/>
        </w:rPr>
        <w:t>ам сравнения</w:t>
      </w:r>
      <w:r w:rsidRPr="00B67BAC">
        <w:rPr>
          <w:lang w:val="ru-RU"/>
        </w:rPr>
        <w:t xml:space="preserve"> точности, возможность использования всех типов</w:t>
      </w:r>
      <w:r>
        <w:rPr>
          <w:lang w:val="ru-RU"/>
        </w:rPr>
        <w:t xml:space="preserve"> </w:t>
      </w:r>
      <w:r w:rsidRPr="00B67BAC">
        <w:rPr>
          <w:lang w:val="ru-RU"/>
        </w:rPr>
        <w:t xml:space="preserve">ассоциации данных </w:t>
      </w:r>
      <w:r>
        <w:rPr>
          <w:lang w:val="ru-RU"/>
        </w:rPr>
        <w:t xml:space="preserve">делает этот метод </w:t>
      </w:r>
      <w:r w:rsidRPr="00B67BAC">
        <w:rPr>
          <w:lang w:val="ru-RU"/>
        </w:rPr>
        <w:t>преоблада</w:t>
      </w:r>
      <w:r>
        <w:rPr>
          <w:lang w:val="ru-RU"/>
        </w:rPr>
        <w:t>ющим</w:t>
      </w:r>
      <w:r w:rsidRPr="00B67BAC">
        <w:rPr>
          <w:lang w:val="ru-RU"/>
        </w:rPr>
        <w:t xml:space="preserve"> над другими вариантами, такими как использование</w:t>
      </w:r>
      <w:r>
        <w:rPr>
          <w:lang w:val="ru-RU"/>
        </w:rPr>
        <w:t xml:space="preserve"> </w:t>
      </w:r>
      <w:r w:rsidRPr="00B67BAC">
        <w:rPr>
          <w:lang w:val="ru-RU"/>
        </w:rPr>
        <w:t>прямые методы</w:t>
      </w:r>
      <w:r>
        <w:rPr>
          <w:lang w:val="ru-RU"/>
        </w:rPr>
        <w:t xml:space="preserve"> сравнения изображений</w:t>
      </w:r>
      <w:r w:rsidRPr="00B67BAC">
        <w:rPr>
          <w:lang w:val="ru-RU"/>
        </w:rPr>
        <w:t xml:space="preserve"> вместо </w:t>
      </w:r>
      <w:r>
        <w:rPr>
          <w:lang w:val="ru-RU"/>
        </w:rPr>
        <w:t xml:space="preserve">извлечения характерных элементов </w:t>
      </w:r>
      <w:r w:rsidRPr="00B67BAC">
        <w:rPr>
          <w:lang w:val="ru-RU"/>
        </w:rPr>
        <w:t xml:space="preserve">или выполнение </w:t>
      </w:r>
      <w:r>
        <w:rPr>
          <w:lang w:val="ru-RU"/>
        </w:rPr>
        <w:t xml:space="preserve">усреднения </w:t>
      </w:r>
      <w:r w:rsidRPr="00B67BAC">
        <w:rPr>
          <w:lang w:val="ru-RU"/>
        </w:rPr>
        <w:t xml:space="preserve">ключевых </w:t>
      </w:r>
      <w:r w:rsidRPr="00B67BAC">
        <w:rPr>
          <w:lang w:val="ru-RU"/>
        </w:rPr>
        <w:lastRenderedPageBreak/>
        <w:t>кадров для локально</w:t>
      </w:r>
      <w:r>
        <w:rPr>
          <w:lang w:val="ru-RU"/>
        </w:rPr>
        <w:t>й</w:t>
      </w:r>
      <w:r w:rsidRPr="00B67BAC">
        <w:rPr>
          <w:lang w:val="ru-RU"/>
        </w:rPr>
        <w:t xml:space="preserve"> </w:t>
      </w:r>
      <w:r>
        <w:rPr>
          <w:lang w:val="ru-RU"/>
        </w:rPr>
        <w:t>оптимизации графа карты</w:t>
      </w:r>
      <w:r w:rsidRPr="00B67BAC">
        <w:rPr>
          <w:lang w:val="ru-RU"/>
        </w:rPr>
        <w:t xml:space="preserve"> вместо использования внешнего набора</w:t>
      </w:r>
      <w:r>
        <w:rPr>
          <w:lang w:val="ru-RU"/>
        </w:rPr>
        <w:t xml:space="preserve"> </w:t>
      </w:r>
      <w:r w:rsidRPr="00B67BAC">
        <w:rPr>
          <w:lang w:val="ru-RU"/>
        </w:rPr>
        <w:t xml:space="preserve">статических ключевых кадров, как </w:t>
      </w:r>
      <w:r>
        <w:rPr>
          <w:lang w:val="ru-RU"/>
        </w:rPr>
        <w:t xml:space="preserve">в </w:t>
      </w:r>
      <w:r w:rsidRPr="00B67BAC">
        <w:rPr>
          <w:lang w:val="ru-RU"/>
        </w:rPr>
        <w:t>ORB-SLAM3.</w:t>
      </w:r>
    </w:p>
    <w:p w:rsidR="00E432EB" w:rsidRPr="00B67BAC" w:rsidRDefault="00E432EB" w:rsidP="004C5C73">
      <w:pPr>
        <w:pStyle w:val="ad"/>
        <w:spacing w:line="360" w:lineRule="auto"/>
        <w:ind w:firstLine="708"/>
        <w:rPr>
          <w:lang w:val="ru-RU"/>
        </w:rPr>
      </w:pPr>
      <w:r w:rsidRPr="00B67BAC">
        <w:rPr>
          <w:lang w:val="ru-RU"/>
        </w:rPr>
        <w:t>ORB-SLAM3</w:t>
      </w:r>
      <w:r>
        <w:rPr>
          <w:lang w:val="ru-RU"/>
        </w:rPr>
        <w:t xml:space="preserve"> невозможно применять в случае</w:t>
      </w:r>
      <w:r w:rsidRPr="00B67BAC">
        <w:rPr>
          <w:lang w:val="ru-RU"/>
        </w:rPr>
        <w:t xml:space="preserve"> низко</w:t>
      </w:r>
      <w:r>
        <w:rPr>
          <w:lang w:val="ru-RU"/>
        </w:rPr>
        <w:t xml:space="preserve">го количества </w:t>
      </w:r>
      <w:r w:rsidRPr="00B67BAC">
        <w:rPr>
          <w:lang w:val="ru-RU"/>
        </w:rPr>
        <w:t>текстур</w:t>
      </w:r>
      <w:r>
        <w:rPr>
          <w:lang w:val="ru-RU"/>
        </w:rPr>
        <w:t xml:space="preserve"> в среде/окружении/сцене (гладкие стены, отсутствие объектов в кадре)</w:t>
      </w:r>
      <w:r w:rsidRPr="00B67BAC">
        <w:rPr>
          <w:lang w:val="ru-RU"/>
        </w:rPr>
        <w:t>.</w:t>
      </w:r>
    </w:p>
    <w:p w:rsidR="00E432EB" w:rsidRPr="00B67BAC" w:rsidRDefault="00E432EB" w:rsidP="004C5C73">
      <w:pPr>
        <w:pStyle w:val="ad"/>
        <w:spacing w:line="360" w:lineRule="auto"/>
        <w:ind w:firstLine="708"/>
        <w:rPr>
          <w:lang w:val="ru-RU"/>
        </w:rPr>
      </w:pPr>
      <w:r w:rsidRPr="00B67BAC">
        <w:rPr>
          <w:lang w:val="ru-RU"/>
        </w:rPr>
        <w:t>Прямые методы</w:t>
      </w:r>
      <w:r w:rsidRPr="0050345D">
        <w:rPr>
          <w:lang w:val="ru-RU"/>
        </w:rPr>
        <w:t xml:space="preserve"> </w:t>
      </w:r>
      <w:r>
        <w:rPr>
          <w:lang w:val="ru-RU"/>
        </w:rPr>
        <w:fldChar w:fldCharType="begin"/>
      </w:r>
      <w:r>
        <w:rPr>
          <w:lang w:val="ru-RU"/>
        </w:rPr>
        <w:instrText xml:space="preserve"> ADDIN ZOTERO_ITEM CSL_CITATION {"citationID":"iCg8ohHF","properties":{"formattedCitation":"[19]","plainCitation":"[19]","noteIndex":0},"citationItems":[{"id":55,"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Pr>
          <w:lang w:val="ru-RU"/>
        </w:rPr>
        <w:fldChar w:fldCharType="separate"/>
      </w:r>
      <w:r w:rsidRPr="0050345D">
        <w:rPr>
          <w:lang w:val="ru-RU"/>
        </w:rPr>
        <w:t>[19]</w:t>
      </w:r>
      <w:r>
        <w:rPr>
          <w:lang w:val="ru-RU"/>
        </w:rPr>
        <w:fldChar w:fldCharType="end"/>
      </w:r>
      <w:r w:rsidRPr="00B67BAC">
        <w:rPr>
          <w:lang w:val="ru-RU"/>
        </w:rPr>
        <w:t xml:space="preserve"> более устойчивы к низк</w:t>
      </w:r>
      <w:r>
        <w:rPr>
          <w:lang w:val="ru-RU"/>
        </w:rPr>
        <w:t>ому количеству</w:t>
      </w:r>
      <w:r w:rsidRPr="00B67BAC">
        <w:rPr>
          <w:lang w:val="ru-RU"/>
        </w:rPr>
        <w:t xml:space="preserve"> текстур,</w:t>
      </w:r>
    </w:p>
    <w:p w:rsidR="00E432EB" w:rsidRPr="00B67BAC" w:rsidRDefault="00E432EB" w:rsidP="004C5C73">
      <w:pPr>
        <w:pStyle w:val="ad"/>
        <w:spacing w:line="360" w:lineRule="auto"/>
        <w:rPr>
          <w:lang w:val="ru-RU"/>
        </w:rPr>
      </w:pPr>
      <w:r w:rsidRPr="00B67BAC">
        <w:rPr>
          <w:lang w:val="ru-RU"/>
        </w:rPr>
        <w:t xml:space="preserve">но ограничены краткосрочными </w:t>
      </w:r>
      <w:r>
        <w:rPr>
          <w:lang w:val="ru-RU"/>
        </w:rPr>
        <w:fldChar w:fldCharType="begin"/>
      </w:r>
      <w:r>
        <w:rPr>
          <w:lang w:val="ru-RU"/>
        </w:rPr>
        <w:instrText xml:space="preserve"> ADDIN ZOTERO_ITEM CSL_CITATION {"citationID":"vB7dF2vk","properties":{"formattedCitation":"[23]","plainCitation":"[23]","noteIndex":0},"citationItems":[{"id":84,"uris":["http://zotero.org/users/local/TinZTSqN/items/6BT6VEW6"],"uri":["http://zotero.org/users/local/TinZTSqN/items/6BT6VEW6"],"itemData":{"id":84,"type":"article-journal","abstract":"This paper addresses the mathematical problem of reconstructing a visually textured plane surface from a pair of photographs taken from finitely separated camera positions of unknown relative orientation, lying on the same side or on opposite sides of the visible plane. If the surface lies at infinity, or perpendicularly bisects the line joining the centres of projection O and O', the reconstruction fails; otherwise the two images permit either one or two three-dimensional interpretations, obtainable by diagonalizing a 3 x 3 matrix. If all the visible texture elements lie nearer to one viewpoint than to the other, then there are two interpretations, which coincide if the line OO' is perpendicular to the visible plane. Otherwise, only the veridical interpretation survives. The relevance of these results to human and computer vision is briefly discussed.","container-title":"Proceedings of the Royal Society of London. Series B. Biological Sciences","DOI":"10.1098/rspb.1986.0030","ISSN":"0080-4649, 2053-9193","issue":"1249","journalAbbreviation":"Proc. R. Soc. Lond. B.","language":"en","page":"399-410","source":"DOI.org (Crossref)","title":"The reconstruction of a plane surface from two perspective projections","volume":"227","issued":{"date-parts":[["1986",5,22]]}}}],"schema":"https://github.com/citation-style-language/schema/raw/master/csl-citation.json"} </w:instrText>
      </w:r>
      <w:r>
        <w:rPr>
          <w:lang w:val="ru-RU"/>
        </w:rPr>
        <w:fldChar w:fldCharType="separate"/>
      </w:r>
      <w:r w:rsidRPr="0050345D">
        <w:rPr>
          <w:lang w:val="ru-RU"/>
        </w:rPr>
        <w:t>[23]</w:t>
      </w:r>
      <w:r>
        <w:rPr>
          <w:lang w:val="ru-RU"/>
        </w:rPr>
        <w:fldChar w:fldCharType="end"/>
      </w:r>
      <w:r w:rsidRPr="00B67BAC">
        <w:rPr>
          <w:lang w:val="ru-RU"/>
        </w:rPr>
        <w:t xml:space="preserve"> и среднесрочными </w:t>
      </w:r>
      <w:r>
        <w:rPr>
          <w:lang w:val="ru-RU"/>
        </w:rPr>
        <w:fldChar w:fldCharType="begin"/>
      </w:r>
      <w:r>
        <w:rPr>
          <w:lang w:val="ru-RU"/>
        </w:rPr>
        <w:instrText xml:space="preserve"> ADDIN ZOTERO_ITEM CSL_CITATION {"citationID":"C1m3Jl0g","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Pr>
          <w:lang w:val="ru-RU"/>
        </w:rPr>
        <w:fldChar w:fldCharType="separate"/>
      </w:r>
      <w:r w:rsidRPr="0050345D">
        <w:rPr>
          <w:lang w:val="ru-RU"/>
        </w:rPr>
        <w:t>[14]</w:t>
      </w:r>
      <w:r>
        <w:rPr>
          <w:lang w:val="ru-RU"/>
        </w:rPr>
        <w:fldChar w:fldCharType="end"/>
      </w:r>
      <w:r w:rsidRPr="00B67BAC">
        <w:rPr>
          <w:lang w:val="ru-RU"/>
        </w:rPr>
        <w:t xml:space="preserve"> ассоциация</w:t>
      </w:r>
      <w:r>
        <w:rPr>
          <w:lang w:val="ru-RU"/>
        </w:rPr>
        <w:t xml:space="preserve">ми между </w:t>
      </w:r>
      <w:r w:rsidRPr="00B67BAC">
        <w:rPr>
          <w:lang w:val="ru-RU"/>
        </w:rPr>
        <w:t>данными. С другой стороны, соответствующие дескрипторы функций</w:t>
      </w:r>
    </w:p>
    <w:p w:rsidR="00E432EB" w:rsidRPr="00B67BAC" w:rsidRDefault="00E432EB" w:rsidP="004C5C73">
      <w:pPr>
        <w:pStyle w:val="ad"/>
        <w:spacing w:line="360" w:lineRule="auto"/>
        <w:rPr>
          <w:lang w:val="ru-RU"/>
        </w:rPr>
      </w:pPr>
      <w:r w:rsidRPr="00B67BAC">
        <w:rPr>
          <w:lang w:val="ru-RU"/>
        </w:rPr>
        <w:t>успешно решает долговременную ассоциацию данных с несколькими картами,</w:t>
      </w:r>
      <w:r w:rsidR="004C5C73">
        <w:rPr>
          <w:lang w:val="ru-RU"/>
        </w:rPr>
        <w:t xml:space="preserve"> </w:t>
      </w:r>
      <w:r w:rsidRPr="00B67BAC">
        <w:rPr>
          <w:lang w:val="ru-RU"/>
        </w:rPr>
        <w:t xml:space="preserve">но кажется менее надежным для отслеживания, чем </w:t>
      </w:r>
      <w:r>
        <w:rPr>
          <w:rFonts w:hint="eastAsia"/>
          <w:lang w:val="ru-RU" w:eastAsia="ja-JP"/>
        </w:rPr>
        <w:t>L</w:t>
      </w:r>
      <w:r>
        <w:rPr>
          <w:lang w:val="ru-RU" w:eastAsia="ja-JP"/>
        </w:rPr>
        <w:t xml:space="preserve">SD-SLAM </w:t>
      </w:r>
      <w:r>
        <w:rPr>
          <w:lang w:val="ru-RU" w:eastAsia="ja-JP"/>
        </w:rPr>
        <w:fldChar w:fldCharType="begin"/>
      </w:r>
      <w:r>
        <w:rPr>
          <w:lang w:val="ru-RU" w:eastAsia="ja-JP"/>
        </w:rPr>
        <w:instrText xml:space="preserve"> ADDIN ZOTERO_ITEM CSL_CITATION {"citationID":"azJXHqfJ","properties":{"formattedCitation":"[19]","plainCitation":"[19]","noteIndex":0},"citationItems":[{"id":55,"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Pr>
          <w:lang w:val="ru-RU" w:eastAsia="ja-JP"/>
        </w:rPr>
        <w:fldChar w:fldCharType="separate"/>
      </w:r>
      <w:r w:rsidRPr="0050345D">
        <w:rPr>
          <w:lang w:val="ru-RU"/>
        </w:rPr>
        <w:t>[19]</w:t>
      </w:r>
      <w:r>
        <w:rPr>
          <w:lang w:val="ru-RU" w:eastAsia="ja-JP"/>
        </w:rPr>
        <w:fldChar w:fldCharType="end"/>
      </w:r>
      <w:r w:rsidRPr="00B67BAC">
        <w:rPr>
          <w:lang w:val="ru-RU"/>
        </w:rPr>
        <w:t>,</w:t>
      </w:r>
      <w:r w:rsidR="004C5C73">
        <w:rPr>
          <w:lang w:val="ru-RU"/>
        </w:rPr>
        <w:t xml:space="preserve"> </w:t>
      </w:r>
      <w:r w:rsidRPr="00B67BAC">
        <w:rPr>
          <w:lang w:val="ru-RU"/>
        </w:rPr>
        <w:t>который использует фотометрическую информацию</w:t>
      </w:r>
      <w:r>
        <w:rPr>
          <w:lang w:val="ru-RU"/>
        </w:rPr>
        <w:t xml:space="preserve"> полностью</w:t>
      </w:r>
      <w:r w:rsidRPr="00B67BAC">
        <w:rPr>
          <w:lang w:val="ru-RU"/>
        </w:rPr>
        <w:t>.</w:t>
      </w:r>
    </w:p>
    <w:p w:rsidR="00E432EB" w:rsidRDefault="00E432EB" w:rsidP="004C5C73">
      <w:pPr>
        <w:pStyle w:val="ad"/>
        <w:spacing w:line="360" w:lineRule="auto"/>
        <w:ind w:firstLine="708"/>
        <w:rPr>
          <w:lang w:val="ru-RU"/>
        </w:rPr>
      </w:pPr>
      <w:r>
        <w:rPr>
          <w:lang w:val="ru-RU"/>
        </w:rPr>
        <w:t>В сравнении</w:t>
      </w:r>
      <w:r w:rsidRPr="00B67BAC">
        <w:rPr>
          <w:lang w:val="ru-RU"/>
        </w:rPr>
        <w:t xml:space="preserve"> четырех различных конфигурациях датчиков нет</w:t>
      </w:r>
      <w:r>
        <w:rPr>
          <w:lang w:val="ru-RU"/>
        </w:rPr>
        <w:t xml:space="preserve"> неоднозначностей</w:t>
      </w:r>
      <w:r w:rsidRPr="00B67BAC">
        <w:rPr>
          <w:lang w:val="ru-RU"/>
        </w:rPr>
        <w:t>, стерео</w:t>
      </w:r>
      <w:r>
        <w:rPr>
          <w:lang w:val="ru-RU"/>
        </w:rPr>
        <w:t xml:space="preserve"> </w:t>
      </w:r>
      <w:r w:rsidRPr="00B67BAC">
        <w:rPr>
          <w:lang w:val="ru-RU"/>
        </w:rPr>
        <w:t xml:space="preserve">SLAM </w:t>
      </w:r>
      <w:r>
        <w:rPr>
          <w:lang w:val="ru-RU"/>
        </w:rPr>
        <w:t xml:space="preserve">с использованием </w:t>
      </w:r>
      <w:r w:rsidRPr="00B67BAC">
        <w:rPr>
          <w:lang w:val="ru-RU"/>
        </w:rPr>
        <w:t>инерциальны</w:t>
      </w:r>
      <w:r>
        <w:rPr>
          <w:lang w:val="ru-RU"/>
        </w:rPr>
        <w:t>х датчиков</w:t>
      </w:r>
      <w:r w:rsidRPr="00B67BAC">
        <w:rPr>
          <w:lang w:val="ru-RU"/>
        </w:rPr>
        <w:t xml:space="preserve"> обеспечивает наибол</w:t>
      </w:r>
      <w:r>
        <w:rPr>
          <w:lang w:val="ru-RU"/>
        </w:rPr>
        <w:t xml:space="preserve">ьшую </w:t>
      </w:r>
      <w:r w:rsidRPr="00B67BAC">
        <w:rPr>
          <w:lang w:val="ru-RU"/>
        </w:rPr>
        <w:t>точно</w:t>
      </w:r>
      <w:r>
        <w:rPr>
          <w:lang w:val="ru-RU"/>
        </w:rPr>
        <w:t>сть и стабильность</w:t>
      </w:r>
      <w:r w:rsidRPr="00B67BAC">
        <w:rPr>
          <w:lang w:val="ru-RU"/>
        </w:rPr>
        <w:t xml:space="preserve"> решени</w:t>
      </w:r>
      <w:r>
        <w:rPr>
          <w:lang w:val="ru-RU"/>
        </w:rPr>
        <w:t>я</w:t>
      </w:r>
      <w:r w:rsidRPr="00B67BAC">
        <w:rPr>
          <w:lang w:val="ru-RU"/>
        </w:rPr>
        <w:t>. Кроме того, инерционный датчик позволяет</w:t>
      </w:r>
      <w:r>
        <w:rPr>
          <w:lang w:val="ru-RU"/>
        </w:rPr>
        <w:t xml:space="preserve"> </w:t>
      </w:r>
      <w:r w:rsidRPr="00B67BAC">
        <w:rPr>
          <w:lang w:val="ru-RU"/>
        </w:rPr>
        <w:t>оценить позу со скоростью</w:t>
      </w:r>
      <w:r>
        <w:rPr>
          <w:lang w:val="ru-RU"/>
        </w:rPr>
        <w:t xml:space="preserve"> обновления</w:t>
      </w:r>
      <w:r w:rsidRPr="00B67BAC">
        <w:rPr>
          <w:lang w:val="ru-RU"/>
        </w:rPr>
        <w:t xml:space="preserve"> IMU, которая на порядки выше, чем частота кадров</w:t>
      </w:r>
      <w:r>
        <w:rPr>
          <w:lang w:val="ru-RU"/>
        </w:rPr>
        <w:t xml:space="preserve"> решения </w:t>
      </w:r>
      <w:r>
        <w:rPr>
          <w:rFonts w:hint="eastAsia"/>
          <w:lang w:val="ru-RU" w:eastAsia="ja-JP"/>
        </w:rPr>
        <w:t>S</w:t>
      </w:r>
      <w:r>
        <w:rPr>
          <w:lang w:val="ru-RU" w:eastAsia="ja-JP"/>
        </w:rPr>
        <w:t>LAM</w:t>
      </w:r>
      <w:r>
        <w:rPr>
          <w:lang w:val="ru-RU"/>
        </w:rPr>
        <w:t>.</w:t>
      </w:r>
      <w:r w:rsidRPr="00B67BAC">
        <w:rPr>
          <w:lang w:val="ru-RU"/>
        </w:rPr>
        <w:t xml:space="preserve"> </w:t>
      </w:r>
    </w:p>
    <w:p w:rsidR="00E432EB" w:rsidRDefault="00E432EB" w:rsidP="004C5C73">
      <w:pPr>
        <w:pStyle w:val="ad"/>
        <w:spacing w:line="360" w:lineRule="auto"/>
        <w:ind w:firstLine="708"/>
        <w:rPr>
          <w:lang w:val="ru-RU"/>
        </w:rPr>
      </w:pPr>
      <w:r w:rsidRPr="00B67BAC">
        <w:rPr>
          <w:lang w:val="ru-RU"/>
        </w:rPr>
        <w:t>Для приложений, где стереокамера нежелательна</w:t>
      </w:r>
      <w:r>
        <w:rPr>
          <w:lang w:val="ru-RU"/>
        </w:rPr>
        <w:t xml:space="preserve"> </w:t>
      </w:r>
      <w:r w:rsidRPr="00B67BAC">
        <w:rPr>
          <w:lang w:val="ru-RU"/>
        </w:rPr>
        <w:t>из-за более высокого объема</w:t>
      </w:r>
      <w:r>
        <w:rPr>
          <w:lang w:val="ru-RU"/>
        </w:rPr>
        <w:t xml:space="preserve"> данных</w:t>
      </w:r>
      <w:r w:rsidRPr="00B67BAC">
        <w:rPr>
          <w:lang w:val="ru-RU"/>
        </w:rPr>
        <w:t>, стоимости</w:t>
      </w:r>
      <w:r>
        <w:rPr>
          <w:lang w:val="ru-RU"/>
        </w:rPr>
        <w:t xml:space="preserve"> устройства</w:t>
      </w:r>
      <w:r w:rsidRPr="00B67BAC">
        <w:rPr>
          <w:lang w:val="ru-RU"/>
        </w:rPr>
        <w:t xml:space="preserve"> или требований к обработке,</w:t>
      </w:r>
      <w:r>
        <w:rPr>
          <w:lang w:val="ru-RU"/>
        </w:rPr>
        <w:t xml:space="preserve"> возможно </w:t>
      </w:r>
      <w:r w:rsidRPr="00B67BAC">
        <w:rPr>
          <w:lang w:val="ru-RU"/>
        </w:rPr>
        <w:t>использовать монокулярно-инерциальн</w:t>
      </w:r>
      <w:r>
        <w:rPr>
          <w:lang w:val="ru-RU"/>
        </w:rPr>
        <w:t>ую конфигурацию</w:t>
      </w:r>
      <w:r w:rsidRPr="00B67BAC">
        <w:rPr>
          <w:lang w:val="ru-RU"/>
        </w:rPr>
        <w:t xml:space="preserve">, не теряя многого в надежности и точности. </w:t>
      </w:r>
    </w:p>
    <w:p w:rsidR="00E432EB" w:rsidRDefault="00E432EB" w:rsidP="004C5C73">
      <w:pPr>
        <w:pStyle w:val="ad"/>
        <w:spacing w:line="360" w:lineRule="auto"/>
        <w:ind w:firstLine="360"/>
        <w:rPr>
          <w:lang w:val="ru-RU"/>
        </w:rPr>
      </w:pPr>
      <w:r w:rsidRPr="00B67BAC">
        <w:rPr>
          <w:lang w:val="ru-RU"/>
        </w:rPr>
        <w:t xml:space="preserve">В приложениях с медленными движениями или </w:t>
      </w:r>
      <w:r>
        <w:rPr>
          <w:lang w:val="ru-RU"/>
        </w:rPr>
        <w:t>поворотов снимающего устройства</w:t>
      </w:r>
      <w:r w:rsidRPr="00B67BAC">
        <w:rPr>
          <w:lang w:val="ru-RU"/>
        </w:rPr>
        <w:t xml:space="preserve">, например, </w:t>
      </w:r>
      <w:r>
        <w:rPr>
          <w:lang w:val="ru-RU"/>
        </w:rPr>
        <w:t xml:space="preserve">движение </w:t>
      </w:r>
      <w:r w:rsidRPr="00B67BAC">
        <w:rPr>
          <w:lang w:val="ru-RU"/>
        </w:rPr>
        <w:t>автомобил</w:t>
      </w:r>
      <w:r>
        <w:rPr>
          <w:lang w:val="ru-RU"/>
        </w:rPr>
        <w:t>я</w:t>
      </w:r>
      <w:r w:rsidRPr="00B67BAC">
        <w:rPr>
          <w:lang w:val="ru-RU"/>
        </w:rPr>
        <w:t xml:space="preserve"> на ровной местности</w:t>
      </w:r>
      <w:r>
        <w:rPr>
          <w:lang w:val="ru-RU"/>
        </w:rPr>
        <w:t xml:space="preserve"> – систему </w:t>
      </w:r>
      <w:r w:rsidRPr="00B67BAC">
        <w:rPr>
          <w:lang w:val="ru-RU"/>
        </w:rPr>
        <w:t>мо</w:t>
      </w:r>
      <w:r>
        <w:rPr>
          <w:lang w:val="ru-RU"/>
        </w:rPr>
        <w:t>жет</w:t>
      </w:r>
      <w:r w:rsidRPr="00B67BAC">
        <w:rPr>
          <w:lang w:val="ru-RU"/>
        </w:rPr>
        <w:t xml:space="preserve"> быть</w:t>
      </w:r>
      <w:r>
        <w:rPr>
          <w:lang w:val="ru-RU"/>
        </w:rPr>
        <w:t xml:space="preserve"> </w:t>
      </w:r>
      <w:r w:rsidRPr="00B67BAC">
        <w:rPr>
          <w:lang w:val="ru-RU"/>
        </w:rPr>
        <w:t>сложно инициализировать. В тех случаях по возможности</w:t>
      </w:r>
      <w:r>
        <w:rPr>
          <w:lang w:val="ru-RU"/>
        </w:rPr>
        <w:t xml:space="preserve"> необходимо</w:t>
      </w:r>
      <w:r w:rsidRPr="00B67BAC">
        <w:rPr>
          <w:lang w:val="ru-RU"/>
        </w:rPr>
        <w:t xml:space="preserve"> использ</w:t>
      </w:r>
      <w:r>
        <w:rPr>
          <w:lang w:val="ru-RU"/>
        </w:rPr>
        <w:t>овать</w:t>
      </w:r>
      <w:r w:rsidRPr="00B67BAC">
        <w:rPr>
          <w:lang w:val="ru-RU"/>
        </w:rPr>
        <w:t xml:space="preserve"> стерео</w:t>
      </w:r>
      <w:r>
        <w:rPr>
          <w:lang w:val="ru-RU"/>
        </w:rPr>
        <w:t xml:space="preserve"> </w:t>
      </w:r>
      <w:r w:rsidRPr="00B67BAC">
        <w:rPr>
          <w:lang w:val="ru-RU"/>
        </w:rPr>
        <w:t>SLAM</w:t>
      </w:r>
      <w:r>
        <w:rPr>
          <w:lang w:val="ru-RU"/>
        </w:rPr>
        <w:t xml:space="preserve"> или камеру глубины </w:t>
      </w:r>
      <w:r w:rsidRPr="00A315F3">
        <w:rPr>
          <w:lang w:val="ru-RU"/>
        </w:rPr>
        <w:t>(</w:t>
      </w:r>
      <w:r>
        <w:t>RGBD</w:t>
      </w:r>
      <w:r w:rsidRPr="00A315F3">
        <w:rPr>
          <w:lang w:val="ru-RU"/>
        </w:rPr>
        <w:t xml:space="preserve"> </w:t>
      </w:r>
      <w:r>
        <w:t>SLAM</w:t>
      </w:r>
      <w:r w:rsidRPr="00A315F3">
        <w:rPr>
          <w:lang w:val="ru-RU"/>
        </w:rPr>
        <w:t>)</w:t>
      </w:r>
      <w:r w:rsidRPr="00B67BAC">
        <w:rPr>
          <w:lang w:val="ru-RU"/>
        </w:rPr>
        <w:t>.</w:t>
      </w:r>
    </w:p>
    <w:p w:rsidR="004C5C73" w:rsidRPr="004C5C73" w:rsidRDefault="004C5C73" w:rsidP="00922B26">
      <w:pPr>
        <w:pStyle w:val="3"/>
      </w:pPr>
      <w:bookmarkStart w:id="54" w:name="_Toc91460043"/>
      <w:bookmarkStart w:id="55" w:name="_Toc91545750"/>
      <w:r w:rsidRPr="004C5C73">
        <w:lastRenderedPageBreak/>
        <w:t xml:space="preserve">Общая архитектура </w:t>
      </w:r>
      <w:bookmarkEnd w:id="54"/>
      <w:r>
        <w:t>алгоритма ORB</w:t>
      </w:r>
      <w:r w:rsidRPr="004C5C73">
        <w:t xml:space="preserve"> </w:t>
      </w:r>
      <w:r>
        <w:t>SLAM</w:t>
      </w:r>
      <w:r w:rsidRPr="004C5C73">
        <w:t xml:space="preserve"> 3</w:t>
      </w:r>
      <w:bookmarkEnd w:id="55"/>
    </w:p>
    <w:p w:rsidR="004C5C73" w:rsidRPr="0050345D" w:rsidRDefault="004C5C73" w:rsidP="004C5C73">
      <w:pPr>
        <w:pStyle w:val="ad"/>
        <w:keepNext/>
        <w:jc w:val="center"/>
        <w:rPr>
          <w:lang w:val="ru-RU"/>
        </w:rPr>
      </w:pPr>
      <w:r>
        <w:rPr>
          <w:noProof/>
        </w:rPr>
        <w:drawing>
          <wp:inline distT="0" distB="0" distL="0" distR="0" wp14:anchorId="59C524D0" wp14:editId="7B222FA7">
            <wp:extent cx="5334000" cy="4705350"/>
            <wp:effectExtent l="0" t="0" r="0" b="0"/>
            <wp:docPr id="35" name="Image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6"/>
                    <pic:cNvPicPr>
                      <a:picLocks noChangeAspect="1" noChangeArrowheads="1"/>
                    </pic:cNvPicPr>
                  </pic:nvPicPr>
                  <pic:blipFill>
                    <a:blip r:embed="rId19"/>
                    <a:stretch>
                      <a:fillRect/>
                    </a:stretch>
                  </pic:blipFill>
                  <pic:spPr bwMode="auto">
                    <a:xfrm>
                      <a:off x="0" y="0"/>
                      <a:ext cx="5334000" cy="4705350"/>
                    </a:xfrm>
                    <a:prstGeom prst="rect">
                      <a:avLst/>
                    </a:prstGeom>
                  </pic:spPr>
                </pic:pic>
              </a:graphicData>
            </a:graphic>
          </wp:inline>
        </w:drawing>
      </w:r>
    </w:p>
    <w:p w:rsidR="004C5C73" w:rsidRPr="00FC5E7E" w:rsidRDefault="004C5C73" w:rsidP="004C5C73">
      <w:pPr>
        <w:pStyle w:val="af"/>
        <w:rPr>
          <w:lang w:val="ru-RU"/>
        </w:rPr>
      </w:pPr>
      <w:r w:rsidRPr="00FC5E7E">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3</w:t>
      </w:r>
      <w:r w:rsidR="00AF6891">
        <w:rPr>
          <w:lang w:val="ru-RU"/>
        </w:rPr>
        <w:fldChar w:fldCharType="end"/>
      </w:r>
      <w:r w:rsidRPr="00FC5E7E">
        <w:rPr>
          <w:lang w:val="ru-RU"/>
        </w:rPr>
        <w:t xml:space="preserve"> Основные компоненты системы </w:t>
      </w:r>
      <w:r w:rsidRPr="0067264A">
        <w:t>ORB</w:t>
      </w:r>
      <w:r w:rsidRPr="00FC5E7E">
        <w:rPr>
          <w:lang w:val="ru-RU"/>
        </w:rPr>
        <w:t>-</w:t>
      </w:r>
      <w:r w:rsidRPr="0067264A">
        <w:t>SLAM</w:t>
      </w:r>
      <w:r w:rsidRPr="00FC5E7E">
        <w:rPr>
          <w:lang w:val="ru-RU"/>
        </w:rPr>
        <w:t xml:space="preserve"> 3</w:t>
      </w:r>
    </w:p>
    <w:p w:rsidR="004C5C73" w:rsidRDefault="004C5C73" w:rsidP="004C5C73">
      <w:pPr>
        <w:pStyle w:val="ad"/>
        <w:ind w:firstLine="708"/>
        <w:rPr>
          <w:lang w:val="ru-RU"/>
        </w:rPr>
      </w:pPr>
      <w:r>
        <w:rPr>
          <w:lang w:val="ru-RU"/>
        </w:rPr>
        <w:t>ORB-SLAM3 построен на ORB-SLAM2</w:t>
      </w:r>
      <w:r w:rsidRPr="00FC5E7E">
        <w:rPr>
          <w:lang w:val="ru-RU"/>
        </w:rPr>
        <w:t xml:space="preserve"> </w:t>
      </w:r>
      <w:r>
        <w:fldChar w:fldCharType="begin"/>
      </w:r>
      <w:r w:rsidR="00E330C1">
        <w:rPr>
          <w:lang w:val="ru-RU"/>
        </w:rPr>
        <w:instrText xml:space="preserve"> ADDIN ZOTERO_ITEM CSL_CITATION {"citationID":"Mwx2jj0n","properties":{"formattedCitation":"[21]","plainCitation":"[21]","noteIndex":0},"citationItems":[{"id":"E8xjfeaT/jfscIwzl","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schema":"https://github.com/citation-style-language/schema/raw/master/csl-citation.json"} </w:instrText>
      </w:r>
      <w:r>
        <w:fldChar w:fldCharType="separate"/>
      </w:r>
      <w:r w:rsidRPr="00FC5E7E">
        <w:rPr>
          <w:lang w:val="ru-RU"/>
        </w:rPr>
        <w:t>[21]</w:t>
      </w:r>
      <w:r>
        <w:fldChar w:fldCharType="end"/>
      </w:r>
      <w:r>
        <w:rPr>
          <w:lang w:val="ru-RU"/>
        </w:rPr>
        <w:t xml:space="preserve"> и ORB-SLAM-VI </w:t>
      </w:r>
      <w:r>
        <w:rPr>
          <w:lang w:val="ru-RU"/>
        </w:rPr>
        <w:fldChar w:fldCharType="begin"/>
      </w:r>
      <w:r>
        <w:rPr>
          <w:lang w:val="ru-RU"/>
        </w:rPr>
        <w:instrText xml:space="preserve"> ADDIN ZOTERO_ITEM CSL_CITATION {"citationID":"iSJShyGb","properties":{"formattedCitation":"[22]","plainCitation":"[22]","noteIndex":0},"citationItems":[{"id":21,"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Pr="00621AA2">
        <w:rPr>
          <w:lang w:val="ru-RU"/>
        </w:rPr>
        <w:t>[22]</w:t>
      </w:r>
      <w:r>
        <w:rPr>
          <w:lang w:val="ru-RU"/>
        </w:rPr>
        <w:fldChar w:fldCharType="end"/>
      </w:r>
      <w:r>
        <w:rPr>
          <w:lang w:val="ru-RU"/>
        </w:rPr>
        <w:t>.</w:t>
      </w:r>
    </w:p>
    <w:p w:rsidR="004C5C73" w:rsidRDefault="004C5C73" w:rsidP="004C5C73">
      <w:pPr>
        <w:pStyle w:val="ad"/>
        <w:spacing w:line="360" w:lineRule="auto"/>
        <w:rPr>
          <w:lang w:val="ru-RU"/>
        </w:rPr>
      </w:pPr>
      <w:r>
        <w:rPr>
          <w:lang w:val="ru-RU"/>
        </w:rPr>
        <w:t>Алгоритм поддерживает работу с множеством карт и сессий. Алгоритм способен работать в чисто визуальном или визуально-инерционном режимах,</w:t>
      </w:r>
      <w:r w:rsidRPr="00FC5E7E">
        <w:rPr>
          <w:lang w:val="ru-RU"/>
        </w:rPr>
        <w:t xml:space="preserve"> </w:t>
      </w:r>
      <w:r>
        <w:rPr>
          <w:lang w:val="ru-RU"/>
        </w:rPr>
        <w:t>с моно, стерео или RGB-D камерами, используя модель камеры «точечное отверстие» или широкоугольную «рыбий глаз».</w:t>
      </w:r>
    </w:p>
    <w:p w:rsidR="004C5C73" w:rsidRDefault="004C5C73" w:rsidP="004C5C73">
      <w:pPr>
        <w:pStyle w:val="ad"/>
        <w:spacing w:line="360" w:lineRule="auto"/>
        <w:ind w:firstLine="708"/>
        <w:rPr>
          <w:lang w:val="ru-RU"/>
        </w:rPr>
      </w:pPr>
      <w:r>
        <w:rPr>
          <w:lang w:val="ru-RU"/>
        </w:rPr>
        <w:t>На рисунке выше показана основная система. Большинство компонентов соответствуют компонентам ORB-SLAM2</w:t>
      </w:r>
    </w:p>
    <w:p w:rsidR="004C5C73" w:rsidRDefault="004C5C73" w:rsidP="004C5C73">
      <w:pPr>
        <w:pStyle w:val="ad"/>
        <w:spacing w:line="360" w:lineRule="auto"/>
        <w:rPr>
          <w:lang w:val="ru-RU"/>
        </w:rPr>
      </w:pPr>
      <w:r>
        <w:rPr>
          <w:lang w:val="ru-RU"/>
        </w:rPr>
        <w:t>Основные нововведения:</w:t>
      </w:r>
    </w:p>
    <w:p w:rsidR="004C5C73" w:rsidRDefault="004C5C73" w:rsidP="004C5C73">
      <w:pPr>
        <w:pStyle w:val="ad"/>
        <w:numPr>
          <w:ilvl w:val="0"/>
          <w:numId w:val="17"/>
        </w:numPr>
        <w:spacing w:line="360" w:lineRule="auto"/>
        <w:rPr>
          <w:lang w:val="ru-RU"/>
        </w:rPr>
      </w:pPr>
      <w:r>
        <w:rPr>
          <w:lang w:val="ru-RU"/>
        </w:rPr>
        <w:t xml:space="preserve">База данных карт Atlas — это представление с несколькими картами, состоящее из набора независимых неактивных карт. Есть активная карта, где поток отслеживания локализует входящие кадры и постоянно оптимизируется, и расширяется за счёт новых ключевых кадров </w:t>
      </w:r>
      <w:r>
        <w:rPr>
          <w:lang w:val="ru-RU"/>
        </w:rPr>
        <w:lastRenderedPageBreak/>
        <w:t>локальным потоком отображения. Система строит базу данных ключевых кадров DBoW2, которая используется для релокализации, определения циклов и слияния карт.</w:t>
      </w:r>
    </w:p>
    <w:p w:rsidR="004C5C73" w:rsidRDefault="004C5C73" w:rsidP="004C5C73">
      <w:pPr>
        <w:pStyle w:val="ad"/>
        <w:numPr>
          <w:ilvl w:val="0"/>
          <w:numId w:val="17"/>
        </w:numPr>
        <w:spacing w:line="360" w:lineRule="auto"/>
        <w:rPr>
          <w:lang w:val="ru-RU"/>
        </w:rPr>
      </w:pPr>
      <w:r>
        <w:rPr>
          <w:lang w:val="ru-RU"/>
        </w:rPr>
        <w:t>изменение архитектуры потоков обработки информации</w:t>
      </w:r>
    </w:p>
    <w:p w:rsidR="004C5C73" w:rsidRDefault="004C5C73" w:rsidP="004C5C73">
      <w:pPr>
        <w:pStyle w:val="ad"/>
        <w:numPr>
          <w:ilvl w:val="1"/>
          <w:numId w:val="17"/>
        </w:numPr>
        <w:spacing w:line="360" w:lineRule="auto"/>
        <w:rPr>
          <w:lang w:val="ru-RU"/>
        </w:rPr>
      </w:pPr>
      <w:r>
        <w:rPr>
          <w:lang w:val="ru-RU"/>
        </w:rPr>
        <w:t>Поток локализации</w:t>
      </w:r>
    </w:p>
    <w:p w:rsidR="004C5C73" w:rsidRDefault="004C5C73" w:rsidP="004C5C73">
      <w:pPr>
        <w:pStyle w:val="ad"/>
        <w:numPr>
          <w:ilvl w:val="1"/>
          <w:numId w:val="17"/>
        </w:numPr>
        <w:spacing w:line="360" w:lineRule="auto"/>
        <w:rPr>
          <w:lang w:val="ru-RU"/>
        </w:rPr>
      </w:pPr>
      <w:r>
        <w:rPr>
          <w:lang w:val="ru-RU"/>
        </w:rPr>
        <w:t>Поток локального построения карты</w:t>
      </w:r>
    </w:p>
    <w:p w:rsidR="004C5C73" w:rsidRDefault="004C5C73" w:rsidP="004C5C73">
      <w:pPr>
        <w:pStyle w:val="ad"/>
        <w:numPr>
          <w:ilvl w:val="1"/>
          <w:numId w:val="17"/>
        </w:numPr>
        <w:spacing w:line="360" w:lineRule="auto"/>
        <w:rPr>
          <w:lang w:val="ru-RU"/>
        </w:rPr>
      </w:pPr>
      <w:r>
        <w:rPr>
          <w:lang w:val="ru-RU"/>
        </w:rPr>
        <w:t>Поток определения циклов и замыканий</w:t>
      </w:r>
    </w:p>
    <w:p w:rsidR="004C5C73" w:rsidRDefault="004C5C73" w:rsidP="004C5C73">
      <w:pPr>
        <w:pStyle w:val="ad"/>
        <w:numPr>
          <w:ilvl w:val="0"/>
          <w:numId w:val="17"/>
        </w:numPr>
        <w:spacing w:line="360" w:lineRule="auto"/>
        <w:rPr>
          <w:lang w:val="ru-RU"/>
        </w:rPr>
      </w:pPr>
      <w:r>
        <w:rPr>
          <w:lang w:val="ru-RU"/>
        </w:rPr>
        <w:t>Абстрактная модель камеры</w:t>
      </w:r>
    </w:p>
    <w:p w:rsidR="004C5C73" w:rsidRDefault="004C5C73" w:rsidP="004C5C73">
      <w:pPr>
        <w:pStyle w:val="ad"/>
        <w:numPr>
          <w:ilvl w:val="1"/>
          <w:numId w:val="17"/>
        </w:numPr>
        <w:spacing w:line="360" w:lineRule="auto"/>
        <w:rPr>
          <w:lang w:val="ru-RU"/>
        </w:rPr>
      </w:pPr>
      <w:r>
        <w:rPr>
          <w:lang w:val="ru-RU"/>
        </w:rPr>
        <w:t>поддержка стереорежима для разных камер</w:t>
      </w:r>
    </w:p>
    <w:p w:rsidR="004C5C73" w:rsidRDefault="004C5C73" w:rsidP="004C5C73">
      <w:pPr>
        <w:pStyle w:val="ad"/>
        <w:numPr>
          <w:ilvl w:val="1"/>
          <w:numId w:val="17"/>
        </w:numPr>
        <w:spacing w:line="360" w:lineRule="auto"/>
        <w:rPr>
          <w:lang w:val="ru-RU"/>
        </w:rPr>
      </w:pPr>
      <w:r>
        <w:rPr>
          <w:lang w:val="ru-RU"/>
        </w:rPr>
        <w:t>работа с широкоугольными объективами</w:t>
      </w:r>
    </w:p>
    <w:p w:rsidR="004C5C73" w:rsidRDefault="004C5C73" w:rsidP="004C5C73">
      <w:pPr>
        <w:pStyle w:val="ad"/>
        <w:numPr>
          <w:ilvl w:val="0"/>
          <w:numId w:val="17"/>
        </w:numPr>
        <w:spacing w:line="360" w:lineRule="auto"/>
        <w:rPr>
          <w:lang w:val="ru-RU"/>
        </w:rPr>
      </w:pPr>
      <w:r>
        <w:rPr>
          <w:lang w:val="ru-RU"/>
        </w:rPr>
        <w:t>Улучшенная поддержка инерциальных сенсоров</w:t>
      </w:r>
    </w:p>
    <w:p w:rsidR="004C5C73" w:rsidRPr="004C5C73" w:rsidRDefault="004C5C73" w:rsidP="004C5C73">
      <w:pPr>
        <w:pStyle w:val="ad"/>
        <w:spacing w:line="360" w:lineRule="auto"/>
        <w:rPr>
          <w:lang w:val="ru-RU"/>
        </w:rPr>
      </w:pPr>
      <w:r>
        <w:rPr>
          <w:lang w:val="ru-RU"/>
        </w:rPr>
        <w:t>Схема работы алгоритма:</w:t>
      </w:r>
    </w:p>
    <w:p w:rsidR="004C5C73" w:rsidRDefault="004C5C73" w:rsidP="004C5C73">
      <w:pPr>
        <w:pStyle w:val="ad"/>
        <w:spacing w:line="360" w:lineRule="auto"/>
        <w:rPr>
          <w:lang w:val="ru-RU"/>
        </w:rPr>
      </w:pPr>
      <w:r>
        <w:rPr>
          <w:lang w:val="ru-RU"/>
        </w:rPr>
        <w:t>1. Поток локализации обрабатывает информацию с датчиков и передаёт информацию. Поток определяет расположение текущего кадра относительно активной карты в реальном времени, что сводит к минимуму ошибку перепроецирования при сопоставлении различных участков карты. Он также решает, будет ли текущий кадр становится ключевым. Когда локализация не может быть решена, поток локализации пытается переместить текущий кадр на всех картах Атласа. Если релокализация произведена успешно, отслеживание возобновляется возможно при этом переключая активную карту. В противном случае через определённое время активная карта определяется как неактивная, и инициализируется новая активная карта. </w:t>
      </w:r>
    </w:p>
    <w:p w:rsidR="004C5C73" w:rsidRDefault="004C5C73" w:rsidP="004C5C73">
      <w:pPr>
        <w:pStyle w:val="ad"/>
        <w:spacing w:line="360" w:lineRule="auto"/>
        <w:rPr>
          <w:lang w:val="ru-RU"/>
        </w:rPr>
      </w:pPr>
      <w:r>
        <w:rPr>
          <w:lang w:val="ru-RU"/>
        </w:rPr>
        <w:t>2. Поток локального построения карты добавляет новые ключевые кадры и характерные точки привязки на активную карту, удаляет лишние и уточняет</w:t>
      </w:r>
      <w:r w:rsidRPr="00FC5E7E">
        <w:rPr>
          <w:lang w:val="ru-RU"/>
        </w:rPr>
        <w:t xml:space="preserve"> </w:t>
      </w:r>
      <w:r>
        <w:rPr>
          <w:lang w:val="ru-RU"/>
        </w:rPr>
        <w:t xml:space="preserve">карту с помощью визуальной или визуально-инерционной процедуры </w:t>
      </w:r>
      <w:r>
        <w:rPr>
          <w:lang w:val="ru-RU"/>
        </w:rPr>
        <w:lastRenderedPageBreak/>
        <w:t>определения связностей в графе (data association, bundle adjustment). Работа ведется в локальном окне ключевых кадров, близких к текущему кадру. </w:t>
      </w:r>
    </w:p>
    <w:p w:rsidR="004C5C73" w:rsidRDefault="004C5C73" w:rsidP="004C5C73">
      <w:pPr>
        <w:pStyle w:val="ad"/>
        <w:spacing w:line="360" w:lineRule="auto"/>
        <w:rPr>
          <w:lang w:val="ru-RU"/>
        </w:rPr>
      </w:pPr>
      <w:r>
        <w:rPr>
          <w:lang w:val="ru-RU"/>
        </w:rPr>
        <w:t>Кроме того, параметры с датчиков IMU если они присутствуют в модели тоже инициализируются и уточняются, используя технику MAP-оценки.</w:t>
      </w:r>
    </w:p>
    <w:p w:rsidR="004C5C73" w:rsidRDefault="004C5C73" w:rsidP="004C5C73">
      <w:pPr>
        <w:pStyle w:val="ad"/>
        <w:spacing w:line="360" w:lineRule="auto"/>
        <w:rPr>
          <w:lang w:val="ru-RU"/>
        </w:rPr>
      </w:pPr>
      <w:r>
        <w:rPr>
          <w:lang w:val="ru-RU"/>
        </w:rPr>
        <w:t>3. Поток слияния петель и карт обнаруживает общие области</w:t>
      </w:r>
      <w:r w:rsidRPr="00FC5E7E">
        <w:rPr>
          <w:lang w:val="ru-RU"/>
        </w:rPr>
        <w:t xml:space="preserve"> </w:t>
      </w:r>
      <w:r>
        <w:rPr>
          <w:lang w:val="ru-RU"/>
        </w:rPr>
        <w:t>между активной картой и всем набором карт, с частотой соответствующей обновлению ключевого кадра (если невозможно выполнить обновление в реальном времени, то следует уменьшить размер карты, не должно быть проблемой для реальных сценариев.). Коррекция циклов и слияние карт производится на общем массиве карт. После коррекции петли полная оптимизация графа (BA) запускается в независимом потоке для дальнейшего уточнения карты, не влияя на производительность в реальном времени.</w:t>
      </w:r>
    </w:p>
    <w:p w:rsidR="004C5C73" w:rsidRDefault="004C5C73" w:rsidP="004C5C73">
      <w:pPr>
        <w:pStyle w:val="ad"/>
        <w:spacing w:line="360" w:lineRule="auto"/>
        <w:ind w:firstLine="424"/>
        <w:rPr>
          <w:lang w:val="ru-RU"/>
        </w:rPr>
      </w:pPr>
      <w:r>
        <w:rPr>
          <w:lang w:val="ru-RU"/>
        </w:rPr>
        <w:t>Алгоритм работает в параллели. За счёт возможности использовать множество версий карты можно организовать серверную модель построения карты, которая будет максимально приближена к реальному времени:</w:t>
      </w:r>
    </w:p>
    <w:p w:rsidR="004C5C73" w:rsidRDefault="004C5C73" w:rsidP="004C5C73">
      <w:pPr>
        <w:pStyle w:val="ad"/>
        <w:numPr>
          <w:ilvl w:val="0"/>
          <w:numId w:val="18"/>
        </w:numPr>
        <w:spacing w:line="360" w:lineRule="auto"/>
        <w:rPr>
          <w:lang w:val="ru-RU"/>
        </w:rPr>
      </w:pPr>
      <w:r>
        <w:t>C</w:t>
      </w:r>
      <w:r>
        <w:rPr>
          <w:lang w:val="ru-RU"/>
        </w:rPr>
        <w:t>бор данных на клиенте, построение карты.</w:t>
      </w:r>
    </w:p>
    <w:p w:rsidR="004C5C73" w:rsidRDefault="004C5C73" w:rsidP="004C5C73">
      <w:pPr>
        <w:pStyle w:val="ad"/>
        <w:numPr>
          <w:ilvl w:val="0"/>
          <w:numId w:val="18"/>
        </w:numPr>
        <w:spacing w:line="360" w:lineRule="auto"/>
        <w:rPr>
          <w:lang w:val="ru-RU"/>
        </w:rPr>
      </w:pPr>
      <w:r>
        <w:rPr>
          <w:lang w:val="ru-RU"/>
        </w:rPr>
        <w:t>Передача данных на сервер, построение полной карты на сервере.</w:t>
      </w:r>
    </w:p>
    <w:p w:rsidR="004C5C73" w:rsidRDefault="004C5C73" w:rsidP="004C5C73">
      <w:pPr>
        <w:pStyle w:val="ad"/>
        <w:numPr>
          <w:ilvl w:val="0"/>
          <w:numId w:val="18"/>
        </w:numPr>
        <w:spacing w:line="360" w:lineRule="auto"/>
        <w:rPr>
          <w:lang w:val="ru-RU"/>
        </w:rPr>
      </w:pPr>
      <w:r>
        <w:rPr>
          <w:lang w:val="ru-RU"/>
        </w:rPr>
        <w:t>Оптимизация полной карты, передача решения пользователю.</w:t>
      </w:r>
    </w:p>
    <w:p w:rsidR="004C5C73" w:rsidRDefault="004C5C73" w:rsidP="004C5C73">
      <w:pPr>
        <w:pStyle w:val="ad"/>
        <w:spacing w:line="360" w:lineRule="auto"/>
        <w:rPr>
          <w:lang w:val="ru-RU"/>
        </w:rPr>
      </w:pPr>
    </w:p>
    <w:p w:rsidR="004C5C73" w:rsidRPr="00FC5E7E" w:rsidRDefault="004C5C73" w:rsidP="004C5C73">
      <w:pPr>
        <w:pStyle w:val="ad"/>
        <w:spacing w:line="360" w:lineRule="auto"/>
        <w:ind w:right="-455" w:firstLine="424"/>
        <w:rPr>
          <w:lang w:val="ru-RU"/>
        </w:rPr>
      </w:pPr>
      <w:r>
        <w:rPr>
          <w:lang w:val="ru-RU"/>
        </w:rPr>
        <w:t>В общем случае на сервере можно запустить любой метод (продублировать запуски), но ORB-SLAM 3 в целом упрощает распределенную интеграцию системы.</w:t>
      </w:r>
    </w:p>
    <w:p w:rsidR="004C5C73" w:rsidRDefault="004C5C73" w:rsidP="004C5C73">
      <w:pPr>
        <w:pStyle w:val="ad"/>
        <w:rPr>
          <w:lang w:val="ru-RU"/>
        </w:rPr>
      </w:pPr>
    </w:p>
    <w:p w:rsidR="004C5C73" w:rsidRPr="004C5C73" w:rsidRDefault="004C5C73" w:rsidP="00922B26">
      <w:pPr>
        <w:pStyle w:val="3"/>
      </w:pPr>
      <w:bookmarkStart w:id="56" w:name="__RefHeading___Toc1527_4198705801"/>
      <w:bookmarkStart w:id="57" w:name="_Toc91460044"/>
      <w:bookmarkStart w:id="58" w:name="_Toc91545751"/>
      <w:bookmarkEnd w:id="56"/>
      <w:r w:rsidRPr="004C5C73">
        <w:lastRenderedPageBreak/>
        <w:t>Использование инерциальных данных в модели ORB-SLAM 3</w:t>
      </w:r>
      <w:r w:rsidRPr="004C5C73">
        <w:fldChar w:fldCharType="begin"/>
      </w:r>
      <w:r w:rsidR="00E330C1">
        <w:instrText xml:space="preserve"> ADDIN ZOTERO_ITEM CSL_CITATION {"citationID":"xBv3MYgZ","properties":{"formattedCitation":"[2]","plainCitation":"[2]","noteIndex":0},"citationItems":[{"id":"E8xjfeaT/vqw734Cv","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4C5C73">
        <w:fldChar w:fldCharType="separate"/>
      </w:r>
      <w:r w:rsidRPr="004C5C73">
        <w:t>[2]</w:t>
      </w:r>
      <w:bookmarkEnd w:id="57"/>
      <w:bookmarkEnd w:id="58"/>
      <w:r w:rsidRPr="004C5C73">
        <w:fldChar w:fldCharType="end"/>
      </w:r>
    </w:p>
    <w:p w:rsidR="004C5C73" w:rsidRDefault="004C5C73" w:rsidP="004C5C73">
      <w:pPr>
        <w:pStyle w:val="ad"/>
        <w:keepNext/>
        <w:jc w:val="center"/>
      </w:pPr>
      <w:r>
        <w:rPr>
          <w:noProof/>
        </w:rPr>
        <w:drawing>
          <wp:inline distT="0" distB="0" distL="0" distR="0" wp14:anchorId="698B0FAE" wp14:editId="16E5635A">
            <wp:extent cx="5943600" cy="1476375"/>
            <wp:effectExtent l="0" t="0" r="0" b="0"/>
            <wp:docPr id="18" name="Image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pic:cNvPicPr>
                      <a:picLocks noChangeAspect="1" noChangeArrowheads="1"/>
                    </pic:cNvPicPr>
                  </pic:nvPicPr>
                  <pic:blipFill rotWithShape="1">
                    <a:blip r:embed="rId20"/>
                    <a:srcRect b="13888"/>
                    <a:stretch/>
                  </pic:blipFill>
                  <pic:spPr bwMode="auto">
                    <a:xfrm>
                      <a:off x="0" y="0"/>
                      <a:ext cx="5943600" cy="1476375"/>
                    </a:xfrm>
                    <a:prstGeom prst="rect">
                      <a:avLst/>
                    </a:prstGeom>
                    <a:ln>
                      <a:noFill/>
                    </a:ln>
                    <a:extLst>
                      <a:ext uri="{53640926-AAD7-44D8-BBD7-CCE9431645EC}">
                        <a14:shadowObscured xmlns:a14="http://schemas.microsoft.com/office/drawing/2010/main"/>
                      </a:ext>
                    </a:extLst>
                  </pic:spPr>
                </pic:pic>
              </a:graphicData>
            </a:graphic>
          </wp:inline>
        </w:drawing>
      </w:r>
    </w:p>
    <w:p w:rsidR="004C5C73" w:rsidRDefault="004C5C73" w:rsidP="004C5C73">
      <w:pPr>
        <w:pStyle w:val="af"/>
        <w:rPr>
          <w:lang w:val="ru-RU"/>
        </w:rPr>
      </w:pPr>
      <w:r w:rsidRPr="00621A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4</w:t>
      </w:r>
      <w:r w:rsidR="00AF6891">
        <w:rPr>
          <w:lang w:val="ru-RU"/>
        </w:rPr>
        <w:fldChar w:fldCharType="end"/>
      </w:r>
      <w:r>
        <w:rPr>
          <w:lang w:val="ru-RU"/>
        </w:rPr>
        <w:t xml:space="preserve"> </w:t>
      </w:r>
      <w:r w:rsidRPr="00E54390">
        <w:rPr>
          <w:lang w:val="ru-RU"/>
        </w:rPr>
        <w:t>Конфигурация факторного графа для разных вариантов систем</w:t>
      </w:r>
      <w:r>
        <w:rPr>
          <w:lang w:val="ru-RU"/>
        </w:rPr>
        <w:t>: (а) визуально-инерциальный, (</w:t>
      </w:r>
      <w:r>
        <w:rPr>
          <w:rFonts w:hint="eastAsia"/>
          <w:lang w:val="ru-RU" w:eastAsia="ja-JP"/>
        </w:rPr>
        <w:t>b</w:t>
      </w:r>
      <w:r>
        <w:rPr>
          <w:lang w:val="ru-RU"/>
        </w:rPr>
        <w:t>) визуальный, (c) инерциальный, (d) ограничения на масштаб и гравитацию</w:t>
      </w:r>
    </w:p>
    <w:p w:rsidR="004C5C73" w:rsidRDefault="004C5C73" w:rsidP="004C5C73">
      <w:pPr>
        <w:pStyle w:val="ad"/>
        <w:spacing w:line="360" w:lineRule="auto"/>
        <w:ind w:firstLine="708"/>
        <w:rPr>
          <w:lang w:val="ru-RU"/>
        </w:rPr>
      </w:pPr>
      <w:r>
        <w:rPr>
          <w:lang w:val="ru-RU"/>
        </w:rPr>
        <w:t>В визуально-инерционном режиме скорость тела и отклонения ускорений оцениваются как включение инерционных невязок в оптимизацию.</w:t>
      </w:r>
    </w:p>
    <w:p w:rsidR="004C5C73" w:rsidRDefault="004C5C73" w:rsidP="004C5C73">
      <w:pPr>
        <w:pStyle w:val="ad"/>
        <w:spacing w:line="360" w:lineRule="auto"/>
        <w:ind w:firstLine="708"/>
        <w:rPr>
          <w:lang w:val="ru-RU"/>
        </w:rPr>
      </w:pPr>
      <w:r>
        <w:rPr>
          <w:lang w:val="ru-RU"/>
        </w:rPr>
        <w:t xml:space="preserve">По инерционным невязкам строится факторный граф, потом производится его полная оптимизация. Факторный граф — это представление всех ограничений между состояниями системы в виде единого графа, как правило граф представляется в двухдольном виде, при учете дополнительных ограничений, например инерциальных данных – граф будет представлен в трехдольном виде. </w:t>
      </w:r>
    </w:p>
    <w:p w:rsidR="004148CA" w:rsidRDefault="004C5C73" w:rsidP="004C5C73">
      <w:pPr>
        <w:pStyle w:val="ad"/>
        <w:spacing w:line="360" w:lineRule="auto"/>
        <w:ind w:firstLine="360"/>
        <w:rPr>
          <w:lang w:val="ru-RU"/>
        </w:rPr>
      </w:pPr>
      <w:r>
        <w:rPr>
          <w:lang w:val="ru-RU"/>
        </w:rPr>
        <w:t>Если не рассматривать теорию факторных графов более подробно, то логика такого решения заключается в введении большего количества ограничений в модель. Увеличение количества информации уменьшает неопределённость системы, и можно проводить более точную оптимизацию. Если инерциальные измерения шумные, то жёсткость ограничений не позволит получить решение оптимизации на графе, и алгоритм либо ослабит ограничения, либо удалит их (ORB SLAM bundle adjustment). Использование внешних сенсоров помимо камеры (инерциальных и иных датчиков) позволяет улучшить точность решения, особенно для ситуации, когда камера не может опознать точки привязки на изображении (нет близких объектов, белая стена, засветка объектива, движение в толпе людей, отсутствие света вообще).</w:t>
      </w:r>
    </w:p>
    <w:p w:rsidR="004C5C73" w:rsidRPr="004148CA" w:rsidRDefault="004148CA" w:rsidP="004148CA">
      <w:pPr>
        <w:spacing w:after="160" w:line="259" w:lineRule="auto"/>
        <w:rPr>
          <w:rFonts w:eastAsia="MS Mincho"/>
          <w:kern w:val="2"/>
          <w:sz w:val="28"/>
          <w:lang w:val="ru-RU" w:eastAsia="zh-CN" w:bidi="hi-IN"/>
        </w:rPr>
      </w:pPr>
      <w:r>
        <w:rPr>
          <w:lang w:val="ru-RU"/>
        </w:rPr>
        <w:br w:type="page"/>
      </w:r>
    </w:p>
    <w:p w:rsidR="004148CA" w:rsidRPr="004148CA" w:rsidRDefault="004148CA" w:rsidP="00922B26">
      <w:pPr>
        <w:pStyle w:val="1"/>
        <w:numPr>
          <w:ilvl w:val="0"/>
          <w:numId w:val="2"/>
        </w:numPr>
      </w:pPr>
      <w:bookmarkStart w:id="59" w:name="_bdffteokeujd" w:colFirst="0" w:colLast="0"/>
      <w:bookmarkStart w:id="60" w:name="_Toc91545752"/>
      <w:bookmarkEnd w:id="59"/>
      <w:r w:rsidRPr="004148CA">
        <w:lastRenderedPageBreak/>
        <w:t xml:space="preserve">Использование </w:t>
      </w:r>
      <w:r>
        <w:t>RGBD</w:t>
      </w:r>
      <w:r w:rsidRPr="004148CA">
        <w:t>-камер (моно, стерео) в задачах навигации внутри и вне помещений.</w:t>
      </w:r>
      <w:bookmarkEnd w:id="60"/>
    </w:p>
    <w:p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Существуют разные реализации методов построения карты и навигации. Самый универсальный подход к получению карты и навигации по данной карте включает в себя метод </w:t>
      </w:r>
      <w:r w:rsidRPr="004148CA">
        <w:rPr>
          <w:sz w:val="28"/>
          <w:szCs w:val="28"/>
        </w:rPr>
        <w:t>SLAM</w:t>
      </w:r>
      <w:r w:rsidRPr="004148CA">
        <w:rPr>
          <w:sz w:val="28"/>
          <w:szCs w:val="28"/>
          <w:lang w:val="ru-RU"/>
        </w:rPr>
        <w:t xml:space="preserve">, процедуру сбора данных, построенную карту и метод локализации по данной карте. Поскольку навигация может осуществляться с разных устройств, возможно наличие разных конфигураций оборудования на устройстве. </w:t>
      </w:r>
    </w:p>
    <w:p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В большинстве современных устройств установлена камера, на автомобили с автопилотами роботы устанавливают большое количество внешних сенсоров - камеры, лидары.  </w:t>
      </w:r>
    </w:p>
    <w:p w:rsidR="004148CA" w:rsidRPr="004148CA" w:rsidRDefault="004148CA" w:rsidP="004148CA">
      <w:pPr>
        <w:spacing w:line="360" w:lineRule="auto"/>
        <w:ind w:firstLine="360"/>
        <w:rPr>
          <w:sz w:val="28"/>
          <w:szCs w:val="28"/>
          <w:lang w:val="ru-RU"/>
        </w:rPr>
      </w:pPr>
      <w:r w:rsidRPr="004148CA">
        <w:rPr>
          <w:sz w:val="28"/>
          <w:szCs w:val="28"/>
          <w:lang w:val="ru-RU"/>
        </w:rPr>
        <w:t xml:space="preserve">Существуют три метода и типа сенсоров соответственно для определения глубины в кадре: датчик глубины, который сразу дает нужное представление, метод структурного света, который требует излучатель и приемник, стереокамера и соответствующие методы реконструкции трехмерной сцены. </w:t>
      </w:r>
    </w:p>
    <w:p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Как правило методы </w:t>
      </w:r>
      <w:r w:rsidRPr="004148CA">
        <w:rPr>
          <w:sz w:val="28"/>
          <w:szCs w:val="28"/>
        </w:rPr>
        <w:t>SLAM</w:t>
      </w:r>
      <w:r w:rsidRPr="004148CA">
        <w:rPr>
          <w:sz w:val="28"/>
          <w:szCs w:val="28"/>
          <w:lang w:val="ru-RU"/>
        </w:rPr>
        <w:t xml:space="preserve"> умеют напрямую работать датчиком глубины и стереокамерой. Если метод умеет напрямую работать с измерениями глубины, то правильнее передать необработанные данные в алгоритм и выполнить обработку данных в самом алгоритме. </w:t>
      </w:r>
    </w:p>
    <w:p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Существующие решения показывают, что можно успешно решать задачу навигации по данным с датчика глубины. Именно для задачи локализации и навигации есть точные методы одометрии. Одометрия не предполагает наличия карты глубины, но осуществляет более точное отслеживание динамики движения. Например, работа </w:t>
      </w:r>
      <w:r w:rsidRPr="004148CA">
        <w:rPr>
          <w:sz w:val="28"/>
          <w:szCs w:val="28"/>
        </w:rPr>
        <w:t>DVIO</w:t>
      </w:r>
      <w:r w:rsidRPr="004148CA">
        <w:rPr>
          <w:sz w:val="28"/>
          <w:szCs w:val="28"/>
          <w:lang w:val="ru-RU"/>
        </w:rPr>
        <w:t xml:space="preserve">: </w:t>
      </w:r>
      <w:r w:rsidRPr="004148CA">
        <w:rPr>
          <w:sz w:val="28"/>
          <w:szCs w:val="28"/>
        </w:rPr>
        <w:t>Depth</w:t>
      </w:r>
      <w:r w:rsidRPr="004148CA">
        <w:rPr>
          <w:sz w:val="28"/>
          <w:szCs w:val="28"/>
          <w:lang w:val="ru-RU"/>
        </w:rPr>
        <w:t>-</w:t>
      </w:r>
      <w:r w:rsidRPr="004148CA">
        <w:rPr>
          <w:sz w:val="28"/>
          <w:szCs w:val="28"/>
        </w:rPr>
        <w:t>Aided</w:t>
      </w:r>
      <w:r w:rsidRPr="004148CA">
        <w:rPr>
          <w:sz w:val="28"/>
          <w:szCs w:val="28"/>
          <w:lang w:val="ru-RU"/>
        </w:rPr>
        <w:t xml:space="preserve"> </w:t>
      </w:r>
      <w:r w:rsidRPr="004148CA">
        <w:rPr>
          <w:sz w:val="28"/>
          <w:szCs w:val="28"/>
        </w:rPr>
        <w:t>Visual</w:t>
      </w:r>
      <w:r w:rsidRPr="004148CA">
        <w:rPr>
          <w:sz w:val="28"/>
          <w:szCs w:val="28"/>
          <w:lang w:val="ru-RU"/>
        </w:rPr>
        <w:t xml:space="preserve"> </w:t>
      </w:r>
      <w:r w:rsidRPr="004148CA">
        <w:rPr>
          <w:sz w:val="28"/>
          <w:szCs w:val="28"/>
        </w:rPr>
        <w:t>Inertial</w:t>
      </w:r>
      <w:r w:rsidRPr="004148CA">
        <w:rPr>
          <w:sz w:val="28"/>
          <w:szCs w:val="28"/>
          <w:lang w:val="ru-RU"/>
        </w:rPr>
        <w:t xml:space="preserve"> </w:t>
      </w:r>
      <w:r w:rsidRPr="004148CA">
        <w:rPr>
          <w:sz w:val="28"/>
          <w:szCs w:val="28"/>
        </w:rPr>
        <w:t>Odometry</w:t>
      </w:r>
      <w:r w:rsidRPr="004148CA">
        <w:rPr>
          <w:sz w:val="28"/>
          <w:szCs w:val="28"/>
          <w:lang w:val="ru-RU"/>
        </w:rPr>
        <w:t xml:space="preserve"> </w:t>
      </w:r>
      <w:r w:rsidRPr="004148CA">
        <w:rPr>
          <w:sz w:val="28"/>
          <w:szCs w:val="28"/>
        </w:rPr>
        <w:t>for</w:t>
      </w:r>
      <w:r w:rsidRPr="004148CA">
        <w:rPr>
          <w:sz w:val="28"/>
          <w:szCs w:val="28"/>
          <w:lang w:val="ru-RU"/>
        </w:rPr>
        <w:t xml:space="preserve"> </w:t>
      </w:r>
      <w:r w:rsidRPr="004148CA">
        <w:rPr>
          <w:sz w:val="28"/>
          <w:szCs w:val="28"/>
        </w:rPr>
        <w:t>RGBD</w:t>
      </w:r>
      <w:r w:rsidRPr="004148CA">
        <w:rPr>
          <w:sz w:val="28"/>
          <w:szCs w:val="28"/>
          <w:lang w:val="ru-RU"/>
        </w:rPr>
        <w:t xml:space="preserve"> </w:t>
      </w:r>
      <w:r w:rsidRPr="004148CA">
        <w:rPr>
          <w:sz w:val="28"/>
          <w:szCs w:val="28"/>
        </w:rPr>
        <w:t>Sensors</w:t>
      </w:r>
      <w:r w:rsidRPr="004148CA">
        <w:rPr>
          <w:sz w:val="28"/>
          <w:szCs w:val="28"/>
        </w:rPr>
        <w:fldChar w:fldCharType="begin"/>
      </w:r>
      <w:r w:rsidR="00E330C1">
        <w:rPr>
          <w:sz w:val="28"/>
          <w:szCs w:val="28"/>
          <w:lang w:val="ru-RU"/>
        </w:rPr>
        <w:instrText xml:space="preserve"> ADDIN ZOTERO_ITEM CSL_CITATION {"citationID":"Om4IbRkI","properties":{"formattedCitation":"[24]","plainCitation":"[24]","noteIndex":0},"citationItems":[{"id":"E8xjfeaT/fnzxArbi","uris":["http://zotero.org/users/local/XvQpfN4m/items/CEZA4BKP"],"uri":["http://zotero.org/users/local/XvQpfN4m/items/CEZA4BKP"],"itemData":{"id":105,"type":"article-journal","abstract":"In past few years we have observed an increase in the usage of RGBD sensors in mobile devices. These sensors provide a good estimate of the depth map for the camera frame, which can be used in numerous augmented reality applications. This paper presents a new visual inertial odometry (VIO) system, which uses measurements from a RGBD sensor and an inertial measurement unit (IMU) sensor for estimating the motion state of the mobile device. The resulting system is called the depth-aided VIO (DVIO) system. In this system we add the depth measurement as part of the nonlinear optimization process. Specifically, we propose methods to use the depth measurement using one-dimensional (1D) feature parameterization as well as three-dimensional (3D) feature parameterization. In addition, we propose to utilize the depth measurement for estimating time offset between the unsynchronized IMU and the RGBD sensors. Last but not least, we propose a novel block-based marginalization approach to speed up the marginalization processes and maintain the real-time performance of the overall system. Experimental results validate that the proposed DVIO system outperforms the other state-of-the-art VIO systems in terms of trajectory accuracy as well as processing time.","container-title":"arXiv:2110.10805 [cs]","note":"arXiv: 2110.10805","source":"arXiv.org","title":"DVIO: Depth aided visual inertial odometry for RGBD sensors","title-short":"DVIO","URL":"http://arxiv.org/abs/2110.10805","author":[{"family":"Tyagi","given":"Abhishek"},{"family":"Liang","given":"Yangwen"},{"family":"Wang","given":"Shuangquan"},{"family":"Bai","given":"Dongwoon"}],"accessed":{"date-parts":[["2021",12,27]]},"issued":{"date-parts":[["2021",10,20]]}}}],"schema":"https://github.com/citation-style-language/schema/raw/master/csl-citation.json"} </w:instrText>
      </w:r>
      <w:r w:rsidRPr="004148CA">
        <w:rPr>
          <w:sz w:val="28"/>
          <w:szCs w:val="28"/>
        </w:rPr>
        <w:fldChar w:fldCharType="separate"/>
      </w:r>
      <w:r w:rsidR="00E330C1" w:rsidRPr="00E330C1">
        <w:rPr>
          <w:sz w:val="28"/>
          <w:lang w:val="ru-RU"/>
        </w:rPr>
        <w:t>[24]</w:t>
      </w:r>
      <w:r w:rsidRPr="004148CA">
        <w:rPr>
          <w:sz w:val="28"/>
          <w:szCs w:val="28"/>
        </w:rPr>
        <w:fldChar w:fldCharType="end"/>
      </w:r>
      <w:r w:rsidRPr="004148CA">
        <w:rPr>
          <w:sz w:val="28"/>
          <w:szCs w:val="28"/>
          <w:lang w:val="ru-RU"/>
        </w:rPr>
        <w:t xml:space="preserve"> представляет визуально-инерциальную одометрию с использованием датчика глубины. Безотносительно наличия карты, этот метод сравним или превосходит свои аналоги такие как </w:t>
      </w:r>
      <w:r w:rsidRPr="004148CA">
        <w:rPr>
          <w:sz w:val="28"/>
          <w:szCs w:val="28"/>
        </w:rPr>
        <w:t>DUI</w:t>
      </w:r>
      <w:r w:rsidRPr="004148CA">
        <w:rPr>
          <w:sz w:val="28"/>
          <w:szCs w:val="28"/>
          <w:lang w:val="ru-RU"/>
        </w:rPr>
        <w:t>-</w:t>
      </w:r>
      <w:r w:rsidRPr="004148CA">
        <w:rPr>
          <w:sz w:val="28"/>
          <w:szCs w:val="28"/>
        </w:rPr>
        <w:t>VIO</w:t>
      </w:r>
      <w:r w:rsidRPr="004148CA">
        <w:rPr>
          <w:sz w:val="28"/>
          <w:szCs w:val="28"/>
          <w:lang w:val="ru-RU"/>
        </w:rPr>
        <w:t xml:space="preserve">, </w:t>
      </w:r>
      <w:r w:rsidRPr="004148CA">
        <w:rPr>
          <w:sz w:val="28"/>
          <w:szCs w:val="28"/>
        </w:rPr>
        <w:t>VINS</w:t>
      </w:r>
      <w:r w:rsidRPr="004148CA">
        <w:rPr>
          <w:sz w:val="28"/>
          <w:szCs w:val="28"/>
          <w:lang w:val="ru-RU"/>
        </w:rPr>
        <w:t>-</w:t>
      </w:r>
      <w:r w:rsidRPr="004148CA">
        <w:rPr>
          <w:sz w:val="28"/>
          <w:szCs w:val="28"/>
        </w:rPr>
        <w:t>Mono</w:t>
      </w:r>
      <w:r w:rsidRPr="004148CA">
        <w:rPr>
          <w:sz w:val="28"/>
          <w:szCs w:val="28"/>
        </w:rPr>
        <w:fldChar w:fldCharType="begin"/>
      </w:r>
      <w:r w:rsidR="00E330C1">
        <w:rPr>
          <w:sz w:val="28"/>
          <w:szCs w:val="28"/>
          <w:lang w:val="ru-RU"/>
        </w:rPr>
        <w:instrText xml:space="preserve"> ADDIN ZOTERO_ITEM CSL_CITATION {"citationID":"NAztJOjx","properties":{"formattedCitation":"[25]","plainCitation":"[25]","noteIndex":0},"citationItems":[{"id":"E8xjfeaT/zrHbDu9S","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schema":"https://github.com/citation-style-language/schema/raw/master/csl-citation.json"} </w:instrText>
      </w:r>
      <w:r w:rsidRPr="004148CA">
        <w:rPr>
          <w:sz w:val="28"/>
          <w:szCs w:val="28"/>
        </w:rPr>
        <w:fldChar w:fldCharType="separate"/>
      </w:r>
      <w:r w:rsidR="00E330C1" w:rsidRPr="00E330C1">
        <w:rPr>
          <w:sz w:val="28"/>
          <w:lang w:val="ru-RU"/>
        </w:rPr>
        <w:t>[25]</w:t>
      </w:r>
      <w:r w:rsidRPr="004148CA">
        <w:rPr>
          <w:sz w:val="28"/>
          <w:szCs w:val="28"/>
        </w:rPr>
        <w:fldChar w:fldCharType="end"/>
      </w:r>
      <w:r w:rsidRPr="004148CA">
        <w:rPr>
          <w:sz w:val="28"/>
          <w:szCs w:val="28"/>
          <w:lang w:val="ru-RU"/>
        </w:rPr>
        <w:t xml:space="preserve">, </w:t>
      </w:r>
      <w:r w:rsidRPr="004148CA">
        <w:rPr>
          <w:sz w:val="28"/>
          <w:szCs w:val="28"/>
        </w:rPr>
        <w:t>VINS</w:t>
      </w:r>
      <w:r w:rsidRPr="004148CA">
        <w:rPr>
          <w:sz w:val="28"/>
          <w:szCs w:val="28"/>
          <w:lang w:val="ru-RU"/>
        </w:rPr>
        <w:t>-</w:t>
      </w:r>
      <w:r w:rsidRPr="004148CA">
        <w:rPr>
          <w:sz w:val="28"/>
          <w:szCs w:val="28"/>
        </w:rPr>
        <w:t>RGBD</w:t>
      </w:r>
      <w:r w:rsidRPr="004148CA">
        <w:rPr>
          <w:sz w:val="28"/>
          <w:szCs w:val="28"/>
        </w:rPr>
        <w:fldChar w:fldCharType="begin"/>
      </w:r>
      <w:r w:rsidR="00E330C1">
        <w:rPr>
          <w:sz w:val="28"/>
          <w:szCs w:val="28"/>
          <w:lang w:val="ru-RU"/>
        </w:rPr>
        <w:instrText xml:space="preserve"> ADDIN ZOTERO_ITEM CSL_CITATION {"citationID":"RaETQMTK","properties":{"formattedCitation":"[26]","plainCitation":"[26]","noteIndex":0},"citationItems":[{"id":"E8xjfeaT/eHaFLFS1","uris":["http://zotero.org/users/local/XvQpfN4m/items/CCY6PI3K"],"uri":["http://zotero.org/users/local/XvQpfN4m/items/CCY6PI3K"],"itemData":{"id":112,"type":"article-journal","container-title":"Aerospace Science and Technology","DOI":"10.1016/j.ast.2021.107185","ISSN":"12709638","journalAbbreviation":"Aerospace Science and Technology","language":"en","page":"107185","source":"DOI.org (Crossref)","title":"PLD-VINS: RGBD visual-inertial SLAM with point and line features","title-short":"PLD-VINS","volume":"119","author":[{"family":"Zhu","given":"Yeqing"},{"family":"Jin","given":"Rui"},{"family":"Lou","given":"Tai-shan"},{"family":"Zhao","given":"Liangyu"}],"issued":{"date-parts":[["2021",12]]}}}],"schema":"https://github.com/citation-style-language/schema/raw/master/csl-citation.json"} </w:instrText>
      </w:r>
      <w:r w:rsidRPr="004148CA">
        <w:rPr>
          <w:sz w:val="28"/>
          <w:szCs w:val="28"/>
        </w:rPr>
        <w:fldChar w:fldCharType="separate"/>
      </w:r>
      <w:r w:rsidR="00E330C1" w:rsidRPr="00E330C1">
        <w:rPr>
          <w:sz w:val="28"/>
          <w:lang w:val="ru-RU"/>
        </w:rPr>
        <w:t>[26]</w:t>
      </w:r>
      <w:r w:rsidRPr="004148CA">
        <w:rPr>
          <w:sz w:val="28"/>
          <w:szCs w:val="28"/>
        </w:rPr>
        <w:fldChar w:fldCharType="end"/>
      </w:r>
      <w:r w:rsidRPr="004148CA">
        <w:rPr>
          <w:sz w:val="28"/>
          <w:szCs w:val="28"/>
          <w:lang w:val="ru-RU"/>
        </w:rPr>
        <w:t xml:space="preserve">. </w:t>
      </w:r>
    </w:p>
    <w:p w:rsidR="004148CA" w:rsidRPr="004148CA" w:rsidRDefault="004148CA" w:rsidP="00922B26">
      <w:pPr>
        <w:pStyle w:val="2"/>
      </w:pPr>
      <w:bookmarkStart w:id="61" w:name="_1s4rom8nhkmi" w:colFirst="0" w:colLast="0"/>
      <w:bookmarkEnd w:id="61"/>
      <w:r w:rsidRPr="004148CA">
        <w:br w:type="page"/>
      </w:r>
      <w:bookmarkStart w:id="62" w:name="_g3tu3kq15d5n" w:colFirst="0" w:colLast="0"/>
      <w:bookmarkStart w:id="63" w:name="_Toc91545753"/>
      <w:bookmarkEnd w:id="62"/>
      <w:r w:rsidRPr="004148CA">
        <w:lastRenderedPageBreak/>
        <w:t>Определение глубины с помощью камеры смартфона</w:t>
      </w:r>
      <w:bookmarkEnd w:id="63"/>
    </w:p>
    <w:p w:rsidR="004148CA" w:rsidRPr="004148CA" w:rsidRDefault="004148CA" w:rsidP="004148CA">
      <w:pPr>
        <w:spacing w:before="240" w:after="240" w:line="360" w:lineRule="auto"/>
        <w:ind w:firstLine="708"/>
        <w:rPr>
          <w:i/>
          <w:sz w:val="28"/>
          <w:szCs w:val="28"/>
          <w:lang w:val="ru-RU"/>
        </w:rPr>
      </w:pPr>
      <w:r w:rsidRPr="004148CA">
        <w:rPr>
          <w:sz w:val="28"/>
          <w:szCs w:val="28"/>
          <w:lang w:val="ru-RU"/>
        </w:rPr>
        <w:t xml:space="preserve">Последние модели телефонов сейчас оснащаются датчиками для определения глубины. Наличие доступного модуля глубины в смартфоне позволяет получать больше информации о сцене и делать более качественные фотографии, что является одним из основных направлений развития камер смартфонов сейчас. </w:t>
      </w:r>
    </w:p>
    <w:p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Информация о поддержке определенным смартфоном функции определения глубины в изображении доступна в спецификации устройства. Для работы с камерой телефона существует </w:t>
      </w:r>
      <w:r w:rsidRPr="004148CA">
        <w:rPr>
          <w:sz w:val="28"/>
          <w:szCs w:val="28"/>
        </w:rPr>
        <w:t>API</w:t>
      </w:r>
      <w:r w:rsidRPr="004148CA">
        <w:rPr>
          <w:sz w:val="28"/>
          <w:szCs w:val="28"/>
          <w:lang w:val="ru-RU"/>
        </w:rPr>
        <w:t xml:space="preserve"> интерфейс от производителя устройства. </w:t>
      </w:r>
    </w:p>
    <w:p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Система </w:t>
      </w:r>
      <w:r w:rsidRPr="004148CA">
        <w:rPr>
          <w:sz w:val="28"/>
          <w:szCs w:val="28"/>
        </w:rPr>
        <w:t>ARCore</w:t>
      </w:r>
      <w:r w:rsidRPr="004148CA">
        <w:rPr>
          <w:sz w:val="28"/>
          <w:szCs w:val="28"/>
        </w:rPr>
        <w:fldChar w:fldCharType="begin"/>
      </w:r>
      <w:r w:rsidR="00E330C1">
        <w:rPr>
          <w:sz w:val="28"/>
          <w:szCs w:val="28"/>
          <w:lang w:val="ru-RU"/>
        </w:rPr>
        <w:instrText xml:space="preserve"> ADDIN ZOTERO_ITEM CSL_CITATION {"citationID":"PM8GV9gA","properties":{"formattedCitation":"[27]","plainCitation":"[27]","noteIndex":0},"citationItems":[{"id":"E8xjfeaT/IolC9o7E","uris":["http://zotero.org/users/local/XvQpfN4m/items/CWA7XWZX"],"uri":["http://zotero.org/users/local/XvQpfN4m/items/CWA7XWZX"],"itemData":{"id":113,"type":"paper-conference","container-title":"2020 19th RoEduNet Conference: Networking in Education and Research (RoEduNet)","DOI":"10.1109/RoEduNet51892.2020.9324849","event":"2020 19th RoEduNet Conference: Networking in Education and Research (RoEduNet)","event-place":"Bucharest, Romania","ISBN":"978-0-7381-1265-7","page":"1-5","publisher":"IEEE","publisher-place":"Bucharest, Romania","source":"DOI.org (Crossref)","title":"Evaluation of the ARCore Indoor Localization Technology","URL":"https://ieeexplore.ieee.org/document/9324849/","author":[{"family":"Morar","given":"Anca"},{"family":"Balutoiu","given":"Maria Anca"},{"family":"Moldoveanu","given":"Alin"},{"family":"Moldoveanu","given":"Florica"},{"family":"Butean","given":"Alex"},{"family":"Asavei","given":"Victor"}],"accessed":{"date-parts":[["2021",12,27]]},"issued":{"date-parts":[["2020",12,11]]}}}],"schema":"https://github.com/citation-style-language/schema/raw/master/csl-citation.json"} </w:instrText>
      </w:r>
      <w:r w:rsidRPr="004148CA">
        <w:rPr>
          <w:sz w:val="28"/>
          <w:szCs w:val="28"/>
        </w:rPr>
        <w:fldChar w:fldCharType="separate"/>
      </w:r>
      <w:r w:rsidR="00E330C1" w:rsidRPr="00E330C1">
        <w:rPr>
          <w:sz w:val="28"/>
          <w:lang w:val="ru-RU"/>
        </w:rPr>
        <w:t>[27]</w:t>
      </w:r>
      <w:r w:rsidRPr="004148CA">
        <w:rPr>
          <w:sz w:val="28"/>
          <w:szCs w:val="28"/>
        </w:rPr>
        <w:fldChar w:fldCharType="end"/>
      </w:r>
      <w:r w:rsidRPr="004148CA">
        <w:rPr>
          <w:sz w:val="28"/>
          <w:szCs w:val="28"/>
          <w:lang w:val="ru-RU"/>
        </w:rPr>
        <w:t xml:space="preserve"> работает с камерой на большинстве устройств на базе операционной системы </w:t>
      </w:r>
      <w:r w:rsidRPr="004148CA">
        <w:rPr>
          <w:sz w:val="28"/>
          <w:szCs w:val="28"/>
        </w:rPr>
        <w:t>Android</w:t>
      </w:r>
      <w:r w:rsidRPr="004148CA">
        <w:rPr>
          <w:sz w:val="28"/>
          <w:szCs w:val="28"/>
          <w:lang w:val="ru-RU"/>
        </w:rPr>
        <w:t xml:space="preserve">, она представляет данные о поддержке устройствами стандарта </w:t>
      </w:r>
      <w:r w:rsidRPr="004148CA">
        <w:rPr>
          <w:sz w:val="28"/>
          <w:szCs w:val="28"/>
        </w:rPr>
        <w:t>depth</w:t>
      </w:r>
      <w:r w:rsidRPr="004148CA">
        <w:rPr>
          <w:sz w:val="28"/>
          <w:szCs w:val="28"/>
          <w:lang w:val="ru-RU"/>
        </w:rPr>
        <w:t>-</w:t>
      </w:r>
      <w:r w:rsidRPr="004148CA">
        <w:rPr>
          <w:sz w:val="28"/>
          <w:szCs w:val="28"/>
        </w:rPr>
        <w:t>API</w:t>
      </w:r>
      <w:r w:rsidRPr="004148CA">
        <w:rPr>
          <w:sz w:val="28"/>
          <w:szCs w:val="28"/>
          <w:lang w:val="ru-RU"/>
        </w:rPr>
        <w:t xml:space="preserve"> в следующем виде</w:t>
      </w:r>
      <w:sdt>
        <w:sdtPr>
          <w:rPr>
            <w:sz w:val="28"/>
            <w:szCs w:val="28"/>
          </w:rPr>
          <w:id w:val="-1668483219"/>
          <w:citation/>
        </w:sdtPr>
        <w:sdtEndPr/>
        <w:sdtContent>
          <w:r w:rsidRPr="004148CA">
            <w:rPr>
              <w:sz w:val="28"/>
              <w:szCs w:val="28"/>
            </w:rPr>
            <w:fldChar w:fldCharType="begin"/>
          </w:r>
          <w:r w:rsidRPr="004148CA">
            <w:rPr>
              <w:sz w:val="28"/>
              <w:szCs w:val="28"/>
              <w:lang w:val="ru-RU"/>
            </w:rPr>
            <w:instrText xml:space="preserve"> CITATION goo21 \l 1049 </w:instrText>
          </w:r>
          <w:r w:rsidRPr="004148CA">
            <w:rPr>
              <w:sz w:val="28"/>
              <w:szCs w:val="28"/>
            </w:rPr>
            <w:fldChar w:fldCharType="separate"/>
          </w:r>
          <w:r w:rsidRPr="004148CA">
            <w:rPr>
              <w:noProof/>
              <w:sz w:val="28"/>
              <w:szCs w:val="28"/>
              <w:lang w:val="ru-RU"/>
            </w:rPr>
            <w:t xml:space="preserve"> (google.com, 2021)</w:t>
          </w:r>
          <w:r w:rsidRPr="004148CA">
            <w:rPr>
              <w:sz w:val="28"/>
              <w:szCs w:val="28"/>
            </w:rPr>
            <w:fldChar w:fldCharType="end"/>
          </w:r>
        </w:sdtContent>
      </w:sdt>
      <w:r w:rsidRPr="004148CA">
        <w:rPr>
          <w:sz w:val="28"/>
          <w:szCs w:val="28"/>
          <w:lang w:val="ru-RU"/>
        </w:rPr>
        <w:t>:</w:t>
      </w:r>
    </w:p>
    <w:tbl>
      <w:tblPr>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1134"/>
        <w:gridCol w:w="6236"/>
      </w:tblGrid>
      <w:tr w:rsidR="004148CA" w:rsidRPr="004148CA" w:rsidTr="004148CA">
        <w:tc>
          <w:tcPr>
            <w:tcW w:w="1975" w:type="dxa"/>
            <w:tcMar>
              <w:top w:w="100" w:type="dxa"/>
              <w:left w:w="100" w:type="dxa"/>
              <w:bottom w:w="100" w:type="dxa"/>
              <w:right w:w="100" w:type="dxa"/>
            </w:tcMar>
          </w:tcPr>
          <w:p w:rsidR="004148CA" w:rsidRPr="004148CA" w:rsidRDefault="004148CA" w:rsidP="004148CA">
            <w:pPr>
              <w:widowControl w:val="0"/>
              <w:spacing w:line="360" w:lineRule="auto"/>
              <w:jc w:val="center"/>
              <w:rPr>
                <w:sz w:val="28"/>
                <w:szCs w:val="28"/>
              </w:rPr>
            </w:pPr>
            <w:r w:rsidRPr="004148CA">
              <w:rPr>
                <w:b/>
                <w:sz w:val="28"/>
                <w:szCs w:val="28"/>
              </w:rPr>
              <w:t>Manufacturer</w:t>
            </w:r>
          </w:p>
        </w:tc>
        <w:tc>
          <w:tcPr>
            <w:tcW w:w="1134" w:type="dxa"/>
            <w:tcMar>
              <w:top w:w="100" w:type="dxa"/>
              <w:left w:w="100" w:type="dxa"/>
              <w:bottom w:w="100" w:type="dxa"/>
              <w:right w:w="100" w:type="dxa"/>
            </w:tcMar>
          </w:tcPr>
          <w:p w:rsidR="004148CA" w:rsidRPr="004148CA" w:rsidRDefault="004148CA" w:rsidP="004148CA">
            <w:pPr>
              <w:widowControl w:val="0"/>
              <w:spacing w:line="360" w:lineRule="auto"/>
              <w:jc w:val="center"/>
              <w:rPr>
                <w:sz w:val="28"/>
                <w:szCs w:val="28"/>
              </w:rPr>
            </w:pPr>
            <w:r w:rsidRPr="004148CA">
              <w:rPr>
                <w:b/>
                <w:sz w:val="28"/>
                <w:szCs w:val="28"/>
              </w:rPr>
              <w:t>Device model</w:t>
            </w:r>
          </w:p>
        </w:tc>
        <w:tc>
          <w:tcPr>
            <w:tcW w:w="6236" w:type="dxa"/>
            <w:tcMar>
              <w:top w:w="100" w:type="dxa"/>
              <w:left w:w="100" w:type="dxa"/>
              <w:bottom w:w="100" w:type="dxa"/>
              <w:right w:w="100" w:type="dxa"/>
            </w:tcMar>
          </w:tcPr>
          <w:p w:rsidR="004148CA" w:rsidRPr="004148CA" w:rsidRDefault="004148CA" w:rsidP="004148CA">
            <w:pPr>
              <w:widowControl w:val="0"/>
              <w:spacing w:line="360" w:lineRule="auto"/>
              <w:jc w:val="center"/>
              <w:rPr>
                <w:sz w:val="28"/>
                <w:szCs w:val="28"/>
              </w:rPr>
            </w:pPr>
            <w:r w:rsidRPr="004148CA">
              <w:rPr>
                <w:b/>
                <w:sz w:val="28"/>
                <w:szCs w:val="28"/>
              </w:rPr>
              <w:t>Comments</w:t>
            </w:r>
          </w:p>
        </w:tc>
      </w:tr>
      <w:tr w:rsidR="004148CA" w:rsidRPr="004148CA" w:rsidTr="004148CA">
        <w:tc>
          <w:tcPr>
            <w:tcW w:w="1975" w:type="dxa"/>
            <w:tcMar>
              <w:top w:w="100" w:type="dxa"/>
              <w:left w:w="100" w:type="dxa"/>
              <w:bottom w:w="100" w:type="dxa"/>
              <w:right w:w="100" w:type="dxa"/>
            </w:tcMar>
          </w:tcPr>
          <w:p w:rsidR="004148CA" w:rsidRPr="004148CA" w:rsidRDefault="004148CA" w:rsidP="004148CA">
            <w:pPr>
              <w:widowControl w:val="0"/>
              <w:spacing w:line="360" w:lineRule="auto"/>
              <w:rPr>
                <w:sz w:val="28"/>
                <w:szCs w:val="28"/>
              </w:rPr>
            </w:pPr>
            <w:r w:rsidRPr="004148CA">
              <w:rPr>
                <w:sz w:val="28"/>
                <w:szCs w:val="28"/>
              </w:rPr>
              <w:t>Google</w:t>
            </w:r>
          </w:p>
        </w:tc>
        <w:tc>
          <w:tcPr>
            <w:tcW w:w="1134" w:type="dxa"/>
            <w:tcMar>
              <w:top w:w="100" w:type="dxa"/>
              <w:left w:w="100" w:type="dxa"/>
              <w:bottom w:w="100" w:type="dxa"/>
              <w:right w:w="100" w:type="dxa"/>
            </w:tcMar>
          </w:tcPr>
          <w:p w:rsidR="004148CA" w:rsidRPr="004148CA" w:rsidRDefault="004148CA" w:rsidP="004148CA">
            <w:pPr>
              <w:widowControl w:val="0"/>
              <w:spacing w:line="360" w:lineRule="auto"/>
              <w:rPr>
                <w:sz w:val="28"/>
                <w:szCs w:val="28"/>
              </w:rPr>
            </w:pPr>
            <w:r w:rsidRPr="004148CA">
              <w:rPr>
                <w:sz w:val="28"/>
                <w:szCs w:val="28"/>
              </w:rPr>
              <w:t>Pixel 2</w:t>
            </w:r>
          </w:p>
        </w:tc>
        <w:tc>
          <w:tcPr>
            <w:tcW w:w="6236" w:type="dxa"/>
            <w:tcMar>
              <w:top w:w="100" w:type="dxa"/>
              <w:left w:w="100" w:type="dxa"/>
              <w:bottom w:w="100" w:type="dxa"/>
              <w:right w:w="100" w:type="dxa"/>
            </w:tcMar>
          </w:tcPr>
          <w:p w:rsidR="004148CA" w:rsidRPr="004148CA" w:rsidRDefault="004148CA" w:rsidP="004148CA">
            <w:pPr>
              <w:widowControl w:val="0"/>
              <w:spacing w:line="360" w:lineRule="auto"/>
              <w:rPr>
                <w:sz w:val="28"/>
                <w:szCs w:val="28"/>
              </w:rPr>
            </w:pPr>
            <w:r w:rsidRPr="004148CA">
              <w:rPr>
                <w:sz w:val="28"/>
                <w:szCs w:val="28"/>
              </w:rPr>
              <w:t>Supports 60 fps camera capture frame rate on the rear-facing camera</w:t>
            </w:r>
          </w:p>
          <w:p w:rsidR="004148CA" w:rsidRPr="004148CA" w:rsidRDefault="004148CA" w:rsidP="004148CA">
            <w:pPr>
              <w:widowControl w:val="0"/>
              <w:spacing w:line="360" w:lineRule="auto"/>
              <w:rPr>
                <w:sz w:val="28"/>
                <w:szCs w:val="28"/>
              </w:rPr>
            </w:pPr>
            <w:r w:rsidRPr="004148CA">
              <w:rPr>
                <w:sz w:val="28"/>
                <w:szCs w:val="28"/>
              </w:rPr>
              <w:t>Supports multiple GPU texture resolutions - 1080p, 720p, 480p</w:t>
            </w:r>
          </w:p>
          <w:p w:rsidR="004148CA" w:rsidRPr="004148CA" w:rsidRDefault="004148CA" w:rsidP="004148CA">
            <w:pPr>
              <w:widowControl w:val="0"/>
              <w:spacing w:line="360" w:lineRule="auto"/>
              <w:rPr>
                <w:sz w:val="28"/>
                <w:szCs w:val="28"/>
              </w:rPr>
            </w:pPr>
            <w:r w:rsidRPr="004148CA">
              <w:rPr>
                <w:sz w:val="28"/>
                <w:szCs w:val="28"/>
              </w:rPr>
              <w:t>Supports Depth API</w:t>
            </w:r>
          </w:p>
        </w:tc>
      </w:tr>
    </w:tbl>
    <w:p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Для определенного устройства </w:t>
      </w:r>
      <w:r w:rsidRPr="004148CA">
        <w:rPr>
          <w:sz w:val="28"/>
          <w:szCs w:val="28"/>
        </w:rPr>
        <w:t>Google</w:t>
      </w:r>
      <w:r w:rsidRPr="004148CA">
        <w:rPr>
          <w:sz w:val="28"/>
          <w:szCs w:val="28"/>
          <w:lang w:val="ru-RU"/>
        </w:rPr>
        <w:t xml:space="preserve"> (производитель) </w:t>
      </w:r>
      <w:r w:rsidRPr="004148CA">
        <w:rPr>
          <w:sz w:val="28"/>
          <w:szCs w:val="28"/>
        </w:rPr>
        <w:t>Pixel</w:t>
      </w:r>
      <w:r w:rsidRPr="004148CA">
        <w:rPr>
          <w:sz w:val="28"/>
          <w:szCs w:val="28"/>
          <w:lang w:val="ru-RU"/>
        </w:rPr>
        <w:t xml:space="preserve"> 2 (модель) сообщается о поддержке работы с датчиком глубины (</w:t>
      </w:r>
      <w:r w:rsidRPr="004148CA">
        <w:rPr>
          <w:sz w:val="28"/>
          <w:szCs w:val="28"/>
        </w:rPr>
        <w:t>Depth</w:t>
      </w:r>
      <w:r w:rsidRPr="004148CA">
        <w:rPr>
          <w:sz w:val="28"/>
          <w:szCs w:val="28"/>
          <w:lang w:val="ru-RU"/>
        </w:rPr>
        <w:t xml:space="preserve"> </w:t>
      </w:r>
      <w:r w:rsidRPr="004148CA">
        <w:rPr>
          <w:sz w:val="28"/>
          <w:szCs w:val="28"/>
        </w:rPr>
        <w:t>API</w:t>
      </w:r>
      <w:r w:rsidRPr="004148CA">
        <w:rPr>
          <w:sz w:val="28"/>
          <w:szCs w:val="28"/>
          <w:lang w:val="ru-RU"/>
        </w:rPr>
        <w:t xml:space="preserve">). При этом физическая реализация определения глубины неизвестна и не принципиальна, возможно в устройстве установлен специальный сенсор или несколько сенсоров или ведется реконструкция карты глубины по паре камер. Если необходимо обеспечить поддержку работы для большинства устройств (в данном контексте описывается реализация для операционной </w:t>
      </w:r>
      <w:r w:rsidRPr="004148CA">
        <w:rPr>
          <w:sz w:val="28"/>
          <w:szCs w:val="28"/>
          <w:lang w:val="ru-RU"/>
        </w:rPr>
        <w:lastRenderedPageBreak/>
        <w:t xml:space="preserve">системы </w:t>
      </w:r>
      <w:r w:rsidRPr="004148CA">
        <w:rPr>
          <w:sz w:val="28"/>
          <w:szCs w:val="28"/>
        </w:rPr>
        <w:t>Android</w:t>
      </w:r>
      <w:r w:rsidRPr="004148CA">
        <w:rPr>
          <w:sz w:val="28"/>
          <w:szCs w:val="28"/>
          <w:lang w:val="ru-RU"/>
        </w:rPr>
        <w:t xml:space="preserve">), то можно воспользоваться существующим интерфейсом </w:t>
      </w:r>
      <w:r w:rsidRPr="004148CA">
        <w:rPr>
          <w:sz w:val="28"/>
          <w:szCs w:val="28"/>
        </w:rPr>
        <w:t>Depth</w:t>
      </w:r>
      <w:r w:rsidRPr="004148CA">
        <w:rPr>
          <w:sz w:val="28"/>
          <w:szCs w:val="28"/>
          <w:lang w:val="ru-RU"/>
        </w:rPr>
        <w:t xml:space="preserve"> </w:t>
      </w:r>
      <w:r w:rsidRPr="004148CA">
        <w:rPr>
          <w:sz w:val="28"/>
          <w:szCs w:val="28"/>
        </w:rPr>
        <w:t>API</w:t>
      </w:r>
      <w:r w:rsidRPr="004148CA">
        <w:rPr>
          <w:sz w:val="28"/>
          <w:szCs w:val="28"/>
          <w:lang w:val="ru-RU"/>
        </w:rPr>
        <w:t xml:space="preserve">. </w:t>
      </w:r>
    </w:p>
    <w:p w:rsidR="004148CA" w:rsidRPr="004E73F6" w:rsidRDefault="004148CA" w:rsidP="00922B26">
      <w:pPr>
        <w:pStyle w:val="3"/>
      </w:pPr>
      <w:bookmarkStart w:id="64" w:name="_cdm0bzc3f957" w:colFirst="0" w:colLast="0"/>
      <w:bookmarkStart w:id="65" w:name="_Toc91545754"/>
      <w:bookmarkEnd w:id="64"/>
      <w:r w:rsidRPr="004E73F6">
        <w:t>Использование Android Depth API для получения данных глубины сцены</w:t>
      </w:r>
      <w:bookmarkEnd w:id="65"/>
    </w:p>
    <w:p w:rsidR="004148CA" w:rsidRPr="004148CA" w:rsidRDefault="004148CA" w:rsidP="004E73F6">
      <w:pPr>
        <w:keepNext/>
        <w:spacing w:before="240" w:after="240" w:line="360" w:lineRule="auto"/>
        <w:ind w:firstLine="708"/>
        <w:rPr>
          <w:lang w:val="ru-RU"/>
        </w:rPr>
      </w:pPr>
      <w:r w:rsidRPr="004E73F6">
        <w:rPr>
          <w:sz w:val="28"/>
          <w:szCs w:val="28"/>
        </w:rPr>
        <w:t>Depth</w:t>
      </w:r>
      <w:r w:rsidRPr="004E73F6">
        <w:rPr>
          <w:sz w:val="28"/>
          <w:szCs w:val="28"/>
          <w:lang w:val="ru-RU"/>
        </w:rPr>
        <w:t xml:space="preserve"> </w:t>
      </w:r>
      <w:r w:rsidRPr="004E73F6">
        <w:rPr>
          <w:sz w:val="28"/>
          <w:szCs w:val="28"/>
        </w:rPr>
        <w:t>API</w:t>
      </w:r>
      <w:r w:rsidRPr="004E73F6">
        <w:rPr>
          <w:sz w:val="28"/>
          <w:szCs w:val="28"/>
          <w:lang w:val="ru-RU"/>
        </w:rPr>
        <w:t xml:space="preserve"> предоставляет на выбор два метода выдачи данных - исходные или обработанные данные.</w:t>
      </w:r>
      <w:r w:rsidRPr="004148CA">
        <w:rPr>
          <w:lang w:val="ru-RU"/>
        </w:rPr>
        <w:t xml:space="preserve"> </w:t>
      </w:r>
      <w:r>
        <w:rPr>
          <w:noProof/>
        </w:rPr>
        <w:drawing>
          <wp:inline distT="114300" distB="114300" distL="114300" distR="114300" wp14:anchorId="5CE47203" wp14:editId="42F6B249">
            <wp:extent cx="5030288" cy="3474445"/>
            <wp:effectExtent l="0" t="0" r="0" b="0"/>
            <wp:docPr id="36" name="image6.png" descr="Graphical user interface, application, PowerPoi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5030288" cy="3474445"/>
                    </a:xfrm>
                    <a:prstGeom prst="rect">
                      <a:avLst/>
                    </a:prstGeom>
                    <a:ln/>
                  </pic:spPr>
                </pic:pic>
              </a:graphicData>
            </a:graphic>
          </wp:inline>
        </w:drawing>
      </w:r>
    </w:p>
    <w:p w:rsidR="004148CA" w:rsidRPr="004148CA" w:rsidRDefault="004148CA" w:rsidP="004148CA">
      <w:pPr>
        <w:pStyle w:val="af"/>
        <w:rPr>
          <w:lang w:val="ru-RU"/>
        </w:rPr>
      </w:pPr>
      <w:r w:rsidRPr="004148CA">
        <w:rPr>
          <w:lang w:val="ru-RU"/>
        </w:rPr>
        <w:t xml:space="preserve">Рисунок  </w:t>
      </w:r>
      <w:r w:rsidRPr="004C5230">
        <w:fldChar w:fldCharType="begin"/>
      </w:r>
      <w:r w:rsidRPr="004148CA">
        <w:rPr>
          <w:lang w:val="ru-RU"/>
        </w:rPr>
        <w:instrText xml:space="preserve"> </w:instrText>
      </w:r>
      <w:r w:rsidRPr="004C5230">
        <w:instrText>SEQ</w:instrText>
      </w:r>
      <w:r w:rsidRPr="004148CA">
        <w:rPr>
          <w:lang w:val="ru-RU"/>
        </w:rPr>
        <w:instrText xml:space="preserve"> Рисунок_ \* </w:instrText>
      </w:r>
      <w:r w:rsidRPr="004C5230">
        <w:instrText>ARABIC</w:instrText>
      </w:r>
      <w:r w:rsidRPr="004148CA">
        <w:rPr>
          <w:lang w:val="ru-RU"/>
        </w:rPr>
        <w:instrText xml:space="preserve"> </w:instrText>
      </w:r>
      <w:r w:rsidRPr="004C5230">
        <w:fldChar w:fldCharType="separate"/>
      </w:r>
      <w:r w:rsidRPr="004148CA">
        <w:rPr>
          <w:noProof/>
          <w:lang w:val="ru-RU"/>
        </w:rPr>
        <w:t>1</w:t>
      </w:r>
      <w:r w:rsidRPr="004C5230">
        <w:fldChar w:fldCharType="end"/>
      </w:r>
      <w:r w:rsidRPr="004148CA">
        <w:rPr>
          <w:lang w:val="ru-RU"/>
        </w:rPr>
        <w:t xml:space="preserve"> Сравнение </w:t>
      </w:r>
      <w:r w:rsidRPr="004C5230">
        <w:t>Raw</w:t>
      </w:r>
      <w:r w:rsidRPr="004148CA">
        <w:rPr>
          <w:lang w:val="ru-RU"/>
        </w:rPr>
        <w:t xml:space="preserve"> </w:t>
      </w:r>
      <w:r w:rsidRPr="004C5230">
        <w:t>Depth</w:t>
      </w:r>
      <w:r w:rsidRPr="004148CA">
        <w:rPr>
          <w:lang w:val="ru-RU"/>
        </w:rPr>
        <w:t xml:space="preserve"> </w:t>
      </w:r>
      <w:r w:rsidRPr="004C5230">
        <w:t>API</w:t>
      </w:r>
      <w:r w:rsidRPr="004148CA">
        <w:rPr>
          <w:lang w:val="ru-RU"/>
        </w:rPr>
        <w:t xml:space="preserve"> и сглаженного изображения </w:t>
      </w:r>
      <w:r w:rsidRPr="004C5230">
        <w:t>Full</w:t>
      </w:r>
      <w:r w:rsidRPr="004148CA">
        <w:rPr>
          <w:lang w:val="ru-RU"/>
        </w:rPr>
        <w:t xml:space="preserve"> </w:t>
      </w:r>
      <w:r w:rsidRPr="004C5230">
        <w:t>Depth</w:t>
      </w:r>
      <w:r w:rsidRPr="004148CA">
        <w:rPr>
          <w:lang w:val="ru-RU"/>
        </w:rPr>
        <w:t xml:space="preserve"> </w:t>
      </w:r>
      <w:r w:rsidRPr="004C5230">
        <w:t>API</w:t>
      </w:r>
    </w:p>
    <w:p w:rsidR="004148CA" w:rsidRPr="004E73F6" w:rsidRDefault="004148CA" w:rsidP="004E73F6">
      <w:pPr>
        <w:spacing w:before="240" w:after="240" w:line="360" w:lineRule="auto"/>
        <w:ind w:firstLine="708"/>
        <w:rPr>
          <w:sz w:val="28"/>
          <w:szCs w:val="28"/>
          <w:lang w:val="ru-RU"/>
        </w:rPr>
      </w:pPr>
      <w:r w:rsidRPr="004E73F6">
        <w:rPr>
          <w:i/>
          <w:sz w:val="28"/>
          <w:szCs w:val="28"/>
        </w:rPr>
        <w:t>Raw</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i/>
          <w:sz w:val="28"/>
          <w:szCs w:val="28"/>
          <w:lang w:val="ru-RU"/>
        </w:rPr>
        <w:t xml:space="preserve"> </w:t>
      </w:r>
      <w:r w:rsidRPr="004E73F6">
        <w:rPr>
          <w:sz w:val="28"/>
          <w:szCs w:val="28"/>
          <w:lang w:val="ru-RU"/>
        </w:rPr>
        <w:t xml:space="preserve">предоставляет данные глубины для изображения камеры, которые имеют высокую точность, но не всегда покрывают каждый пиксель. </w:t>
      </w:r>
      <w:r w:rsidRPr="004E73F6">
        <w:rPr>
          <w:i/>
          <w:sz w:val="28"/>
          <w:szCs w:val="28"/>
        </w:rPr>
        <w:t>Raw</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i/>
          <w:sz w:val="28"/>
          <w:szCs w:val="28"/>
          <w:lang w:val="ru-RU"/>
        </w:rPr>
        <w:t xml:space="preserve"> </w:t>
      </w:r>
      <w:r w:rsidRPr="004E73F6">
        <w:rPr>
          <w:sz w:val="28"/>
          <w:szCs w:val="28"/>
          <w:lang w:val="ru-RU"/>
        </w:rPr>
        <w:t>возвращает необработанное изображение глубины и маску достоверности для этого изображения. Необработанное изображение глубины, содержит очень точную оценку глубины для некоторых, но не всех пикселей изображения камеры. Маска достоверности - битовая маска изображения камеры, показывает пиксели, для которых нет измерений глубины, т.е. имеющих нулевую достоверность.</w:t>
      </w:r>
    </w:p>
    <w:p w:rsidR="004148CA" w:rsidRPr="004E73F6" w:rsidRDefault="004148CA" w:rsidP="004E73F6">
      <w:pPr>
        <w:spacing w:before="240" w:after="240" w:line="360" w:lineRule="auto"/>
        <w:ind w:firstLine="708"/>
        <w:rPr>
          <w:sz w:val="28"/>
          <w:szCs w:val="28"/>
          <w:lang w:val="ru-RU"/>
        </w:rPr>
      </w:pPr>
      <w:r w:rsidRPr="004E73F6">
        <w:rPr>
          <w:i/>
          <w:sz w:val="28"/>
          <w:szCs w:val="28"/>
        </w:rPr>
        <w:lastRenderedPageBreak/>
        <w:t>Full</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sz w:val="28"/>
          <w:szCs w:val="28"/>
          <w:lang w:val="ru-RU"/>
        </w:rPr>
        <w:t xml:space="preserve"> сглаживает данные и предоставляет аппроксимацию исходного изображения, но данные глубины для каждого пикселя могут быть менее точными из-за сглаживания и интерполяции оценок глубины. </w:t>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Необработанные изображения глубины вместе с соответствующими им достоверными изображениями также могут подвергаться дальнейшей обработке, что позволяет приложениям использовать только те данные глубины, которые имеют достаточную точность для их индивидуального варианта использования. Формат и размер изображений глубины одинаковы для обоих </w:t>
      </w:r>
      <w:r w:rsidRPr="004E73F6">
        <w:rPr>
          <w:sz w:val="28"/>
          <w:szCs w:val="28"/>
        </w:rPr>
        <w:t>API</w:t>
      </w:r>
      <w:r w:rsidRPr="004E73F6">
        <w:rPr>
          <w:sz w:val="28"/>
          <w:szCs w:val="28"/>
          <w:lang w:val="ru-RU"/>
        </w:rPr>
        <w:t xml:space="preserve">. </w:t>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Модели телефонов, их камеры и соответственно характеристики изображений будут значительно различаться. Независимо от качества и характеристик камеры и устройства вообще, возможно получить необходимые данные для запуска алгоритма </w:t>
      </w:r>
      <w:r w:rsidRPr="004E73F6">
        <w:rPr>
          <w:sz w:val="28"/>
          <w:szCs w:val="28"/>
        </w:rPr>
        <w:t>SLAM</w:t>
      </w:r>
      <w:r w:rsidRPr="004E73F6">
        <w:rPr>
          <w:sz w:val="28"/>
          <w:szCs w:val="28"/>
          <w:lang w:val="ru-RU"/>
        </w:rPr>
        <w:t xml:space="preserve">. С использованием </w:t>
      </w:r>
      <w:r w:rsidRPr="004E73F6">
        <w:rPr>
          <w:sz w:val="28"/>
          <w:szCs w:val="28"/>
        </w:rPr>
        <w:t>depth</w:t>
      </w:r>
      <w:r w:rsidRPr="004E73F6">
        <w:rPr>
          <w:sz w:val="28"/>
          <w:szCs w:val="28"/>
          <w:lang w:val="ru-RU"/>
        </w:rPr>
        <w:t xml:space="preserve"> </w:t>
      </w:r>
      <w:r w:rsidRPr="004E73F6">
        <w:rPr>
          <w:sz w:val="28"/>
          <w:szCs w:val="28"/>
        </w:rPr>
        <w:t>api</w:t>
      </w:r>
      <w:r w:rsidRPr="004E73F6">
        <w:rPr>
          <w:sz w:val="28"/>
          <w:szCs w:val="28"/>
          <w:lang w:val="ru-RU"/>
        </w:rPr>
        <w:t xml:space="preserve"> или напрямую от устройства можно получить данные глубины, передать их в алгоритм локализации и навигации.  </w:t>
      </w:r>
    </w:p>
    <w:p w:rsidR="004148CA" w:rsidRPr="00DD6791" w:rsidRDefault="004148CA" w:rsidP="00922B26">
      <w:pPr>
        <w:pStyle w:val="2"/>
      </w:pPr>
      <w:bookmarkStart w:id="66" w:name="_y4yfv5l01xev" w:colFirst="0" w:colLast="0"/>
      <w:bookmarkStart w:id="67" w:name="_kikwyumoju26" w:colFirst="0" w:colLast="0"/>
      <w:bookmarkStart w:id="68" w:name="_Toc91545755"/>
      <w:bookmarkEnd w:id="66"/>
      <w:bookmarkEnd w:id="67"/>
      <w:r w:rsidRPr="00DD6791">
        <w:t>Работа с данными глубины в алгоритмах SLAM</w:t>
      </w:r>
      <w:bookmarkEnd w:id="68"/>
    </w:p>
    <w:p w:rsidR="004148CA" w:rsidRDefault="004148CA" w:rsidP="004148CA">
      <w:pPr>
        <w:keepNext/>
        <w:spacing w:before="240" w:after="240"/>
      </w:pPr>
      <w:r>
        <w:rPr>
          <w:noProof/>
        </w:rPr>
        <w:drawing>
          <wp:inline distT="114300" distB="114300" distL="114300" distR="114300" wp14:anchorId="0D226228" wp14:editId="7B1C3E84">
            <wp:extent cx="5940000" cy="2146300"/>
            <wp:effectExtent l="0" t="0" r="0" b="0"/>
            <wp:docPr id="3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940000" cy="2146300"/>
                    </a:xfrm>
                    <a:prstGeom prst="rect">
                      <a:avLst/>
                    </a:prstGeom>
                    <a:ln/>
                  </pic:spPr>
                </pic:pic>
              </a:graphicData>
            </a:graphic>
          </wp:inline>
        </w:drawing>
      </w:r>
    </w:p>
    <w:p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2</w:t>
      </w:r>
      <w:r>
        <w:fldChar w:fldCharType="end"/>
      </w:r>
      <w:r>
        <w:rPr>
          <w:lang w:val="ru-RU"/>
        </w:rPr>
        <w:t xml:space="preserve"> </w:t>
      </w:r>
      <w:r w:rsidRPr="00991218">
        <w:rPr>
          <w:lang w:val="ru-RU"/>
        </w:rPr>
        <w:t>Определение характерных точек ORB</w:t>
      </w:r>
      <w:r>
        <w:rPr>
          <w:lang w:val="ru-RU"/>
        </w:rPr>
        <w:fldChar w:fldCharType="begin"/>
      </w:r>
      <w:r w:rsidR="00E330C1">
        <w:rPr>
          <w:lang w:val="ru-RU"/>
        </w:rPr>
        <w:instrText xml:space="preserve"> ADDIN ZOTERO_ITEM CSL_CITATION {"citationID":"8C8Tn3y5","properties":{"formattedCitation":"[28]","plainCitation":"[28]","noteIndex":0},"citationItems":[{"id":"E8xjfeaT/0SjXBDkC","uris":["http://zotero.org/users/local/XvQpfN4m/items/KT9SPAXZ"],"uri":["http://zotero.org/users/local/XvQpfN4m/items/KT9SPAXZ"],"itemData":{"id":52,"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Pr>
          <w:lang w:val="ru-RU"/>
        </w:rPr>
        <w:fldChar w:fldCharType="separate"/>
      </w:r>
      <w:r w:rsidR="00E330C1" w:rsidRPr="00E330C1">
        <w:rPr>
          <w:rFonts w:cs="Times New Roman"/>
          <w:lang w:val="ru-RU"/>
        </w:rPr>
        <w:t>[28]</w:t>
      </w:r>
      <w:r>
        <w:rPr>
          <w:lang w:val="ru-RU"/>
        </w:rPr>
        <w:fldChar w:fldCharType="end"/>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Для локализации и навигации необходимо первоначально получить карту. Методы SLAM, основанные на характерных точках (Feature based </w:t>
      </w:r>
      <w:r w:rsidRPr="004E73F6">
        <w:rPr>
          <w:sz w:val="28"/>
          <w:szCs w:val="28"/>
          <w:lang w:val="ru-RU"/>
        </w:rPr>
        <w:fldChar w:fldCharType="begin"/>
      </w:r>
      <w:r w:rsidR="00E330C1">
        <w:rPr>
          <w:sz w:val="28"/>
          <w:szCs w:val="28"/>
          <w:lang w:val="ru-RU"/>
        </w:rPr>
        <w:instrText xml:space="preserve"> ADDIN ZOTERO_ITEM CSL_CITATION {"citationID":"TJcYc7fs","properties":{"formattedCitation":"[29]\\uc0\\u8211{}[32]","plainCitation":"[29]–[32]","noteIndex":0},"citationItems":[{"id":"E8xjfeaT/fCkiOLpO","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id":"E8xjfeaT/0tZVnX8K","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id":"E8xjfeaT/hh2rxALr","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E8xjfeaT/T6WtlZAT","uris":["http://zotero.org/users/local/XvQpfN4m/items/976HN3QG"],"uri":["http://zotero.org/users/local/XvQpfN4m/items/976HN3QG"],"itemData":{"id":41,"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Pr="004E73F6">
        <w:rPr>
          <w:sz w:val="28"/>
          <w:szCs w:val="28"/>
          <w:lang w:val="ru-RU"/>
        </w:rPr>
        <w:fldChar w:fldCharType="separate"/>
      </w:r>
      <w:r w:rsidR="00E330C1" w:rsidRPr="00E330C1">
        <w:rPr>
          <w:sz w:val="28"/>
          <w:lang w:val="ru-RU"/>
        </w:rPr>
        <w:t>[29]–[32]</w:t>
      </w:r>
      <w:r w:rsidRPr="004E73F6">
        <w:rPr>
          <w:sz w:val="28"/>
          <w:szCs w:val="28"/>
          <w:lang w:val="ru-RU"/>
        </w:rPr>
        <w:fldChar w:fldCharType="end"/>
      </w:r>
      <w:r w:rsidRPr="004E73F6">
        <w:rPr>
          <w:sz w:val="28"/>
          <w:szCs w:val="28"/>
          <w:lang w:val="ru-RU"/>
        </w:rPr>
        <w:t xml:space="preserve">), должны определить координаты для соответствующих характерных точек чтобы на их основе потом построить карту. </w:t>
      </w:r>
      <w:r w:rsidRPr="004E73F6">
        <w:rPr>
          <w:sz w:val="28"/>
          <w:szCs w:val="28"/>
          <w:lang w:val="ru-RU"/>
        </w:rPr>
        <w:lastRenderedPageBreak/>
        <w:t>Соответственно, чтобы получить измерение глубины для любой определенной координаты (характерной точки), нужно использовать аппроксимацию карты глубины. А чтобы полученные данные были максимально точными и не зависели от точности аппроксимации, наоборот нужно использовать исходные данные без всякой аппроксимации.</w:t>
      </w:r>
    </w:p>
    <w:p w:rsidR="004148CA" w:rsidRDefault="004148CA" w:rsidP="004148CA">
      <w:pPr>
        <w:keepNext/>
        <w:spacing w:before="240" w:after="240"/>
      </w:pPr>
      <w:r>
        <w:rPr>
          <w:noProof/>
        </w:rPr>
        <w:drawing>
          <wp:inline distT="114300" distB="114300" distL="114300" distR="114300" wp14:anchorId="059751AE" wp14:editId="19254047">
            <wp:extent cx="1753687" cy="1317116"/>
            <wp:effectExtent l="0" t="0" r="0" b="0"/>
            <wp:docPr id="38" name="image3.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1753687" cy="1317116"/>
                    </a:xfrm>
                    <a:prstGeom prst="rect">
                      <a:avLst/>
                    </a:prstGeom>
                    <a:ln/>
                  </pic:spPr>
                </pic:pic>
              </a:graphicData>
            </a:graphic>
          </wp:inline>
        </w:drawing>
      </w:r>
      <w:r>
        <w:rPr>
          <w:noProof/>
        </w:rPr>
        <w:drawing>
          <wp:inline distT="114300" distB="114300" distL="114300" distR="114300" wp14:anchorId="451FA2E2" wp14:editId="69B88FB1">
            <wp:extent cx="3858713" cy="2417189"/>
            <wp:effectExtent l="0" t="0" r="0" b="0"/>
            <wp:docPr id="39" name="image4.png" descr="A picture containing text, indoor, person, pers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3858713" cy="2417189"/>
                    </a:xfrm>
                    <a:prstGeom prst="rect">
                      <a:avLst/>
                    </a:prstGeom>
                    <a:ln/>
                  </pic:spPr>
                </pic:pic>
              </a:graphicData>
            </a:graphic>
          </wp:inline>
        </w:drawing>
      </w:r>
    </w:p>
    <w:p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3</w:t>
      </w:r>
      <w:r>
        <w:fldChar w:fldCharType="end"/>
      </w:r>
      <w:r>
        <w:rPr>
          <w:lang w:val="ru-RU"/>
        </w:rPr>
        <w:t xml:space="preserve"> </w:t>
      </w:r>
      <w:r w:rsidRPr="000F5E70">
        <w:rPr>
          <w:lang w:val="ru-RU"/>
        </w:rPr>
        <w:t>Карта глубины с TOF сенсора, реконструкция 3d изображения по карте глубины</w:t>
      </w:r>
    </w:p>
    <w:p w:rsidR="004148CA" w:rsidRPr="004E73F6" w:rsidRDefault="004148CA" w:rsidP="004E73F6">
      <w:pPr>
        <w:spacing w:before="240" w:after="240" w:line="360" w:lineRule="auto"/>
        <w:ind w:firstLine="706"/>
        <w:rPr>
          <w:sz w:val="28"/>
          <w:szCs w:val="28"/>
          <w:lang w:val="ru-RU"/>
        </w:rPr>
      </w:pPr>
      <w:r w:rsidRPr="004E73F6">
        <w:rPr>
          <w:sz w:val="28"/>
          <w:szCs w:val="28"/>
          <w:lang w:val="ru-RU"/>
        </w:rPr>
        <w:t>Если рассмотреть изображение с сенсора глубины, можно заметить что в точках контура объектов нет линейной аппроксимации между глубиной объекта и фона. Если в изображении есть близкий объект и далекий фон, то чем точнее будет определен контур, тем меньше будет неправильных и пропущенных данных с датчика глубины.</w:t>
      </w:r>
    </w:p>
    <w:p w:rsidR="004148CA" w:rsidRPr="004E73F6" w:rsidRDefault="004148CA" w:rsidP="004E73F6">
      <w:pPr>
        <w:spacing w:before="240" w:after="240" w:line="360" w:lineRule="auto"/>
        <w:ind w:firstLine="706"/>
        <w:rPr>
          <w:sz w:val="28"/>
          <w:szCs w:val="28"/>
          <w:lang w:val="ru-RU"/>
        </w:rPr>
      </w:pPr>
      <w:r w:rsidRPr="004E73F6">
        <w:rPr>
          <w:sz w:val="28"/>
          <w:szCs w:val="28"/>
          <w:lang w:val="ru-RU"/>
        </w:rPr>
        <w:t xml:space="preserve">Другое наблюдение, алгоритмы </w:t>
      </w:r>
      <w:r w:rsidRPr="004E73F6">
        <w:rPr>
          <w:sz w:val="28"/>
          <w:szCs w:val="28"/>
        </w:rPr>
        <w:t>FAST</w:t>
      </w:r>
      <w:r w:rsidRPr="004E73F6">
        <w:rPr>
          <w:sz w:val="28"/>
          <w:szCs w:val="28"/>
          <w:lang w:val="ru-RU"/>
        </w:rPr>
        <w:t xml:space="preserve"> и </w:t>
      </w:r>
      <w:r w:rsidRPr="004E73F6">
        <w:rPr>
          <w:sz w:val="28"/>
          <w:szCs w:val="28"/>
        </w:rPr>
        <w:t>BRIEF</w:t>
      </w:r>
      <w:r w:rsidRPr="004E73F6">
        <w:rPr>
          <w:sz w:val="28"/>
          <w:szCs w:val="28"/>
          <w:lang w:val="ru-RU"/>
        </w:rPr>
        <w:t xml:space="preserve"> фиксируют именно положение углов/контуров объектов на изображении. Для таких характерных точек данные о глубине фактически отсутствуют, а значит метод не будет работать правильно.</w:t>
      </w:r>
    </w:p>
    <w:p w:rsidR="004148CA" w:rsidRPr="004E73F6" w:rsidRDefault="004148CA" w:rsidP="00922B26">
      <w:pPr>
        <w:pStyle w:val="3"/>
      </w:pPr>
      <w:bookmarkStart w:id="69" w:name="_pmjupt1xnwj4" w:colFirst="0" w:colLast="0"/>
      <w:bookmarkStart w:id="70" w:name="_Toc91545756"/>
      <w:bookmarkEnd w:id="69"/>
      <w:r w:rsidRPr="004E73F6">
        <w:t>Представление трехмерной карты в задачах SLAM</w:t>
      </w:r>
      <w:bookmarkEnd w:id="70"/>
    </w:p>
    <w:p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Основные типы представлений карты в задачах </w:t>
      </w:r>
      <w:r w:rsidRPr="004E73F6">
        <w:rPr>
          <w:sz w:val="28"/>
          <w:szCs w:val="28"/>
        </w:rPr>
        <w:t>SLAM</w:t>
      </w:r>
      <w:r w:rsidRPr="004E73F6">
        <w:rPr>
          <w:sz w:val="28"/>
          <w:szCs w:val="28"/>
          <w:lang w:val="ru-RU"/>
        </w:rPr>
        <w:t>:</w:t>
      </w:r>
    </w:p>
    <w:p w:rsidR="004148CA" w:rsidRPr="004E73F6" w:rsidRDefault="004148CA" w:rsidP="004E73F6">
      <w:pPr>
        <w:numPr>
          <w:ilvl w:val="0"/>
          <w:numId w:val="19"/>
        </w:numPr>
        <w:spacing w:before="240" w:line="360" w:lineRule="auto"/>
        <w:rPr>
          <w:sz w:val="28"/>
          <w:szCs w:val="28"/>
          <w:lang w:val="ru-RU"/>
        </w:rPr>
      </w:pPr>
      <w:r w:rsidRPr="004E73F6">
        <w:rPr>
          <w:sz w:val="28"/>
          <w:szCs w:val="28"/>
          <w:lang w:val="ru-RU"/>
        </w:rPr>
        <w:t>Карта препятствий (</w:t>
      </w:r>
      <w:r w:rsidRPr="004E73F6">
        <w:rPr>
          <w:sz w:val="28"/>
          <w:szCs w:val="28"/>
        </w:rPr>
        <w:t>Occupancy</w:t>
      </w:r>
      <w:r w:rsidRPr="004E73F6">
        <w:rPr>
          <w:sz w:val="28"/>
          <w:szCs w:val="28"/>
          <w:lang w:val="ru-RU"/>
        </w:rPr>
        <w:t xml:space="preserve"> </w:t>
      </w:r>
      <w:r w:rsidRPr="004E73F6">
        <w:rPr>
          <w:sz w:val="28"/>
          <w:szCs w:val="28"/>
        </w:rPr>
        <w:t>Map</w:t>
      </w:r>
      <w:r w:rsidRPr="004E73F6">
        <w:rPr>
          <w:sz w:val="28"/>
          <w:szCs w:val="28"/>
          <w:lang w:val="ru-RU"/>
        </w:rPr>
        <w:t xml:space="preserve">, </w:t>
      </w:r>
      <w:r w:rsidRPr="004E73F6">
        <w:rPr>
          <w:sz w:val="28"/>
          <w:szCs w:val="28"/>
        </w:rPr>
        <w:t>Grid</w:t>
      </w:r>
      <w:r w:rsidRPr="004E73F6">
        <w:rPr>
          <w:sz w:val="28"/>
          <w:szCs w:val="28"/>
          <w:lang w:val="ru-RU"/>
        </w:rPr>
        <w:t xml:space="preserve">) </w:t>
      </w:r>
    </w:p>
    <w:p w:rsidR="004148CA" w:rsidRPr="004E73F6" w:rsidRDefault="004148CA" w:rsidP="004E73F6">
      <w:pPr>
        <w:numPr>
          <w:ilvl w:val="0"/>
          <w:numId w:val="19"/>
        </w:numPr>
        <w:spacing w:line="360" w:lineRule="auto"/>
        <w:rPr>
          <w:sz w:val="28"/>
          <w:szCs w:val="28"/>
        </w:rPr>
      </w:pPr>
      <w:r w:rsidRPr="004E73F6">
        <w:rPr>
          <w:sz w:val="28"/>
          <w:szCs w:val="28"/>
        </w:rPr>
        <w:t xml:space="preserve">Облако точек (Point Cloud) </w:t>
      </w:r>
    </w:p>
    <w:p w:rsidR="004148CA" w:rsidRPr="004E73F6" w:rsidRDefault="004148CA" w:rsidP="004E73F6">
      <w:pPr>
        <w:numPr>
          <w:ilvl w:val="0"/>
          <w:numId w:val="19"/>
        </w:numPr>
        <w:spacing w:after="240" w:line="360" w:lineRule="auto"/>
        <w:rPr>
          <w:sz w:val="28"/>
          <w:szCs w:val="28"/>
        </w:rPr>
      </w:pPr>
      <w:r w:rsidRPr="004E73F6">
        <w:rPr>
          <w:sz w:val="28"/>
          <w:szCs w:val="28"/>
        </w:rPr>
        <w:lastRenderedPageBreak/>
        <w:t>Плотное облако точек</w:t>
      </w:r>
      <w:r w:rsidRPr="004E73F6">
        <w:rPr>
          <w:sz w:val="28"/>
          <w:szCs w:val="28"/>
          <w:lang w:val="ru-RU"/>
        </w:rPr>
        <w:t xml:space="preserve"> </w:t>
      </w:r>
      <w:r w:rsidRPr="004E73F6">
        <w:rPr>
          <w:sz w:val="28"/>
          <w:szCs w:val="28"/>
        </w:rPr>
        <w:t>(Octomap</w:t>
      </w:r>
      <w:r w:rsidRPr="004E73F6">
        <w:rPr>
          <w:sz w:val="28"/>
          <w:szCs w:val="28"/>
        </w:rPr>
        <w:fldChar w:fldCharType="begin"/>
      </w:r>
      <w:r w:rsidR="00E330C1">
        <w:rPr>
          <w:sz w:val="28"/>
          <w:szCs w:val="28"/>
        </w:rPr>
        <w:instrText xml:space="preserve"> ADDIN ZOTERO_ITEM CSL_CITATION {"citationID":"GYmsu9L6","properties":{"formattedCitation":"[33]","plainCitation":"[33]","noteIndex":0},"citationItems":[{"id":"E8xjfeaT/kqWigO3I","uris":["http://zotero.org/users/local/XvQpfN4m/items/K5B6PG8X"],"uri":["http://zotero.org/users/local/XvQpfN4m/items/K5B6PG8X"],"itemData":{"id":114,"type":"article-journal","container-title":"Autonomous Robots","DOI":"10.1007/s10514-012-9321-0","ISSN":"0929-5593, 1573-7527","issue":"3","journalAbbreviation":"Auton Robot","language":"en","page":"189-206","source":"DOI.org (Crossref)","title":"OctoMap: an efficient probabilistic 3D mapping framework based on octrees","title-short":"OctoMap","volume":"34","author":[{"family":"Hornung","given":"Armin"},{"family":"Wurm","given":"Kai M."},{"family":"Bennewitz","given":"Maren"},{"family":"Stachniss","given":"Cyrill"},{"family":"Burgard","given":"Wolfram"}],"issued":{"date-parts":[["2013",4]]}}}],"schema":"https://github.com/citation-style-language/schema/raw/master/csl-citation.json"} </w:instrText>
      </w:r>
      <w:r w:rsidRPr="004E73F6">
        <w:rPr>
          <w:sz w:val="28"/>
          <w:szCs w:val="28"/>
        </w:rPr>
        <w:fldChar w:fldCharType="separate"/>
      </w:r>
      <w:r w:rsidR="00E330C1" w:rsidRPr="00E330C1">
        <w:rPr>
          <w:sz w:val="28"/>
        </w:rPr>
        <w:t>[33]</w:t>
      </w:r>
      <w:r w:rsidRPr="004E73F6">
        <w:rPr>
          <w:sz w:val="28"/>
          <w:szCs w:val="28"/>
        </w:rPr>
        <w:fldChar w:fldCharType="end"/>
      </w:r>
      <w:r w:rsidRPr="004E73F6">
        <w:rPr>
          <w:sz w:val="28"/>
          <w:szCs w:val="28"/>
        </w:rPr>
        <w:t>, dense point cloud)</w:t>
      </w:r>
    </w:p>
    <w:p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Карты делятся на плотные и неплотные. Плотные хранят полную информацию о пространстве. Неплотные регистрируют координату для каждой записи о карте. Подходы к организации абсолютно противоположные. </w:t>
      </w:r>
    </w:p>
    <w:p w:rsidR="004E73F6" w:rsidRDefault="004148CA" w:rsidP="004E73F6">
      <w:pPr>
        <w:spacing w:before="240" w:after="240" w:line="360" w:lineRule="auto"/>
        <w:ind w:firstLine="360"/>
        <w:rPr>
          <w:sz w:val="28"/>
          <w:szCs w:val="28"/>
          <w:lang w:val="ru-RU"/>
        </w:rPr>
      </w:pPr>
      <w:r w:rsidRPr="004E73F6">
        <w:rPr>
          <w:sz w:val="28"/>
          <w:szCs w:val="28"/>
          <w:lang w:val="ru-RU"/>
        </w:rPr>
        <w:t>Плотные карты позволяют осуществлять быстрый поиск, в том числе по графу (</w:t>
      </w:r>
      <w:r w:rsidRPr="004E73F6">
        <w:rPr>
          <w:sz w:val="28"/>
          <w:szCs w:val="28"/>
        </w:rPr>
        <w:t>Octomap</w:t>
      </w:r>
      <w:r w:rsidRPr="004E73F6">
        <w:rPr>
          <w:sz w:val="28"/>
          <w:szCs w:val="28"/>
          <w:lang w:val="ru-RU"/>
        </w:rPr>
        <w:t xml:space="preserve"> - трехмерное дерево). </w:t>
      </w:r>
    </w:p>
    <w:p w:rsidR="004148CA" w:rsidRPr="004E73F6" w:rsidRDefault="004148CA" w:rsidP="004E73F6">
      <w:pPr>
        <w:spacing w:before="240" w:after="240" w:line="360" w:lineRule="auto"/>
        <w:ind w:firstLine="360"/>
        <w:rPr>
          <w:sz w:val="28"/>
          <w:szCs w:val="28"/>
          <w:lang w:val="ru-RU"/>
        </w:rPr>
      </w:pPr>
      <w:r w:rsidRPr="004E73F6">
        <w:rPr>
          <w:sz w:val="28"/>
          <w:szCs w:val="28"/>
          <w:lang w:val="ru-RU"/>
        </w:rPr>
        <w:t>В неплотных картах информация о пространстве не хранится, вместо этого используются функции кодирования которые по изображению определяют ключевые точки (дескрипторы) и ищут соответствующие дескрипторы в словаре карты. Сама карта представлена функцией отображения и графом состояний, где каждая вершина — это дескриптор в пространстве. Карта занимает меньше места, возможен быстрый поиск, но при этом теряется часть информации и невозможно напрямую сопоставить изображения.</w:t>
      </w:r>
    </w:p>
    <w:p w:rsidR="004148CA" w:rsidRDefault="004148CA" w:rsidP="004E73F6">
      <w:pPr>
        <w:keepNext/>
        <w:spacing w:before="240" w:after="240"/>
        <w:jc w:val="center"/>
      </w:pPr>
      <w:r>
        <w:rPr>
          <w:noProof/>
        </w:rPr>
        <w:drawing>
          <wp:inline distT="114300" distB="114300" distL="114300" distR="114300" wp14:anchorId="686D601A" wp14:editId="470CA760">
            <wp:extent cx="3934913" cy="2237826"/>
            <wp:effectExtent l="0" t="0" r="0" b="0"/>
            <wp:docPr id="40" name="image8.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a:stretch>
                      <a:fillRect/>
                    </a:stretch>
                  </pic:blipFill>
                  <pic:spPr>
                    <a:xfrm>
                      <a:off x="0" y="0"/>
                      <a:ext cx="3934913" cy="2237826"/>
                    </a:xfrm>
                    <a:prstGeom prst="rect">
                      <a:avLst/>
                    </a:prstGeom>
                    <a:ln/>
                  </pic:spPr>
                </pic:pic>
              </a:graphicData>
            </a:graphic>
          </wp:inline>
        </w:drawing>
      </w:r>
    </w:p>
    <w:p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4</w:t>
      </w:r>
      <w:r>
        <w:fldChar w:fldCharType="end"/>
      </w:r>
      <w:r>
        <w:rPr>
          <w:lang w:val="ru-RU"/>
        </w:rPr>
        <w:t xml:space="preserve"> Типы представления данных в методах </w:t>
      </w:r>
      <w:r>
        <w:t>SLAM</w:t>
      </w:r>
      <w:r>
        <w:fldChar w:fldCharType="begin"/>
      </w:r>
      <w:r w:rsidR="00E330C1">
        <w:rPr>
          <w:lang w:val="ru-RU"/>
        </w:rPr>
        <w:instrText xml:space="preserve"> ADDIN ZOTERO_ITEM CSL_CITATION {"citationID":"OCjTb8ZH","properties":{"formattedCitation":"[29]","plainCitation":"[29]","noteIndex":0},"citationItems":[{"id":"E8xjfeaT/fCkiOLpO","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fldChar w:fldCharType="separate"/>
      </w:r>
      <w:r w:rsidR="00E330C1" w:rsidRPr="00E330C1">
        <w:rPr>
          <w:rFonts w:cs="Times New Roman"/>
          <w:lang w:val="ru-RU"/>
        </w:rPr>
        <w:t>[29]</w:t>
      </w:r>
      <w:r>
        <w:fldChar w:fldCharType="end"/>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Существуют также промежуточные реализации, которые помимо облака точек и графа карты хранят дополнительные данные о локации.</w:t>
      </w:r>
    </w:p>
    <w:p w:rsidR="004148CA" w:rsidRPr="00DD6791" w:rsidRDefault="004148CA" w:rsidP="00922B26">
      <w:pPr>
        <w:pStyle w:val="2"/>
      </w:pPr>
      <w:bookmarkStart w:id="71" w:name="_78vqx0umhb8h" w:colFirst="0" w:colLast="0"/>
      <w:bookmarkStart w:id="72" w:name="_Toc91545757"/>
      <w:bookmarkEnd w:id="71"/>
      <w:r w:rsidRPr="00DD6791">
        <w:lastRenderedPageBreak/>
        <w:t>Использование семантической сегментации в методе SLAM</w:t>
      </w:r>
      <w:bookmarkEnd w:id="72"/>
      <w:r w:rsidRPr="00DD6791">
        <w:t xml:space="preserve"> </w:t>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Улучшить результаты работы с картой глубины можно с помощью методов сегментации изображения (</w:t>
      </w:r>
      <w:r w:rsidRPr="004E73F6">
        <w:rPr>
          <w:sz w:val="28"/>
          <w:szCs w:val="28"/>
        </w:rPr>
        <w:t>semantic</w:t>
      </w:r>
      <w:r w:rsidRPr="004E73F6">
        <w:rPr>
          <w:sz w:val="28"/>
          <w:szCs w:val="28"/>
          <w:lang w:val="ru-RU"/>
        </w:rPr>
        <w:t xml:space="preserve"> </w:t>
      </w:r>
      <w:r w:rsidRPr="004E73F6">
        <w:rPr>
          <w:sz w:val="28"/>
          <w:szCs w:val="28"/>
        </w:rPr>
        <w:t>segmentation</w:t>
      </w:r>
      <w:r w:rsidRPr="004E73F6">
        <w:rPr>
          <w:sz w:val="28"/>
          <w:szCs w:val="28"/>
          <w:lang w:val="ru-RU"/>
        </w:rPr>
        <w:t>), с помощью нейросетевых методов или аналогичными алгоритмами определяется контур объекта</w:t>
      </w:r>
      <w:r w:rsidRPr="004E73F6">
        <w:rPr>
          <w:sz w:val="28"/>
          <w:szCs w:val="28"/>
        </w:rPr>
        <w:fldChar w:fldCharType="begin"/>
      </w:r>
      <w:r w:rsidR="00E330C1">
        <w:rPr>
          <w:sz w:val="28"/>
          <w:szCs w:val="28"/>
          <w:lang w:val="ru-RU"/>
        </w:rPr>
        <w:instrText xml:space="preserve"> ADDIN ZOTERO_ITEM CSL_CITATION {"citationID":"Kh03IIwU","properties":{"formattedCitation":"[29]","plainCitation":"[29]","noteIndex":0},"citationItems":[{"id":"E8xjfeaT/fCkiOLpO","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4E73F6">
        <w:rPr>
          <w:sz w:val="28"/>
          <w:szCs w:val="28"/>
        </w:rPr>
        <w:fldChar w:fldCharType="separate"/>
      </w:r>
      <w:r w:rsidR="00E330C1" w:rsidRPr="00E330C1">
        <w:rPr>
          <w:sz w:val="28"/>
          <w:lang w:val="ru-RU"/>
        </w:rPr>
        <w:t>[29]</w:t>
      </w:r>
      <w:r w:rsidRPr="004E73F6">
        <w:rPr>
          <w:sz w:val="28"/>
          <w:szCs w:val="28"/>
        </w:rPr>
        <w:fldChar w:fldCharType="end"/>
      </w:r>
      <w:r w:rsidRPr="004E73F6">
        <w:rPr>
          <w:sz w:val="28"/>
          <w:szCs w:val="28"/>
          <w:lang w:val="ru-RU"/>
        </w:rPr>
        <w:t xml:space="preserve">. Семантическая разметка изображения позволяет правильно аппроксимировать карту глубины и получать более точную трехмерную реконструкцию и карту. </w:t>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Задача семантической разметки требует дополнительных вычислительных операций, но в целом требуется только для построения карты. </w:t>
      </w:r>
    </w:p>
    <w:p w:rsidR="004148CA" w:rsidRDefault="004148CA" w:rsidP="004148CA">
      <w:pPr>
        <w:keepNext/>
        <w:spacing w:before="240" w:after="240"/>
      </w:pPr>
      <w:r>
        <w:rPr>
          <w:noProof/>
        </w:rPr>
        <w:drawing>
          <wp:inline distT="114300" distB="114300" distL="114300" distR="114300" wp14:anchorId="4B7DF739" wp14:editId="3A822E62">
            <wp:extent cx="5939790" cy="2809875"/>
            <wp:effectExtent l="0" t="0" r="3810" b="9525"/>
            <wp:docPr id="41"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26"/>
                    <a:srcRect b="8947"/>
                    <a:stretch/>
                  </pic:blipFill>
                  <pic:spPr bwMode="auto">
                    <a:xfrm>
                      <a:off x="0" y="0"/>
                      <a:ext cx="5940000" cy="2809974"/>
                    </a:xfrm>
                    <a:prstGeom prst="rect">
                      <a:avLst/>
                    </a:prstGeom>
                    <a:ln>
                      <a:noFill/>
                    </a:ln>
                    <a:extLst>
                      <a:ext uri="{53640926-AAD7-44D8-BBD7-CCE9431645EC}">
                        <a14:shadowObscured xmlns:a14="http://schemas.microsoft.com/office/drawing/2010/main"/>
                      </a:ext>
                    </a:extLst>
                  </pic:spPr>
                </pic:pic>
              </a:graphicData>
            </a:graphic>
          </wp:inline>
        </w:drawing>
      </w:r>
    </w:p>
    <w:p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5</w:t>
      </w:r>
      <w:r>
        <w:fldChar w:fldCharType="end"/>
      </w:r>
      <w:r>
        <w:rPr>
          <w:lang w:val="ru-RU"/>
        </w:rPr>
        <w:t xml:space="preserve"> </w:t>
      </w:r>
      <w:r w:rsidRPr="00A202AC">
        <w:rPr>
          <w:lang w:val="ru-RU"/>
        </w:rPr>
        <w:t xml:space="preserve">Архитектура </w:t>
      </w:r>
      <w:r w:rsidRPr="00B83A75">
        <w:rPr>
          <w:lang w:val="ru-RU"/>
        </w:rPr>
        <w:t>Kimera</w:t>
      </w:r>
      <w:r w:rsidRPr="00A202AC">
        <w:rPr>
          <w:lang w:val="ru-RU"/>
        </w:rPr>
        <w:t xml:space="preserve">. </w:t>
      </w:r>
      <w:r w:rsidRPr="00B83A75">
        <w:rPr>
          <w:lang w:val="ru-RU"/>
        </w:rPr>
        <w:t>Kimera</w:t>
      </w:r>
      <w:r>
        <w:rPr>
          <w:lang w:val="ru-RU"/>
        </w:rPr>
        <w:t xml:space="preserve"> </w:t>
      </w:r>
      <w:r w:rsidRPr="00A202AC">
        <w:rPr>
          <w:lang w:val="ru-RU"/>
        </w:rPr>
        <w:t>использует изображения и данные IMU в качестве входных (показано слева) и выходных данных (a) оценки позы и (b-e) множественные метрико-семантические реконструкции</w:t>
      </w:r>
      <w:r>
        <w:rPr>
          <w:lang w:val="ru-RU"/>
        </w:rPr>
        <w:fldChar w:fldCharType="begin"/>
      </w:r>
      <w:r w:rsidR="00E330C1">
        <w:rPr>
          <w:lang w:val="ru-RU"/>
        </w:rPr>
        <w:instrText xml:space="preserve"> ADDIN ZOTERO_ITEM CSL_CITATION {"citationID":"0iXWzg4U","properties":{"formattedCitation":"[34]","plainCitation":"[34]","noteIndex":0},"citationItems":[{"id":"E8xjfeaT/AV7gxTsI","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Pr>
          <w:lang w:val="ru-RU"/>
        </w:rPr>
        <w:fldChar w:fldCharType="separate"/>
      </w:r>
      <w:r w:rsidR="00E330C1" w:rsidRPr="00E330C1">
        <w:rPr>
          <w:rFonts w:cs="Times New Roman"/>
          <w:lang w:val="ru-RU"/>
        </w:rPr>
        <w:t>[34]</w:t>
      </w:r>
      <w:r>
        <w:rPr>
          <w:lang w:val="ru-RU"/>
        </w:rPr>
        <w:fldChar w:fldCharType="end"/>
      </w:r>
      <w:r w:rsidRPr="00A202AC">
        <w:rPr>
          <w:lang w:val="ru-RU"/>
        </w:rPr>
        <w:t>.</w:t>
      </w:r>
    </w:p>
    <w:p w:rsidR="004148CA" w:rsidRPr="007E09F5" w:rsidRDefault="004148CA" w:rsidP="004E73F6">
      <w:pPr>
        <w:spacing w:before="240" w:after="240" w:line="360" w:lineRule="auto"/>
        <w:rPr>
          <w:sz w:val="28"/>
          <w:szCs w:val="28"/>
          <w:lang w:val="ru-RU"/>
        </w:rPr>
      </w:pPr>
      <w:r w:rsidRPr="004E73F6">
        <w:rPr>
          <w:sz w:val="28"/>
          <w:szCs w:val="28"/>
          <w:lang w:val="ru-RU"/>
        </w:rPr>
        <w:t xml:space="preserve">Примером полноценной семантической системы </w:t>
      </w:r>
      <w:r w:rsidRPr="004E73F6">
        <w:rPr>
          <w:sz w:val="28"/>
          <w:szCs w:val="28"/>
        </w:rPr>
        <w:t>SLAM</w:t>
      </w:r>
      <w:r w:rsidRPr="004E73F6">
        <w:rPr>
          <w:sz w:val="28"/>
          <w:szCs w:val="28"/>
          <w:lang w:val="ru-RU"/>
        </w:rPr>
        <w:t xml:space="preserve"> является </w:t>
      </w:r>
      <w:r w:rsidRPr="004E73F6">
        <w:rPr>
          <w:sz w:val="28"/>
          <w:szCs w:val="28"/>
        </w:rPr>
        <w:t>Kimera</w:t>
      </w:r>
      <w:r w:rsidRPr="004E73F6">
        <w:rPr>
          <w:sz w:val="28"/>
          <w:szCs w:val="28"/>
        </w:rPr>
        <w:fldChar w:fldCharType="begin"/>
      </w:r>
      <w:r w:rsidR="00E330C1">
        <w:rPr>
          <w:sz w:val="28"/>
          <w:szCs w:val="28"/>
          <w:lang w:val="ru-RU"/>
        </w:rPr>
        <w:instrText xml:space="preserve"> ADDIN ZOTERO_ITEM CSL_CITATION {"citationID":"TH3DUNuQ","properties":{"formattedCitation":"[34]","plainCitation":"[34]","noteIndex":0},"citationItems":[{"id":"E8xjfeaT/AV7gxTsI","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sidRPr="004E73F6">
        <w:rPr>
          <w:sz w:val="28"/>
          <w:szCs w:val="28"/>
        </w:rPr>
        <w:fldChar w:fldCharType="separate"/>
      </w:r>
      <w:r w:rsidR="00E330C1" w:rsidRPr="00E330C1">
        <w:rPr>
          <w:sz w:val="28"/>
          <w:lang w:val="ru-RU"/>
        </w:rPr>
        <w:t>[34]</w:t>
      </w:r>
      <w:r w:rsidRPr="004E73F6">
        <w:rPr>
          <w:sz w:val="28"/>
          <w:szCs w:val="28"/>
        </w:rPr>
        <w:fldChar w:fldCharType="end"/>
      </w:r>
      <w:r w:rsidRPr="004E73F6">
        <w:rPr>
          <w:sz w:val="28"/>
          <w:szCs w:val="28"/>
          <w:lang w:val="ru-RU"/>
        </w:rPr>
        <w:t xml:space="preserve">. Она содержит </w:t>
      </w:r>
      <w:r w:rsidRPr="007E09F5">
        <w:rPr>
          <w:sz w:val="28"/>
          <w:szCs w:val="28"/>
          <w:lang w:val="ru-RU"/>
        </w:rPr>
        <w:t xml:space="preserve">4 ключевых модуля: </w:t>
      </w:r>
    </w:p>
    <w:p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визуально инерциальная одометрия</w:t>
      </w:r>
    </w:p>
    <w:p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оптимизация графа</w:t>
      </w:r>
    </w:p>
    <w:p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построение полигональной сетки карты</w:t>
      </w:r>
    </w:p>
    <w:p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семантическая сегментация карты.</w:t>
      </w:r>
    </w:p>
    <w:p w:rsidR="004148CA" w:rsidRPr="004E73F6" w:rsidRDefault="004148CA" w:rsidP="004E73F6">
      <w:pPr>
        <w:spacing w:before="240" w:after="240" w:line="360" w:lineRule="auto"/>
        <w:ind w:firstLine="360"/>
        <w:rPr>
          <w:sz w:val="28"/>
          <w:szCs w:val="28"/>
          <w:lang w:val="ru-RU"/>
        </w:rPr>
      </w:pPr>
      <w:r w:rsidRPr="004E73F6">
        <w:rPr>
          <w:sz w:val="28"/>
          <w:szCs w:val="28"/>
          <w:lang w:val="ru-RU"/>
        </w:rPr>
        <w:lastRenderedPageBreak/>
        <w:t>В данной реализации, Kimera использует реконструкцию глубины из стерео. При хорошей производительности отдельных элементов, система позиционируется как решение для одометрии. Точность построения триангуляции геометрии порядка 0.4 м в среднем, время обновления цикла навигации 45 мс, средняя ошибка позиционирования 10-20 см.</w:t>
      </w:r>
    </w:p>
    <w:p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Семантическая карта может быть получена и без данных глубины, для </w:t>
      </w:r>
      <w:r w:rsidRPr="004E73F6">
        <w:rPr>
          <w:sz w:val="28"/>
          <w:szCs w:val="28"/>
        </w:rPr>
        <w:t>mono</w:t>
      </w:r>
      <w:r w:rsidRPr="004E73F6">
        <w:rPr>
          <w:sz w:val="28"/>
          <w:szCs w:val="28"/>
          <w:lang w:val="ru-RU"/>
        </w:rPr>
        <w:t>-</w:t>
      </w:r>
      <w:r w:rsidRPr="004E73F6">
        <w:rPr>
          <w:sz w:val="28"/>
          <w:szCs w:val="28"/>
        </w:rPr>
        <w:t>SLAM</w:t>
      </w:r>
      <w:r w:rsidRPr="004E73F6">
        <w:rPr>
          <w:sz w:val="28"/>
          <w:szCs w:val="28"/>
          <w:lang w:val="ru-RU"/>
        </w:rPr>
        <w:t xml:space="preserve"> методов</w:t>
      </w:r>
      <w:r w:rsidRPr="004E73F6">
        <w:rPr>
          <w:sz w:val="28"/>
          <w:szCs w:val="28"/>
        </w:rPr>
        <w:fldChar w:fldCharType="begin"/>
      </w:r>
      <w:r w:rsidR="00E330C1">
        <w:rPr>
          <w:sz w:val="28"/>
          <w:szCs w:val="28"/>
          <w:lang w:val="ru-RU"/>
        </w:rPr>
        <w:instrText xml:space="preserve"> ADDIN ZOTERO_ITEM CSL_CITATION {"citationID":"cnEVdVab","properties":{"formattedCitation":"[25], [31], [35]\\uc0\\u8211{}[38]","plainCitation":"[25], [31], [35]–[38]","noteIndex":0},"citationItems":[{"id":"E8xjfeaT/zrHbDu9S","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id":"E8xjfeaT/hh2rxALr","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E8xjfeaT/TDVsyC7x","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id":"E8xjfeaT/YU4aRxZ2","uris":["http://zotero.org/users/local/XvQpfN4m/items/QYQFM6RB"],"uri":["http://zotero.org/users/local/XvQpfN4m/items/QYQFM6RB"],"itemData":{"id":74,"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id":"E8xjfeaT/zBkymhxD","uris":["http://zotero.org/users/local/XvQpfN4m/items/88CNTP2W"],"uri":["http://zotero.org/users/local/XvQpfN4m/items/88CNTP2W"],"itemData":{"id":61,"type":"article-journal","container-title":"Journal of Intelligent &amp; Robotic Systems","DOI":"10.1007/s10846-018-0913-6","ISSN":"0921-0296, 1573-0409","issue":"2","journalAbbreviation":"J Intell Robot Syst","language":"en","note":"number: 2","page":"365-377","source":"DOI.org (Crossref)","title":"DS-PTAM: Distributed Stereo Parallel Tracking and Mapping SLAM System","title-short":"DS-PTAM","volume":"95","author":[{"family":"De Croce","given":"Mauro"},{"family":"Pire","given":"Taihú"},{"family":"Bergero","given":"Federico"}],"issued":{"date-parts":[["2019",8]]}}},{"id":"E8xjfeaT/6lyOdbyo","uris":["http://zotero.org/users/local/XvQpfN4m/items/KYWCRQ9S"],"uri":["http://zotero.org/users/local/XvQpfN4m/items/KYWCRQ9S"],"itemData":{"id":72,"type":"article-journal","container-title":"IEEE Transactions on Pattern Analysis and Machine Intelligence","DOI":"10.1109/TPAMI.2007.1049","ISSN":"0162-8828, 2160-9292","issue":"6","journalAbbreviation":"IEEE Trans. Pattern Anal. Mach. Intell.","note":"number: 6","page":"1052-1067","source":"DOI.org (Crossref)","title":"MonoSLAM: Real-Time Single Camera SLAM","title-short":"MonoSLAM","volume":"29","author":[{"family":"Davison","given":"Andrew J."},{"family":"Reid","given":"Ian D."},{"family":"Molton","given":"Nicholas D."},{"family":"Stasse","given":"Olivier"}],"issued":{"date-parts":[["2007",6]]}}}],"schema":"https://github.com/citation-style-language/schema/raw/master/csl-citation.json"} </w:instrText>
      </w:r>
      <w:r w:rsidRPr="004E73F6">
        <w:rPr>
          <w:sz w:val="28"/>
          <w:szCs w:val="28"/>
        </w:rPr>
        <w:fldChar w:fldCharType="separate"/>
      </w:r>
      <w:r w:rsidR="00E330C1" w:rsidRPr="00E330C1">
        <w:rPr>
          <w:sz w:val="28"/>
          <w:lang w:val="ru-RU"/>
        </w:rPr>
        <w:t>[25], [31], [35]–[38]</w:t>
      </w:r>
      <w:r w:rsidRPr="004E73F6">
        <w:rPr>
          <w:sz w:val="28"/>
          <w:szCs w:val="28"/>
        </w:rPr>
        <w:fldChar w:fldCharType="end"/>
      </w:r>
      <w:r w:rsidRPr="004E73F6">
        <w:rPr>
          <w:sz w:val="28"/>
          <w:szCs w:val="28"/>
          <w:lang w:val="ru-RU"/>
        </w:rPr>
        <w:t xml:space="preserve"> тоже возможно применять такой подход. В </w:t>
      </w:r>
      <w:r w:rsidRPr="004E73F6">
        <w:rPr>
          <w:sz w:val="28"/>
          <w:szCs w:val="28"/>
        </w:rPr>
        <w:t>Dyna</w:t>
      </w:r>
      <w:r w:rsidRPr="004E73F6">
        <w:rPr>
          <w:sz w:val="28"/>
          <w:szCs w:val="28"/>
          <w:lang w:val="ru-RU"/>
        </w:rPr>
        <w:t>-</w:t>
      </w:r>
      <w:r w:rsidRPr="004E73F6">
        <w:rPr>
          <w:sz w:val="28"/>
          <w:szCs w:val="28"/>
        </w:rPr>
        <w:t>SLAM</w:t>
      </w:r>
      <w:r w:rsidRPr="004E73F6">
        <w:rPr>
          <w:sz w:val="28"/>
          <w:szCs w:val="28"/>
        </w:rPr>
        <w:fldChar w:fldCharType="begin"/>
      </w:r>
      <w:r w:rsidR="00E330C1">
        <w:rPr>
          <w:sz w:val="28"/>
          <w:szCs w:val="28"/>
          <w:lang w:val="ru-RU"/>
        </w:rPr>
        <w:instrText xml:space="preserve"> ADDIN ZOTERO_ITEM CSL_CITATION {"citationID":"lwLNkRky","properties":{"formattedCitation":"[39]","plainCitation":"[39]","noteIndex":0},"citationItems":[{"id":"E8xjfeaT/X2BM8ViM","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4E73F6">
        <w:rPr>
          <w:sz w:val="28"/>
          <w:szCs w:val="28"/>
        </w:rPr>
        <w:fldChar w:fldCharType="separate"/>
      </w:r>
      <w:r w:rsidR="00E330C1" w:rsidRPr="00E330C1">
        <w:rPr>
          <w:sz w:val="28"/>
          <w:lang w:val="ru-RU"/>
        </w:rPr>
        <w:t>[39]</w:t>
      </w:r>
      <w:r w:rsidRPr="004E73F6">
        <w:rPr>
          <w:sz w:val="28"/>
          <w:szCs w:val="28"/>
        </w:rPr>
        <w:fldChar w:fldCharType="end"/>
      </w:r>
      <w:r w:rsidRPr="004E73F6">
        <w:rPr>
          <w:sz w:val="28"/>
          <w:szCs w:val="28"/>
          <w:lang w:val="ru-RU"/>
        </w:rPr>
        <w:t xml:space="preserve"> показывается работа метода для обычной камеры без поддержки обработки глубины в сравнении с обычным </w:t>
      </w:r>
      <w:r w:rsidRPr="004E73F6">
        <w:rPr>
          <w:sz w:val="28"/>
          <w:szCs w:val="28"/>
        </w:rPr>
        <w:t>mono</w:t>
      </w:r>
      <w:r w:rsidRPr="004E73F6">
        <w:rPr>
          <w:sz w:val="28"/>
          <w:szCs w:val="28"/>
          <w:lang w:val="ru-RU"/>
        </w:rPr>
        <w:t>-</w:t>
      </w:r>
      <w:r w:rsidRPr="004E73F6">
        <w:rPr>
          <w:sz w:val="28"/>
          <w:szCs w:val="28"/>
        </w:rPr>
        <w:t>SLAM</w:t>
      </w:r>
      <w:r w:rsidRPr="004E73F6">
        <w:rPr>
          <w:sz w:val="28"/>
          <w:szCs w:val="28"/>
          <w:lang w:val="ru-RU"/>
        </w:rPr>
        <w:t>.</w:t>
      </w:r>
    </w:p>
    <w:p w:rsidR="004148CA" w:rsidRDefault="004148CA" w:rsidP="004148CA">
      <w:pPr>
        <w:keepNext/>
        <w:spacing w:before="240" w:after="240"/>
      </w:pPr>
      <w:r>
        <w:rPr>
          <w:noProof/>
        </w:rPr>
        <w:drawing>
          <wp:inline distT="114300" distB="114300" distL="114300" distR="114300" wp14:anchorId="2F3A35ED" wp14:editId="67339425">
            <wp:extent cx="5940000" cy="1041400"/>
            <wp:effectExtent l="0" t="0" r="0" b="0"/>
            <wp:docPr id="42" name="image1.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7"/>
                    <a:srcRect/>
                    <a:stretch>
                      <a:fillRect/>
                    </a:stretch>
                  </pic:blipFill>
                  <pic:spPr>
                    <a:xfrm>
                      <a:off x="0" y="0"/>
                      <a:ext cx="5940000" cy="1041400"/>
                    </a:xfrm>
                    <a:prstGeom prst="rect">
                      <a:avLst/>
                    </a:prstGeom>
                    <a:ln/>
                  </pic:spPr>
                </pic:pic>
              </a:graphicData>
            </a:graphic>
          </wp:inline>
        </w:drawing>
      </w:r>
    </w:p>
    <w:p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6</w:t>
      </w:r>
      <w:r>
        <w:fldChar w:fldCharType="end"/>
      </w:r>
      <w:r>
        <w:rPr>
          <w:lang w:val="ru-RU"/>
        </w:rPr>
        <w:t xml:space="preserve"> </w:t>
      </w:r>
      <w:r w:rsidRPr="002C58F9">
        <w:rPr>
          <w:lang w:val="ru-RU"/>
        </w:rPr>
        <w:t xml:space="preserve">Dyna-SLAM </w:t>
      </w:r>
      <w:r>
        <w:rPr>
          <w:lang w:val="ru-RU"/>
        </w:rPr>
        <w:t xml:space="preserve">, структурная схема </w:t>
      </w:r>
      <w:r>
        <w:rPr>
          <w:lang w:val="ru-RU"/>
        </w:rPr>
        <w:fldChar w:fldCharType="begin"/>
      </w:r>
      <w:r w:rsidR="00E330C1">
        <w:rPr>
          <w:lang w:val="ru-RU"/>
        </w:rPr>
        <w:instrText xml:space="preserve"> ADDIN ZOTERO_ITEM CSL_CITATION {"citationID":"f0oGarkh","properties":{"formattedCitation":"[39]","plainCitation":"[39]","noteIndex":0},"citationItems":[{"id":"E8xjfeaT/X2BM8ViM","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Pr>
          <w:lang w:val="ru-RU"/>
        </w:rPr>
        <w:fldChar w:fldCharType="separate"/>
      </w:r>
      <w:r w:rsidR="00E330C1" w:rsidRPr="00E330C1">
        <w:rPr>
          <w:rFonts w:cs="Times New Roman"/>
          <w:lang w:val="ru-RU"/>
        </w:rPr>
        <w:t>[39]</w:t>
      </w:r>
      <w:r>
        <w:rPr>
          <w:lang w:val="ru-RU"/>
        </w:rPr>
        <w:fldChar w:fldCharType="end"/>
      </w:r>
    </w:p>
    <w:p w:rsidR="004148CA" w:rsidRPr="004148CA" w:rsidRDefault="004148CA" w:rsidP="004148CA">
      <w:pPr>
        <w:spacing w:before="240" w:after="240"/>
        <w:rPr>
          <w:lang w:val="ru-RU"/>
        </w:rPr>
      </w:pPr>
    </w:p>
    <w:p w:rsidR="004148CA" w:rsidRPr="004E73F6" w:rsidRDefault="004148CA" w:rsidP="004E73F6">
      <w:pPr>
        <w:spacing w:before="240" w:after="240" w:line="360" w:lineRule="auto"/>
        <w:ind w:firstLine="708"/>
        <w:rPr>
          <w:sz w:val="28"/>
          <w:szCs w:val="28"/>
          <w:lang w:val="ru-RU"/>
        </w:rPr>
      </w:pPr>
      <w:r w:rsidRPr="004E73F6">
        <w:rPr>
          <w:sz w:val="28"/>
          <w:szCs w:val="28"/>
        </w:rPr>
        <w:t>Dyna</w:t>
      </w:r>
      <w:r w:rsidRPr="004E73F6">
        <w:rPr>
          <w:sz w:val="28"/>
          <w:szCs w:val="28"/>
          <w:lang w:val="ru-RU"/>
        </w:rPr>
        <w:t>-</w:t>
      </w:r>
      <w:r w:rsidRPr="004E73F6">
        <w:rPr>
          <w:sz w:val="28"/>
          <w:szCs w:val="28"/>
        </w:rPr>
        <w:t>SLAM</w:t>
      </w:r>
      <w:r w:rsidRPr="004E73F6">
        <w:rPr>
          <w:sz w:val="28"/>
          <w:szCs w:val="28"/>
          <w:lang w:val="ru-RU"/>
        </w:rPr>
        <w:t xml:space="preserve"> рассматривают случай построения карты в динамическом окружении. Если по видео сгенерировать карту и попробовать осуществлять навигацию, то ничего не заработает. </w:t>
      </w:r>
    </w:p>
    <w:p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Оказывается, что люди, автомобили и другие подвижные объекты все еще являются частью карты, но не сохраняют свои местоположения на карте. В итоге можно сопоставить изображение человека и получить координату его прошлого местоположения. В случае машин получается, что существует множество одинаковых машин, и привязываться к машине как к уникальному идентификатору вообще некорректно. Соответственно надо научиться определять такие классы объектов в карте как люди и автомобили. </w:t>
      </w:r>
    </w:p>
    <w:p w:rsidR="004148CA" w:rsidRDefault="004148CA" w:rsidP="004E73F6">
      <w:pPr>
        <w:keepNext/>
        <w:spacing w:before="240" w:after="240"/>
        <w:jc w:val="center"/>
      </w:pPr>
      <w:r>
        <w:rPr>
          <w:noProof/>
        </w:rPr>
        <w:lastRenderedPageBreak/>
        <w:drawing>
          <wp:inline distT="114300" distB="114300" distL="114300" distR="114300" wp14:anchorId="40C7417C" wp14:editId="3727F70F">
            <wp:extent cx="2715712" cy="1868877"/>
            <wp:effectExtent l="0" t="0" r="0" b="0"/>
            <wp:docPr id="43"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a:srcRect/>
                    <a:stretch>
                      <a:fillRect/>
                    </a:stretch>
                  </pic:blipFill>
                  <pic:spPr>
                    <a:xfrm>
                      <a:off x="0" y="0"/>
                      <a:ext cx="2715712" cy="1868877"/>
                    </a:xfrm>
                    <a:prstGeom prst="rect">
                      <a:avLst/>
                    </a:prstGeom>
                    <a:ln/>
                  </pic:spPr>
                </pic:pic>
              </a:graphicData>
            </a:graphic>
          </wp:inline>
        </w:drawing>
      </w:r>
    </w:p>
    <w:p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7</w:t>
      </w:r>
      <w:r>
        <w:fldChar w:fldCharType="end"/>
      </w:r>
      <w:r>
        <w:rPr>
          <w:lang w:val="ru-RU"/>
        </w:rPr>
        <w:t xml:space="preserve"> </w:t>
      </w:r>
      <w:r w:rsidRPr="0099299C">
        <w:rPr>
          <w:lang w:val="ru-RU"/>
        </w:rPr>
        <w:t>Сравнение навигации методом ORB-SLAM2 (красный) и DynaSLAM (голубой) с реальной траекторией (черный)</w:t>
      </w:r>
      <w:r>
        <w:rPr>
          <w:lang w:val="ru-RU"/>
        </w:rPr>
        <w:t xml:space="preserve"> </w:t>
      </w:r>
      <w:r>
        <w:rPr>
          <w:lang w:val="ru-RU"/>
        </w:rPr>
        <w:fldChar w:fldCharType="begin"/>
      </w:r>
      <w:r w:rsidR="00E330C1">
        <w:rPr>
          <w:lang w:val="ru-RU"/>
        </w:rPr>
        <w:instrText xml:space="preserve"> ADDIN ZOTERO_ITEM CSL_CITATION {"citationID":"kuzgZQY6","properties":{"formattedCitation":"[39]","plainCitation":"[39]","noteIndex":0},"citationItems":[{"id":"E8xjfeaT/X2BM8ViM","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Pr>
          <w:lang w:val="ru-RU"/>
        </w:rPr>
        <w:fldChar w:fldCharType="separate"/>
      </w:r>
      <w:r w:rsidR="00E330C1" w:rsidRPr="00E330C1">
        <w:rPr>
          <w:rFonts w:cs="Times New Roman"/>
          <w:lang w:val="ru-RU"/>
        </w:rPr>
        <w:t>[39]</w:t>
      </w:r>
      <w:r>
        <w:rPr>
          <w:lang w:val="ru-RU"/>
        </w:rPr>
        <w:fldChar w:fldCharType="end"/>
      </w:r>
    </w:p>
    <w:p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Для примера динамического окружения, навигация методом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2 дает большую погрешность, хотя метод в целом показывает хорошую точность в нормальных условиях. Проблема возникает, потому что метод построен на предположении о статичном окружении при построении карты. </w:t>
      </w:r>
    </w:p>
    <w:p w:rsidR="004148CA" w:rsidRPr="006C7C3D" w:rsidRDefault="004148CA" w:rsidP="006C7C3D">
      <w:pPr>
        <w:spacing w:before="240" w:after="240" w:line="360" w:lineRule="auto"/>
        <w:rPr>
          <w:sz w:val="28"/>
          <w:szCs w:val="28"/>
          <w:lang w:val="ru-RU"/>
        </w:rPr>
      </w:pPr>
      <w:r w:rsidRPr="006C7C3D">
        <w:rPr>
          <w:sz w:val="28"/>
          <w:szCs w:val="28"/>
          <w:lang w:val="ru-RU"/>
        </w:rPr>
        <w:t xml:space="preserve">Автор </w:t>
      </w:r>
      <w:r w:rsidRPr="006C7C3D">
        <w:rPr>
          <w:sz w:val="28"/>
          <w:szCs w:val="28"/>
        </w:rPr>
        <w:t>DynaSLAM</w:t>
      </w:r>
      <w:r w:rsidRPr="006C7C3D">
        <w:rPr>
          <w:sz w:val="28"/>
          <w:szCs w:val="28"/>
          <w:lang w:val="ru-RU"/>
        </w:rPr>
        <w:t xml:space="preserve"> рассматривает следующие конфигурации системы:</w:t>
      </w:r>
    </w:p>
    <w:p w:rsidR="004148CA" w:rsidRPr="006C7C3D" w:rsidRDefault="004148CA" w:rsidP="006C7C3D">
      <w:pPr>
        <w:numPr>
          <w:ilvl w:val="0"/>
          <w:numId w:val="21"/>
        </w:numPr>
        <w:spacing w:before="240"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N</w:t>
      </w:r>
      <w:r w:rsidRPr="006C7C3D">
        <w:rPr>
          <w:sz w:val="28"/>
          <w:szCs w:val="28"/>
          <w:lang w:val="ru-RU"/>
        </w:rPr>
        <w:t xml:space="preserve">) — система, в которой производится только сегментация кадров с помощью </w:t>
      </w:r>
      <w:r w:rsidRPr="006C7C3D">
        <w:rPr>
          <w:sz w:val="28"/>
          <w:szCs w:val="28"/>
        </w:rPr>
        <w:t>Mask</w:t>
      </w:r>
      <w:r w:rsidRPr="006C7C3D">
        <w:rPr>
          <w:sz w:val="28"/>
          <w:szCs w:val="28"/>
          <w:lang w:val="ru-RU"/>
        </w:rPr>
        <w:t xml:space="preserve"> </w:t>
      </w:r>
      <w:r w:rsidRPr="006C7C3D">
        <w:rPr>
          <w:sz w:val="28"/>
          <w:szCs w:val="28"/>
        </w:rPr>
        <w:t>R</w:t>
      </w:r>
      <w:r w:rsidRPr="006C7C3D">
        <w:rPr>
          <w:sz w:val="28"/>
          <w:szCs w:val="28"/>
          <w:lang w:val="ru-RU"/>
        </w:rPr>
        <w:t>-</w:t>
      </w:r>
      <w:r w:rsidRPr="006C7C3D">
        <w:rPr>
          <w:sz w:val="28"/>
          <w:szCs w:val="28"/>
        </w:rPr>
        <w:t>CNN</w:t>
      </w:r>
      <w:r w:rsidRPr="006C7C3D">
        <w:rPr>
          <w:sz w:val="28"/>
          <w:szCs w:val="28"/>
        </w:rPr>
        <w:fldChar w:fldCharType="begin"/>
      </w:r>
      <w:r w:rsidR="00E330C1">
        <w:rPr>
          <w:sz w:val="28"/>
          <w:szCs w:val="28"/>
          <w:lang w:val="ru-RU"/>
        </w:rPr>
        <w:instrText xml:space="preserve"> ADDIN ZOTERO_ITEM CSL_CITATION {"citationID":"Atwiju8i","properties":{"formattedCitation":"[40]","plainCitation":"[40]","noteIndex":0},"citationItems":[{"id":"E8xjfeaT/hOF7y7BS","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6C7C3D">
        <w:rPr>
          <w:sz w:val="28"/>
          <w:szCs w:val="28"/>
        </w:rPr>
        <w:fldChar w:fldCharType="separate"/>
      </w:r>
      <w:r w:rsidR="00E330C1" w:rsidRPr="00E330C1">
        <w:rPr>
          <w:sz w:val="28"/>
          <w:lang w:val="ru-RU"/>
        </w:rPr>
        <w:t>[40]</w:t>
      </w:r>
      <w:r w:rsidRPr="006C7C3D">
        <w:rPr>
          <w:sz w:val="28"/>
          <w:szCs w:val="28"/>
        </w:rPr>
        <w:fldChar w:fldCharType="end"/>
      </w:r>
      <w:r w:rsidRPr="006C7C3D">
        <w:rPr>
          <w:sz w:val="28"/>
          <w:szCs w:val="28"/>
          <w:lang w:val="ru-RU"/>
        </w:rPr>
        <w:t>, что и является априорным выходным объектом системы.</w:t>
      </w:r>
    </w:p>
    <w:p w:rsidR="004148CA" w:rsidRPr="006C7C3D" w:rsidRDefault="004148CA" w:rsidP="006C7C3D">
      <w:pPr>
        <w:numPr>
          <w:ilvl w:val="0"/>
          <w:numId w:val="21"/>
        </w:numPr>
        <w:spacing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G</w:t>
      </w:r>
      <w:r w:rsidRPr="006C7C3D">
        <w:rPr>
          <w:sz w:val="28"/>
          <w:szCs w:val="28"/>
          <w:lang w:val="ru-RU"/>
        </w:rPr>
        <w:t xml:space="preserve">) представляет собой набор геометрических методов определения трехмерной геометрии на основе глубины изменения. </w:t>
      </w:r>
    </w:p>
    <w:p w:rsidR="004148CA" w:rsidRPr="006C7C3D" w:rsidRDefault="004148CA" w:rsidP="006C7C3D">
      <w:pPr>
        <w:numPr>
          <w:ilvl w:val="0"/>
          <w:numId w:val="21"/>
        </w:numPr>
        <w:spacing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N</w:t>
      </w:r>
      <w:r w:rsidRPr="006C7C3D">
        <w:rPr>
          <w:sz w:val="28"/>
          <w:szCs w:val="28"/>
          <w:lang w:val="ru-RU"/>
        </w:rPr>
        <w:t xml:space="preserve"> + </w:t>
      </w:r>
      <w:r w:rsidRPr="006C7C3D">
        <w:rPr>
          <w:sz w:val="28"/>
          <w:szCs w:val="28"/>
        </w:rPr>
        <w:t>G</w:t>
      </w:r>
      <w:r w:rsidRPr="006C7C3D">
        <w:rPr>
          <w:sz w:val="28"/>
          <w:szCs w:val="28"/>
          <w:lang w:val="ru-RU"/>
        </w:rPr>
        <w:t xml:space="preserve">) это система, в которой выделены динамические объекты, и объединяет одновременно геометрические и нейросетевые методы. </w:t>
      </w:r>
    </w:p>
    <w:p w:rsidR="004148CA" w:rsidRPr="006C7C3D" w:rsidRDefault="004148CA" w:rsidP="006C7C3D">
      <w:pPr>
        <w:numPr>
          <w:ilvl w:val="0"/>
          <w:numId w:val="21"/>
        </w:numPr>
        <w:spacing w:after="240" w:line="360" w:lineRule="auto"/>
        <w:rPr>
          <w:sz w:val="28"/>
          <w:szCs w:val="28"/>
          <w:lang w:val="ru-RU"/>
        </w:rPr>
      </w:pPr>
      <w:r w:rsidRPr="006C7C3D">
        <w:rPr>
          <w:sz w:val="28"/>
          <w:szCs w:val="28"/>
          <w:lang w:val="ru-RU"/>
        </w:rPr>
        <w:t>Дополнительно можно рассматривать конфигурацию (</w:t>
      </w:r>
      <w:r w:rsidRPr="006C7C3D">
        <w:rPr>
          <w:sz w:val="28"/>
          <w:szCs w:val="28"/>
        </w:rPr>
        <w:t>N</w:t>
      </w:r>
      <w:r w:rsidRPr="006C7C3D">
        <w:rPr>
          <w:sz w:val="28"/>
          <w:szCs w:val="28"/>
          <w:lang w:val="ru-RU"/>
        </w:rPr>
        <w:t xml:space="preserve"> + </w:t>
      </w:r>
      <w:r w:rsidRPr="006C7C3D">
        <w:rPr>
          <w:sz w:val="28"/>
          <w:szCs w:val="28"/>
        </w:rPr>
        <w:t>G</w:t>
      </w:r>
      <w:r w:rsidRPr="006C7C3D">
        <w:rPr>
          <w:sz w:val="28"/>
          <w:szCs w:val="28"/>
          <w:lang w:val="ru-RU"/>
        </w:rPr>
        <w:t xml:space="preserve"> + </w:t>
      </w:r>
      <w:r w:rsidRPr="006C7C3D">
        <w:rPr>
          <w:sz w:val="28"/>
          <w:szCs w:val="28"/>
        </w:rPr>
        <w:t>BI</w:t>
      </w:r>
      <w:r w:rsidRPr="006C7C3D">
        <w:rPr>
          <w:sz w:val="28"/>
          <w:szCs w:val="28"/>
          <w:lang w:val="ru-RU"/>
        </w:rPr>
        <w:t>), где выполняется закрашивание/дорисовывание фона изображения (</w:t>
      </w:r>
      <w:r w:rsidRPr="006C7C3D">
        <w:rPr>
          <w:sz w:val="28"/>
          <w:szCs w:val="28"/>
        </w:rPr>
        <w:t>BI</w:t>
      </w:r>
      <w:r w:rsidRPr="006C7C3D">
        <w:rPr>
          <w:sz w:val="28"/>
          <w:szCs w:val="28"/>
          <w:lang w:val="ru-RU"/>
        </w:rPr>
        <w:t xml:space="preserve"> </w:t>
      </w:r>
      <w:r w:rsidRPr="006C7C3D">
        <w:rPr>
          <w:sz w:val="28"/>
          <w:szCs w:val="28"/>
        </w:rPr>
        <w:t>background</w:t>
      </w:r>
      <w:r w:rsidRPr="006C7C3D">
        <w:rPr>
          <w:sz w:val="28"/>
          <w:szCs w:val="28"/>
          <w:lang w:val="ru-RU"/>
        </w:rPr>
        <w:t xml:space="preserve"> </w:t>
      </w:r>
      <w:r w:rsidRPr="006C7C3D">
        <w:rPr>
          <w:sz w:val="28"/>
          <w:szCs w:val="28"/>
        </w:rPr>
        <w:t>inpainting</w:t>
      </w:r>
      <w:r w:rsidRPr="006C7C3D">
        <w:rPr>
          <w:sz w:val="28"/>
          <w:szCs w:val="28"/>
          <w:lang w:val="ru-RU"/>
        </w:rPr>
        <w:t xml:space="preserve">) перед циклом алгоритма </w:t>
      </w:r>
      <w:r w:rsidRPr="006C7C3D">
        <w:rPr>
          <w:sz w:val="28"/>
          <w:szCs w:val="28"/>
        </w:rPr>
        <w:t>SLAM</w:t>
      </w:r>
      <w:r w:rsidRPr="006C7C3D">
        <w:rPr>
          <w:sz w:val="28"/>
          <w:szCs w:val="28"/>
          <w:lang w:val="ru-RU"/>
        </w:rPr>
        <w:t xml:space="preserve">. Мотивация для такого эксперимента заключается в том, что, если динамические области заранее закрасить известным статическим содержимым, система может работать в качестве стандартной </w:t>
      </w:r>
      <w:r w:rsidRPr="006C7C3D">
        <w:rPr>
          <w:sz w:val="28"/>
          <w:szCs w:val="28"/>
        </w:rPr>
        <w:t>SLAM</w:t>
      </w:r>
      <w:r w:rsidRPr="006C7C3D">
        <w:rPr>
          <w:sz w:val="28"/>
          <w:szCs w:val="28"/>
          <w:lang w:val="ru-RU"/>
        </w:rPr>
        <w:t xml:space="preserve">-системы в предположении статичности внешней сцены. В этом случае </w:t>
      </w:r>
      <w:r w:rsidRPr="006C7C3D">
        <w:rPr>
          <w:sz w:val="28"/>
          <w:szCs w:val="28"/>
        </w:rPr>
        <w:t>ORB</w:t>
      </w:r>
      <w:r w:rsidRPr="006C7C3D">
        <w:rPr>
          <w:sz w:val="28"/>
          <w:szCs w:val="28"/>
          <w:lang w:val="ru-RU"/>
        </w:rPr>
        <w:t xml:space="preserve"> </w:t>
      </w:r>
      <w:r w:rsidRPr="006C7C3D">
        <w:rPr>
          <w:sz w:val="28"/>
          <w:szCs w:val="28"/>
          <w:lang w:val="ru-RU"/>
        </w:rPr>
        <w:lastRenderedPageBreak/>
        <w:t xml:space="preserve">характерные точки ищутся как в реальной, так и в реконструированной области кадров, в поиске совпадений с ключевыми точками в ранее обработанных ключевых кадрах. </w:t>
      </w:r>
    </w:p>
    <w:p w:rsidR="004148CA" w:rsidRDefault="004148CA" w:rsidP="004148CA">
      <w:pPr>
        <w:keepNext/>
        <w:spacing w:before="240" w:after="240"/>
      </w:pPr>
      <w:r>
        <w:rPr>
          <w:noProof/>
        </w:rPr>
        <w:drawing>
          <wp:inline distT="114300" distB="114300" distL="114300" distR="114300" wp14:anchorId="133DB918" wp14:editId="41F27B80">
            <wp:extent cx="2586239" cy="1939680"/>
            <wp:effectExtent l="0" t="0" r="0" b="0"/>
            <wp:docPr id="44" name="image11.png" descr="A person wearing headpho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2586239" cy="1939680"/>
                    </a:xfrm>
                    <a:prstGeom prst="rect">
                      <a:avLst/>
                    </a:prstGeom>
                    <a:ln/>
                  </pic:spPr>
                </pic:pic>
              </a:graphicData>
            </a:graphic>
          </wp:inline>
        </w:drawing>
      </w:r>
      <w:r>
        <w:rPr>
          <w:noProof/>
        </w:rPr>
        <w:drawing>
          <wp:inline distT="114300" distB="114300" distL="114300" distR="114300" wp14:anchorId="0E78B6AB" wp14:editId="48047771">
            <wp:extent cx="2595361" cy="1946520"/>
            <wp:effectExtent l="0" t="0" r="0" b="0"/>
            <wp:docPr id="45" name="image5.png" descr="A person standing in fron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srcRect/>
                    <a:stretch>
                      <a:fillRect/>
                    </a:stretch>
                  </pic:blipFill>
                  <pic:spPr>
                    <a:xfrm>
                      <a:off x="0" y="0"/>
                      <a:ext cx="2595361" cy="1946520"/>
                    </a:xfrm>
                    <a:prstGeom prst="rect">
                      <a:avLst/>
                    </a:prstGeom>
                    <a:ln/>
                  </pic:spPr>
                </pic:pic>
              </a:graphicData>
            </a:graphic>
          </wp:inline>
        </w:drawing>
      </w:r>
    </w:p>
    <w:p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8</w:t>
      </w:r>
      <w:r>
        <w:fldChar w:fldCharType="end"/>
      </w:r>
      <w:r>
        <w:rPr>
          <w:lang w:val="ru-RU"/>
        </w:rPr>
        <w:t xml:space="preserve"> </w:t>
      </w:r>
      <w:r w:rsidRPr="00FF1DBC">
        <w:rPr>
          <w:lang w:val="ru-RU"/>
        </w:rPr>
        <w:t>Работа алгоритма Mask R-CNN</w:t>
      </w:r>
      <w:r>
        <w:rPr>
          <w:lang w:val="ru-RU"/>
        </w:rPr>
        <w:t xml:space="preserve"> </w:t>
      </w:r>
      <w:r>
        <w:rPr>
          <w:lang w:val="ru-RU"/>
        </w:rPr>
        <w:fldChar w:fldCharType="begin"/>
      </w:r>
      <w:r w:rsidR="00E330C1">
        <w:rPr>
          <w:lang w:val="ru-RU"/>
        </w:rPr>
        <w:instrText xml:space="preserve"> ADDIN ZOTERO_ITEM CSL_CITATION {"citationID":"5CPSEY29","properties":{"formattedCitation":"[40]","plainCitation":"[40]","noteIndex":0},"citationItems":[{"id":"E8xjfeaT/hOF7y7BS","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Pr>
          <w:lang w:val="ru-RU"/>
        </w:rPr>
        <w:fldChar w:fldCharType="separate"/>
      </w:r>
      <w:r w:rsidR="00E330C1" w:rsidRPr="00E330C1">
        <w:rPr>
          <w:rFonts w:cs="Times New Roman"/>
          <w:lang w:val="ru-RU"/>
        </w:rPr>
        <w:t>[40]</w:t>
      </w:r>
      <w:r>
        <w:rPr>
          <w:lang w:val="ru-RU"/>
        </w:rPr>
        <w:fldChar w:fldCharType="end"/>
      </w:r>
    </w:p>
    <w:p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Авторы </w:t>
      </w:r>
      <w:r w:rsidRPr="006C7C3D">
        <w:rPr>
          <w:sz w:val="28"/>
          <w:szCs w:val="28"/>
        </w:rPr>
        <w:t>DynaSLAM</w:t>
      </w:r>
      <w:r w:rsidRPr="006C7C3D">
        <w:rPr>
          <w:sz w:val="28"/>
          <w:szCs w:val="28"/>
          <w:lang w:val="ru-RU"/>
        </w:rPr>
        <w:t xml:space="preserve"> приводят статистику производительности метода в сравнении с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w:t>
      </w:r>
    </w:p>
    <w:p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Монокулярная версия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позволяет получить в среднем более точные результаты чем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с камерой глубины, но при этом требует времени на инициализацию: на наборе данных </w:t>
      </w:r>
      <w:r w:rsidRPr="006C7C3D">
        <w:rPr>
          <w:sz w:val="28"/>
          <w:szCs w:val="28"/>
        </w:rPr>
        <w:t>TUM</w:t>
      </w:r>
      <w:r w:rsidRPr="006C7C3D">
        <w:rPr>
          <w:sz w:val="28"/>
          <w:szCs w:val="28"/>
          <w:lang w:val="ru-RU"/>
        </w:rPr>
        <w:t xml:space="preserve">, время установления навигации для </w:t>
      </w:r>
      <w:r w:rsidRPr="006C7C3D">
        <w:rPr>
          <w:sz w:val="28"/>
          <w:szCs w:val="28"/>
        </w:rPr>
        <w:t>mono</w:t>
      </w:r>
      <w:r w:rsidRPr="006C7C3D">
        <w:rPr>
          <w:sz w:val="28"/>
          <w:szCs w:val="28"/>
          <w:lang w:val="ru-RU"/>
        </w:rPr>
        <w:t xml:space="preserve">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составляет порядка 13-20% от общего времени навигации. При этом </w:t>
      </w:r>
      <w:r w:rsidRPr="006C7C3D">
        <w:rPr>
          <w:sz w:val="28"/>
          <w:szCs w:val="28"/>
        </w:rPr>
        <w:t>DynaSLAM</w:t>
      </w:r>
      <w:r w:rsidRPr="006C7C3D">
        <w:rPr>
          <w:sz w:val="28"/>
          <w:szCs w:val="28"/>
          <w:lang w:val="ru-RU"/>
        </w:rPr>
        <w:t xml:space="preserve"> в монокулярной версии выдает результаты навигации порядка 97% от общего времени навигации, то есть с незначительной задержкой. </w:t>
      </w:r>
    </w:p>
    <w:p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При этом оба метода показывают примерно равнозначную точность на общем наборе данных датасета </w:t>
      </w:r>
      <w:r w:rsidRPr="006C7C3D">
        <w:rPr>
          <w:sz w:val="28"/>
          <w:szCs w:val="28"/>
        </w:rPr>
        <w:t>KITTY</w:t>
      </w:r>
      <w:r w:rsidRPr="006C7C3D">
        <w:rPr>
          <w:sz w:val="28"/>
          <w:szCs w:val="28"/>
        </w:rPr>
        <w:fldChar w:fldCharType="begin"/>
      </w:r>
      <w:r w:rsidR="00E330C1">
        <w:rPr>
          <w:sz w:val="28"/>
          <w:szCs w:val="28"/>
          <w:lang w:val="ru-RU"/>
        </w:rPr>
        <w:instrText xml:space="preserve"> ADDIN ZOTERO_ITEM CSL_CITATION {"citationID":"CINgMhU8","properties":{"formattedCitation":"[41]","plainCitation":"[41]","noteIndex":0},"citationItems":[{"id":"E8xjfeaT/JdNenCst","uris":["http://zotero.org/users/local/XvQpfN4m/items/P8JZMSAL"],"uri":["http://zotero.org/users/local/XvQpfN4m/items/P8JZMSAL"],"itemData":{"id":101,"type":"article-journal","abstract":"Image semantic segmentation is more and more being of interest for computer vision and machine learning researchers. Many applications on the rise need accurate and efficient segmentation mechanisms: autonomous driving, indoor navigation, and even virtual or augmented reality systems to name a few. This demand coincides with the rise of deep learning approaches in almost every field or application target related to computer vision, including semantic segmentation or scene understanding. This paper provides a review on deep learning methods for semantic segmentation applied to various application areas. Firstly, we describe the terminology of this field as well as mandatory background concepts. Next, the main datasets and challenges are exposed to help researchers decide which are the ones that best suit their needs and their targets. Then, existing methods are reviewed, highlighting their contributions and their significance in the field. Finally, quantitative results are given for the described methods and the datasets in which they were evaluated, following up with a discussion of the results. At last, we point out a set of promising future works and draw our own conclusions about the state of the art of semantic segmentation using deep learning techniques.","container-title":"arXiv:1704.06857 [cs]","note":"arXiv: 1704.06857","source":"arXiv.org","title":"A Review on Deep Learning Techniques Applied to Semantic Segmentation","URL":"http://arxiv.org/abs/1704.06857","author":[{"family":"Garcia-Garcia","given":"Alberto"},{"family":"Orts-Escolano","given":"Sergio"},{"family":"Oprea","given":"Sergiu"},{"family":"Villena-Martinez","given":"Victor"},{"family":"Garcia-Rodriguez","given":"Jose"}],"accessed":{"date-parts":[["2021",12,27]]},"issued":{"date-parts":[["2017",4,22]]}}}],"schema":"https://github.com/citation-style-language/schema/raw/master/csl-citation.json"} </w:instrText>
      </w:r>
      <w:r w:rsidRPr="006C7C3D">
        <w:rPr>
          <w:sz w:val="28"/>
          <w:szCs w:val="28"/>
        </w:rPr>
        <w:fldChar w:fldCharType="separate"/>
      </w:r>
      <w:r w:rsidR="00E330C1" w:rsidRPr="00E330C1">
        <w:rPr>
          <w:sz w:val="28"/>
          <w:lang w:val="ru-RU"/>
        </w:rPr>
        <w:t>[41]</w:t>
      </w:r>
      <w:r w:rsidRPr="006C7C3D">
        <w:rPr>
          <w:sz w:val="28"/>
          <w:szCs w:val="28"/>
        </w:rPr>
        <w:fldChar w:fldCharType="end"/>
      </w:r>
      <w:r w:rsidRPr="006C7C3D">
        <w:rPr>
          <w:sz w:val="28"/>
          <w:szCs w:val="28"/>
          <w:lang w:val="ru-RU"/>
        </w:rPr>
        <w:t xml:space="preserve">. </w:t>
      </w:r>
    </w:p>
    <w:p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В основе алгоритма лежит простая идея игнорировать все ключевые точки, которые принадлежат динамическим объектам. При этом за динамические объекты априорно принимаются определенные классы объектов, то есть автомобили, велосипеды и т. д. Для ситуации, где все объекты на виде движутся, игнорирование динамических объектов улучшает точность и алгоритм работает лучше, чем </w:t>
      </w:r>
      <w:r w:rsidRPr="006C7C3D">
        <w:rPr>
          <w:sz w:val="28"/>
          <w:szCs w:val="28"/>
        </w:rPr>
        <w:t>ORB</w:t>
      </w:r>
      <w:r w:rsidRPr="006C7C3D">
        <w:rPr>
          <w:sz w:val="28"/>
          <w:szCs w:val="28"/>
          <w:lang w:val="ru-RU"/>
        </w:rPr>
        <w:t>-</w:t>
      </w:r>
      <w:r w:rsidRPr="006C7C3D">
        <w:rPr>
          <w:sz w:val="28"/>
          <w:szCs w:val="28"/>
        </w:rPr>
        <w:t>SLAM</w:t>
      </w:r>
      <w:r w:rsidRPr="006C7C3D">
        <w:rPr>
          <w:sz w:val="28"/>
          <w:szCs w:val="28"/>
        </w:rPr>
        <w:fldChar w:fldCharType="begin"/>
      </w:r>
      <w:r w:rsidR="00E330C1">
        <w:rPr>
          <w:sz w:val="28"/>
          <w:szCs w:val="28"/>
          <w:lang w:val="ru-RU"/>
        </w:rPr>
        <w:instrText xml:space="preserve"> ADDIN ZOTERO_ITEM CSL_CITATION {"citationID":"0uPqnnap","properties":{"formattedCitation":"[30]","plainCitation":"[30]","noteIndex":0},"citationItems":[{"id":"E8xjfeaT/0tZVnX8K","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E330C1" w:rsidRPr="00E330C1">
        <w:rPr>
          <w:sz w:val="28"/>
          <w:lang w:val="ru-RU"/>
        </w:rPr>
        <w:t>[30]</w:t>
      </w:r>
      <w:r w:rsidRPr="006C7C3D">
        <w:rPr>
          <w:sz w:val="28"/>
          <w:szCs w:val="28"/>
        </w:rPr>
        <w:fldChar w:fldCharType="end"/>
      </w:r>
      <w:r w:rsidRPr="006C7C3D">
        <w:rPr>
          <w:sz w:val="28"/>
          <w:szCs w:val="28"/>
          <w:lang w:val="ru-RU"/>
        </w:rPr>
        <w:t xml:space="preserve">. Наоборот, на </w:t>
      </w:r>
      <w:r w:rsidRPr="006C7C3D">
        <w:rPr>
          <w:sz w:val="28"/>
          <w:szCs w:val="28"/>
          <w:lang w:val="ru-RU"/>
        </w:rPr>
        <w:lastRenderedPageBreak/>
        <w:t>последовательностях, в которых большинство зарегистрированных автомобилей и транспортных средств припаркованы (следовательно, статичны), абсолютная среднеквадратичная ошибка траектории обычно больше, так как большинство ключевых точек, используемые для отслеживания просто игнорируются, а остальные более удалены и обычно относятся к мало текстурным областям.</w:t>
      </w:r>
    </w:p>
    <w:p w:rsidR="004148CA" w:rsidRPr="006C7C3D" w:rsidRDefault="004148CA" w:rsidP="006C7C3D">
      <w:pPr>
        <w:spacing w:before="240" w:after="240" w:line="360" w:lineRule="auto"/>
        <w:ind w:firstLine="708"/>
        <w:rPr>
          <w:sz w:val="28"/>
          <w:szCs w:val="28"/>
          <w:lang w:val="ru-RU"/>
        </w:rPr>
      </w:pPr>
      <w:r w:rsidRPr="006C7C3D">
        <w:rPr>
          <w:sz w:val="28"/>
          <w:szCs w:val="28"/>
        </w:rPr>
        <w:t>DynaSLAM</w:t>
      </w:r>
      <w:r w:rsidRPr="006C7C3D">
        <w:rPr>
          <w:sz w:val="28"/>
          <w:szCs w:val="28"/>
          <w:lang w:val="ru-RU"/>
        </w:rPr>
        <w:t xml:space="preserve"> не оптимизирован не предназначен для работы в реальном времени. Однако возможность создавать карты извлекая только статическое содержимое сцены актуальна для работы в автономном режиме. Возможность классифицировать характерные точки на статичные и динамические должна позволить работать только со статической картой в реальном времени не выполняя задачу сегментации. При этом более новая версия алгоритма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3 может работать с несколькими участками карты и возможно получится интегрировать динамическую карту с помощью метода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3</w:t>
      </w:r>
      <w:r w:rsidRPr="006C7C3D">
        <w:rPr>
          <w:sz w:val="28"/>
          <w:szCs w:val="28"/>
        </w:rPr>
        <w:fldChar w:fldCharType="begin"/>
      </w:r>
      <w:r w:rsidR="00E330C1">
        <w:rPr>
          <w:sz w:val="28"/>
          <w:szCs w:val="28"/>
          <w:lang w:val="ru-RU"/>
        </w:rPr>
        <w:instrText xml:space="preserve"> ADDIN ZOTERO_ITEM CSL_CITATION {"citationID":"jEpd6eHi","properties":{"formattedCitation":"[29, p. 3]","plainCitation":"[29, p. 3]","noteIndex":0},"citationItems":[{"id":"E8xjfeaT/fCkiOLpO","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locator":"3"}],"schema":"https://github.com/citation-style-language/schema/raw/master/csl-citation.json"} </w:instrText>
      </w:r>
      <w:r w:rsidRPr="006C7C3D">
        <w:rPr>
          <w:sz w:val="28"/>
          <w:szCs w:val="28"/>
        </w:rPr>
        <w:fldChar w:fldCharType="separate"/>
      </w:r>
      <w:r w:rsidR="00E330C1" w:rsidRPr="00E330C1">
        <w:rPr>
          <w:sz w:val="28"/>
          <w:lang w:val="ru-RU"/>
        </w:rPr>
        <w:t xml:space="preserve">[29, </w:t>
      </w:r>
      <w:r w:rsidR="00E330C1" w:rsidRPr="00E330C1">
        <w:rPr>
          <w:sz w:val="28"/>
        </w:rPr>
        <w:t>p</w:t>
      </w:r>
      <w:r w:rsidR="00E330C1" w:rsidRPr="00E330C1">
        <w:rPr>
          <w:sz w:val="28"/>
          <w:lang w:val="ru-RU"/>
        </w:rPr>
        <w:t>. 3]</w:t>
      </w:r>
      <w:r w:rsidRPr="006C7C3D">
        <w:rPr>
          <w:sz w:val="28"/>
          <w:szCs w:val="28"/>
        </w:rPr>
        <w:fldChar w:fldCharType="end"/>
      </w:r>
      <w:r w:rsidRPr="006C7C3D">
        <w:rPr>
          <w:sz w:val="28"/>
          <w:szCs w:val="28"/>
          <w:lang w:val="ru-RU"/>
        </w:rPr>
        <w:t>.</w:t>
      </w:r>
    </w:p>
    <w:p w:rsidR="004148CA" w:rsidRDefault="004148CA" w:rsidP="006C7C3D">
      <w:pPr>
        <w:keepNext/>
        <w:spacing w:before="240" w:after="240"/>
        <w:jc w:val="center"/>
      </w:pPr>
      <w:r>
        <w:rPr>
          <w:noProof/>
        </w:rPr>
        <w:drawing>
          <wp:inline distT="114300" distB="114300" distL="114300" distR="114300" wp14:anchorId="6E67022A" wp14:editId="00CAF67B">
            <wp:extent cx="5940000" cy="3124200"/>
            <wp:effectExtent l="0" t="0" r="0" b="0"/>
            <wp:docPr id="46" name="image9.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5940000" cy="3124200"/>
                    </a:xfrm>
                    <a:prstGeom prst="rect">
                      <a:avLst/>
                    </a:prstGeom>
                    <a:ln/>
                  </pic:spPr>
                </pic:pic>
              </a:graphicData>
            </a:graphic>
          </wp:inline>
        </w:drawing>
      </w:r>
    </w:p>
    <w:p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9</w:t>
      </w:r>
      <w:r>
        <w:fldChar w:fldCharType="end"/>
      </w:r>
      <w:r>
        <w:rPr>
          <w:lang w:val="ru-RU"/>
        </w:rPr>
        <w:t xml:space="preserve"> </w:t>
      </w:r>
      <w:r w:rsidRPr="00142809">
        <w:rPr>
          <w:lang w:val="ru-RU"/>
        </w:rPr>
        <w:t>Структурная схема DS-SLAM</w:t>
      </w:r>
      <w:r>
        <w:rPr>
          <w:lang w:val="ru-RU"/>
        </w:rPr>
        <w:fldChar w:fldCharType="begin"/>
      </w:r>
      <w:r w:rsidR="00E330C1">
        <w:rPr>
          <w:lang w:val="ru-RU"/>
        </w:rPr>
        <w:instrText xml:space="preserve"> ADDIN ZOTERO_ITEM CSL_CITATION {"citationID":"QK0UFzhL","properties":{"formattedCitation":"[42]","plainCitation":"[42]","noteIndex":0},"citationItems":[{"id":"E8xjfeaT/xht2eaEV","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Pr>
          <w:lang w:val="ru-RU"/>
        </w:rPr>
        <w:fldChar w:fldCharType="separate"/>
      </w:r>
      <w:r w:rsidR="00E330C1" w:rsidRPr="00E330C1">
        <w:rPr>
          <w:rFonts w:cs="Times New Roman"/>
          <w:lang w:val="ru-RU"/>
        </w:rPr>
        <w:t>[42]</w:t>
      </w:r>
      <w:r>
        <w:rPr>
          <w:lang w:val="ru-RU"/>
        </w:rPr>
        <w:fldChar w:fldCharType="end"/>
      </w:r>
      <w:r w:rsidRPr="00142809">
        <w:rPr>
          <w:lang w:val="ru-RU"/>
        </w:rPr>
        <w:t>.</w:t>
      </w:r>
    </w:p>
    <w:p w:rsidR="006C7C3D" w:rsidRDefault="004148CA" w:rsidP="006C7C3D">
      <w:pPr>
        <w:spacing w:line="360" w:lineRule="auto"/>
        <w:ind w:firstLine="708"/>
        <w:rPr>
          <w:sz w:val="28"/>
          <w:szCs w:val="28"/>
          <w:lang w:val="ru-RU"/>
        </w:rPr>
      </w:pPr>
      <w:r w:rsidRPr="006C7C3D">
        <w:rPr>
          <w:sz w:val="28"/>
          <w:szCs w:val="28"/>
          <w:lang w:val="ru-RU"/>
        </w:rPr>
        <w:t xml:space="preserve">DS-SLAM: Необработанное изображение </w:t>
      </w:r>
      <w:r w:rsidRPr="006C7C3D">
        <w:rPr>
          <w:sz w:val="28"/>
          <w:szCs w:val="28"/>
        </w:rPr>
        <w:t>RGB</w:t>
      </w:r>
      <w:r w:rsidRPr="006C7C3D">
        <w:rPr>
          <w:sz w:val="28"/>
          <w:szCs w:val="28"/>
          <w:lang w:val="ru-RU"/>
        </w:rPr>
        <w:t xml:space="preserve"> используется одновременно для семантической сегментации и проверки согласованности движений. Затем удаляется шум и определяется координата объекта. </w:t>
      </w:r>
    </w:p>
    <w:p w:rsidR="004148CA" w:rsidRPr="006C7C3D" w:rsidRDefault="004148CA" w:rsidP="006C7C3D">
      <w:pPr>
        <w:spacing w:line="360" w:lineRule="auto"/>
        <w:ind w:firstLine="708"/>
        <w:rPr>
          <w:sz w:val="28"/>
          <w:szCs w:val="28"/>
          <w:lang w:val="ru-RU"/>
        </w:rPr>
      </w:pPr>
      <w:r w:rsidRPr="006C7C3D">
        <w:rPr>
          <w:sz w:val="28"/>
          <w:szCs w:val="28"/>
          <w:lang w:val="ru-RU"/>
        </w:rPr>
        <w:lastRenderedPageBreak/>
        <w:t>Семантическая карта представлена в виде октодерева и строится в независимом потоке на основе расположения объекта, карты глубины и результата семантической сегментации.</w:t>
      </w:r>
    </w:p>
    <w:p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Аналогичное решение реализовано в работе </w:t>
      </w:r>
      <w:r w:rsidRPr="006C7C3D">
        <w:rPr>
          <w:sz w:val="28"/>
          <w:szCs w:val="28"/>
        </w:rPr>
        <w:t>DS</w:t>
      </w:r>
      <w:r w:rsidRPr="006C7C3D">
        <w:rPr>
          <w:sz w:val="28"/>
          <w:szCs w:val="28"/>
          <w:lang w:val="ru-RU"/>
        </w:rPr>
        <w:t>-</w:t>
      </w:r>
      <w:r w:rsidRPr="006C7C3D">
        <w:rPr>
          <w:sz w:val="28"/>
          <w:szCs w:val="28"/>
        </w:rPr>
        <w:t>SLAM</w:t>
      </w:r>
      <w:r w:rsidRPr="006C7C3D">
        <w:rPr>
          <w:sz w:val="28"/>
          <w:szCs w:val="28"/>
          <w:lang w:val="ru-RU"/>
        </w:rPr>
        <w:t xml:space="preserve">, при этом авторы заявляют о значительном улучшении точности и стабильности метода в их эксперименте по сравнению с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2</w:t>
      </w:r>
      <w:r w:rsidRPr="006C7C3D">
        <w:rPr>
          <w:sz w:val="28"/>
          <w:szCs w:val="28"/>
        </w:rPr>
        <w:fldChar w:fldCharType="begin"/>
      </w:r>
      <w:r w:rsidR="00E330C1">
        <w:rPr>
          <w:sz w:val="28"/>
          <w:szCs w:val="28"/>
          <w:lang w:val="ru-RU"/>
        </w:rPr>
        <w:instrText xml:space="preserve"> ADDIN ZOTERO_ITEM CSL_CITATION {"citationID":"yCjEe3Of","properties":{"formattedCitation":"[30]","plainCitation":"[30]","noteIndex":0},"citationItems":[{"id":"E8xjfeaT/0tZVnX8K","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E330C1" w:rsidRPr="00E330C1">
        <w:rPr>
          <w:sz w:val="28"/>
          <w:lang w:val="ru-RU"/>
        </w:rPr>
        <w:t>[30]</w:t>
      </w:r>
      <w:r w:rsidRPr="006C7C3D">
        <w:rPr>
          <w:sz w:val="28"/>
          <w:szCs w:val="28"/>
        </w:rPr>
        <w:fldChar w:fldCharType="end"/>
      </w:r>
      <w:r w:rsidRPr="006C7C3D">
        <w:rPr>
          <w:sz w:val="28"/>
          <w:szCs w:val="28"/>
          <w:lang w:val="ru-RU"/>
        </w:rPr>
        <w:t xml:space="preserve">. Система производит семантическую сегментацию в реальном времени (59 мс на обработку одного кадра) и может определять и фильтровать движущиеся объекты. Характерные точки с движущихся объектов не добавляются в карту и не используются при локализации. На динамических последовательностях средняя точность у </w:t>
      </w:r>
      <w:r w:rsidRPr="006C7C3D">
        <w:rPr>
          <w:sz w:val="28"/>
          <w:szCs w:val="28"/>
        </w:rPr>
        <w:t>DS</w:t>
      </w:r>
      <w:r w:rsidRPr="006C7C3D">
        <w:rPr>
          <w:sz w:val="28"/>
          <w:szCs w:val="28"/>
          <w:lang w:val="ru-RU"/>
        </w:rPr>
        <w:t>-</w:t>
      </w:r>
      <w:r w:rsidRPr="006C7C3D">
        <w:rPr>
          <w:sz w:val="28"/>
          <w:szCs w:val="28"/>
        </w:rPr>
        <w:t>SLAM</w:t>
      </w:r>
      <w:r w:rsidRPr="006C7C3D">
        <w:rPr>
          <w:sz w:val="28"/>
          <w:szCs w:val="28"/>
        </w:rPr>
        <w:fldChar w:fldCharType="begin"/>
      </w:r>
      <w:r w:rsidR="00E330C1">
        <w:rPr>
          <w:sz w:val="28"/>
          <w:szCs w:val="28"/>
          <w:lang w:val="ru-RU"/>
        </w:rPr>
        <w:instrText xml:space="preserve"> ADDIN ZOTERO_ITEM CSL_CITATION {"citationID":"jivmjTjf","properties":{"formattedCitation":"[42]","plainCitation":"[42]","noteIndex":0},"citationItems":[{"id":"E8xjfeaT/xht2eaEV","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Pr="006C7C3D">
        <w:rPr>
          <w:sz w:val="28"/>
          <w:szCs w:val="28"/>
        </w:rPr>
        <w:fldChar w:fldCharType="separate"/>
      </w:r>
      <w:r w:rsidR="00E330C1" w:rsidRPr="00E330C1">
        <w:rPr>
          <w:sz w:val="28"/>
          <w:lang w:val="ru-RU"/>
        </w:rPr>
        <w:t>[42]</w:t>
      </w:r>
      <w:r w:rsidRPr="006C7C3D">
        <w:rPr>
          <w:sz w:val="28"/>
          <w:szCs w:val="28"/>
        </w:rPr>
        <w:fldChar w:fldCharType="end"/>
      </w:r>
      <w:r w:rsidRPr="006C7C3D">
        <w:rPr>
          <w:sz w:val="28"/>
          <w:szCs w:val="28"/>
          <w:lang w:val="ru-RU"/>
        </w:rPr>
        <w:t xml:space="preserve"> примерно в 2-10 раз лучше точности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2 соответственно.</w:t>
      </w:r>
    </w:p>
    <w:p w:rsidR="004148CA" w:rsidRDefault="004148CA" w:rsidP="006C7C3D">
      <w:pPr>
        <w:spacing w:before="240" w:after="240" w:line="360" w:lineRule="auto"/>
        <w:ind w:firstLine="708"/>
        <w:rPr>
          <w:sz w:val="28"/>
          <w:szCs w:val="28"/>
          <w:lang w:val="ru-RU"/>
        </w:rPr>
      </w:pPr>
      <w:r w:rsidRPr="006C7C3D">
        <w:rPr>
          <w:sz w:val="28"/>
          <w:szCs w:val="28"/>
          <w:lang w:val="ru-RU"/>
        </w:rPr>
        <w:t xml:space="preserve">При этом можно в любой момент времени перестать выполнять семантическую сегментацию и получить исходный алгоритм </w:t>
      </w:r>
      <w:r w:rsidRPr="006C7C3D">
        <w:rPr>
          <w:sz w:val="28"/>
          <w:szCs w:val="28"/>
        </w:rPr>
        <w:t>ORB</w:t>
      </w:r>
      <w:r w:rsidRPr="006C7C3D">
        <w:rPr>
          <w:sz w:val="28"/>
          <w:szCs w:val="28"/>
          <w:lang w:val="ru-RU"/>
        </w:rPr>
        <w:t>-</w:t>
      </w:r>
      <w:r w:rsidRPr="006C7C3D">
        <w:rPr>
          <w:sz w:val="28"/>
          <w:szCs w:val="28"/>
        </w:rPr>
        <w:t>SLAM</w:t>
      </w:r>
      <w:r w:rsidRPr="006C7C3D">
        <w:rPr>
          <w:sz w:val="28"/>
          <w:szCs w:val="28"/>
        </w:rPr>
        <w:fldChar w:fldCharType="begin"/>
      </w:r>
      <w:r w:rsidR="00E330C1">
        <w:rPr>
          <w:sz w:val="28"/>
          <w:szCs w:val="28"/>
          <w:lang w:val="ru-RU"/>
        </w:rPr>
        <w:instrText xml:space="preserve"> ADDIN ZOTERO_ITEM CSL_CITATION {"citationID":"dK20BclB","properties":{"formattedCitation":"[30]","plainCitation":"[30]","noteIndex":0},"citationItems":[{"id":"E8xjfeaT/0tZVnX8K","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E330C1" w:rsidRPr="00E330C1">
        <w:rPr>
          <w:sz w:val="28"/>
          <w:lang w:val="ru-RU"/>
        </w:rPr>
        <w:t>[30]</w:t>
      </w:r>
      <w:r w:rsidRPr="006C7C3D">
        <w:rPr>
          <w:sz w:val="28"/>
          <w:szCs w:val="28"/>
        </w:rPr>
        <w:fldChar w:fldCharType="end"/>
      </w:r>
      <w:r w:rsidRPr="006C7C3D">
        <w:rPr>
          <w:sz w:val="28"/>
          <w:szCs w:val="28"/>
          <w:lang w:val="ru-RU"/>
        </w:rPr>
        <w:t xml:space="preserve"> с его производительностью.</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Учет динамического окружения методами </w:t>
      </w:r>
      <w:r w:rsidRPr="00E330C1">
        <w:rPr>
          <w:rFonts w:hint="eastAsia"/>
          <w:sz w:val="28"/>
          <w:szCs w:val="28"/>
          <w:lang w:val="ru-RU"/>
        </w:rPr>
        <w:t>S</w:t>
      </w:r>
      <w:r w:rsidRPr="00E330C1">
        <w:rPr>
          <w:sz w:val="28"/>
          <w:szCs w:val="28"/>
          <w:lang w:val="ru-RU"/>
        </w:rPr>
        <w:t>LAM</w:t>
      </w:r>
    </w:p>
    <w:p w:rsidR="00E330C1" w:rsidRPr="00E330C1" w:rsidRDefault="00E330C1" w:rsidP="00E330C1">
      <w:pPr>
        <w:spacing w:before="240" w:after="240" w:line="360" w:lineRule="auto"/>
        <w:rPr>
          <w:sz w:val="28"/>
          <w:szCs w:val="28"/>
          <w:lang w:val="ru-RU"/>
        </w:rPr>
      </w:pPr>
      <w:r w:rsidRPr="00E330C1">
        <w:rPr>
          <w:sz w:val="28"/>
          <w:szCs w:val="28"/>
          <w:lang w:val="ru-RU"/>
        </w:rPr>
        <w:t>В представленных выше методах DS-SLAM</w:t>
      </w:r>
      <w:r w:rsidRPr="00E330C1">
        <w:rPr>
          <w:sz w:val="28"/>
          <w:szCs w:val="28"/>
          <w:lang w:val="ru-RU"/>
        </w:rPr>
        <w:fldChar w:fldCharType="begin"/>
      </w:r>
      <w:r>
        <w:rPr>
          <w:sz w:val="28"/>
          <w:szCs w:val="28"/>
          <w:lang w:val="ru-RU"/>
        </w:rPr>
        <w:instrText xml:space="preserve"> ADDIN ZOTERO_ITEM CSL_CITATION {"citationID":"TmqwjaAz","properties":{"formattedCitation":"[42]","plainCitation":"[42]","noteIndex":0},"citationItems":[{"id":"E8xjfeaT/xht2eaEV","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42]</w:t>
      </w:r>
      <w:r w:rsidRPr="00E330C1">
        <w:rPr>
          <w:sz w:val="28"/>
          <w:szCs w:val="28"/>
          <w:lang w:val="ru-RU"/>
        </w:rPr>
        <w:fldChar w:fldCharType="end"/>
      </w:r>
      <w:r w:rsidRPr="00E330C1">
        <w:rPr>
          <w:sz w:val="28"/>
          <w:szCs w:val="28"/>
          <w:lang w:val="ru-RU"/>
        </w:rPr>
        <w:t xml:space="preserve"> и Dyna-SLAM</w:t>
      </w:r>
      <w:r w:rsidRPr="00E330C1">
        <w:rPr>
          <w:sz w:val="28"/>
          <w:szCs w:val="28"/>
          <w:lang w:val="ru-RU"/>
        </w:rPr>
        <w:fldChar w:fldCharType="begin"/>
      </w:r>
      <w:r>
        <w:rPr>
          <w:sz w:val="28"/>
          <w:szCs w:val="28"/>
          <w:lang w:val="ru-RU"/>
        </w:rPr>
        <w:instrText xml:space="preserve"> ADDIN ZOTERO_ITEM CSL_CITATION {"citationID":"0EFL4Ynz","properties":{"formattedCitation":"[39]","plainCitation":"[39]","noteIndex":0},"citationItems":[{"id":"E8xjfeaT/X2BM8ViM","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нет полноценного динамического учета объектов сцены. </w:t>
      </w:r>
    </w:p>
    <w:p w:rsidR="00E330C1" w:rsidRPr="00E330C1" w:rsidRDefault="00E330C1" w:rsidP="00E330C1">
      <w:pPr>
        <w:spacing w:before="240" w:after="240" w:line="360" w:lineRule="auto"/>
        <w:rPr>
          <w:sz w:val="28"/>
          <w:szCs w:val="28"/>
          <w:lang w:val="ru-RU"/>
        </w:rPr>
      </w:pPr>
      <w:r w:rsidRPr="00E330C1">
        <w:rPr>
          <w:sz w:val="28"/>
          <w:szCs w:val="28"/>
          <w:lang w:val="ru-RU"/>
        </w:rPr>
        <w:t>В работе Dyna-SLAM</w:t>
      </w:r>
      <w:r w:rsidRPr="00E330C1">
        <w:rPr>
          <w:sz w:val="28"/>
          <w:szCs w:val="28"/>
          <w:lang w:val="ru-RU"/>
        </w:rPr>
        <w:fldChar w:fldCharType="begin"/>
      </w:r>
      <w:r>
        <w:rPr>
          <w:sz w:val="28"/>
          <w:szCs w:val="28"/>
          <w:lang w:val="ru-RU"/>
        </w:rPr>
        <w:instrText xml:space="preserve"> ADDIN ZOTERO_ITEM CSL_CITATION {"citationID":"glq8VZs2","properties":{"formattedCitation":"[39]","plainCitation":"[39]","noteIndex":0},"citationItems":[{"id":"E8xjfeaT/X2BM8ViM","uris":["http://zotero.org/users/local/XvQpfN4m/items/DA7GPRXZ"],"uri":["http://zotero.org/users/local/XvQpfN4m/items/DA7GPRXZ"],"itemData":{"id":"5Tf7TmKW/UteMeh32","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объекты фильтруются по классам и игнорируются, DS-SLAM отслеживает движение объектов и реконструирует статичную сцену.</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Фактически более совершенная комбинация этих методов представлена в работе </w:t>
      </w:r>
      <w:bookmarkStart w:id="73" w:name="_Hlk91597117"/>
      <w:r w:rsidRPr="00E330C1">
        <w:rPr>
          <w:sz w:val="28"/>
          <w:szCs w:val="28"/>
          <w:lang w:val="ru-RU"/>
        </w:rPr>
        <w:t xml:space="preserve">DOT </w:t>
      </w:r>
      <w:bookmarkEnd w:id="73"/>
      <w:r w:rsidRPr="00E330C1">
        <w:rPr>
          <w:sz w:val="28"/>
          <w:szCs w:val="28"/>
          <w:lang w:val="ru-RU"/>
        </w:rPr>
        <w:t>(Dynamic Object Tracking)</w:t>
      </w:r>
      <w:r w:rsidRPr="00E330C1">
        <w:rPr>
          <w:sz w:val="28"/>
          <w:szCs w:val="28"/>
          <w:lang w:val="ru-RU"/>
        </w:rPr>
        <w:fldChar w:fldCharType="begin"/>
      </w:r>
      <w:r w:rsidRPr="00E330C1">
        <w:rPr>
          <w:sz w:val="28"/>
          <w:szCs w:val="28"/>
          <w:lang w:val="ru-RU"/>
        </w:rPr>
        <w:instrText xml:space="preserve"> ADDIN ZOTERO_ITEM CSL_CITATION {"citationID":"pZ03qefG","properties":{"formattedCitation":"[43]","plainCitation":"[43]","noteIndex":0},"citationItems":[{"id":16,"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r w:rsidRPr="00E330C1">
        <w:rPr>
          <w:rFonts w:hint="eastAsia"/>
          <w:sz w:val="28"/>
          <w:szCs w:val="28"/>
          <w:lang w:val="ru-RU"/>
        </w:rPr>
        <w:t>.</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Метод DOT представляет собой высокоуровневую надстройку верхнего слоя, которая добавляется к существующим системам SLAM и может значительно повысить их надежность и точность в динамичных средах. DOT сочетает в себе семантическую сегментацию объектов сцены и методы многоракурсной </w:t>
      </w:r>
      <w:r w:rsidRPr="00E330C1">
        <w:rPr>
          <w:sz w:val="28"/>
          <w:szCs w:val="28"/>
          <w:lang w:val="ru-RU"/>
        </w:rPr>
        <w:lastRenderedPageBreak/>
        <w:t>геометрии для создания масок для динамических объектов, что позволяет любым системам SLAM, основанным на жестких моделях сцены (например feature based ORB-SLAM</w:t>
      </w:r>
      <w:r w:rsidRPr="00E330C1">
        <w:rPr>
          <w:sz w:val="28"/>
          <w:szCs w:val="28"/>
          <w:lang w:val="ru-RU"/>
        </w:rPr>
        <w:fldChar w:fldCharType="begin"/>
      </w:r>
      <w:r>
        <w:rPr>
          <w:sz w:val="28"/>
          <w:szCs w:val="28"/>
          <w:lang w:val="ru-RU"/>
        </w:rPr>
        <w:instrText xml:space="preserve"> ADDIN ZOTERO_ITEM CSL_CITATION {"citationID":"55kwDnlp","properties":{"formattedCitation":"[29]","plainCitation":"[29]","noteIndex":0},"citationItems":[{"id":"E8xjfeaT/fCkiOLpO","uris":["http://zotero.org/users/local/XvQpfN4m/items/QGE456VT"],"uri":["http://zotero.org/users/local/XvQpfN4m/items/QGE456VT"],"itemData":{"id":"5Tf7TmKW/aDTJZc1i","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E330C1">
        <w:rPr>
          <w:sz w:val="28"/>
          <w:szCs w:val="28"/>
          <w:lang w:val="ru-RU"/>
        </w:rPr>
        <w:fldChar w:fldCharType="separate"/>
      </w:r>
      <w:r w:rsidRPr="00E330C1">
        <w:rPr>
          <w:sz w:val="28"/>
          <w:szCs w:val="28"/>
          <w:lang w:val="ru-RU"/>
        </w:rPr>
        <w:t>[29]</w:t>
      </w:r>
      <w:r w:rsidRPr="00E330C1">
        <w:rPr>
          <w:sz w:val="28"/>
          <w:szCs w:val="28"/>
          <w:lang w:val="ru-RU"/>
        </w:rPr>
        <w:fldChar w:fldCharType="end"/>
      </w:r>
      <w:r w:rsidRPr="00E330C1">
        <w:rPr>
          <w:sz w:val="28"/>
          <w:szCs w:val="28"/>
          <w:lang w:val="ru-RU"/>
        </w:rPr>
        <w:t>), избегать использования дескрипторов из таких областей изображения в своей оптимизации.</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Чтобы определить, какие объекты действительно движутся, DOT сегментирует первые экземпляры потенциально динамичных объектов, а затем, с учетом оценки движения камеры, отслеживает такие объекты, минимизируя ошибку фотометрической репроекции. Такое кратковременное отслеживание повышает точность сегментации по сравнению с другими подходами. В итоге создаются только активные динамические маски. Авторы работы DOT сравнивают свою систему с исходным методом ORB-SLAM 2 без модификаций на трех публичных наборах данных. </w:t>
      </w:r>
    </w:p>
    <w:p w:rsidR="00E330C1" w:rsidRPr="00E330C1" w:rsidRDefault="00E330C1" w:rsidP="00E330C1">
      <w:pPr>
        <w:spacing w:before="240" w:after="240" w:line="360" w:lineRule="auto"/>
        <w:rPr>
          <w:sz w:val="28"/>
          <w:szCs w:val="28"/>
          <w:lang w:val="ru-RU"/>
        </w:rPr>
      </w:pPr>
      <w:r w:rsidRPr="00E330C1">
        <w:rPr>
          <w:sz w:val="28"/>
          <w:szCs w:val="28"/>
          <w:lang w:val="ru-RU"/>
        </w:rPr>
        <w:t>По результатам, модификация фильтра характерных точек с учетом динамической сцены позволяет значительно улучшает точность и устойчивость ORB-SLAM 2, особенно в высоко динамичных сценах.</w:t>
      </w:r>
    </w:p>
    <w:p w:rsidR="00E330C1" w:rsidRPr="00E330C1" w:rsidRDefault="00E330C1" w:rsidP="00E330C1">
      <w:pPr>
        <w:spacing w:before="240" w:after="240" w:line="360" w:lineRule="auto"/>
        <w:rPr>
          <w:sz w:val="28"/>
          <w:szCs w:val="28"/>
          <w:lang w:val="ru-RU"/>
        </w:rPr>
      </w:pPr>
      <w:r w:rsidRPr="00E330C1">
        <w:rPr>
          <w:sz w:val="28"/>
          <w:szCs w:val="28"/>
          <w:lang w:val="ru-RU"/>
        </w:rPr>
        <w:t>Причины такой эффективности работы метода следующие. Большинство современных систем SLAM предполагают статичную среду, где относительное положение между точками сцены не меняется (дорога, стены зданий), а единственное изменение сцены осуществляется за счет положения камеры.</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При таком допущении модели SLAM приписывают визуальные изменения исключительно относительному движению камеры относительно карты. Обычный подход </w:t>
      </w:r>
      <w:r w:rsidRPr="00E330C1">
        <w:rPr>
          <w:sz w:val="28"/>
          <w:szCs w:val="28"/>
          <w:lang w:val="ru-RU"/>
        </w:rPr>
        <w:fldChar w:fldCharType="begin"/>
      </w:r>
      <w:r>
        <w:rPr>
          <w:sz w:val="28"/>
          <w:szCs w:val="28"/>
          <w:lang w:val="ru-RU"/>
        </w:rPr>
        <w:instrText xml:space="preserve"> ADDIN ZOTERO_ITEM CSL_CITATION {"citationID":"k6CvLMcm","properties":{"formattedCitation":"[29], [30]","plainCitation":"[29], [30]","noteIndex":0},"citationItems":[{"id":"E8xjfeaT/fCkiOLpO","uris":["http://zotero.org/users/local/XvQpfN4m/items/QGE456VT"],"uri":["http://zotero.org/users/local/XvQpfN4m/items/QGE456VT"],"itemData":{"id":"5Tf7TmKW/aDTJZc1i","type":"paper-conference","abstract":"IEEE Transactions on Robotics;2015;31;5;10.1109/TRO.2015.2463671","publisher":"IEEE","title":"ORB-SLAM: A Versatile and Accurate Monocular SLAM System","author":[{"family":"Mur-Artal","given":"Raul"},{"family":"Montiel","given":"J. M. M."},{"family":"Tardos","given":"Juan D."}],"issued":{"date-parts":[["2021"]]}}},{"id":"E8xjfeaT/0tZVnX8K","uris":["http://zotero.org/users/local/XvQpfN4m/items/8RG8G4L3"],"uri":["http://zotero.org/users/local/XvQpfN4m/items/8RG8G4L3"],"itemData":{"id":"5Tf7TmKW/tCBCcWzK","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E330C1">
        <w:rPr>
          <w:sz w:val="28"/>
          <w:szCs w:val="28"/>
          <w:lang w:val="ru-RU"/>
        </w:rPr>
        <w:fldChar w:fldCharType="separate"/>
      </w:r>
      <w:r w:rsidRPr="00E330C1">
        <w:rPr>
          <w:sz w:val="28"/>
          <w:szCs w:val="28"/>
          <w:lang w:val="ru-RU"/>
        </w:rPr>
        <w:t>[29], [30]</w:t>
      </w:r>
      <w:r w:rsidRPr="00E330C1">
        <w:rPr>
          <w:sz w:val="28"/>
          <w:szCs w:val="28"/>
          <w:lang w:val="ru-RU"/>
        </w:rPr>
        <w:fldChar w:fldCharType="end"/>
      </w:r>
      <w:r w:rsidRPr="00E330C1">
        <w:rPr>
          <w:sz w:val="28"/>
          <w:szCs w:val="28"/>
          <w:lang w:val="ru-RU"/>
        </w:rPr>
        <w:t xml:space="preserve"> заключается в моделировании динамических областей как выбросов шума, игнорируя которые в процессе отслеживания позы и построения карты получается получить решаемую задачу минимизации графа. Однако в течение времени определения нескольких ключевых кадров (порядка секунды работы метода), пока такие динамические области не будут отброшены как выбросы, их данные </w:t>
      </w:r>
      <w:r w:rsidRPr="00E330C1">
        <w:rPr>
          <w:sz w:val="28"/>
          <w:szCs w:val="28"/>
          <w:lang w:val="ru-RU"/>
        </w:rPr>
        <w:lastRenderedPageBreak/>
        <w:t>используются в оптимизации SLAM, что вносит ошибки и несоответствия в оценку карты и положения камеры. Таким образом необходимо пересчитывать все неправильные изменения в карте за последние несколько циклов работы метода.</w:t>
      </w:r>
    </w:p>
    <w:p w:rsidR="00E330C1" w:rsidRPr="00E330C1" w:rsidRDefault="00E330C1" w:rsidP="00E330C1">
      <w:pPr>
        <w:spacing w:before="240" w:after="240" w:line="360" w:lineRule="auto"/>
        <w:rPr>
          <w:sz w:val="28"/>
          <w:szCs w:val="28"/>
          <w:lang w:val="ru-RU"/>
        </w:rPr>
      </w:pPr>
      <w:r w:rsidRPr="00E330C1">
        <w:rPr>
          <w:sz w:val="28"/>
          <w:szCs w:val="28"/>
          <w:lang w:val="ru-RU"/>
        </w:rPr>
        <w:t>Более того, для методов SLAM на основе признаков, которые отслеживают небольшое числа характерных точек изображения, ошибки, вызванные относительно небольшим числом совпадений в динамических областях, являются значимыми и могут привести к сбою системы.</w:t>
      </w:r>
    </w:p>
    <w:p w:rsidR="00E330C1" w:rsidRPr="00E330C1" w:rsidRDefault="00E330C1" w:rsidP="00E330C1">
      <w:pPr>
        <w:spacing w:before="240" w:after="240" w:line="360" w:lineRule="auto"/>
        <w:rPr>
          <w:sz w:val="28"/>
          <w:szCs w:val="28"/>
          <w:lang w:val="ru-RU"/>
        </w:rPr>
      </w:pPr>
      <w:r w:rsidRPr="00E330C1">
        <w:rPr>
          <w:sz w:val="28"/>
          <w:szCs w:val="28"/>
          <w:lang w:val="ru-RU"/>
        </w:rPr>
        <w:t>В реальных условиях, окружение в которых должен работать робот, двигаться машина или пешеход с системой навигации, далеко не статичны. В качестве показательных примеров можно привести автономную навигацию автомобилей, AR в многолюдных сценах. Более того, плохая текстура окружения в плохих погодных условиях делает системы SLAM нестабильными в присутствии теней или других объектов. Разработка систем SLAM, достаточно надежных для работы в высоко динамичных средах, необходима для многих приложений.</w:t>
      </w:r>
    </w:p>
    <w:p w:rsidR="00E330C1" w:rsidRPr="00E330C1" w:rsidRDefault="00E330C1" w:rsidP="00E330C1">
      <w:pPr>
        <w:spacing w:before="240" w:after="240" w:line="360" w:lineRule="auto"/>
        <w:rPr>
          <w:sz w:val="28"/>
          <w:szCs w:val="28"/>
          <w:lang w:val="ru-RU"/>
        </w:rPr>
      </w:pPr>
      <w:r w:rsidRPr="00E330C1">
        <w:rPr>
          <w:sz w:val="28"/>
          <w:szCs w:val="28"/>
          <w:lang w:val="ru-RU"/>
        </w:rPr>
        <w:t>Необходима процедура, которая гарантированно при необходимости будет повышать устойчивость визуальной системы SLAM в динамических средах.</w:t>
      </w:r>
    </w:p>
    <w:p w:rsidR="00E330C1" w:rsidRPr="00E330C1" w:rsidRDefault="00E330C1" w:rsidP="00E330C1">
      <w:pPr>
        <w:spacing w:before="240" w:after="240" w:line="360" w:lineRule="auto"/>
        <w:rPr>
          <w:sz w:val="28"/>
          <w:szCs w:val="28"/>
          <w:lang w:val="ru-RU"/>
        </w:rPr>
      </w:pPr>
      <w:r w:rsidRPr="00E330C1">
        <w:rPr>
          <w:sz w:val="28"/>
          <w:szCs w:val="28"/>
          <w:lang w:val="ru-RU"/>
        </w:rPr>
        <w:t>Представленная в работе DOT система "Динамического отслеживания объектов" (DOT)</w:t>
      </w:r>
      <w:r w:rsidRPr="00E330C1">
        <w:rPr>
          <w:sz w:val="28"/>
          <w:szCs w:val="28"/>
          <w:lang w:val="ru-RU"/>
        </w:rPr>
        <w:fldChar w:fldCharType="begin"/>
      </w:r>
      <w:r w:rsidRPr="00E330C1">
        <w:rPr>
          <w:sz w:val="28"/>
          <w:szCs w:val="28"/>
          <w:lang w:val="ru-RU"/>
        </w:rPr>
        <w:instrText xml:space="preserve"> ADDIN ZOTERO_ITEM CSL_CITATION {"citationID":"N8odcPly","properties":{"formattedCitation":"[43]","plainCitation":"[43]","noteIndex":0},"citationItems":[{"id":16,"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r w:rsidRPr="00E330C1">
        <w:rPr>
          <w:sz w:val="28"/>
          <w:szCs w:val="28"/>
          <w:lang w:val="ru-RU"/>
        </w:rPr>
        <w:t xml:space="preserve"> которая сочетает в себе сегментацию экземпляров с многоракурсной геометрией для отслеживания движения камеры, а также движения динамических объектов, используя прямые методы работы с изображениями позволяет контролировать стабильность работы алгоритма в динамических сценах. </w:t>
      </w:r>
    </w:p>
    <w:p w:rsidR="00E330C1" w:rsidRPr="00E330C1" w:rsidRDefault="00E330C1" w:rsidP="00E330C1">
      <w:pPr>
        <w:spacing w:before="240" w:after="240" w:line="360" w:lineRule="auto"/>
        <w:rPr>
          <w:sz w:val="28"/>
          <w:szCs w:val="28"/>
          <w:lang w:val="ru-RU"/>
        </w:rPr>
      </w:pPr>
      <w:r w:rsidRPr="00E330C1">
        <w:rPr>
          <w:sz w:val="28"/>
          <w:szCs w:val="28"/>
          <w:lang w:val="ru-RU"/>
        </w:rPr>
        <w:t>Результатом такой предварительной обработки является маска, содержащая динамические части каждого изображения, которую система SLAM может использовать, чтобы избежать установления соответствий в таких областях.</w:t>
      </w:r>
    </w:p>
    <w:p w:rsidR="00E330C1" w:rsidRPr="00E330C1" w:rsidRDefault="00E330C1" w:rsidP="00E330C1">
      <w:pPr>
        <w:spacing w:before="240" w:after="240" w:line="360" w:lineRule="auto"/>
        <w:rPr>
          <w:sz w:val="28"/>
          <w:szCs w:val="28"/>
          <w:lang w:val="ru-RU"/>
        </w:rPr>
      </w:pPr>
      <w:r w:rsidRPr="00E330C1">
        <w:rPr>
          <w:sz w:val="28"/>
          <w:szCs w:val="28"/>
          <w:lang w:val="ru-RU"/>
        </w:rPr>
        <w:lastRenderedPageBreak/>
        <w:t xml:space="preserve">Экспериментальные результаты на трех различных публичных наборах данных показывают, что такая комбинация семантической сегментации и геометрического слежения превосходит современные достижения в динамических сценах. Важный факт того, что DOT реализована как независимый внешний модуль и, следовательно, легко подключается к существующим системам SLAM позволяет рассматривать такую модификацию системы как потенциальный модуль для использования в системе локализации и навигации. </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Поскольку DOT включает кратковременное отслеживание маски динамических объектов, не применяется сегментация всех кадров в последовательности, а только ключевых кадров, что значительно экономит вычисления. </w:t>
      </w:r>
    </w:p>
    <w:p w:rsidR="00E330C1" w:rsidRPr="00E330C1" w:rsidRDefault="00E330C1" w:rsidP="00E330C1">
      <w:pPr>
        <w:spacing w:before="240" w:after="240" w:line="360" w:lineRule="auto"/>
        <w:rPr>
          <w:sz w:val="28"/>
          <w:szCs w:val="28"/>
          <w:lang w:val="ru-RU"/>
        </w:rPr>
      </w:pPr>
      <w:r w:rsidRPr="00E330C1">
        <w:rPr>
          <w:sz w:val="28"/>
          <w:szCs w:val="28"/>
          <w:lang w:val="ru-RU"/>
        </w:rPr>
        <w:t>Наконец, хотя DOT предназначен и обучен в первую очередь конкретно для применения в автомобильной навигации, такая стратегия может быть использована и в других приложениях.</w:t>
      </w:r>
    </w:p>
    <w:p w:rsidR="00E330C1" w:rsidRPr="00E330C1" w:rsidRDefault="00E330C1" w:rsidP="00E330C1">
      <w:pPr>
        <w:spacing w:before="240" w:after="240" w:line="360" w:lineRule="auto"/>
        <w:rPr>
          <w:sz w:val="28"/>
          <w:szCs w:val="28"/>
          <w:lang w:val="ru-RU"/>
        </w:rPr>
      </w:pPr>
      <w:r w:rsidRPr="00E330C1">
        <w:rPr>
          <w:sz w:val="28"/>
          <w:szCs w:val="28"/>
          <w:lang w:val="ru-RU"/>
        </w:rPr>
        <w:t>Алгоритмы SLAM адаптированные для работы в динамических средах</w:t>
      </w:r>
    </w:p>
    <w:p w:rsidR="00E330C1" w:rsidRPr="00E330C1" w:rsidRDefault="00E330C1" w:rsidP="00E330C1">
      <w:pPr>
        <w:spacing w:before="240" w:after="240" w:line="360" w:lineRule="auto"/>
        <w:rPr>
          <w:sz w:val="28"/>
          <w:szCs w:val="28"/>
          <w:lang w:val="ru-RU"/>
        </w:rPr>
      </w:pPr>
      <w:r w:rsidRPr="00E330C1">
        <w:rPr>
          <w:sz w:val="28"/>
          <w:szCs w:val="28"/>
          <w:lang w:val="ru-RU"/>
        </w:rPr>
        <w:t>SLAM в динамических средах решается в основном методами из трех основных категорий.</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Первая категория, наиболее общая, моделирует сцену как набор нежестких частей, включая, таким образом, деформируемые и динамические объекты </w:t>
      </w:r>
      <w:r w:rsidRPr="00E330C1">
        <w:rPr>
          <w:sz w:val="28"/>
          <w:szCs w:val="28"/>
          <w:lang w:val="ru-RU"/>
        </w:rPr>
        <w:fldChar w:fldCharType="begin"/>
      </w:r>
      <w:r w:rsidRPr="00E330C1">
        <w:rPr>
          <w:sz w:val="28"/>
          <w:szCs w:val="28"/>
          <w:lang w:val="ru-RU"/>
        </w:rPr>
        <w:instrText xml:space="preserve"> ADDIN ZOTERO_ITEM CSL_CITATION {"citationID":"YpWaYQgF","properties":{"formattedCitation":"[44]\\uc0\\u8211{}[46]","plainCitation":"[44]–[46]","noteIndex":0},"citationItems":[{"id":123,"uris":["http://zotero.org/users/local/TinZTSqN/items/SY7RHYUB"],"uri":["http://zotero.org/users/local/TinZTSqN/items/SY7RHYUB"],"itemData":{"id":123,"type":"paper-conference","DOI":"10.1109/CVPR.2015.7298631","page":"343-352","title":"DynamicFusion: Reconstruction and tracking of non-rigid scenes in real-time","author":[{"family":"Newcombe","given":"Richard"},{"family":"Fox","given":"Dieter"},{"family":"Seitz","given":"Steven"}],"issued":{"date-parts":[["2015",6]]}}},{"id":117,"uris":["http://zotero.org/users/local/TinZTSqN/items/F3FHHADY"],"uri":["http://zotero.org/users/local/TinZTSqN/items/F3FHHADY"],"itemData":{"id":117,"type":"chapter","container-title":"Computer Vision – ECCV 2016","event-place":"Cham","ISBN":"978-3-319-46483-1","language":"en","note":"collection-title: Lecture Notes in Computer Science\nDOI: 10.1007/978-3-319-46484-8_22","page":"362-379","publisher":"Springer International Publishing","publisher-place":"Cham","source":"DOI.org (Crossref)","title":"VolumeDeform: Real-Time Volumetric Non-rigid Reconstruction","title-short":"VolumeDeform","URL":"http://link.springer.com/10.1007/978-3-319-46484-8_22","volume":"9912","editor":[{"family":"Leibe","given":"Bastian"},{"family":"Matas","given":"Jiri"},{"family":"Sebe","given":"Nicu"},{"family":"Welling","given":"Max"}],"author":[{"family":"Innmann","given":"Matthias"},{"family":"Zollhöfer","given":"Michael"},{"family":"Nießner","given":"Matthias"},{"family":"Theobalt","given":"Christian"},{"family":"Stamminger","given":"Marc"}],"accessed":{"date-parts":[["2021",12,28]]},"issued":{"date-parts":[["2016"]]}}},{"id":104,"uris":["http://zotero.org/users/local/TinZTSqN/items/4BM6D2GC"],"uri":["http://zotero.org/users/local/TinZTSqN/items/4BM6D2GC"],"itemData":{"id":104,"type":"article-journal","container-title":"IEEE Transactions on Robotics","DOI":"10.1109/TRO.2020.3020739","ISSN":"1552-3098, 1941-0468","issue":"1","journalAbbreviation":"IEEE Trans. Robot.","page":"291-303","source":"DOI.org (Crossref)","title":"DefSLAM: Tracking and Mapping of Deforming Scenes From Monocular Sequences","title-short":"DefSLAM","volume":"37","author":[{"family":"Lamarca","given":"Jose"},{"family":"Parashar","given":"Shaifali"},{"family":"Bartoli","given":"Adrien"},{"family":"Montiel","given":"J. M. M."}],"issued":{"date-parts":[["2021",2]]}}}],"schema":"https://github.com/citation-style-language/schema/raw/master/csl-citation.json"} </w:instrText>
      </w:r>
      <w:r w:rsidRPr="00E330C1">
        <w:rPr>
          <w:sz w:val="28"/>
          <w:szCs w:val="28"/>
          <w:lang w:val="ru-RU"/>
        </w:rPr>
        <w:fldChar w:fldCharType="separate"/>
      </w:r>
      <w:r w:rsidRPr="00E330C1">
        <w:rPr>
          <w:sz w:val="28"/>
          <w:szCs w:val="28"/>
          <w:lang w:val="ru-RU"/>
        </w:rPr>
        <w:t>[44]–[46]</w:t>
      </w:r>
      <w:r w:rsidRPr="00E330C1">
        <w:rPr>
          <w:sz w:val="28"/>
          <w:szCs w:val="28"/>
          <w:lang w:val="ru-RU"/>
        </w:rPr>
        <w:fldChar w:fldCharType="end"/>
      </w:r>
      <w:r w:rsidRPr="00E330C1">
        <w:rPr>
          <w:sz w:val="28"/>
          <w:szCs w:val="28"/>
          <w:lang w:val="ru-RU"/>
        </w:rPr>
        <w:t>.</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Такое решение получается наиболее общим, но также является наиболее затратным в вычислениях. </w:t>
      </w:r>
    </w:p>
    <w:p w:rsidR="00E330C1" w:rsidRPr="00E330C1" w:rsidRDefault="00E330C1" w:rsidP="00E330C1">
      <w:pPr>
        <w:spacing w:before="240" w:after="240" w:line="360" w:lineRule="auto"/>
        <w:rPr>
          <w:sz w:val="28"/>
          <w:szCs w:val="28"/>
          <w:lang w:val="ru-RU"/>
        </w:rPr>
      </w:pPr>
      <w:r w:rsidRPr="00E330C1">
        <w:rPr>
          <w:sz w:val="28"/>
          <w:szCs w:val="28"/>
          <w:lang w:val="ru-RU"/>
        </w:rPr>
        <w:t>В качестве ограничения и фокуса, для задач навигации и локализации будем предполагать внутриобъектную жесткость (автомобили, стены включаются в модель, люди не включаются в карту), что является предпосылкой для двух других категорий динамических визуальных SLAM.</w:t>
      </w:r>
    </w:p>
    <w:p w:rsidR="00E330C1" w:rsidRPr="00E330C1" w:rsidRDefault="00E330C1" w:rsidP="00E330C1">
      <w:pPr>
        <w:spacing w:before="240" w:after="240" w:line="360" w:lineRule="auto"/>
        <w:rPr>
          <w:sz w:val="28"/>
          <w:szCs w:val="28"/>
          <w:lang w:val="ru-RU"/>
        </w:rPr>
      </w:pPr>
      <w:r w:rsidRPr="00E330C1">
        <w:rPr>
          <w:sz w:val="28"/>
          <w:szCs w:val="28"/>
          <w:lang w:val="ru-RU"/>
        </w:rPr>
        <w:lastRenderedPageBreak/>
        <w:t xml:space="preserve">Вторая категория направлена на повышение точности и надежности визуального SLAM путем реконструкции только статической части сцены. </w:t>
      </w:r>
    </w:p>
    <w:p w:rsidR="00E330C1" w:rsidRPr="00E330C1" w:rsidRDefault="00E330C1" w:rsidP="00E330C1">
      <w:pPr>
        <w:spacing w:before="240" w:after="240" w:line="360" w:lineRule="auto"/>
        <w:rPr>
          <w:sz w:val="28"/>
          <w:szCs w:val="28"/>
          <w:lang w:val="ru-RU"/>
        </w:rPr>
      </w:pPr>
      <w:r w:rsidRPr="00E330C1">
        <w:rPr>
          <w:sz w:val="28"/>
          <w:szCs w:val="28"/>
          <w:lang w:val="ru-RU"/>
        </w:rPr>
        <w:t>Динамические объекты сегментируются и учитываются для отслеживания позы камеры и оценки карты. В этом направлении DynaSLAM</w:t>
      </w:r>
      <w:r w:rsidRPr="00E330C1">
        <w:rPr>
          <w:sz w:val="28"/>
          <w:szCs w:val="28"/>
          <w:lang w:val="ru-RU"/>
        </w:rPr>
        <w:fldChar w:fldCharType="begin"/>
      </w:r>
      <w:r>
        <w:rPr>
          <w:sz w:val="28"/>
          <w:szCs w:val="28"/>
          <w:lang w:val="ru-RU"/>
        </w:rPr>
        <w:instrText xml:space="preserve"> ADDIN ZOTERO_ITEM CSL_CITATION {"citationID":"pSk5WaYA","properties":{"formattedCitation":"[39]","plainCitation":"[39]","noteIndex":0},"citationItems":[{"id":"E8xjfeaT/X2BM8ViM","uris":["http://zotero.org/users/local/XvQpfN4m/items/DA7GPRXZ"],"uri":["http://zotero.org/users/local/XvQpfN4m/items/DA7GPRXZ"],"itemData":{"id":"5Tf7TmKW/UteMeh32","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построенная на базе ORB-SLAM2 </w:t>
      </w:r>
      <w:r w:rsidRPr="00E330C1">
        <w:rPr>
          <w:sz w:val="28"/>
          <w:szCs w:val="28"/>
          <w:lang w:val="ru-RU"/>
        </w:rPr>
        <w:fldChar w:fldCharType="begin"/>
      </w:r>
      <w:r>
        <w:rPr>
          <w:sz w:val="28"/>
          <w:szCs w:val="28"/>
          <w:lang w:val="ru-RU"/>
        </w:rPr>
        <w:instrText xml:space="preserve"> ADDIN ZOTERO_ITEM CSL_CITATION {"citationID":"TOpNSHy2","properties":{"formattedCitation":"[30]","plainCitation":"[30]","noteIndex":0},"citationItems":[{"id":"E8xjfeaT/0tZVnX8K","uris":["http://zotero.org/users/local/XvQpfN4m/items/8RG8G4L3"],"uri":["http://zotero.org/users/local/XvQpfN4m/items/8RG8G4L3"],"itemData":{"id":"5Tf7TmKW/tCBCcWzK","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E330C1">
        <w:rPr>
          <w:sz w:val="28"/>
          <w:szCs w:val="28"/>
          <w:lang w:val="ru-RU"/>
        </w:rPr>
        <w:fldChar w:fldCharType="separate"/>
      </w:r>
      <w:r w:rsidRPr="00E330C1">
        <w:rPr>
          <w:sz w:val="28"/>
          <w:szCs w:val="28"/>
          <w:lang w:val="ru-RU"/>
        </w:rPr>
        <w:t>[30]</w:t>
      </w:r>
      <w:r w:rsidRPr="00E330C1">
        <w:rPr>
          <w:sz w:val="28"/>
          <w:szCs w:val="28"/>
          <w:lang w:val="ru-RU"/>
        </w:rPr>
        <w:fldChar w:fldCharType="end"/>
      </w:r>
      <w:r w:rsidRPr="00E330C1">
        <w:rPr>
          <w:sz w:val="28"/>
          <w:szCs w:val="28"/>
          <w:lang w:val="ru-RU"/>
        </w:rPr>
        <w:t xml:space="preserve">, нацелена на оценку карты статической части сцены и повторное использование ее в долгосрочных приложениях. Динамические объекты сцены устраняется путем комбинации методов 1) семантической сегментации для потенциально движущихся объектов и 2) многоракурсной геометрии для выявления несоответствий в жесткой модели. Для семантической сегментации используется нейросетевой метод MASK R-CNN </w:t>
      </w:r>
      <w:r w:rsidRPr="00E330C1">
        <w:rPr>
          <w:sz w:val="28"/>
          <w:szCs w:val="28"/>
          <w:lang w:val="ru-RU"/>
        </w:rPr>
        <w:fldChar w:fldCharType="begin"/>
      </w:r>
      <w:r>
        <w:rPr>
          <w:sz w:val="28"/>
          <w:szCs w:val="28"/>
          <w:lang w:val="ru-RU"/>
        </w:rPr>
        <w:instrText xml:space="preserve"> ADDIN ZOTERO_ITEM CSL_CITATION {"citationID":"ReNZ58rF","properties":{"formattedCitation":"[40]","plainCitation":"[40]","noteIndex":0},"citationItems":[{"id":"E8xjfeaT/hOF7y7BS","uris":["http://zotero.org/users/local/XvQpfN4m/items/5ZJGDNEU"],"uri":["http://zotero.org/users/local/XvQpfN4m/items/5ZJGDNEU"],"itemData":{"id":"5Tf7TmKW/6z0h3mD5","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E330C1">
        <w:rPr>
          <w:sz w:val="28"/>
          <w:szCs w:val="28"/>
          <w:lang w:val="ru-RU"/>
        </w:rPr>
        <w:fldChar w:fldCharType="separate"/>
      </w:r>
      <w:r w:rsidRPr="00E330C1">
        <w:rPr>
          <w:sz w:val="28"/>
          <w:szCs w:val="28"/>
          <w:lang w:val="ru-RU"/>
        </w:rPr>
        <w:t>[40]</w:t>
      </w:r>
      <w:r w:rsidRPr="00E330C1">
        <w:rPr>
          <w:sz w:val="28"/>
          <w:szCs w:val="28"/>
          <w:lang w:val="ru-RU"/>
        </w:rPr>
        <w:fldChar w:fldCharType="end"/>
      </w:r>
      <w:r w:rsidRPr="00E330C1">
        <w:rPr>
          <w:sz w:val="28"/>
          <w:szCs w:val="28"/>
          <w:lang w:val="ru-RU"/>
        </w:rPr>
        <w:t>, который обнаруживает и классифицирует объекты в сцене по различным категориям, некоторые из которых были предварительно заданы как потенциально динамичные (например, автомобиль или человек). DynaSLAM предназначен для построения маски всех потенциально подвижных объектов в сцене, что приводит к более низкой точности по сравнению с оригинальным ORB-SLAM2 в сценах, содержащих потенциально подвижные объекты, которые на самом деле не движутся (например, сцены с большим количеством припаркованных автомобилей).  Преодоление этой проблемы потребует создания динамической стратегии выбора характерных точек и определения движения объектов в сцене. Задача DOT чтобы только те объекты, которые движутся в данный момент в сцене, были помечены как динамические.</w:t>
      </w:r>
    </w:p>
    <w:p w:rsidR="00E330C1" w:rsidRPr="00E330C1" w:rsidRDefault="00E330C1" w:rsidP="00E330C1">
      <w:pPr>
        <w:spacing w:before="240" w:after="240" w:line="360" w:lineRule="auto"/>
        <w:rPr>
          <w:sz w:val="28"/>
          <w:szCs w:val="28"/>
          <w:lang w:val="ru-RU"/>
        </w:rPr>
      </w:pPr>
      <w:r w:rsidRPr="00E330C1">
        <w:rPr>
          <w:sz w:val="28"/>
          <w:szCs w:val="28"/>
          <w:lang w:val="ru-RU"/>
        </w:rPr>
        <w:t>Другой работой, в которой используется аналогичный DynaSLAM подход, является StaticFusion</w:t>
      </w:r>
      <w:r w:rsidRPr="00E330C1">
        <w:rPr>
          <w:sz w:val="28"/>
          <w:szCs w:val="28"/>
          <w:lang w:val="ru-RU"/>
        </w:rPr>
        <w:fldChar w:fldCharType="begin"/>
      </w:r>
      <w:r w:rsidRPr="00E330C1">
        <w:rPr>
          <w:sz w:val="28"/>
          <w:szCs w:val="28"/>
          <w:lang w:val="ru-RU"/>
        </w:rPr>
        <w:instrText xml:space="preserve"> ADDIN ZOTERO_ITEM CSL_CITATION {"citationID":"D6DTz5v2","properties":{"formattedCitation":"[47]","plainCitation":"[47]","noteIndex":0},"citationItems":[{"id":113,"uris":["http://zotero.org/users/local/TinZTSqN/items/DQFVMMK3"],"uri":["http://zotero.org/users/local/TinZTSqN/items/DQFVMMK3"],"itemData":{"id":113,"type":"paper-conference","container-title":"2018 IEEE International Conference on Robotics and Automation (ICRA)","DOI":"10.1109/ICRA.2018.8460681","event":"2018 IEEE International Conference on Robotics and Automation (ICRA)","event-place":"Brisbane, QLD","ISBN":"978-1-5386-3081-5","page":"3849-3856","publisher":"IEEE","publisher-place":"Brisbane, QLD","source":"DOI.org (Crossref)","title":"StaticFusion: Background Reconstruction for Dense RGB-D SLAM in Dynamic Environments","title-short":"StaticFusion","URL":"https://ieeexplore.ieee.org/document/8460681/","author":[{"family":"Scona","given":"Raluca"},{"family":"Jaimez","given":"Mariano"},{"family":"Petillot","given":"Yvan R."},{"family":"Fallon","given":"Maurice"},{"family":"Cremers","given":"Daniel"}],"accessed":{"date-parts":[["2021",12,28]]},"issued":{"date-parts":[["2018",5]]}}}],"schema":"https://github.com/citation-style-language/schema/raw/master/csl-citation.json"} </w:instrText>
      </w:r>
      <w:r w:rsidRPr="00E330C1">
        <w:rPr>
          <w:sz w:val="28"/>
          <w:szCs w:val="28"/>
          <w:lang w:val="ru-RU"/>
        </w:rPr>
        <w:fldChar w:fldCharType="separate"/>
      </w:r>
      <w:r w:rsidRPr="00E330C1">
        <w:rPr>
          <w:sz w:val="28"/>
          <w:szCs w:val="28"/>
          <w:lang w:val="ru-RU"/>
        </w:rPr>
        <w:t>[47]</w:t>
      </w:r>
      <w:r w:rsidRPr="00E330C1">
        <w:rPr>
          <w:sz w:val="28"/>
          <w:szCs w:val="28"/>
          <w:lang w:val="ru-RU"/>
        </w:rPr>
        <w:fldChar w:fldCharType="end"/>
      </w:r>
      <w:r w:rsidRPr="00E330C1">
        <w:rPr>
          <w:sz w:val="28"/>
          <w:szCs w:val="28"/>
          <w:lang w:val="ru-RU"/>
        </w:rPr>
        <w:t>, плотная RGB-D визуальная SLAM система, в которой сегментация выполняется с использованием 3D реконструкции фона сцены как способа распространения временной информации о статических частях сцены.</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Третья категория улучшения работы SLAM в динамических средах выходит за рамки сегментации и подавления динамических объектов и включает </w:t>
      </w:r>
      <w:r w:rsidRPr="00E330C1">
        <w:rPr>
          <w:sz w:val="28"/>
          <w:szCs w:val="28"/>
          <w:lang w:val="ru-RU"/>
        </w:rPr>
        <w:lastRenderedPageBreak/>
        <w:t xml:space="preserve">такие работы, как MID-Fusion </w:t>
      </w:r>
      <w:r w:rsidRPr="00E330C1">
        <w:rPr>
          <w:sz w:val="28"/>
          <w:szCs w:val="28"/>
          <w:lang w:val="ru-RU"/>
        </w:rPr>
        <w:fldChar w:fldCharType="begin"/>
      </w:r>
      <w:r w:rsidRPr="00E330C1">
        <w:rPr>
          <w:sz w:val="28"/>
          <w:szCs w:val="28"/>
          <w:lang w:val="ru-RU"/>
        </w:rPr>
        <w:instrText xml:space="preserve"> ADDIN ZOTERO_ITEM CSL_CITATION {"citationID":"28UtRsDQ","properties":{"formattedCitation":"[48]","plainCitation":"[48]","noteIndex":0},"citationItems":[{"id":126,"uris":["http://zotero.org/users/local/TinZTSqN/items/3XB9A2ZN"],"uri":["http://zotero.org/users/local/TinZTSqN/items/3XB9A2ZN"],"itemData":{"id":126,"type":"paper-conference","container-title":"2019 International Conference on Robotics and Automation (ICRA)","DOI":"10.1109/ICRA.2019.8794371","event":"2019 International Conference on Robotics and Automation (ICRA)","event-place":"Montreal, QC, Canada","ISBN":"978-1-5386-6027-0","page":"5231-5237","publisher":"IEEE","publisher-place":"Montreal, QC, Canada","source":"DOI.org (Crossref)","title":"MID-Fusion: Octree-based Object-Level Multi-Instance Dynamic SLAM","title-short":"MID-Fusion","URL":"https://ieeexplore.ieee.org/document/8794371/","author":[{"family":"Xu","given":"Binbin"},{"family":"Li","given":"Wenbin"},{"family":"Tzoumanikas","given":"Dimos"},{"family":"Bloesch","given":"Michael"},{"family":"Davison","given":"Andrew"},{"family":"Leutenegger","given":"Stefan"}],"accessed":{"date-parts":[["2021",12,28]]},"issued":{"date-parts":[["2019",5]]}}}],"schema":"https://github.com/citation-style-language/schema/raw/master/csl-citation.json"} </w:instrText>
      </w:r>
      <w:r w:rsidRPr="00E330C1">
        <w:rPr>
          <w:sz w:val="28"/>
          <w:szCs w:val="28"/>
          <w:lang w:val="ru-RU"/>
        </w:rPr>
        <w:fldChar w:fldCharType="separate"/>
      </w:r>
      <w:r w:rsidRPr="00E330C1">
        <w:rPr>
          <w:sz w:val="28"/>
          <w:szCs w:val="28"/>
          <w:lang w:val="ru-RU"/>
        </w:rPr>
        <w:t>[48]</w:t>
      </w:r>
      <w:r w:rsidRPr="00E330C1">
        <w:rPr>
          <w:sz w:val="28"/>
          <w:szCs w:val="28"/>
          <w:lang w:val="ru-RU"/>
        </w:rPr>
        <w:fldChar w:fldCharType="end"/>
      </w:r>
      <w:r w:rsidRPr="00E330C1">
        <w:rPr>
          <w:sz w:val="28"/>
          <w:szCs w:val="28"/>
          <w:lang w:val="ru-RU"/>
        </w:rPr>
        <w:t xml:space="preserve">, MaskFusion </w:t>
      </w:r>
      <w:r w:rsidRPr="00E330C1">
        <w:rPr>
          <w:sz w:val="28"/>
          <w:szCs w:val="28"/>
          <w:lang w:val="ru-RU"/>
        </w:rPr>
        <w:fldChar w:fldCharType="begin"/>
      </w:r>
      <w:r w:rsidRPr="00E330C1">
        <w:rPr>
          <w:sz w:val="28"/>
          <w:szCs w:val="28"/>
          <w:lang w:val="ru-RU"/>
        </w:rPr>
        <w:instrText xml:space="preserve"> ADDIN ZOTERO_ITEM CSL_CITATION {"citationID":"OoiBP4Vj","properties":{"formattedCitation":"[49]","plainCitation":"[49]","noteIndex":0},"citationItems":[{"id":5,"uris":["http://zotero.org/users/local/TinZTSqN/items/AT3WAZZC"],"uri":["http://zotero.org/users/local/TinZTSqN/items/AT3WAZZC"],"itemData":{"id":5,"type":"paper-conference","DOI":"10.1109/ISMAR.2018.00024","page":"10-20","title":"MaskFusion: Real-Time Recognition, Tracking and Reconstruction of Multiple Moving Objects","author":[{"family":"Rünz","given":"Martin"},{"family":"Buffier","given":"Maud"},{"family":"Agapito","given":"Lourdes"}],"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49]</w:t>
      </w:r>
      <w:r w:rsidRPr="00E330C1">
        <w:rPr>
          <w:sz w:val="28"/>
          <w:szCs w:val="28"/>
          <w:lang w:val="ru-RU"/>
        </w:rPr>
        <w:fldChar w:fldCharType="end"/>
      </w:r>
      <w:r w:rsidRPr="00E330C1">
        <w:rPr>
          <w:sz w:val="28"/>
          <w:szCs w:val="28"/>
          <w:lang w:val="ru-RU"/>
        </w:rPr>
        <w:t>, Dyn</w:t>
      </w:r>
      <w:r w:rsidRPr="00E330C1">
        <w:rPr>
          <w:sz w:val="28"/>
          <w:szCs w:val="28"/>
        </w:rPr>
        <w:t>a</w:t>
      </w:r>
      <w:r w:rsidRPr="00E330C1">
        <w:rPr>
          <w:sz w:val="28"/>
          <w:szCs w:val="28"/>
          <w:lang w:val="ru-RU"/>
        </w:rPr>
        <w:t xml:space="preserve">SLAM </w:t>
      </w:r>
      <w:r w:rsidRPr="00E330C1">
        <w:rPr>
          <w:sz w:val="28"/>
          <w:szCs w:val="28"/>
          <w:lang w:val="ru-RU"/>
        </w:rPr>
        <w:fldChar w:fldCharType="begin"/>
      </w:r>
      <w:r>
        <w:rPr>
          <w:sz w:val="28"/>
          <w:szCs w:val="28"/>
          <w:lang w:val="ru-RU"/>
        </w:rPr>
        <w:instrText xml:space="preserve"> ADDIN ZOTERO_ITEM CSL_CITATION {"citationID":"pTeA1piR","properties":{"formattedCitation":"[39]","plainCitation":"[39]","noteIndex":0},"citationItems":[{"id":"E8xjfeaT/X2BM8ViM","uris":["http://zotero.org/users/local/XvQpfN4m/items/DA7GPRXZ"],"uri":["http://zotero.org/users/local/XvQpfN4m/items/DA7GPRXZ"],"itemData":{"id":"5Tf7TmKW/UteMeh32","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и ClusterVO </w:t>
      </w:r>
      <w:r w:rsidRPr="00E330C1">
        <w:rPr>
          <w:sz w:val="28"/>
          <w:szCs w:val="28"/>
        </w:rPr>
        <w:fldChar w:fldCharType="begin"/>
      </w:r>
      <w:r w:rsidRPr="00E330C1">
        <w:rPr>
          <w:sz w:val="28"/>
          <w:szCs w:val="28"/>
          <w:lang w:val="ru-RU"/>
        </w:rPr>
        <w:instrText xml:space="preserve"> </w:instrText>
      </w:r>
      <w:r w:rsidRPr="00E330C1">
        <w:rPr>
          <w:sz w:val="28"/>
          <w:szCs w:val="28"/>
        </w:rPr>
        <w:instrText>ADDIN</w:instrText>
      </w:r>
      <w:r w:rsidRPr="00E330C1">
        <w:rPr>
          <w:sz w:val="28"/>
          <w:szCs w:val="28"/>
          <w:lang w:val="ru-RU"/>
        </w:rPr>
        <w:instrText xml:space="preserve"> </w:instrText>
      </w:r>
      <w:r w:rsidRPr="00E330C1">
        <w:rPr>
          <w:sz w:val="28"/>
          <w:szCs w:val="28"/>
        </w:rPr>
        <w:instrText>ZOTERO</w:instrText>
      </w:r>
      <w:r w:rsidRPr="00E330C1">
        <w:rPr>
          <w:sz w:val="28"/>
          <w:szCs w:val="28"/>
          <w:lang w:val="ru-RU"/>
        </w:rPr>
        <w:instrText>_</w:instrText>
      </w:r>
      <w:r w:rsidRPr="00E330C1">
        <w:rPr>
          <w:sz w:val="28"/>
          <w:szCs w:val="28"/>
        </w:rPr>
        <w:instrText>ITEM</w:instrText>
      </w:r>
      <w:r w:rsidRPr="00E330C1">
        <w:rPr>
          <w:sz w:val="28"/>
          <w:szCs w:val="28"/>
          <w:lang w:val="ru-RU"/>
        </w:rPr>
        <w:instrText xml:space="preserve"> </w:instrText>
      </w:r>
      <w:r w:rsidRPr="00E330C1">
        <w:rPr>
          <w:sz w:val="28"/>
          <w:szCs w:val="28"/>
        </w:rPr>
        <w:instrText>CSL</w:instrText>
      </w:r>
      <w:r w:rsidRPr="00E330C1">
        <w:rPr>
          <w:sz w:val="28"/>
          <w:szCs w:val="28"/>
          <w:lang w:val="ru-RU"/>
        </w:rPr>
        <w:instrText>_</w:instrText>
      </w:r>
      <w:r w:rsidRPr="00E330C1">
        <w:rPr>
          <w:sz w:val="28"/>
          <w:szCs w:val="28"/>
        </w:rPr>
        <w:instrText>CITATION</w:instrText>
      </w:r>
      <w:r w:rsidRPr="00E330C1">
        <w:rPr>
          <w:sz w:val="28"/>
          <w:szCs w:val="28"/>
          <w:lang w:val="ru-RU"/>
        </w:rPr>
        <w:instrText xml:space="preserve"> {"</w:instrText>
      </w:r>
      <w:r w:rsidRPr="00E330C1">
        <w:rPr>
          <w:sz w:val="28"/>
          <w:szCs w:val="28"/>
        </w:rPr>
        <w:instrText>citationID</w:instrText>
      </w:r>
      <w:r w:rsidRPr="00E330C1">
        <w:rPr>
          <w:sz w:val="28"/>
          <w:szCs w:val="28"/>
          <w:lang w:val="ru-RU"/>
        </w:rPr>
        <w:instrText>":"</w:instrText>
      </w:r>
      <w:r w:rsidRPr="00E330C1">
        <w:rPr>
          <w:sz w:val="28"/>
          <w:szCs w:val="28"/>
        </w:rPr>
        <w:instrText>DWfpOgza</w:instrText>
      </w:r>
      <w:r w:rsidRPr="00E330C1">
        <w:rPr>
          <w:sz w:val="28"/>
          <w:szCs w:val="28"/>
          <w:lang w:val="ru-RU"/>
        </w:rPr>
        <w:instrText>","</w:instrText>
      </w:r>
      <w:r w:rsidRPr="00E330C1">
        <w:rPr>
          <w:sz w:val="28"/>
          <w:szCs w:val="28"/>
        </w:rPr>
        <w:instrText>properties</w:instrText>
      </w:r>
      <w:r w:rsidRPr="00E330C1">
        <w:rPr>
          <w:sz w:val="28"/>
          <w:szCs w:val="28"/>
          <w:lang w:val="ru-RU"/>
        </w:rPr>
        <w:instrText>":{"</w:instrText>
      </w:r>
      <w:r w:rsidRPr="00E330C1">
        <w:rPr>
          <w:sz w:val="28"/>
          <w:szCs w:val="28"/>
        </w:rPr>
        <w:instrText>formattedCitation</w:instrText>
      </w:r>
      <w:r w:rsidRPr="00E330C1">
        <w:rPr>
          <w:sz w:val="28"/>
          <w:szCs w:val="28"/>
          <w:lang w:val="ru-RU"/>
        </w:rPr>
        <w:instrText>":"[50]","</w:instrText>
      </w:r>
      <w:r w:rsidRPr="00E330C1">
        <w:rPr>
          <w:sz w:val="28"/>
          <w:szCs w:val="28"/>
        </w:rPr>
        <w:instrText>plainCitation</w:instrText>
      </w:r>
      <w:r w:rsidRPr="00E330C1">
        <w:rPr>
          <w:sz w:val="28"/>
          <w:szCs w:val="28"/>
          <w:lang w:val="ru-RU"/>
        </w:rPr>
        <w:instrText>":"[50]","</w:instrText>
      </w:r>
      <w:r w:rsidRPr="00E330C1">
        <w:rPr>
          <w:sz w:val="28"/>
          <w:szCs w:val="28"/>
        </w:rPr>
        <w:instrText>noteIndex</w:instrText>
      </w:r>
      <w:r w:rsidRPr="00E330C1">
        <w:rPr>
          <w:sz w:val="28"/>
          <w:szCs w:val="28"/>
          <w:lang w:val="ru-RU"/>
        </w:rPr>
        <w:instrText>":0},"</w:instrText>
      </w:r>
      <w:r w:rsidRPr="00E330C1">
        <w:rPr>
          <w:sz w:val="28"/>
          <w:szCs w:val="28"/>
        </w:rPr>
        <w:instrText>citationItems</w:instrText>
      </w:r>
      <w:r w:rsidRPr="00E330C1">
        <w:rPr>
          <w:sz w:val="28"/>
          <w:szCs w:val="28"/>
          <w:lang w:val="ru-RU"/>
        </w:rPr>
        <w:instrText>":[{"</w:instrText>
      </w:r>
      <w:r w:rsidRPr="00E330C1">
        <w:rPr>
          <w:sz w:val="28"/>
          <w:szCs w:val="28"/>
        </w:rPr>
        <w:instrText>id</w:instrText>
      </w:r>
      <w:r w:rsidRPr="00E330C1">
        <w:rPr>
          <w:sz w:val="28"/>
          <w:szCs w:val="28"/>
          <w:lang w:val="ru-RU"/>
        </w:rPr>
        <w:instrText>":106,"</w:instrText>
      </w:r>
      <w:r w:rsidRPr="00E330C1">
        <w:rPr>
          <w:sz w:val="28"/>
          <w:szCs w:val="28"/>
        </w:rPr>
        <w:instrText>uris</w:instrText>
      </w:r>
      <w:r w:rsidRPr="00E330C1">
        <w:rPr>
          <w:sz w:val="28"/>
          <w:szCs w:val="28"/>
          <w:lang w:val="ru-RU"/>
        </w:rPr>
        <w:instrText>":["</w:instrText>
      </w:r>
      <w:r w:rsidRPr="00E330C1">
        <w:rPr>
          <w:sz w:val="28"/>
          <w:szCs w:val="28"/>
        </w:rPr>
        <w:instrText>http</w:instrText>
      </w:r>
      <w:r w:rsidRPr="00E330C1">
        <w:rPr>
          <w:sz w:val="28"/>
          <w:szCs w:val="28"/>
          <w:lang w:val="ru-RU"/>
        </w:rPr>
        <w:instrText>://</w:instrText>
      </w:r>
      <w:r w:rsidRPr="00E330C1">
        <w:rPr>
          <w:sz w:val="28"/>
          <w:szCs w:val="28"/>
        </w:rPr>
        <w:instrText>zotero</w:instrText>
      </w:r>
      <w:r w:rsidRPr="00E330C1">
        <w:rPr>
          <w:sz w:val="28"/>
          <w:szCs w:val="28"/>
          <w:lang w:val="ru-RU"/>
        </w:rPr>
        <w:instrText>.</w:instrText>
      </w:r>
      <w:r w:rsidRPr="00E330C1">
        <w:rPr>
          <w:sz w:val="28"/>
          <w:szCs w:val="28"/>
        </w:rPr>
        <w:instrText>org</w:instrText>
      </w:r>
      <w:r w:rsidRPr="00E330C1">
        <w:rPr>
          <w:sz w:val="28"/>
          <w:szCs w:val="28"/>
          <w:lang w:val="ru-RU"/>
        </w:rPr>
        <w:instrText>/</w:instrText>
      </w:r>
      <w:r w:rsidRPr="00E330C1">
        <w:rPr>
          <w:sz w:val="28"/>
          <w:szCs w:val="28"/>
        </w:rPr>
        <w:instrText>users</w:instrText>
      </w:r>
      <w:r w:rsidRPr="00E330C1">
        <w:rPr>
          <w:sz w:val="28"/>
          <w:szCs w:val="28"/>
          <w:lang w:val="ru-RU"/>
        </w:rPr>
        <w:instrText>/</w:instrText>
      </w:r>
      <w:r w:rsidRPr="00E330C1">
        <w:rPr>
          <w:sz w:val="28"/>
          <w:szCs w:val="28"/>
        </w:rPr>
        <w:instrText>local</w:instrText>
      </w:r>
      <w:r w:rsidRPr="00E330C1">
        <w:rPr>
          <w:sz w:val="28"/>
          <w:szCs w:val="28"/>
          <w:lang w:val="ru-RU"/>
        </w:rPr>
        <w:instrText>/</w:instrText>
      </w:r>
      <w:r w:rsidRPr="00E330C1">
        <w:rPr>
          <w:sz w:val="28"/>
          <w:szCs w:val="28"/>
        </w:rPr>
        <w:instrText>TinZTSqN</w:instrText>
      </w:r>
      <w:r w:rsidRPr="00E330C1">
        <w:rPr>
          <w:sz w:val="28"/>
          <w:szCs w:val="28"/>
          <w:lang w:val="ru-RU"/>
        </w:rPr>
        <w:instrText>/</w:instrText>
      </w:r>
      <w:r w:rsidRPr="00E330C1">
        <w:rPr>
          <w:sz w:val="28"/>
          <w:szCs w:val="28"/>
        </w:rPr>
        <w:instrText>items</w:instrText>
      </w:r>
      <w:r w:rsidRPr="00E330C1">
        <w:rPr>
          <w:sz w:val="28"/>
          <w:szCs w:val="28"/>
          <w:lang w:val="ru-RU"/>
        </w:rPr>
        <w:instrText>/</w:instrText>
      </w:r>
      <w:r w:rsidRPr="00E330C1">
        <w:rPr>
          <w:sz w:val="28"/>
          <w:szCs w:val="28"/>
        </w:rPr>
        <w:instrText>DDJKELLH</w:instrText>
      </w:r>
      <w:r w:rsidRPr="00E330C1">
        <w:rPr>
          <w:sz w:val="28"/>
          <w:szCs w:val="28"/>
          <w:lang w:val="ru-RU"/>
        </w:rPr>
        <w:instrText>"],"</w:instrText>
      </w:r>
      <w:r w:rsidRPr="00E330C1">
        <w:rPr>
          <w:sz w:val="28"/>
          <w:szCs w:val="28"/>
        </w:rPr>
        <w:instrText>uri</w:instrText>
      </w:r>
      <w:r w:rsidRPr="00E330C1">
        <w:rPr>
          <w:sz w:val="28"/>
          <w:szCs w:val="28"/>
          <w:lang w:val="ru-RU"/>
        </w:rPr>
        <w:instrText>":["</w:instrText>
      </w:r>
      <w:r w:rsidRPr="00E330C1">
        <w:rPr>
          <w:sz w:val="28"/>
          <w:szCs w:val="28"/>
        </w:rPr>
        <w:instrText>http</w:instrText>
      </w:r>
      <w:r w:rsidRPr="00E330C1">
        <w:rPr>
          <w:sz w:val="28"/>
          <w:szCs w:val="28"/>
          <w:lang w:val="ru-RU"/>
        </w:rPr>
        <w:instrText>://</w:instrText>
      </w:r>
      <w:r w:rsidRPr="00E330C1">
        <w:rPr>
          <w:sz w:val="28"/>
          <w:szCs w:val="28"/>
        </w:rPr>
        <w:instrText>zotero</w:instrText>
      </w:r>
      <w:r w:rsidRPr="00E330C1">
        <w:rPr>
          <w:sz w:val="28"/>
          <w:szCs w:val="28"/>
          <w:lang w:val="ru-RU"/>
        </w:rPr>
        <w:instrText>.</w:instrText>
      </w:r>
      <w:r w:rsidRPr="00E330C1">
        <w:rPr>
          <w:sz w:val="28"/>
          <w:szCs w:val="28"/>
        </w:rPr>
        <w:instrText>org</w:instrText>
      </w:r>
      <w:r w:rsidRPr="00E330C1">
        <w:rPr>
          <w:sz w:val="28"/>
          <w:szCs w:val="28"/>
          <w:lang w:val="ru-RU"/>
        </w:rPr>
        <w:instrText>/</w:instrText>
      </w:r>
      <w:r w:rsidRPr="00E330C1">
        <w:rPr>
          <w:sz w:val="28"/>
          <w:szCs w:val="28"/>
        </w:rPr>
        <w:instrText>users</w:instrText>
      </w:r>
      <w:r w:rsidRPr="00E330C1">
        <w:rPr>
          <w:sz w:val="28"/>
          <w:szCs w:val="28"/>
          <w:lang w:val="ru-RU"/>
        </w:rPr>
        <w:instrText>/</w:instrText>
      </w:r>
      <w:r w:rsidRPr="00E330C1">
        <w:rPr>
          <w:sz w:val="28"/>
          <w:szCs w:val="28"/>
        </w:rPr>
        <w:instrText>local</w:instrText>
      </w:r>
      <w:r w:rsidRPr="00E330C1">
        <w:rPr>
          <w:sz w:val="28"/>
          <w:szCs w:val="28"/>
          <w:lang w:val="ru-RU"/>
        </w:rPr>
        <w:instrText>/</w:instrText>
      </w:r>
      <w:r w:rsidRPr="00E330C1">
        <w:rPr>
          <w:sz w:val="28"/>
          <w:szCs w:val="28"/>
        </w:rPr>
        <w:instrText>TinZTSqN</w:instrText>
      </w:r>
      <w:r w:rsidRPr="00E330C1">
        <w:rPr>
          <w:sz w:val="28"/>
          <w:szCs w:val="28"/>
          <w:lang w:val="ru-RU"/>
        </w:rPr>
        <w:instrText>/</w:instrText>
      </w:r>
      <w:r w:rsidRPr="00E330C1">
        <w:rPr>
          <w:sz w:val="28"/>
          <w:szCs w:val="28"/>
        </w:rPr>
        <w:instrText>items</w:instrText>
      </w:r>
      <w:r w:rsidRPr="00E330C1">
        <w:rPr>
          <w:sz w:val="28"/>
          <w:szCs w:val="28"/>
          <w:lang w:val="ru-RU"/>
        </w:rPr>
        <w:instrText>/</w:instrText>
      </w:r>
      <w:r w:rsidRPr="00E330C1">
        <w:rPr>
          <w:sz w:val="28"/>
          <w:szCs w:val="28"/>
        </w:rPr>
        <w:instrText>DDJKELLH</w:instrText>
      </w:r>
      <w:r w:rsidRPr="00E330C1">
        <w:rPr>
          <w:sz w:val="28"/>
          <w:szCs w:val="28"/>
          <w:lang w:val="ru-RU"/>
        </w:rPr>
        <w:instrText>"],"</w:instrText>
      </w:r>
      <w:r w:rsidRPr="00E330C1">
        <w:rPr>
          <w:sz w:val="28"/>
          <w:szCs w:val="28"/>
        </w:rPr>
        <w:instrText>itemData</w:instrText>
      </w:r>
      <w:r w:rsidRPr="00E330C1">
        <w:rPr>
          <w:sz w:val="28"/>
          <w:szCs w:val="28"/>
          <w:lang w:val="ru-RU"/>
        </w:rPr>
        <w:instrText>":{"</w:instrText>
      </w:r>
      <w:r w:rsidRPr="00E330C1">
        <w:rPr>
          <w:sz w:val="28"/>
          <w:szCs w:val="28"/>
        </w:rPr>
        <w:instrText>id</w:instrText>
      </w:r>
      <w:r w:rsidRPr="00E330C1">
        <w:rPr>
          <w:sz w:val="28"/>
          <w:szCs w:val="28"/>
          <w:lang w:val="ru-RU"/>
        </w:rPr>
        <w:instrText>":106,"</w:instrText>
      </w:r>
      <w:r w:rsidRPr="00E330C1">
        <w:rPr>
          <w:sz w:val="28"/>
          <w:szCs w:val="28"/>
        </w:rPr>
        <w:instrText>type</w:instrText>
      </w:r>
      <w:r w:rsidRPr="00E330C1">
        <w:rPr>
          <w:sz w:val="28"/>
          <w:szCs w:val="28"/>
          <w:lang w:val="ru-RU"/>
        </w:rPr>
        <w:instrText>":"</w:instrText>
      </w:r>
      <w:r w:rsidRPr="00E330C1">
        <w:rPr>
          <w:sz w:val="28"/>
          <w:szCs w:val="28"/>
        </w:rPr>
        <w:instrText>paper</w:instrText>
      </w:r>
      <w:r w:rsidRPr="00E330C1">
        <w:rPr>
          <w:sz w:val="28"/>
          <w:szCs w:val="28"/>
          <w:lang w:val="ru-RU"/>
        </w:rPr>
        <w:instrText>-</w:instrText>
      </w:r>
      <w:r w:rsidRPr="00E330C1">
        <w:rPr>
          <w:sz w:val="28"/>
          <w:szCs w:val="28"/>
        </w:rPr>
        <w:instrText>conference</w:instrText>
      </w:r>
      <w:r w:rsidRPr="00E330C1">
        <w:rPr>
          <w:sz w:val="28"/>
          <w:szCs w:val="28"/>
          <w:lang w:val="ru-RU"/>
        </w:rPr>
        <w:instrText>","</w:instrText>
      </w:r>
      <w:r w:rsidRPr="00E330C1">
        <w:rPr>
          <w:sz w:val="28"/>
          <w:szCs w:val="28"/>
        </w:rPr>
        <w:instrText>container</w:instrText>
      </w:r>
      <w:r w:rsidRPr="00E330C1">
        <w:rPr>
          <w:sz w:val="28"/>
          <w:szCs w:val="28"/>
          <w:lang w:val="ru-RU"/>
        </w:rPr>
        <w:instrText>-</w:instrText>
      </w:r>
      <w:r w:rsidRPr="00E330C1">
        <w:rPr>
          <w:sz w:val="28"/>
          <w:szCs w:val="28"/>
        </w:rPr>
        <w:instrText>title</w:instrText>
      </w:r>
      <w:r w:rsidRPr="00E330C1">
        <w:rPr>
          <w:sz w:val="28"/>
          <w:szCs w:val="28"/>
          <w:lang w:val="ru-RU"/>
        </w:rPr>
        <w:instrText xml:space="preserve">":"2020 </w:instrText>
      </w:r>
      <w:r w:rsidRPr="00E330C1">
        <w:rPr>
          <w:sz w:val="28"/>
          <w:szCs w:val="28"/>
        </w:rPr>
        <w:instrText>IEEE</w:instrText>
      </w:r>
      <w:r w:rsidRPr="00E330C1">
        <w:rPr>
          <w:sz w:val="28"/>
          <w:szCs w:val="28"/>
          <w:lang w:val="ru-RU"/>
        </w:rPr>
        <w:instrText>/</w:instrText>
      </w:r>
      <w:r w:rsidRPr="00E330C1">
        <w:rPr>
          <w:sz w:val="28"/>
          <w:szCs w:val="28"/>
        </w:rPr>
        <w:instrText>CVF</w:instrText>
      </w:r>
      <w:r w:rsidRPr="00E330C1">
        <w:rPr>
          <w:sz w:val="28"/>
          <w:szCs w:val="28"/>
          <w:lang w:val="ru-RU"/>
        </w:rPr>
        <w:instrText xml:space="preserve"> </w:instrText>
      </w:r>
      <w:r w:rsidRPr="00E330C1">
        <w:rPr>
          <w:sz w:val="28"/>
          <w:szCs w:val="28"/>
        </w:rPr>
        <w:instrText>Conference</w:instrText>
      </w:r>
      <w:r w:rsidRPr="00E330C1">
        <w:rPr>
          <w:sz w:val="28"/>
          <w:szCs w:val="28"/>
          <w:lang w:val="ru-RU"/>
        </w:rPr>
        <w:instrText xml:space="preserve"> </w:instrText>
      </w:r>
      <w:r w:rsidRPr="00E330C1">
        <w:rPr>
          <w:sz w:val="28"/>
          <w:szCs w:val="28"/>
        </w:rPr>
        <w:instrText>on</w:instrText>
      </w:r>
      <w:r w:rsidRPr="00E330C1">
        <w:rPr>
          <w:sz w:val="28"/>
          <w:szCs w:val="28"/>
          <w:lang w:val="ru-RU"/>
        </w:rPr>
        <w:instrText xml:space="preserve"> </w:instrText>
      </w:r>
      <w:r w:rsidRPr="00E330C1">
        <w:rPr>
          <w:sz w:val="28"/>
          <w:szCs w:val="28"/>
        </w:rPr>
        <w:instrText>Computer</w:instrText>
      </w:r>
      <w:r w:rsidRPr="00E330C1">
        <w:rPr>
          <w:sz w:val="28"/>
          <w:szCs w:val="28"/>
          <w:lang w:val="ru-RU"/>
        </w:rPr>
        <w:instrText xml:space="preserve"> </w:instrText>
      </w:r>
      <w:r w:rsidRPr="00E330C1">
        <w:rPr>
          <w:sz w:val="28"/>
          <w:szCs w:val="28"/>
        </w:rPr>
        <w:instrText>Vision</w:instrText>
      </w:r>
      <w:r w:rsidRPr="00E330C1">
        <w:rPr>
          <w:sz w:val="28"/>
          <w:szCs w:val="28"/>
          <w:lang w:val="ru-RU"/>
        </w:rPr>
        <w:instrText xml:space="preserve"> </w:instrText>
      </w:r>
      <w:r w:rsidRPr="00E330C1">
        <w:rPr>
          <w:sz w:val="28"/>
          <w:szCs w:val="28"/>
        </w:rPr>
        <w:instrText>and</w:instrText>
      </w:r>
      <w:r w:rsidRPr="00E330C1">
        <w:rPr>
          <w:sz w:val="28"/>
          <w:szCs w:val="28"/>
          <w:lang w:val="ru-RU"/>
        </w:rPr>
        <w:instrText xml:space="preserve"> </w:instrText>
      </w:r>
      <w:r w:rsidRPr="00E330C1">
        <w:rPr>
          <w:sz w:val="28"/>
          <w:szCs w:val="28"/>
        </w:rPr>
        <w:instrText>Pattern</w:instrText>
      </w:r>
      <w:r w:rsidRPr="00E330C1">
        <w:rPr>
          <w:sz w:val="28"/>
          <w:szCs w:val="28"/>
          <w:lang w:val="ru-RU"/>
        </w:rPr>
        <w:instrText xml:space="preserve"> </w:instrText>
      </w:r>
      <w:r w:rsidRPr="00E330C1">
        <w:rPr>
          <w:sz w:val="28"/>
          <w:szCs w:val="28"/>
        </w:rPr>
        <w:instrText>Recognition</w:instrText>
      </w:r>
      <w:r w:rsidRPr="00E330C1">
        <w:rPr>
          <w:sz w:val="28"/>
          <w:szCs w:val="28"/>
          <w:lang w:val="ru-RU"/>
        </w:rPr>
        <w:instrText xml:space="preserve"> (</w:instrText>
      </w:r>
      <w:r w:rsidRPr="00E330C1">
        <w:rPr>
          <w:sz w:val="28"/>
          <w:szCs w:val="28"/>
        </w:rPr>
        <w:instrText>CVPR</w:instrText>
      </w:r>
      <w:r w:rsidRPr="00E330C1">
        <w:rPr>
          <w:sz w:val="28"/>
          <w:szCs w:val="28"/>
          <w:lang w:val="ru-RU"/>
        </w:rPr>
        <w:instrText>)","</w:instrText>
      </w:r>
      <w:r w:rsidRPr="00E330C1">
        <w:rPr>
          <w:sz w:val="28"/>
          <w:szCs w:val="28"/>
        </w:rPr>
        <w:instrText>DOI</w:instrText>
      </w:r>
      <w:r w:rsidRPr="00E330C1">
        <w:rPr>
          <w:sz w:val="28"/>
          <w:szCs w:val="28"/>
          <w:lang w:val="ru-RU"/>
        </w:rPr>
        <w:instrText>":"10.1109/</w:instrText>
      </w:r>
      <w:r w:rsidRPr="00E330C1">
        <w:rPr>
          <w:sz w:val="28"/>
          <w:szCs w:val="28"/>
        </w:rPr>
        <w:instrText>CVPR</w:instrText>
      </w:r>
      <w:r w:rsidRPr="00E330C1">
        <w:rPr>
          <w:sz w:val="28"/>
          <w:szCs w:val="28"/>
          <w:lang w:val="ru-RU"/>
        </w:rPr>
        <w:instrText>42600.2020.00224","</w:instrText>
      </w:r>
      <w:r w:rsidRPr="00E330C1">
        <w:rPr>
          <w:sz w:val="28"/>
          <w:szCs w:val="28"/>
        </w:rPr>
        <w:instrText>event</w:instrText>
      </w:r>
      <w:r w:rsidRPr="00E330C1">
        <w:rPr>
          <w:sz w:val="28"/>
          <w:szCs w:val="28"/>
          <w:lang w:val="ru-RU"/>
        </w:rPr>
        <w:instrText xml:space="preserve">":"2020 </w:instrText>
      </w:r>
      <w:r w:rsidRPr="00E330C1">
        <w:rPr>
          <w:sz w:val="28"/>
          <w:szCs w:val="28"/>
        </w:rPr>
        <w:instrText>IEEE</w:instrText>
      </w:r>
      <w:r w:rsidRPr="00E330C1">
        <w:rPr>
          <w:sz w:val="28"/>
          <w:szCs w:val="28"/>
          <w:lang w:val="ru-RU"/>
        </w:rPr>
        <w:instrText>/</w:instrText>
      </w:r>
      <w:r w:rsidRPr="00E330C1">
        <w:rPr>
          <w:sz w:val="28"/>
          <w:szCs w:val="28"/>
        </w:rPr>
        <w:instrText>CVF</w:instrText>
      </w:r>
      <w:r w:rsidRPr="00E330C1">
        <w:rPr>
          <w:sz w:val="28"/>
          <w:szCs w:val="28"/>
          <w:lang w:val="ru-RU"/>
        </w:rPr>
        <w:instrText xml:space="preserve"> </w:instrText>
      </w:r>
      <w:r w:rsidRPr="00E330C1">
        <w:rPr>
          <w:sz w:val="28"/>
          <w:szCs w:val="28"/>
        </w:rPr>
        <w:instrText>Conference</w:instrText>
      </w:r>
      <w:r w:rsidRPr="00E330C1">
        <w:rPr>
          <w:sz w:val="28"/>
          <w:szCs w:val="28"/>
          <w:lang w:val="ru-RU"/>
        </w:rPr>
        <w:instrText xml:space="preserve"> </w:instrText>
      </w:r>
      <w:r w:rsidRPr="00E330C1">
        <w:rPr>
          <w:sz w:val="28"/>
          <w:szCs w:val="28"/>
        </w:rPr>
        <w:instrText>on</w:instrText>
      </w:r>
      <w:r w:rsidRPr="00E330C1">
        <w:rPr>
          <w:sz w:val="28"/>
          <w:szCs w:val="28"/>
          <w:lang w:val="ru-RU"/>
        </w:rPr>
        <w:instrText xml:space="preserve"> </w:instrText>
      </w:r>
      <w:r w:rsidRPr="00E330C1">
        <w:rPr>
          <w:sz w:val="28"/>
          <w:szCs w:val="28"/>
        </w:rPr>
        <w:instrText>Computer</w:instrText>
      </w:r>
      <w:r w:rsidRPr="00E330C1">
        <w:rPr>
          <w:sz w:val="28"/>
          <w:szCs w:val="28"/>
          <w:lang w:val="ru-RU"/>
        </w:rPr>
        <w:instrText xml:space="preserve"> </w:instrText>
      </w:r>
      <w:r w:rsidRPr="00E330C1">
        <w:rPr>
          <w:sz w:val="28"/>
          <w:szCs w:val="28"/>
        </w:rPr>
        <w:instrText>Vision</w:instrText>
      </w:r>
      <w:r w:rsidRPr="00E330C1">
        <w:rPr>
          <w:sz w:val="28"/>
          <w:szCs w:val="28"/>
          <w:lang w:val="ru-RU"/>
        </w:rPr>
        <w:instrText xml:space="preserve"> </w:instrText>
      </w:r>
      <w:r w:rsidRPr="00E330C1">
        <w:rPr>
          <w:sz w:val="28"/>
          <w:szCs w:val="28"/>
        </w:rPr>
        <w:instrText>and</w:instrText>
      </w:r>
      <w:r w:rsidRPr="00E330C1">
        <w:rPr>
          <w:sz w:val="28"/>
          <w:szCs w:val="28"/>
          <w:lang w:val="ru-RU"/>
        </w:rPr>
        <w:instrText xml:space="preserve"> </w:instrText>
      </w:r>
      <w:r w:rsidRPr="00E330C1">
        <w:rPr>
          <w:sz w:val="28"/>
          <w:szCs w:val="28"/>
        </w:rPr>
        <w:instrText>Pattern</w:instrText>
      </w:r>
      <w:r w:rsidRPr="00E330C1">
        <w:rPr>
          <w:sz w:val="28"/>
          <w:szCs w:val="28"/>
          <w:lang w:val="ru-RU"/>
        </w:rPr>
        <w:instrText xml:space="preserve"> </w:instrText>
      </w:r>
      <w:r w:rsidRPr="00E330C1">
        <w:rPr>
          <w:sz w:val="28"/>
          <w:szCs w:val="28"/>
        </w:rPr>
        <w:instrText>Recognition</w:instrText>
      </w:r>
      <w:r w:rsidRPr="00E330C1">
        <w:rPr>
          <w:sz w:val="28"/>
          <w:szCs w:val="28"/>
          <w:lang w:val="ru-RU"/>
        </w:rPr>
        <w:instrText xml:space="preserve"> (</w:instrText>
      </w:r>
      <w:r w:rsidRPr="00E330C1">
        <w:rPr>
          <w:sz w:val="28"/>
          <w:szCs w:val="28"/>
        </w:rPr>
        <w:instrText>CVPR</w:instrText>
      </w:r>
      <w:r w:rsidRPr="00E330C1">
        <w:rPr>
          <w:sz w:val="28"/>
          <w:szCs w:val="28"/>
          <w:lang w:val="ru-RU"/>
        </w:rPr>
        <w:instrText>)","</w:instrText>
      </w:r>
      <w:r w:rsidRPr="00E330C1">
        <w:rPr>
          <w:sz w:val="28"/>
          <w:szCs w:val="28"/>
        </w:rPr>
        <w:instrText>event</w:instrText>
      </w:r>
      <w:r w:rsidRPr="00E330C1">
        <w:rPr>
          <w:sz w:val="28"/>
          <w:szCs w:val="28"/>
          <w:lang w:val="ru-RU"/>
        </w:rPr>
        <w:instrText>-</w:instrText>
      </w:r>
      <w:r w:rsidRPr="00E330C1">
        <w:rPr>
          <w:sz w:val="28"/>
          <w:szCs w:val="28"/>
        </w:rPr>
        <w:instrText>place</w:instrText>
      </w:r>
      <w:r w:rsidRPr="00E330C1">
        <w:rPr>
          <w:sz w:val="28"/>
          <w:szCs w:val="28"/>
          <w:lang w:val="ru-RU"/>
        </w:rPr>
        <w:instrText>":"</w:instrText>
      </w:r>
      <w:r w:rsidRPr="00E330C1">
        <w:rPr>
          <w:sz w:val="28"/>
          <w:szCs w:val="28"/>
        </w:rPr>
        <w:instrText>Seattle</w:instrText>
      </w:r>
      <w:r w:rsidRPr="00E330C1">
        <w:rPr>
          <w:sz w:val="28"/>
          <w:szCs w:val="28"/>
          <w:lang w:val="ru-RU"/>
        </w:rPr>
        <w:instrText xml:space="preserve">, </w:instrText>
      </w:r>
      <w:r w:rsidRPr="00E330C1">
        <w:rPr>
          <w:sz w:val="28"/>
          <w:szCs w:val="28"/>
        </w:rPr>
        <w:instrText>WA</w:instrText>
      </w:r>
      <w:r w:rsidRPr="00E330C1">
        <w:rPr>
          <w:sz w:val="28"/>
          <w:szCs w:val="28"/>
          <w:lang w:val="ru-RU"/>
        </w:rPr>
        <w:instrText xml:space="preserve">, </w:instrText>
      </w:r>
      <w:r w:rsidRPr="00E330C1">
        <w:rPr>
          <w:sz w:val="28"/>
          <w:szCs w:val="28"/>
        </w:rPr>
        <w:instrText>USA</w:instrText>
      </w:r>
      <w:r w:rsidRPr="00E330C1">
        <w:rPr>
          <w:sz w:val="28"/>
          <w:szCs w:val="28"/>
          <w:lang w:val="ru-RU"/>
        </w:rPr>
        <w:instrText>","</w:instrText>
      </w:r>
      <w:r w:rsidRPr="00E330C1">
        <w:rPr>
          <w:sz w:val="28"/>
          <w:szCs w:val="28"/>
        </w:rPr>
        <w:instrText>ISBN</w:instrText>
      </w:r>
      <w:r w:rsidRPr="00E330C1">
        <w:rPr>
          <w:sz w:val="28"/>
          <w:szCs w:val="28"/>
          <w:lang w:val="ru-RU"/>
        </w:rPr>
        <w:instrText>":"978-1-72817-168-5","</w:instrText>
      </w:r>
      <w:r w:rsidRPr="00E330C1">
        <w:rPr>
          <w:sz w:val="28"/>
          <w:szCs w:val="28"/>
        </w:rPr>
        <w:instrText>page</w:instrText>
      </w:r>
      <w:r w:rsidRPr="00E330C1">
        <w:rPr>
          <w:sz w:val="28"/>
          <w:szCs w:val="28"/>
          <w:lang w:val="ru-RU"/>
        </w:rPr>
        <w:instrText>":"2165-2174","</w:instrText>
      </w:r>
      <w:r w:rsidRPr="00E330C1">
        <w:rPr>
          <w:sz w:val="28"/>
          <w:szCs w:val="28"/>
        </w:rPr>
        <w:instrText>publisher</w:instrText>
      </w:r>
      <w:r w:rsidRPr="00E330C1">
        <w:rPr>
          <w:sz w:val="28"/>
          <w:szCs w:val="28"/>
          <w:lang w:val="ru-RU"/>
        </w:rPr>
        <w:instrText>":"</w:instrText>
      </w:r>
      <w:r w:rsidRPr="00E330C1">
        <w:rPr>
          <w:sz w:val="28"/>
          <w:szCs w:val="28"/>
        </w:rPr>
        <w:instrText>IEEE</w:instrText>
      </w:r>
      <w:r w:rsidRPr="00E330C1">
        <w:rPr>
          <w:sz w:val="28"/>
          <w:szCs w:val="28"/>
          <w:lang w:val="ru-RU"/>
        </w:rPr>
        <w:instrText>","</w:instrText>
      </w:r>
      <w:r w:rsidRPr="00E330C1">
        <w:rPr>
          <w:sz w:val="28"/>
          <w:szCs w:val="28"/>
        </w:rPr>
        <w:instrText>publisher</w:instrText>
      </w:r>
      <w:r w:rsidRPr="00E330C1">
        <w:rPr>
          <w:sz w:val="28"/>
          <w:szCs w:val="28"/>
          <w:lang w:val="ru-RU"/>
        </w:rPr>
        <w:instrText>-</w:instrText>
      </w:r>
      <w:r w:rsidRPr="00E330C1">
        <w:rPr>
          <w:sz w:val="28"/>
          <w:szCs w:val="28"/>
        </w:rPr>
        <w:instrText>place</w:instrText>
      </w:r>
      <w:r w:rsidRPr="00E330C1">
        <w:rPr>
          <w:sz w:val="28"/>
          <w:szCs w:val="28"/>
          <w:lang w:val="ru-RU"/>
        </w:rPr>
        <w:instrText>":"</w:instrText>
      </w:r>
      <w:r w:rsidRPr="00E330C1">
        <w:rPr>
          <w:sz w:val="28"/>
          <w:szCs w:val="28"/>
        </w:rPr>
        <w:instrText>Seattle</w:instrText>
      </w:r>
      <w:r w:rsidRPr="00E330C1">
        <w:rPr>
          <w:sz w:val="28"/>
          <w:szCs w:val="28"/>
          <w:lang w:val="ru-RU"/>
        </w:rPr>
        <w:instrText xml:space="preserve">, </w:instrText>
      </w:r>
      <w:r w:rsidRPr="00E330C1">
        <w:rPr>
          <w:sz w:val="28"/>
          <w:szCs w:val="28"/>
        </w:rPr>
        <w:instrText>WA</w:instrText>
      </w:r>
      <w:r w:rsidRPr="00E330C1">
        <w:rPr>
          <w:sz w:val="28"/>
          <w:szCs w:val="28"/>
          <w:lang w:val="ru-RU"/>
        </w:rPr>
        <w:instrText xml:space="preserve">, </w:instrText>
      </w:r>
      <w:r w:rsidRPr="00E330C1">
        <w:rPr>
          <w:sz w:val="28"/>
          <w:szCs w:val="28"/>
        </w:rPr>
        <w:instrText>USA</w:instrText>
      </w:r>
      <w:r w:rsidRPr="00E330C1">
        <w:rPr>
          <w:sz w:val="28"/>
          <w:szCs w:val="28"/>
          <w:lang w:val="ru-RU"/>
        </w:rPr>
        <w:instrText>","</w:instrText>
      </w:r>
      <w:r w:rsidRPr="00E330C1">
        <w:rPr>
          <w:sz w:val="28"/>
          <w:szCs w:val="28"/>
        </w:rPr>
        <w:instrText>source</w:instrText>
      </w:r>
      <w:r w:rsidRPr="00E330C1">
        <w:rPr>
          <w:sz w:val="28"/>
          <w:szCs w:val="28"/>
          <w:lang w:val="ru-RU"/>
        </w:rPr>
        <w:instrText>":"</w:instrText>
      </w:r>
      <w:r w:rsidRPr="00E330C1">
        <w:rPr>
          <w:sz w:val="28"/>
          <w:szCs w:val="28"/>
        </w:rPr>
        <w:instrText>DOI</w:instrText>
      </w:r>
      <w:r w:rsidRPr="00E330C1">
        <w:rPr>
          <w:sz w:val="28"/>
          <w:szCs w:val="28"/>
          <w:lang w:val="ru-RU"/>
        </w:rPr>
        <w:instrText>.</w:instrText>
      </w:r>
      <w:r w:rsidRPr="00E330C1">
        <w:rPr>
          <w:sz w:val="28"/>
          <w:szCs w:val="28"/>
        </w:rPr>
        <w:instrText>org</w:instrText>
      </w:r>
      <w:r w:rsidRPr="00E330C1">
        <w:rPr>
          <w:sz w:val="28"/>
          <w:szCs w:val="28"/>
          <w:lang w:val="ru-RU"/>
        </w:rPr>
        <w:instrText xml:space="preserve"> (</w:instrText>
      </w:r>
      <w:r w:rsidRPr="00E330C1">
        <w:rPr>
          <w:sz w:val="28"/>
          <w:szCs w:val="28"/>
        </w:rPr>
        <w:instrText>Crossref</w:instrText>
      </w:r>
      <w:r w:rsidRPr="00E330C1">
        <w:rPr>
          <w:sz w:val="28"/>
          <w:szCs w:val="28"/>
          <w:lang w:val="ru-RU"/>
        </w:rPr>
        <w:instrText>)","</w:instrText>
      </w:r>
      <w:r w:rsidRPr="00E330C1">
        <w:rPr>
          <w:sz w:val="28"/>
          <w:szCs w:val="28"/>
        </w:rPr>
        <w:instrText>title</w:instrText>
      </w:r>
      <w:r w:rsidRPr="00E330C1">
        <w:rPr>
          <w:sz w:val="28"/>
          <w:szCs w:val="28"/>
          <w:lang w:val="ru-RU"/>
        </w:rPr>
        <w:instrText>":"</w:instrText>
      </w:r>
      <w:r w:rsidRPr="00E330C1">
        <w:rPr>
          <w:sz w:val="28"/>
          <w:szCs w:val="28"/>
        </w:rPr>
        <w:instrText>ClusterVO</w:instrText>
      </w:r>
      <w:r w:rsidRPr="00E330C1">
        <w:rPr>
          <w:sz w:val="28"/>
          <w:szCs w:val="28"/>
          <w:lang w:val="ru-RU"/>
        </w:rPr>
        <w:instrText xml:space="preserve">: </w:instrText>
      </w:r>
      <w:r w:rsidRPr="00E330C1">
        <w:rPr>
          <w:sz w:val="28"/>
          <w:szCs w:val="28"/>
        </w:rPr>
        <w:instrText>Clustering</w:instrText>
      </w:r>
      <w:r w:rsidRPr="00E330C1">
        <w:rPr>
          <w:sz w:val="28"/>
          <w:szCs w:val="28"/>
          <w:lang w:val="ru-RU"/>
        </w:rPr>
        <w:instrText xml:space="preserve"> </w:instrText>
      </w:r>
      <w:r w:rsidRPr="00E330C1">
        <w:rPr>
          <w:sz w:val="28"/>
          <w:szCs w:val="28"/>
        </w:rPr>
        <w:instrText>Moving</w:instrText>
      </w:r>
      <w:r w:rsidRPr="00E330C1">
        <w:rPr>
          <w:sz w:val="28"/>
          <w:szCs w:val="28"/>
          <w:lang w:val="ru-RU"/>
        </w:rPr>
        <w:instrText xml:space="preserve"> </w:instrText>
      </w:r>
      <w:r w:rsidRPr="00E330C1">
        <w:rPr>
          <w:sz w:val="28"/>
          <w:szCs w:val="28"/>
        </w:rPr>
        <w:instrText>Instances</w:instrText>
      </w:r>
      <w:r w:rsidRPr="00E330C1">
        <w:rPr>
          <w:sz w:val="28"/>
          <w:szCs w:val="28"/>
          <w:lang w:val="ru-RU"/>
        </w:rPr>
        <w:instrText xml:space="preserve"> </w:instrText>
      </w:r>
      <w:r w:rsidRPr="00E330C1">
        <w:rPr>
          <w:sz w:val="28"/>
          <w:szCs w:val="28"/>
        </w:rPr>
        <w:instrText>and</w:instrText>
      </w:r>
      <w:r w:rsidRPr="00E330C1">
        <w:rPr>
          <w:sz w:val="28"/>
          <w:szCs w:val="28"/>
          <w:lang w:val="ru-RU"/>
        </w:rPr>
        <w:instrText xml:space="preserve"> </w:instrText>
      </w:r>
      <w:r w:rsidRPr="00E330C1">
        <w:rPr>
          <w:sz w:val="28"/>
          <w:szCs w:val="28"/>
        </w:rPr>
        <w:instrText>Estimating</w:instrText>
      </w:r>
      <w:r w:rsidRPr="00E330C1">
        <w:rPr>
          <w:sz w:val="28"/>
          <w:szCs w:val="28"/>
          <w:lang w:val="ru-RU"/>
        </w:rPr>
        <w:instrText xml:space="preserve"> </w:instrText>
      </w:r>
      <w:r w:rsidRPr="00E330C1">
        <w:rPr>
          <w:sz w:val="28"/>
          <w:szCs w:val="28"/>
        </w:rPr>
        <w:instrText>Visual</w:instrText>
      </w:r>
      <w:r w:rsidRPr="00E330C1">
        <w:rPr>
          <w:sz w:val="28"/>
          <w:szCs w:val="28"/>
          <w:lang w:val="ru-RU"/>
        </w:rPr>
        <w:instrText xml:space="preserve"> </w:instrText>
      </w:r>
      <w:r w:rsidRPr="00E330C1">
        <w:rPr>
          <w:sz w:val="28"/>
          <w:szCs w:val="28"/>
        </w:rPr>
        <w:instrText>Odometry</w:instrText>
      </w:r>
      <w:r w:rsidRPr="00E330C1">
        <w:rPr>
          <w:sz w:val="28"/>
          <w:szCs w:val="28"/>
          <w:lang w:val="ru-RU"/>
        </w:rPr>
        <w:instrText xml:space="preserve"> </w:instrText>
      </w:r>
      <w:r w:rsidRPr="00E330C1">
        <w:rPr>
          <w:sz w:val="28"/>
          <w:szCs w:val="28"/>
        </w:rPr>
        <w:instrText>for</w:instrText>
      </w:r>
      <w:r w:rsidRPr="00E330C1">
        <w:rPr>
          <w:sz w:val="28"/>
          <w:szCs w:val="28"/>
          <w:lang w:val="ru-RU"/>
        </w:rPr>
        <w:instrText xml:space="preserve"> </w:instrText>
      </w:r>
      <w:r w:rsidRPr="00E330C1">
        <w:rPr>
          <w:sz w:val="28"/>
          <w:szCs w:val="28"/>
        </w:rPr>
        <w:instrText>Self</w:instrText>
      </w:r>
      <w:r w:rsidRPr="00E330C1">
        <w:rPr>
          <w:sz w:val="28"/>
          <w:szCs w:val="28"/>
          <w:lang w:val="ru-RU"/>
        </w:rPr>
        <w:instrText xml:space="preserve"> </w:instrText>
      </w:r>
      <w:r w:rsidRPr="00E330C1">
        <w:rPr>
          <w:sz w:val="28"/>
          <w:szCs w:val="28"/>
        </w:rPr>
        <w:instrText>and</w:instrText>
      </w:r>
      <w:r w:rsidRPr="00E330C1">
        <w:rPr>
          <w:sz w:val="28"/>
          <w:szCs w:val="28"/>
          <w:lang w:val="ru-RU"/>
        </w:rPr>
        <w:instrText xml:space="preserve"> </w:instrText>
      </w:r>
      <w:r w:rsidRPr="00E330C1">
        <w:rPr>
          <w:sz w:val="28"/>
          <w:szCs w:val="28"/>
        </w:rPr>
        <w:instrText>Surroundings</w:instrText>
      </w:r>
      <w:r w:rsidRPr="00E330C1">
        <w:rPr>
          <w:sz w:val="28"/>
          <w:szCs w:val="28"/>
          <w:lang w:val="ru-RU"/>
        </w:rPr>
        <w:instrText>","</w:instrText>
      </w:r>
      <w:r w:rsidRPr="00E330C1">
        <w:rPr>
          <w:sz w:val="28"/>
          <w:szCs w:val="28"/>
        </w:rPr>
        <w:instrText>title</w:instrText>
      </w:r>
      <w:r w:rsidRPr="00E330C1">
        <w:rPr>
          <w:sz w:val="28"/>
          <w:szCs w:val="28"/>
          <w:lang w:val="ru-RU"/>
        </w:rPr>
        <w:instrText>-</w:instrText>
      </w:r>
      <w:r w:rsidRPr="00E330C1">
        <w:rPr>
          <w:sz w:val="28"/>
          <w:szCs w:val="28"/>
        </w:rPr>
        <w:instrText>short</w:instrText>
      </w:r>
      <w:r w:rsidRPr="00E330C1">
        <w:rPr>
          <w:sz w:val="28"/>
          <w:szCs w:val="28"/>
          <w:lang w:val="ru-RU"/>
        </w:rPr>
        <w:instrText>":"</w:instrText>
      </w:r>
      <w:r w:rsidRPr="00E330C1">
        <w:rPr>
          <w:sz w:val="28"/>
          <w:szCs w:val="28"/>
        </w:rPr>
        <w:instrText>ClusterVO</w:instrText>
      </w:r>
      <w:r w:rsidRPr="00E330C1">
        <w:rPr>
          <w:sz w:val="28"/>
          <w:szCs w:val="28"/>
          <w:lang w:val="ru-RU"/>
        </w:rPr>
        <w:instrText>","</w:instrText>
      </w:r>
      <w:r w:rsidRPr="00E330C1">
        <w:rPr>
          <w:sz w:val="28"/>
          <w:szCs w:val="28"/>
        </w:rPr>
        <w:instrText>URL</w:instrText>
      </w:r>
      <w:r w:rsidRPr="00E330C1">
        <w:rPr>
          <w:sz w:val="28"/>
          <w:szCs w:val="28"/>
          <w:lang w:val="ru-RU"/>
        </w:rPr>
        <w:instrText>":"</w:instrText>
      </w:r>
      <w:r w:rsidRPr="00E330C1">
        <w:rPr>
          <w:sz w:val="28"/>
          <w:szCs w:val="28"/>
        </w:rPr>
        <w:instrText>https</w:instrText>
      </w:r>
      <w:r w:rsidRPr="00E330C1">
        <w:rPr>
          <w:sz w:val="28"/>
          <w:szCs w:val="28"/>
          <w:lang w:val="ru-RU"/>
        </w:rPr>
        <w:instrText>://</w:instrText>
      </w:r>
      <w:r w:rsidRPr="00E330C1">
        <w:rPr>
          <w:sz w:val="28"/>
          <w:szCs w:val="28"/>
        </w:rPr>
        <w:instrText>ieeexplore</w:instrText>
      </w:r>
      <w:r w:rsidRPr="00E330C1">
        <w:rPr>
          <w:sz w:val="28"/>
          <w:szCs w:val="28"/>
          <w:lang w:val="ru-RU"/>
        </w:rPr>
        <w:instrText>.</w:instrText>
      </w:r>
      <w:r w:rsidRPr="00E330C1">
        <w:rPr>
          <w:sz w:val="28"/>
          <w:szCs w:val="28"/>
        </w:rPr>
        <w:instrText>ieee</w:instrText>
      </w:r>
      <w:r w:rsidRPr="00E330C1">
        <w:rPr>
          <w:sz w:val="28"/>
          <w:szCs w:val="28"/>
          <w:lang w:val="ru-RU"/>
        </w:rPr>
        <w:instrText>.</w:instrText>
      </w:r>
      <w:r w:rsidRPr="00E330C1">
        <w:rPr>
          <w:sz w:val="28"/>
          <w:szCs w:val="28"/>
        </w:rPr>
        <w:instrText>org</w:instrText>
      </w:r>
      <w:r w:rsidRPr="00E330C1">
        <w:rPr>
          <w:sz w:val="28"/>
          <w:szCs w:val="28"/>
          <w:lang w:val="ru-RU"/>
        </w:rPr>
        <w:instrText>/</w:instrText>
      </w:r>
      <w:r w:rsidRPr="00E330C1">
        <w:rPr>
          <w:sz w:val="28"/>
          <w:szCs w:val="28"/>
        </w:rPr>
        <w:instrText>document</w:instrText>
      </w:r>
      <w:r w:rsidRPr="00E330C1">
        <w:rPr>
          <w:sz w:val="28"/>
          <w:szCs w:val="28"/>
          <w:lang w:val="ru-RU"/>
        </w:rPr>
        <w:instrText>/9156429/","</w:instrText>
      </w:r>
      <w:r w:rsidRPr="00E330C1">
        <w:rPr>
          <w:sz w:val="28"/>
          <w:szCs w:val="28"/>
        </w:rPr>
        <w:instrText>author</w:instrText>
      </w:r>
      <w:r w:rsidRPr="00E330C1">
        <w:rPr>
          <w:sz w:val="28"/>
          <w:szCs w:val="28"/>
          <w:lang w:val="ru-RU"/>
        </w:rPr>
        <w:instrText>":[{"</w:instrText>
      </w:r>
      <w:r w:rsidRPr="00E330C1">
        <w:rPr>
          <w:sz w:val="28"/>
          <w:szCs w:val="28"/>
        </w:rPr>
        <w:instrText>family</w:instrText>
      </w:r>
      <w:r w:rsidRPr="00E330C1">
        <w:rPr>
          <w:sz w:val="28"/>
          <w:szCs w:val="28"/>
          <w:lang w:val="ru-RU"/>
        </w:rPr>
        <w:instrText>":"</w:instrText>
      </w:r>
      <w:r w:rsidRPr="00E330C1">
        <w:rPr>
          <w:sz w:val="28"/>
          <w:szCs w:val="28"/>
        </w:rPr>
        <w:instrText>Huang</w:instrText>
      </w:r>
      <w:r w:rsidRPr="00E330C1">
        <w:rPr>
          <w:sz w:val="28"/>
          <w:szCs w:val="28"/>
          <w:lang w:val="ru-RU"/>
        </w:rPr>
        <w:instrText>","</w:instrText>
      </w:r>
      <w:r w:rsidRPr="00E330C1">
        <w:rPr>
          <w:sz w:val="28"/>
          <w:szCs w:val="28"/>
        </w:rPr>
        <w:instrText>given</w:instrText>
      </w:r>
      <w:r w:rsidRPr="00E330C1">
        <w:rPr>
          <w:sz w:val="28"/>
          <w:szCs w:val="28"/>
          <w:lang w:val="ru-RU"/>
        </w:rPr>
        <w:instrText>":"</w:instrText>
      </w:r>
      <w:r w:rsidRPr="00E330C1">
        <w:rPr>
          <w:sz w:val="28"/>
          <w:szCs w:val="28"/>
        </w:rPr>
        <w:instrText>Jiahui</w:instrText>
      </w:r>
      <w:r w:rsidRPr="00E330C1">
        <w:rPr>
          <w:sz w:val="28"/>
          <w:szCs w:val="28"/>
          <w:lang w:val="ru-RU"/>
        </w:rPr>
        <w:instrText>"},{"</w:instrText>
      </w:r>
      <w:r w:rsidRPr="00E330C1">
        <w:rPr>
          <w:sz w:val="28"/>
          <w:szCs w:val="28"/>
        </w:rPr>
        <w:instrText>family</w:instrText>
      </w:r>
      <w:r w:rsidRPr="00E330C1">
        <w:rPr>
          <w:sz w:val="28"/>
          <w:szCs w:val="28"/>
          <w:lang w:val="ru-RU"/>
        </w:rPr>
        <w:instrText>":"</w:instrText>
      </w:r>
      <w:r w:rsidRPr="00E330C1">
        <w:rPr>
          <w:sz w:val="28"/>
          <w:szCs w:val="28"/>
        </w:rPr>
        <w:instrText>Yang</w:instrText>
      </w:r>
      <w:r w:rsidRPr="00E330C1">
        <w:rPr>
          <w:sz w:val="28"/>
          <w:szCs w:val="28"/>
          <w:lang w:val="ru-RU"/>
        </w:rPr>
        <w:instrText>","</w:instrText>
      </w:r>
      <w:r w:rsidRPr="00E330C1">
        <w:rPr>
          <w:sz w:val="28"/>
          <w:szCs w:val="28"/>
        </w:rPr>
        <w:instrText>given</w:instrText>
      </w:r>
      <w:r w:rsidRPr="00E330C1">
        <w:rPr>
          <w:sz w:val="28"/>
          <w:szCs w:val="28"/>
          <w:lang w:val="ru-RU"/>
        </w:rPr>
        <w:instrText>":"</w:instrText>
      </w:r>
      <w:r w:rsidRPr="00E330C1">
        <w:rPr>
          <w:sz w:val="28"/>
          <w:szCs w:val="28"/>
        </w:rPr>
        <w:instrText>Sheng</w:instrText>
      </w:r>
      <w:r w:rsidRPr="00E330C1">
        <w:rPr>
          <w:sz w:val="28"/>
          <w:szCs w:val="28"/>
          <w:lang w:val="ru-RU"/>
        </w:rPr>
        <w:instrText>"},{"</w:instrText>
      </w:r>
      <w:r w:rsidRPr="00E330C1">
        <w:rPr>
          <w:sz w:val="28"/>
          <w:szCs w:val="28"/>
        </w:rPr>
        <w:instrText>family</w:instrText>
      </w:r>
      <w:r w:rsidRPr="00E330C1">
        <w:rPr>
          <w:sz w:val="28"/>
          <w:szCs w:val="28"/>
          <w:lang w:val="ru-RU"/>
        </w:rPr>
        <w:instrText>":"</w:instrText>
      </w:r>
      <w:r w:rsidRPr="00E330C1">
        <w:rPr>
          <w:sz w:val="28"/>
          <w:szCs w:val="28"/>
        </w:rPr>
        <w:instrText>Mu</w:instrText>
      </w:r>
      <w:r w:rsidRPr="00E330C1">
        <w:rPr>
          <w:sz w:val="28"/>
          <w:szCs w:val="28"/>
          <w:lang w:val="ru-RU"/>
        </w:rPr>
        <w:instrText>","</w:instrText>
      </w:r>
      <w:r w:rsidRPr="00E330C1">
        <w:rPr>
          <w:sz w:val="28"/>
          <w:szCs w:val="28"/>
        </w:rPr>
        <w:instrText>given</w:instrText>
      </w:r>
      <w:r w:rsidRPr="00E330C1">
        <w:rPr>
          <w:sz w:val="28"/>
          <w:szCs w:val="28"/>
          <w:lang w:val="ru-RU"/>
        </w:rPr>
        <w:instrText>":"</w:instrText>
      </w:r>
      <w:r w:rsidRPr="00E330C1">
        <w:rPr>
          <w:sz w:val="28"/>
          <w:szCs w:val="28"/>
        </w:rPr>
        <w:instrText>Tai</w:instrText>
      </w:r>
      <w:r w:rsidRPr="00E330C1">
        <w:rPr>
          <w:sz w:val="28"/>
          <w:szCs w:val="28"/>
          <w:lang w:val="ru-RU"/>
        </w:rPr>
        <w:instrText>-</w:instrText>
      </w:r>
      <w:r w:rsidRPr="00E330C1">
        <w:rPr>
          <w:sz w:val="28"/>
          <w:szCs w:val="28"/>
        </w:rPr>
        <w:instrText>Jiang</w:instrText>
      </w:r>
      <w:r w:rsidRPr="00E330C1">
        <w:rPr>
          <w:sz w:val="28"/>
          <w:szCs w:val="28"/>
          <w:lang w:val="ru-RU"/>
        </w:rPr>
        <w:instrText>"},{"</w:instrText>
      </w:r>
      <w:r w:rsidRPr="00E330C1">
        <w:rPr>
          <w:sz w:val="28"/>
          <w:szCs w:val="28"/>
        </w:rPr>
        <w:instrText>family</w:instrText>
      </w:r>
      <w:r w:rsidRPr="00E330C1">
        <w:rPr>
          <w:sz w:val="28"/>
          <w:szCs w:val="28"/>
          <w:lang w:val="ru-RU"/>
        </w:rPr>
        <w:instrText>":"</w:instrText>
      </w:r>
      <w:r w:rsidRPr="00E330C1">
        <w:rPr>
          <w:sz w:val="28"/>
          <w:szCs w:val="28"/>
        </w:rPr>
        <w:instrText>Hu</w:instrText>
      </w:r>
      <w:r w:rsidRPr="00E330C1">
        <w:rPr>
          <w:sz w:val="28"/>
          <w:szCs w:val="28"/>
          <w:lang w:val="ru-RU"/>
        </w:rPr>
        <w:instrText>","</w:instrText>
      </w:r>
      <w:r w:rsidRPr="00E330C1">
        <w:rPr>
          <w:sz w:val="28"/>
          <w:szCs w:val="28"/>
        </w:rPr>
        <w:instrText>given</w:instrText>
      </w:r>
      <w:r w:rsidRPr="00E330C1">
        <w:rPr>
          <w:sz w:val="28"/>
          <w:szCs w:val="28"/>
          <w:lang w:val="ru-RU"/>
        </w:rPr>
        <w:instrText>":"</w:instrText>
      </w:r>
      <w:r w:rsidRPr="00E330C1">
        <w:rPr>
          <w:sz w:val="28"/>
          <w:szCs w:val="28"/>
        </w:rPr>
        <w:instrText>Shi</w:instrText>
      </w:r>
      <w:r w:rsidRPr="00E330C1">
        <w:rPr>
          <w:sz w:val="28"/>
          <w:szCs w:val="28"/>
          <w:lang w:val="ru-RU"/>
        </w:rPr>
        <w:instrText>-</w:instrText>
      </w:r>
      <w:r w:rsidRPr="00E330C1">
        <w:rPr>
          <w:sz w:val="28"/>
          <w:szCs w:val="28"/>
        </w:rPr>
        <w:instrText>Min</w:instrText>
      </w:r>
      <w:r w:rsidRPr="00E330C1">
        <w:rPr>
          <w:sz w:val="28"/>
          <w:szCs w:val="28"/>
          <w:lang w:val="ru-RU"/>
        </w:rPr>
        <w:instrText>"}],"</w:instrText>
      </w:r>
      <w:r w:rsidRPr="00E330C1">
        <w:rPr>
          <w:sz w:val="28"/>
          <w:szCs w:val="28"/>
        </w:rPr>
        <w:instrText>accessed</w:instrText>
      </w:r>
      <w:r w:rsidRPr="00E330C1">
        <w:rPr>
          <w:sz w:val="28"/>
          <w:szCs w:val="28"/>
          <w:lang w:val="ru-RU"/>
        </w:rPr>
        <w:instrText>":{"</w:instrText>
      </w:r>
      <w:r w:rsidRPr="00E330C1">
        <w:rPr>
          <w:sz w:val="28"/>
          <w:szCs w:val="28"/>
        </w:rPr>
        <w:instrText>date</w:instrText>
      </w:r>
      <w:r w:rsidRPr="00E330C1">
        <w:rPr>
          <w:sz w:val="28"/>
          <w:szCs w:val="28"/>
          <w:lang w:val="ru-RU"/>
        </w:rPr>
        <w:instrText>-</w:instrText>
      </w:r>
      <w:r w:rsidRPr="00E330C1">
        <w:rPr>
          <w:sz w:val="28"/>
          <w:szCs w:val="28"/>
        </w:rPr>
        <w:instrText>parts</w:instrText>
      </w:r>
      <w:r w:rsidRPr="00E330C1">
        <w:rPr>
          <w:sz w:val="28"/>
          <w:szCs w:val="28"/>
          <w:lang w:val="ru-RU"/>
        </w:rPr>
        <w:instrText>":[["2021",12,28]]},"</w:instrText>
      </w:r>
      <w:r w:rsidRPr="00E330C1">
        <w:rPr>
          <w:sz w:val="28"/>
          <w:szCs w:val="28"/>
        </w:rPr>
        <w:instrText>issued</w:instrText>
      </w:r>
      <w:r w:rsidRPr="00E330C1">
        <w:rPr>
          <w:sz w:val="28"/>
          <w:szCs w:val="28"/>
          <w:lang w:val="ru-RU"/>
        </w:rPr>
        <w:instrText>":{"</w:instrText>
      </w:r>
      <w:r w:rsidRPr="00E330C1">
        <w:rPr>
          <w:sz w:val="28"/>
          <w:szCs w:val="28"/>
        </w:rPr>
        <w:instrText>date</w:instrText>
      </w:r>
      <w:r w:rsidRPr="00E330C1">
        <w:rPr>
          <w:sz w:val="28"/>
          <w:szCs w:val="28"/>
          <w:lang w:val="ru-RU"/>
        </w:rPr>
        <w:instrText>-</w:instrText>
      </w:r>
      <w:r w:rsidRPr="00E330C1">
        <w:rPr>
          <w:sz w:val="28"/>
          <w:szCs w:val="28"/>
        </w:rPr>
        <w:instrText>parts</w:instrText>
      </w:r>
      <w:r w:rsidRPr="00E330C1">
        <w:rPr>
          <w:sz w:val="28"/>
          <w:szCs w:val="28"/>
          <w:lang w:val="ru-RU"/>
        </w:rPr>
        <w:instrText>":[["2020",6]]}}}],"</w:instrText>
      </w:r>
      <w:r w:rsidRPr="00E330C1">
        <w:rPr>
          <w:sz w:val="28"/>
          <w:szCs w:val="28"/>
        </w:rPr>
        <w:instrText>schema</w:instrText>
      </w:r>
      <w:r w:rsidRPr="00E330C1">
        <w:rPr>
          <w:sz w:val="28"/>
          <w:szCs w:val="28"/>
          <w:lang w:val="ru-RU"/>
        </w:rPr>
        <w:instrText>":"</w:instrText>
      </w:r>
      <w:r w:rsidRPr="00E330C1">
        <w:rPr>
          <w:sz w:val="28"/>
          <w:szCs w:val="28"/>
        </w:rPr>
        <w:instrText>https</w:instrText>
      </w:r>
      <w:r w:rsidRPr="00E330C1">
        <w:rPr>
          <w:sz w:val="28"/>
          <w:szCs w:val="28"/>
          <w:lang w:val="ru-RU"/>
        </w:rPr>
        <w:instrText>://</w:instrText>
      </w:r>
      <w:r w:rsidRPr="00E330C1">
        <w:rPr>
          <w:sz w:val="28"/>
          <w:szCs w:val="28"/>
        </w:rPr>
        <w:instrText>github</w:instrText>
      </w:r>
      <w:r w:rsidRPr="00E330C1">
        <w:rPr>
          <w:sz w:val="28"/>
          <w:szCs w:val="28"/>
          <w:lang w:val="ru-RU"/>
        </w:rPr>
        <w:instrText>.</w:instrText>
      </w:r>
      <w:r w:rsidRPr="00E330C1">
        <w:rPr>
          <w:sz w:val="28"/>
          <w:szCs w:val="28"/>
        </w:rPr>
        <w:instrText>com</w:instrText>
      </w:r>
      <w:r w:rsidRPr="00E330C1">
        <w:rPr>
          <w:sz w:val="28"/>
          <w:szCs w:val="28"/>
          <w:lang w:val="ru-RU"/>
        </w:rPr>
        <w:instrText>/</w:instrText>
      </w:r>
      <w:r w:rsidRPr="00E330C1">
        <w:rPr>
          <w:sz w:val="28"/>
          <w:szCs w:val="28"/>
        </w:rPr>
        <w:instrText>citation</w:instrText>
      </w:r>
      <w:r w:rsidRPr="00E330C1">
        <w:rPr>
          <w:sz w:val="28"/>
          <w:szCs w:val="28"/>
          <w:lang w:val="ru-RU"/>
        </w:rPr>
        <w:instrText>-</w:instrText>
      </w:r>
      <w:r w:rsidRPr="00E330C1">
        <w:rPr>
          <w:sz w:val="28"/>
          <w:szCs w:val="28"/>
        </w:rPr>
        <w:instrText>style</w:instrText>
      </w:r>
      <w:r w:rsidRPr="00E330C1">
        <w:rPr>
          <w:sz w:val="28"/>
          <w:szCs w:val="28"/>
          <w:lang w:val="ru-RU"/>
        </w:rPr>
        <w:instrText>-</w:instrText>
      </w:r>
      <w:r w:rsidRPr="00E330C1">
        <w:rPr>
          <w:sz w:val="28"/>
          <w:szCs w:val="28"/>
        </w:rPr>
        <w:instrText>language</w:instrText>
      </w:r>
      <w:r w:rsidRPr="00E330C1">
        <w:rPr>
          <w:sz w:val="28"/>
          <w:szCs w:val="28"/>
          <w:lang w:val="ru-RU"/>
        </w:rPr>
        <w:instrText>/</w:instrText>
      </w:r>
      <w:r w:rsidRPr="00E330C1">
        <w:rPr>
          <w:sz w:val="28"/>
          <w:szCs w:val="28"/>
        </w:rPr>
        <w:instrText>schema</w:instrText>
      </w:r>
      <w:r w:rsidRPr="00E330C1">
        <w:rPr>
          <w:sz w:val="28"/>
          <w:szCs w:val="28"/>
          <w:lang w:val="ru-RU"/>
        </w:rPr>
        <w:instrText>/</w:instrText>
      </w:r>
      <w:r w:rsidRPr="00E330C1">
        <w:rPr>
          <w:sz w:val="28"/>
          <w:szCs w:val="28"/>
        </w:rPr>
        <w:instrText>raw</w:instrText>
      </w:r>
      <w:r w:rsidRPr="00E330C1">
        <w:rPr>
          <w:sz w:val="28"/>
          <w:szCs w:val="28"/>
          <w:lang w:val="ru-RU"/>
        </w:rPr>
        <w:instrText>/</w:instrText>
      </w:r>
      <w:r w:rsidRPr="00E330C1">
        <w:rPr>
          <w:sz w:val="28"/>
          <w:szCs w:val="28"/>
        </w:rPr>
        <w:instrText>master</w:instrText>
      </w:r>
      <w:r w:rsidRPr="00E330C1">
        <w:rPr>
          <w:sz w:val="28"/>
          <w:szCs w:val="28"/>
          <w:lang w:val="ru-RU"/>
        </w:rPr>
        <w:instrText>/</w:instrText>
      </w:r>
      <w:r w:rsidRPr="00E330C1">
        <w:rPr>
          <w:sz w:val="28"/>
          <w:szCs w:val="28"/>
        </w:rPr>
        <w:instrText>csl</w:instrText>
      </w:r>
      <w:r w:rsidRPr="00E330C1">
        <w:rPr>
          <w:sz w:val="28"/>
          <w:szCs w:val="28"/>
          <w:lang w:val="ru-RU"/>
        </w:rPr>
        <w:instrText>-</w:instrText>
      </w:r>
      <w:r w:rsidRPr="00E330C1">
        <w:rPr>
          <w:sz w:val="28"/>
          <w:szCs w:val="28"/>
        </w:rPr>
        <w:instrText>citation</w:instrText>
      </w:r>
      <w:r w:rsidRPr="00E330C1">
        <w:rPr>
          <w:sz w:val="28"/>
          <w:szCs w:val="28"/>
          <w:lang w:val="ru-RU"/>
        </w:rPr>
        <w:instrText>.</w:instrText>
      </w:r>
      <w:r w:rsidRPr="00E330C1">
        <w:rPr>
          <w:sz w:val="28"/>
          <w:szCs w:val="28"/>
        </w:rPr>
        <w:instrText>json</w:instrText>
      </w:r>
      <w:r w:rsidRPr="00E330C1">
        <w:rPr>
          <w:sz w:val="28"/>
          <w:szCs w:val="28"/>
          <w:lang w:val="ru-RU"/>
        </w:rPr>
        <w:instrText xml:space="preserve">"} </w:instrText>
      </w:r>
      <w:r w:rsidRPr="00E330C1">
        <w:rPr>
          <w:sz w:val="28"/>
          <w:szCs w:val="28"/>
        </w:rPr>
        <w:fldChar w:fldCharType="separate"/>
      </w:r>
      <w:r w:rsidRPr="00E330C1">
        <w:rPr>
          <w:sz w:val="28"/>
          <w:szCs w:val="28"/>
          <w:lang w:val="ru-RU"/>
        </w:rPr>
        <w:t>[50]</w:t>
      </w:r>
      <w:r w:rsidRPr="00E330C1">
        <w:rPr>
          <w:sz w:val="28"/>
          <w:szCs w:val="28"/>
          <w:lang w:val="ru-RU"/>
        </w:rPr>
        <w:fldChar w:fldCharType="end"/>
      </w:r>
      <w:r w:rsidRPr="00E330C1">
        <w:rPr>
          <w:sz w:val="28"/>
          <w:szCs w:val="28"/>
          <w:lang w:val="ru-RU"/>
        </w:rPr>
        <w:t>. Их целью является одновременная оценка положения камеры и нескольких динамических объектов. Для этого в MID-Fusion и MaskFusion создаются подкарты каждого возможного движущегося объекта и выполняется совместная оценка положения объектов и камеры.</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Большинство упомянутых систем используют методы глубокого обучения, которые в некоторых случаях не могут быть реализованы в реальном времени из-за недостатка вычислительных ресурсов и ограниченной точности карты. </w:t>
      </w:r>
    </w:p>
    <w:p w:rsidR="00E330C1" w:rsidRPr="00E330C1" w:rsidRDefault="00E330C1" w:rsidP="00E330C1">
      <w:pPr>
        <w:spacing w:before="240" w:after="240" w:line="360" w:lineRule="auto"/>
        <w:rPr>
          <w:sz w:val="28"/>
          <w:szCs w:val="28"/>
          <w:lang w:val="ru-RU"/>
        </w:rPr>
      </w:pPr>
      <w:r w:rsidRPr="00E330C1">
        <w:rPr>
          <w:sz w:val="28"/>
          <w:szCs w:val="28"/>
          <w:lang w:val="ru-RU"/>
        </w:rPr>
        <w:t>Разработанный в работе DOT метод устраняет требование сегментации всех кадров, что позволяет системе не зависеть от точности карты и производительности оборудования, тем самым позволяя реализовать работу алгоритма в реальном времени.</w:t>
      </w:r>
    </w:p>
    <w:p w:rsidR="00E330C1" w:rsidRPr="00E330C1" w:rsidRDefault="00E330C1" w:rsidP="00E330C1">
      <w:pPr>
        <w:spacing w:before="240" w:after="240" w:line="360" w:lineRule="auto"/>
        <w:rPr>
          <w:sz w:val="28"/>
          <w:szCs w:val="28"/>
          <w:lang w:val="ru-RU"/>
        </w:rPr>
      </w:pPr>
      <w:r w:rsidRPr="00E330C1">
        <w:rPr>
          <w:noProof/>
          <w:sz w:val="28"/>
          <w:szCs w:val="28"/>
          <w:lang w:val="ru-RU"/>
        </w:rPr>
        <w:drawing>
          <wp:inline distT="0" distB="0" distL="0" distR="0" wp14:anchorId="6AF239D6" wp14:editId="69A1C7C4">
            <wp:extent cx="5940425" cy="1572260"/>
            <wp:effectExtent l="0" t="0" r="3175" b="8890"/>
            <wp:docPr id="15" name="Рисунок 15" descr="https://lh4.googleusercontent.com/eljeWrajKD1I1vSGThnu-UQJKpiuLoC4ZCZxeYuAiRK027Ei3yvTPnIKjZB0e2meEnAKLMfURnYfu4jt4yBD_2OuSvoJYjGeLOzXS6eYhQb3UzePyJ8LOOMDFEBlsQNvT4bV95MC7iJb-UKSA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eljeWrajKD1I1vSGThnu-UQJKpiuLoC4ZCZxeYuAiRK027Ei3yvTPnIKjZB0e2meEnAKLMfURnYfu4jt4yBD_2OuSvoJYjGeLOzXS6eYhQb3UzePyJ8LOOMDFEBlsQNvT4bV95MC7iJb-UKSA2U"/>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0425" cy="1572260"/>
                    </a:xfrm>
                    <a:prstGeom prst="rect">
                      <a:avLst/>
                    </a:prstGeom>
                    <a:noFill/>
                    <a:ln>
                      <a:noFill/>
                    </a:ln>
                  </pic:spPr>
                </pic:pic>
              </a:graphicData>
            </a:graphic>
          </wp:inline>
        </w:drawing>
      </w:r>
    </w:p>
    <w:p w:rsidR="00E330C1" w:rsidRPr="00E330C1" w:rsidRDefault="00E330C1" w:rsidP="00E330C1">
      <w:pPr>
        <w:spacing w:before="240" w:after="240" w:line="360" w:lineRule="auto"/>
        <w:rPr>
          <w:i/>
          <w:iCs/>
          <w:sz w:val="28"/>
          <w:szCs w:val="28"/>
          <w:lang w:val="ru-RU"/>
        </w:rPr>
      </w:pPr>
      <w:bookmarkStart w:id="74" w:name="_Ref91599745"/>
      <w:r w:rsidRPr="00E330C1">
        <w:rPr>
          <w:i/>
          <w:iCs/>
          <w:sz w:val="28"/>
          <w:szCs w:val="28"/>
          <w:lang w:val="ru-RU"/>
        </w:rPr>
        <w:t xml:space="preserve">Рисунок </w:t>
      </w:r>
      <w:r w:rsidR="00AF6891">
        <w:rPr>
          <w:i/>
          <w:iCs/>
          <w:sz w:val="28"/>
          <w:szCs w:val="28"/>
          <w:lang w:val="ru-RU"/>
        </w:rPr>
        <w:fldChar w:fldCharType="begin"/>
      </w:r>
      <w:r w:rsidR="00AF6891">
        <w:rPr>
          <w:i/>
          <w:iCs/>
          <w:sz w:val="28"/>
          <w:szCs w:val="28"/>
          <w:lang w:val="ru-RU"/>
        </w:rPr>
        <w:instrText xml:space="preserve"> STYLEREF 1 \s </w:instrText>
      </w:r>
      <w:r w:rsidR="00AF6891">
        <w:rPr>
          <w:i/>
          <w:iCs/>
          <w:sz w:val="28"/>
          <w:szCs w:val="28"/>
          <w:lang w:val="ru-RU"/>
        </w:rPr>
        <w:fldChar w:fldCharType="separate"/>
      </w:r>
      <w:r w:rsidR="00AF6891">
        <w:rPr>
          <w:i/>
          <w:iCs/>
          <w:noProof/>
          <w:sz w:val="28"/>
          <w:szCs w:val="28"/>
          <w:lang w:val="ru-RU"/>
        </w:rPr>
        <w:t>8</w:t>
      </w:r>
      <w:r w:rsidR="00AF6891">
        <w:rPr>
          <w:i/>
          <w:iCs/>
          <w:sz w:val="28"/>
          <w:szCs w:val="28"/>
          <w:lang w:val="ru-RU"/>
        </w:rPr>
        <w:fldChar w:fldCharType="end"/>
      </w:r>
      <w:r w:rsidR="00AF6891">
        <w:rPr>
          <w:i/>
          <w:iCs/>
          <w:sz w:val="28"/>
          <w:szCs w:val="28"/>
          <w:lang w:val="ru-RU"/>
        </w:rPr>
        <w:noBreakHyphen/>
      </w:r>
      <w:r w:rsidR="00AF6891">
        <w:rPr>
          <w:i/>
          <w:iCs/>
          <w:sz w:val="28"/>
          <w:szCs w:val="28"/>
          <w:lang w:val="ru-RU"/>
        </w:rPr>
        <w:fldChar w:fldCharType="begin"/>
      </w:r>
      <w:r w:rsidR="00AF6891">
        <w:rPr>
          <w:i/>
          <w:iCs/>
          <w:sz w:val="28"/>
          <w:szCs w:val="28"/>
          <w:lang w:val="ru-RU"/>
        </w:rPr>
        <w:instrText xml:space="preserve"> SEQ Рисунок \* ARABIC \s 1 </w:instrText>
      </w:r>
      <w:r w:rsidR="00AF6891">
        <w:rPr>
          <w:i/>
          <w:iCs/>
          <w:sz w:val="28"/>
          <w:szCs w:val="28"/>
          <w:lang w:val="ru-RU"/>
        </w:rPr>
        <w:fldChar w:fldCharType="separate"/>
      </w:r>
      <w:r w:rsidR="00AF6891">
        <w:rPr>
          <w:i/>
          <w:iCs/>
          <w:noProof/>
          <w:sz w:val="28"/>
          <w:szCs w:val="28"/>
          <w:lang w:val="ru-RU"/>
        </w:rPr>
        <w:t>1</w:t>
      </w:r>
      <w:r w:rsidR="00AF6891">
        <w:rPr>
          <w:i/>
          <w:iCs/>
          <w:sz w:val="28"/>
          <w:szCs w:val="28"/>
          <w:lang w:val="ru-RU"/>
        </w:rPr>
        <w:fldChar w:fldCharType="end"/>
      </w:r>
      <w:bookmarkStart w:id="75" w:name="_Ref91599752"/>
      <w:r w:rsidRPr="00E330C1">
        <w:rPr>
          <w:i/>
          <w:iCs/>
          <w:sz w:val="28"/>
          <w:szCs w:val="28"/>
          <w:lang w:val="ru-RU"/>
        </w:rPr>
        <w:t>Обзор DOT. Путь A (красный) показывает обработку кадров, которые получают маску сегментации из сети. Путь B (зеленый) показывает обработку для кадров, которые получат маску сегментации, геометрически распространяемую DOT</w:t>
      </w:r>
      <w:bookmarkEnd w:id="74"/>
      <w:bookmarkEnd w:id="75"/>
      <w:r w:rsidRPr="00E330C1">
        <w:rPr>
          <w:i/>
          <w:iCs/>
          <w:sz w:val="28"/>
          <w:szCs w:val="28"/>
          <w:lang w:val="ru-RU"/>
        </w:rPr>
        <w:t xml:space="preserve"> </w:t>
      </w:r>
      <w:r w:rsidRPr="00E330C1">
        <w:rPr>
          <w:i/>
          <w:iCs/>
          <w:sz w:val="28"/>
          <w:szCs w:val="28"/>
        </w:rPr>
        <w:fldChar w:fldCharType="begin"/>
      </w:r>
      <w:r w:rsidRPr="00E330C1">
        <w:rPr>
          <w:i/>
          <w:iCs/>
          <w:sz w:val="28"/>
          <w:szCs w:val="28"/>
          <w:lang w:val="ru-RU"/>
        </w:rPr>
        <w:instrText xml:space="preserve"> </w:instrText>
      </w:r>
      <w:r w:rsidRPr="00E330C1">
        <w:rPr>
          <w:i/>
          <w:iCs/>
          <w:sz w:val="28"/>
          <w:szCs w:val="28"/>
        </w:rPr>
        <w:instrText>ADDIN</w:instrText>
      </w:r>
      <w:r w:rsidRPr="00E330C1">
        <w:rPr>
          <w:i/>
          <w:iCs/>
          <w:sz w:val="28"/>
          <w:szCs w:val="28"/>
          <w:lang w:val="ru-RU"/>
        </w:rPr>
        <w:instrText xml:space="preserve"> </w:instrText>
      </w:r>
      <w:r w:rsidRPr="00E330C1">
        <w:rPr>
          <w:i/>
          <w:iCs/>
          <w:sz w:val="28"/>
          <w:szCs w:val="28"/>
        </w:rPr>
        <w:instrText>ZOTERO</w:instrText>
      </w:r>
      <w:r w:rsidRPr="00E330C1">
        <w:rPr>
          <w:i/>
          <w:iCs/>
          <w:sz w:val="28"/>
          <w:szCs w:val="28"/>
          <w:lang w:val="ru-RU"/>
        </w:rPr>
        <w:instrText>_</w:instrText>
      </w:r>
      <w:r w:rsidRPr="00E330C1">
        <w:rPr>
          <w:i/>
          <w:iCs/>
          <w:sz w:val="28"/>
          <w:szCs w:val="28"/>
        </w:rPr>
        <w:instrText>ITEM</w:instrText>
      </w:r>
      <w:r w:rsidRPr="00E330C1">
        <w:rPr>
          <w:i/>
          <w:iCs/>
          <w:sz w:val="28"/>
          <w:szCs w:val="28"/>
          <w:lang w:val="ru-RU"/>
        </w:rPr>
        <w:instrText xml:space="preserve"> </w:instrText>
      </w:r>
      <w:r w:rsidRPr="00E330C1">
        <w:rPr>
          <w:i/>
          <w:iCs/>
          <w:sz w:val="28"/>
          <w:szCs w:val="28"/>
        </w:rPr>
        <w:instrText>CSL</w:instrText>
      </w:r>
      <w:r w:rsidRPr="00E330C1">
        <w:rPr>
          <w:i/>
          <w:iCs/>
          <w:sz w:val="28"/>
          <w:szCs w:val="28"/>
          <w:lang w:val="ru-RU"/>
        </w:rPr>
        <w:instrText>_</w:instrText>
      </w:r>
      <w:r w:rsidRPr="00E330C1">
        <w:rPr>
          <w:i/>
          <w:iCs/>
          <w:sz w:val="28"/>
          <w:szCs w:val="28"/>
        </w:rPr>
        <w:instrText>CITATION</w:instrText>
      </w:r>
      <w:r w:rsidRPr="00E330C1">
        <w:rPr>
          <w:i/>
          <w:iCs/>
          <w:sz w:val="28"/>
          <w:szCs w:val="28"/>
          <w:lang w:val="ru-RU"/>
        </w:rPr>
        <w:instrText xml:space="preserve"> {"</w:instrText>
      </w:r>
      <w:r w:rsidRPr="00E330C1">
        <w:rPr>
          <w:i/>
          <w:iCs/>
          <w:sz w:val="28"/>
          <w:szCs w:val="28"/>
        </w:rPr>
        <w:instrText>citationID</w:instrText>
      </w:r>
      <w:r w:rsidRPr="00E330C1">
        <w:rPr>
          <w:i/>
          <w:iCs/>
          <w:sz w:val="28"/>
          <w:szCs w:val="28"/>
          <w:lang w:val="ru-RU"/>
        </w:rPr>
        <w:instrText>":"</w:instrText>
      </w:r>
      <w:r w:rsidRPr="00E330C1">
        <w:rPr>
          <w:i/>
          <w:iCs/>
          <w:sz w:val="28"/>
          <w:szCs w:val="28"/>
        </w:rPr>
        <w:instrText>gbUw</w:instrText>
      </w:r>
      <w:r w:rsidRPr="00E330C1">
        <w:rPr>
          <w:i/>
          <w:iCs/>
          <w:sz w:val="28"/>
          <w:szCs w:val="28"/>
          <w:lang w:val="ru-RU"/>
        </w:rPr>
        <w:instrText>55</w:instrText>
      </w:r>
      <w:r w:rsidRPr="00E330C1">
        <w:rPr>
          <w:i/>
          <w:iCs/>
          <w:sz w:val="28"/>
          <w:szCs w:val="28"/>
        </w:rPr>
        <w:instrText>IC</w:instrText>
      </w:r>
      <w:r w:rsidRPr="00E330C1">
        <w:rPr>
          <w:i/>
          <w:iCs/>
          <w:sz w:val="28"/>
          <w:szCs w:val="28"/>
          <w:lang w:val="ru-RU"/>
        </w:rPr>
        <w:instrText>","</w:instrText>
      </w:r>
      <w:r w:rsidRPr="00E330C1">
        <w:rPr>
          <w:i/>
          <w:iCs/>
          <w:sz w:val="28"/>
          <w:szCs w:val="28"/>
        </w:rPr>
        <w:instrText>properties</w:instrText>
      </w:r>
      <w:r w:rsidRPr="00E330C1">
        <w:rPr>
          <w:i/>
          <w:iCs/>
          <w:sz w:val="28"/>
          <w:szCs w:val="28"/>
          <w:lang w:val="ru-RU"/>
        </w:rPr>
        <w:instrText>":{"</w:instrText>
      </w:r>
      <w:r w:rsidRPr="00E330C1">
        <w:rPr>
          <w:i/>
          <w:iCs/>
          <w:sz w:val="28"/>
          <w:szCs w:val="28"/>
        </w:rPr>
        <w:instrText>formattedCitation</w:instrText>
      </w:r>
      <w:r w:rsidRPr="00E330C1">
        <w:rPr>
          <w:i/>
          <w:iCs/>
          <w:sz w:val="28"/>
          <w:szCs w:val="28"/>
          <w:lang w:val="ru-RU"/>
        </w:rPr>
        <w:instrText>":"[43]","</w:instrText>
      </w:r>
      <w:r w:rsidRPr="00E330C1">
        <w:rPr>
          <w:i/>
          <w:iCs/>
          <w:sz w:val="28"/>
          <w:szCs w:val="28"/>
        </w:rPr>
        <w:instrText>plainCitation</w:instrText>
      </w:r>
      <w:r w:rsidRPr="00E330C1">
        <w:rPr>
          <w:i/>
          <w:iCs/>
          <w:sz w:val="28"/>
          <w:szCs w:val="28"/>
          <w:lang w:val="ru-RU"/>
        </w:rPr>
        <w:instrText>":"[43]","</w:instrText>
      </w:r>
      <w:r w:rsidRPr="00E330C1">
        <w:rPr>
          <w:i/>
          <w:iCs/>
          <w:sz w:val="28"/>
          <w:szCs w:val="28"/>
        </w:rPr>
        <w:instrText>noteIndex</w:instrText>
      </w:r>
      <w:r w:rsidRPr="00E330C1">
        <w:rPr>
          <w:i/>
          <w:iCs/>
          <w:sz w:val="28"/>
          <w:szCs w:val="28"/>
          <w:lang w:val="ru-RU"/>
        </w:rPr>
        <w:instrText>":0},"</w:instrText>
      </w:r>
      <w:r w:rsidRPr="00E330C1">
        <w:rPr>
          <w:i/>
          <w:iCs/>
          <w:sz w:val="28"/>
          <w:szCs w:val="28"/>
        </w:rPr>
        <w:instrText>citationItems</w:instrText>
      </w:r>
      <w:r w:rsidRPr="00E330C1">
        <w:rPr>
          <w:i/>
          <w:iCs/>
          <w:sz w:val="28"/>
          <w:szCs w:val="28"/>
          <w:lang w:val="ru-RU"/>
        </w:rPr>
        <w:instrText>":[{"</w:instrText>
      </w:r>
      <w:r w:rsidRPr="00E330C1">
        <w:rPr>
          <w:i/>
          <w:iCs/>
          <w:sz w:val="28"/>
          <w:szCs w:val="28"/>
        </w:rPr>
        <w:instrText>id</w:instrText>
      </w:r>
      <w:r w:rsidRPr="00E330C1">
        <w:rPr>
          <w:i/>
          <w:iCs/>
          <w:sz w:val="28"/>
          <w:szCs w:val="28"/>
          <w:lang w:val="ru-RU"/>
        </w:rPr>
        <w:instrText>":16,"</w:instrText>
      </w:r>
      <w:r w:rsidRPr="00E330C1">
        <w:rPr>
          <w:i/>
          <w:iCs/>
          <w:sz w:val="28"/>
          <w:szCs w:val="28"/>
        </w:rPr>
        <w:instrText>uris</w:instrText>
      </w:r>
      <w:r w:rsidRPr="00E330C1">
        <w:rPr>
          <w:i/>
          <w:iCs/>
          <w:sz w:val="28"/>
          <w:szCs w:val="28"/>
          <w:lang w:val="ru-RU"/>
        </w:rPr>
        <w:instrText>":["</w:instrText>
      </w:r>
      <w:r w:rsidRPr="00E330C1">
        <w:rPr>
          <w:i/>
          <w:iCs/>
          <w:sz w:val="28"/>
          <w:szCs w:val="28"/>
        </w:rPr>
        <w:instrText>http</w:instrText>
      </w:r>
      <w:r w:rsidRPr="00E330C1">
        <w:rPr>
          <w:i/>
          <w:iCs/>
          <w:sz w:val="28"/>
          <w:szCs w:val="28"/>
          <w:lang w:val="ru-RU"/>
        </w:rPr>
        <w:instrText>://</w:instrText>
      </w:r>
      <w:r w:rsidRPr="00E330C1">
        <w:rPr>
          <w:i/>
          <w:iCs/>
          <w:sz w:val="28"/>
          <w:szCs w:val="28"/>
        </w:rPr>
        <w:instrText>zotero</w:instrText>
      </w:r>
      <w:r w:rsidRPr="00E330C1">
        <w:rPr>
          <w:i/>
          <w:iCs/>
          <w:sz w:val="28"/>
          <w:szCs w:val="28"/>
          <w:lang w:val="ru-RU"/>
        </w:rPr>
        <w:instrText>.</w:instrText>
      </w:r>
      <w:r w:rsidRPr="00E330C1">
        <w:rPr>
          <w:i/>
          <w:iCs/>
          <w:sz w:val="28"/>
          <w:szCs w:val="28"/>
        </w:rPr>
        <w:instrText>org</w:instrText>
      </w:r>
      <w:r w:rsidRPr="00E330C1">
        <w:rPr>
          <w:i/>
          <w:iCs/>
          <w:sz w:val="28"/>
          <w:szCs w:val="28"/>
          <w:lang w:val="ru-RU"/>
        </w:rPr>
        <w:instrText>/</w:instrText>
      </w:r>
      <w:r w:rsidRPr="00E330C1">
        <w:rPr>
          <w:i/>
          <w:iCs/>
          <w:sz w:val="28"/>
          <w:szCs w:val="28"/>
        </w:rPr>
        <w:instrText>users</w:instrText>
      </w:r>
      <w:r w:rsidRPr="00E330C1">
        <w:rPr>
          <w:i/>
          <w:iCs/>
          <w:sz w:val="28"/>
          <w:szCs w:val="28"/>
          <w:lang w:val="ru-RU"/>
        </w:rPr>
        <w:instrText>/</w:instrText>
      </w:r>
      <w:r w:rsidRPr="00E330C1">
        <w:rPr>
          <w:i/>
          <w:iCs/>
          <w:sz w:val="28"/>
          <w:szCs w:val="28"/>
        </w:rPr>
        <w:instrText>local</w:instrText>
      </w:r>
      <w:r w:rsidRPr="00E330C1">
        <w:rPr>
          <w:i/>
          <w:iCs/>
          <w:sz w:val="28"/>
          <w:szCs w:val="28"/>
          <w:lang w:val="ru-RU"/>
        </w:rPr>
        <w:instrText>/</w:instrText>
      </w:r>
      <w:r w:rsidRPr="00E330C1">
        <w:rPr>
          <w:i/>
          <w:iCs/>
          <w:sz w:val="28"/>
          <w:szCs w:val="28"/>
        </w:rPr>
        <w:instrText>TinZTSqN</w:instrText>
      </w:r>
      <w:r w:rsidRPr="00E330C1">
        <w:rPr>
          <w:i/>
          <w:iCs/>
          <w:sz w:val="28"/>
          <w:szCs w:val="28"/>
          <w:lang w:val="ru-RU"/>
        </w:rPr>
        <w:instrText>/</w:instrText>
      </w:r>
      <w:r w:rsidRPr="00E330C1">
        <w:rPr>
          <w:i/>
          <w:iCs/>
          <w:sz w:val="28"/>
          <w:szCs w:val="28"/>
        </w:rPr>
        <w:instrText>items</w:instrText>
      </w:r>
      <w:r w:rsidRPr="00E330C1">
        <w:rPr>
          <w:i/>
          <w:iCs/>
          <w:sz w:val="28"/>
          <w:szCs w:val="28"/>
          <w:lang w:val="ru-RU"/>
        </w:rPr>
        <w:instrText>/</w:instrText>
      </w:r>
      <w:r w:rsidRPr="00E330C1">
        <w:rPr>
          <w:i/>
          <w:iCs/>
          <w:sz w:val="28"/>
          <w:szCs w:val="28"/>
        </w:rPr>
        <w:instrText>TKJCL</w:instrText>
      </w:r>
      <w:r w:rsidRPr="00E330C1">
        <w:rPr>
          <w:i/>
          <w:iCs/>
          <w:sz w:val="28"/>
          <w:szCs w:val="28"/>
          <w:lang w:val="ru-RU"/>
        </w:rPr>
        <w:instrText>3</w:instrText>
      </w:r>
      <w:r w:rsidRPr="00E330C1">
        <w:rPr>
          <w:i/>
          <w:iCs/>
          <w:sz w:val="28"/>
          <w:szCs w:val="28"/>
        </w:rPr>
        <w:instrText>RR</w:instrText>
      </w:r>
      <w:r w:rsidRPr="00E330C1">
        <w:rPr>
          <w:i/>
          <w:iCs/>
          <w:sz w:val="28"/>
          <w:szCs w:val="28"/>
          <w:lang w:val="ru-RU"/>
        </w:rPr>
        <w:instrText>"],"</w:instrText>
      </w:r>
      <w:r w:rsidRPr="00E330C1">
        <w:rPr>
          <w:i/>
          <w:iCs/>
          <w:sz w:val="28"/>
          <w:szCs w:val="28"/>
        </w:rPr>
        <w:instrText>uri</w:instrText>
      </w:r>
      <w:r w:rsidRPr="00E330C1">
        <w:rPr>
          <w:i/>
          <w:iCs/>
          <w:sz w:val="28"/>
          <w:szCs w:val="28"/>
          <w:lang w:val="ru-RU"/>
        </w:rPr>
        <w:instrText>":["</w:instrText>
      </w:r>
      <w:r w:rsidRPr="00E330C1">
        <w:rPr>
          <w:i/>
          <w:iCs/>
          <w:sz w:val="28"/>
          <w:szCs w:val="28"/>
        </w:rPr>
        <w:instrText>http</w:instrText>
      </w:r>
      <w:r w:rsidRPr="00E330C1">
        <w:rPr>
          <w:i/>
          <w:iCs/>
          <w:sz w:val="28"/>
          <w:szCs w:val="28"/>
          <w:lang w:val="ru-RU"/>
        </w:rPr>
        <w:instrText>://</w:instrText>
      </w:r>
      <w:r w:rsidRPr="00E330C1">
        <w:rPr>
          <w:i/>
          <w:iCs/>
          <w:sz w:val="28"/>
          <w:szCs w:val="28"/>
        </w:rPr>
        <w:instrText>zotero</w:instrText>
      </w:r>
      <w:r w:rsidRPr="00E330C1">
        <w:rPr>
          <w:i/>
          <w:iCs/>
          <w:sz w:val="28"/>
          <w:szCs w:val="28"/>
          <w:lang w:val="ru-RU"/>
        </w:rPr>
        <w:instrText>.</w:instrText>
      </w:r>
      <w:r w:rsidRPr="00E330C1">
        <w:rPr>
          <w:i/>
          <w:iCs/>
          <w:sz w:val="28"/>
          <w:szCs w:val="28"/>
        </w:rPr>
        <w:instrText>org</w:instrText>
      </w:r>
      <w:r w:rsidRPr="00E330C1">
        <w:rPr>
          <w:i/>
          <w:iCs/>
          <w:sz w:val="28"/>
          <w:szCs w:val="28"/>
          <w:lang w:val="ru-RU"/>
        </w:rPr>
        <w:instrText>/</w:instrText>
      </w:r>
      <w:r w:rsidRPr="00E330C1">
        <w:rPr>
          <w:i/>
          <w:iCs/>
          <w:sz w:val="28"/>
          <w:szCs w:val="28"/>
        </w:rPr>
        <w:instrText>users</w:instrText>
      </w:r>
      <w:r w:rsidRPr="00E330C1">
        <w:rPr>
          <w:i/>
          <w:iCs/>
          <w:sz w:val="28"/>
          <w:szCs w:val="28"/>
          <w:lang w:val="ru-RU"/>
        </w:rPr>
        <w:instrText>/</w:instrText>
      </w:r>
      <w:r w:rsidRPr="00E330C1">
        <w:rPr>
          <w:i/>
          <w:iCs/>
          <w:sz w:val="28"/>
          <w:szCs w:val="28"/>
        </w:rPr>
        <w:instrText>local</w:instrText>
      </w:r>
      <w:r w:rsidRPr="00E330C1">
        <w:rPr>
          <w:i/>
          <w:iCs/>
          <w:sz w:val="28"/>
          <w:szCs w:val="28"/>
          <w:lang w:val="ru-RU"/>
        </w:rPr>
        <w:instrText>/</w:instrText>
      </w:r>
      <w:r w:rsidRPr="00E330C1">
        <w:rPr>
          <w:i/>
          <w:iCs/>
          <w:sz w:val="28"/>
          <w:szCs w:val="28"/>
        </w:rPr>
        <w:instrText>TinZTSqN</w:instrText>
      </w:r>
      <w:r w:rsidRPr="00E330C1">
        <w:rPr>
          <w:i/>
          <w:iCs/>
          <w:sz w:val="28"/>
          <w:szCs w:val="28"/>
          <w:lang w:val="ru-RU"/>
        </w:rPr>
        <w:instrText>/</w:instrText>
      </w:r>
      <w:r w:rsidRPr="00E330C1">
        <w:rPr>
          <w:i/>
          <w:iCs/>
          <w:sz w:val="28"/>
          <w:szCs w:val="28"/>
        </w:rPr>
        <w:instrText>items</w:instrText>
      </w:r>
      <w:r w:rsidRPr="00E330C1">
        <w:rPr>
          <w:i/>
          <w:iCs/>
          <w:sz w:val="28"/>
          <w:szCs w:val="28"/>
          <w:lang w:val="ru-RU"/>
        </w:rPr>
        <w:instrText>/</w:instrText>
      </w:r>
      <w:r w:rsidRPr="00E330C1">
        <w:rPr>
          <w:i/>
          <w:iCs/>
          <w:sz w:val="28"/>
          <w:szCs w:val="28"/>
        </w:rPr>
        <w:instrText>TKJCL</w:instrText>
      </w:r>
      <w:r w:rsidRPr="00E330C1">
        <w:rPr>
          <w:i/>
          <w:iCs/>
          <w:sz w:val="28"/>
          <w:szCs w:val="28"/>
          <w:lang w:val="ru-RU"/>
        </w:rPr>
        <w:instrText>3</w:instrText>
      </w:r>
      <w:r w:rsidRPr="00E330C1">
        <w:rPr>
          <w:i/>
          <w:iCs/>
          <w:sz w:val="28"/>
          <w:szCs w:val="28"/>
        </w:rPr>
        <w:instrText>RR</w:instrText>
      </w:r>
      <w:r w:rsidRPr="00E330C1">
        <w:rPr>
          <w:i/>
          <w:iCs/>
          <w:sz w:val="28"/>
          <w:szCs w:val="28"/>
          <w:lang w:val="ru-RU"/>
        </w:rPr>
        <w:instrText>"],"</w:instrText>
      </w:r>
      <w:r w:rsidRPr="00E330C1">
        <w:rPr>
          <w:i/>
          <w:iCs/>
          <w:sz w:val="28"/>
          <w:szCs w:val="28"/>
        </w:rPr>
        <w:instrText>itemData</w:instrText>
      </w:r>
      <w:r w:rsidRPr="00E330C1">
        <w:rPr>
          <w:i/>
          <w:iCs/>
          <w:sz w:val="28"/>
          <w:szCs w:val="28"/>
          <w:lang w:val="ru-RU"/>
        </w:rPr>
        <w:instrText>":{"</w:instrText>
      </w:r>
      <w:r w:rsidRPr="00E330C1">
        <w:rPr>
          <w:i/>
          <w:iCs/>
          <w:sz w:val="28"/>
          <w:szCs w:val="28"/>
        </w:rPr>
        <w:instrText>id</w:instrText>
      </w:r>
      <w:r w:rsidRPr="00E330C1">
        <w:rPr>
          <w:i/>
          <w:iCs/>
          <w:sz w:val="28"/>
          <w:szCs w:val="28"/>
          <w:lang w:val="ru-RU"/>
        </w:rPr>
        <w:instrText>":16,"</w:instrText>
      </w:r>
      <w:r w:rsidRPr="00E330C1">
        <w:rPr>
          <w:i/>
          <w:iCs/>
          <w:sz w:val="28"/>
          <w:szCs w:val="28"/>
        </w:rPr>
        <w:instrText>type</w:instrText>
      </w:r>
      <w:r w:rsidRPr="00E330C1">
        <w:rPr>
          <w:i/>
          <w:iCs/>
          <w:sz w:val="28"/>
          <w:szCs w:val="28"/>
          <w:lang w:val="ru-RU"/>
        </w:rPr>
        <w:instrText>":"</w:instrText>
      </w:r>
      <w:r w:rsidRPr="00E330C1">
        <w:rPr>
          <w:i/>
          <w:iCs/>
          <w:sz w:val="28"/>
          <w:szCs w:val="28"/>
        </w:rPr>
        <w:instrText>paper</w:instrText>
      </w:r>
      <w:r w:rsidRPr="00E330C1">
        <w:rPr>
          <w:i/>
          <w:iCs/>
          <w:sz w:val="28"/>
          <w:szCs w:val="28"/>
          <w:lang w:val="ru-RU"/>
        </w:rPr>
        <w:instrText>-</w:instrText>
      </w:r>
      <w:r w:rsidRPr="00E330C1">
        <w:rPr>
          <w:i/>
          <w:iCs/>
          <w:sz w:val="28"/>
          <w:szCs w:val="28"/>
        </w:rPr>
        <w:instrText>conference</w:instrText>
      </w:r>
      <w:r w:rsidRPr="00E330C1">
        <w:rPr>
          <w:i/>
          <w:iCs/>
          <w:sz w:val="28"/>
          <w:szCs w:val="28"/>
          <w:lang w:val="ru-RU"/>
        </w:rPr>
        <w:instrText>","</w:instrText>
      </w:r>
      <w:r w:rsidRPr="00E330C1">
        <w:rPr>
          <w:i/>
          <w:iCs/>
          <w:sz w:val="28"/>
          <w:szCs w:val="28"/>
        </w:rPr>
        <w:instrText>title</w:instrText>
      </w:r>
      <w:r w:rsidRPr="00E330C1">
        <w:rPr>
          <w:i/>
          <w:iCs/>
          <w:sz w:val="28"/>
          <w:szCs w:val="28"/>
          <w:lang w:val="ru-RU"/>
        </w:rPr>
        <w:instrText>":"</w:instrText>
      </w:r>
      <w:r w:rsidRPr="00E330C1">
        <w:rPr>
          <w:i/>
          <w:iCs/>
          <w:sz w:val="28"/>
          <w:szCs w:val="28"/>
        </w:rPr>
        <w:instrText>DOT</w:instrText>
      </w:r>
      <w:r w:rsidRPr="00E330C1">
        <w:rPr>
          <w:i/>
          <w:iCs/>
          <w:sz w:val="28"/>
          <w:szCs w:val="28"/>
          <w:lang w:val="ru-RU"/>
        </w:rPr>
        <w:instrText xml:space="preserve">: </w:instrText>
      </w:r>
      <w:r w:rsidRPr="00E330C1">
        <w:rPr>
          <w:i/>
          <w:iCs/>
          <w:sz w:val="28"/>
          <w:szCs w:val="28"/>
        </w:rPr>
        <w:instrText>Dynamic</w:instrText>
      </w:r>
      <w:r w:rsidRPr="00E330C1">
        <w:rPr>
          <w:i/>
          <w:iCs/>
          <w:sz w:val="28"/>
          <w:szCs w:val="28"/>
          <w:lang w:val="ru-RU"/>
        </w:rPr>
        <w:instrText xml:space="preserve"> </w:instrText>
      </w:r>
      <w:r w:rsidRPr="00E330C1">
        <w:rPr>
          <w:i/>
          <w:iCs/>
          <w:sz w:val="28"/>
          <w:szCs w:val="28"/>
        </w:rPr>
        <w:instrText>Object</w:instrText>
      </w:r>
      <w:r w:rsidRPr="00E330C1">
        <w:rPr>
          <w:i/>
          <w:iCs/>
          <w:sz w:val="28"/>
          <w:szCs w:val="28"/>
          <w:lang w:val="ru-RU"/>
        </w:rPr>
        <w:instrText xml:space="preserve"> </w:instrText>
      </w:r>
      <w:r w:rsidRPr="00E330C1">
        <w:rPr>
          <w:i/>
          <w:iCs/>
          <w:sz w:val="28"/>
          <w:szCs w:val="28"/>
        </w:rPr>
        <w:instrText>Tracking</w:instrText>
      </w:r>
      <w:r w:rsidRPr="00E330C1">
        <w:rPr>
          <w:i/>
          <w:iCs/>
          <w:sz w:val="28"/>
          <w:szCs w:val="28"/>
          <w:lang w:val="ru-RU"/>
        </w:rPr>
        <w:instrText xml:space="preserve"> </w:instrText>
      </w:r>
      <w:r w:rsidRPr="00E330C1">
        <w:rPr>
          <w:i/>
          <w:iCs/>
          <w:sz w:val="28"/>
          <w:szCs w:val="28"/>
        </w:rPr>
        <w:instrText>for</w:instrText>
      </w:r>
      <w:r w:rsidRPr="00E330C1">
        <w:rPr>
          <w:i/>
          <w:iCs/>
          <w:sz w:val="28"/>
          <w:szCs w:val="28"/>
          <w:lang w:val="ru-RU"/>
        </w:rPr>
        <w:instrText xml:space="preserve"> </w:instrText>
      </w:r>
      <w:r w:rsidRPr="00E330C1">
        <w:rPr>
          <w:i/>
          <w:iCs/>
          <w:sz w:val="28"/>
          <w:szCs w:val="28"/>
        </w:rPr>
        <w:instrText>Visual</w:instrText>
      </w:r>
      <w:r w:rsidRPr="00E330C1">
        <w:rPr>
          <w:i/>
          <w:iCs/>
          <w:sz w:val="28"/>
          <w:szCs w:val="28"/>
          <w:lang w:val="ru-RU"/>
        </w:rPr>
        <w:instrText xml:space="preserve"> </w:instrText>
      </w:r>
      <w:r w:rsidRPr="00E330C1">
        <w:rPr>
          <w:i/>
          <w:iCs/>
          <w:sz w:val="28"/>
          <w:szCs w:val="28"/>
        </w:rPr>
        <w:instrText>SLAM</w:instrText>
      </w:r>
      <w:r w:rsidRPr="00E330C1">
        <w:rPr>
          <w:i/>
          <w:iCs/>
          <w:sz w:val="28"/>
          <w:szCs w:val="28"/>
          <w:lang w:val="ru-RU"/>
        </w:rPr>
        <w:instrText>","</w:instrText>
      </w:r>
      <w:r w:rsidRPr="00E330C1">
        <w:rPr>
          <w:i/>
          <w:iCs/>
          <w:sz w:val="28"/>
          <w:szCs w:val="28"/>
        </w:rPr>
        <w:instrText>author</w:instrText>
      </w:r>
      <w:r w:rsidRPr="00E330C1">
        <w:rPr>
          <w:i/>
          <w:iCs/>
          <w:sz w:val="28"/>
          <w:szCs w:val="28"/>
          <w:lang w:val="ru-RU"/>
        </w:rPr>
        <w:instrText>":[{"</w:instrText>
      </w:r>
      <w:r w:rsidRPr="00E330C1">
        <w:rPr>
          <w:i/>
          <w:iCs/>
          <w:sz w:val="28"/>
          <w:szCs w:val="28"/>
        </w:rPr>
        <w:instrText>family</w:instrText>
      </w:r>
      <w:r w:rsidRPr="00E330C1">
        <w:rPr>
          <w:i/>
          <w:iCs/>
          <w:sz w:val="28"/>
          <w:szCs w:val="28"/>
          <w:lang w:val="ru-RU"/>
        </w:rPr>
        <w:instrText>":"</w:instrText>
      </w:r>
      <w:r w:rsidRPr="00E330C1">
        <w:rPr>
          <w:i/>
          <w:iCs/>
          <w:sz w:val="28"/>
          <w:szCs w:val="28"/>
        </w:rPr>
        <w:instrText>Campos</w:instrText>
      </w:r>
      <w:r w:rsidRPr="00E330C1">
        <w:rPr>
          <w:i/>
          <w:iCs/>
          <w:sz w:val="28"/>
          <w:szCs w:val="28"/>
          <w:lang w:val="ru-RU"/>
        </w:rPr>
        <w:instrText>","</w:instrText>
      </w:r>
      <w:r w:rsidRPr="00E330C1">
        <w:rPr>
          <w:i/>
          <w:iCs/>
          <w:sz w:val="28"/>
          <w:szCs w:val="28"/>
        </w:rPr>
        <w:instrText>given</w:instrText>
      </w:r>
      <w:r w:rsidRPr="00E330C1">
        <w:rPr>
          <w:i/>
          <w:iCs/>
          <w:sz w:val="28"/>
          <w:szCs w:val="28"/>
          <w:lang w:val="ru-RU"/>
        </w:rPr>
        <w:instrText>":"</w:instrText>
      </w:r>
      <w:r w:rsidRPr="00E330C1">
        <w:rPr>
          <w:i/>
          <w:iCs/>
          <w:sz w:val="28"/>
          <w:szCs w:val="28"/>
        </w:rPr>
        <w:instrText>Irene</w:instrText>
      </w:r>
      <w:r w:rsidRPr="00E330C1">
        <w:rPr>
          <w:i/>
          <w:iCs/>
          <w:sz w:val="28"/>
          <w:szCs w:val="28"/>
          <w:lang w:val="ru-RU"/>
        </w:rPr>
        <w:instrText>"}],"</w:instrText>
      </w:r>
      <w:r w:rsidRPr="00E330C1">
        <w:rPr>
          <w:i/>
          <w:iCs/>
          <w:sz w:val="28"/>
          <w:szCs w:val="28"/>
        </w:rPr>
        <w:instrText>issued</w:instrText>
      </w:r>
      <w:r w:rsidRPr="00E330C1">
        <w:rPr>
          <w:i/>
          <w:iCs/>
          <w:sz w:val="28"/>
          <w:szCs w:val="28"/>
          <w:lang w:val="ru-RU"/>
        </w:rPr>
        <w:instrText>":{"</w:instrText>
      </w:r>
      <w:r w:rsidRPr="00E330C1">
        <w:rPr>
          <w:i/>
          <w:iCs/>
          <w:sz w:val="28"/>
          <w:szCs w:val="28"/>
        </w:rPr>
        <w:instrText>date</w:instrText>
      </w:r>
      <w:r w:rsidRPr="00E330C1">
        <w:rPr>
          <w:i/>
          <w:iCs/>
          <w:sz w:val="28"/>
          <w:szCs w:val="28"/>
          <w:lang w:val="ru-RU"/>
        </w:rPr>
        <w:instrText>-</w:instrText>
      </w:r>
      <w:r w:rsidRPr="00E330C1">
        <w:rPr>
          <w:i/>
          <w:iCs/>
          <w:sz w:val="28"/>
          <w:szCs w:val="28"/>
        </w:rPr>
        <w:instrText>parts</w:instrText>
      </w:r>
      <w:r w:rsidRPr="00E330C1">
        <w:rPr>
          <w:i/>
          <w:iCs/>
          <w:sz w:val="28"/>
          <w:szCs w:val="28"/>
          <w:lang w:val="ru-RU"/>
        </w:rPr>
        <w:instrText>":[["2020",7]]}}}],"</w:instrText>
      </w:r>
      <w:r w:rsidRPr="00E330C1">
        <w:rPr>
          <w:i/>
          <w:iCs/>
          <w:sz w:val="28"/>
          <w:szCs w:val="28"/>
        </w:rPr>
        <w:instrText>schema</w:instrText>
      </w:r>
      <w:r w:rsidRPr="00E330C1">
        <w:rPr>
          <w:i/>
          <w:iCs/>
          <w:sz w:val="28"/>
          <w:szCs w:val="28"/>
          <w:lang w:val="ru-RU"/>
        </w:rPr>
        <w:instrText>":"</w:instrText>
      </w:r>
      <w:r w:rsidRPr="00E330C1">
        <w:rPr>
          <w:i/>
          <w:iCs/>
          <w:sz w:val="28"/>
          <w:szCs w:val="28"/>
        </w:rPr>
        <w:instrText>https</w:instrText>
      </w:r>
      <w:r w:rsidRPr="00E330C1">
        <w:rPr>
          <w:i/>
          <w:iCs/>
          <w:sz w:val="28"/>
          <w:szCs w:val="28"/>
          <w:lang w:val="ru-RU"/>
        </w:rPr>
        <w:instrText>://</w:instrText>
      </w:r>
      <w:r w:rsidRPr="00E330C1">
        <w:rPr>
          <w:i/>
          <w:iCs/>
          <w:sz w:val="28"/>
          <w:szCs w:val="28"/>
        </w:rPr>
        <w:instrText>github</w:instrText>
      </w:r>
      <w:r w:rsidRPr="00E330C1">
        <w:rPr>
          <w:i/>
          <w:iCs/>
          <w:sz w:val="28"/>
          <w:szCs w:val="28"/>
          <w:lang w:val="ru-RU"/>
        </w:rPr>
        <w:instrText>.</w:instrText>
      </w:r>
      <w:r w:rsidRPr="00E330C1">
        <w:rPr>
          <w:i/>
          <w:iCs/>
          <w:sz w:val="28"/>
          <w:szCs w:val="28"/>
        </w:rPr>
        <w:instrText>com</w:instrText>
      </w:r>
      <w:r w:rsidRPr="00E330C1">
        <w:rPr>
          <w:i/>
          <w:iCs/>
          <w:sz w:val="28"/>
          <w:szCs w:val="28"/>
          <w:lang w:val="ru-RU"/>
        </w:rPr>
        <w:instrText>/</w:instrText>
      </w:r>
      <w:r w:rsidRPr="00E330C1">
        <w:rPr>
          <w:i/>
          <w:iCs/>
          <w:sz w:val="28"/>
          <w:szCs w:val="28"/>
        </w:rPr>
        <w:instrText>citation</w:instrText>
      </w:r>
      <w:r w:rsidRPr="00E330C1">
        <w:rPr>
          <w:i/>
          <w:iCs/>
          <w:sz w:val="28"/>
          <w:szCs w:val="28"/>
          <w:lang w:val="ru-RU"/>
        </w:rPr>
        <w:instrText>-</w:instrText>
      </w:r>
      <w:r w:rsidRPr="00E330C1">
        <w:rPr>
          <w:i/>
          <w:iCs/>
          <w:sz w:val="28"/>
          <w:szCs w:val="28"/>
        </w:rPr>
        <w:instrText>style</w:instrText>
      </w:r>
      <w:r w:rsidRPr="00E330C1">
        <w:rPr>
          <w:i/>
          <w:iCs/>
          <w:sz w:val="28"/>
          <w:szCs w:val="28"/>
          <w:lang w:val="ru-RU"/>
        </w:rPr>
        <w:instrText>-</w:instrText>
      </w:r>
      <w:r w:rsidRPr="00E330C1">
        <w:rPr>
          <w:i/>
          <w:iCs/>
          <w:sz w:val="28"/>
          <w:szCs w:val="28"/>
        </w:rPr>
        <w:instrText>language</w:instrText>
      </w:r>
      <w:r w:rsidRPr="00E330C1">
        <w:rPr>
          <w:i/>
          <w:iCs/>
          <w:sz w:val="28"/>
          <w:szCs w:val="28"/>
          <w:lang w:val="ru-RU"/>
        </w:rPr>
        <w:instrText>/</w:instrText>
      </w:r>
      <w:r w:rsidRPr="00E330C1">
        <w:rPr>
          <w:i/>
          <w:iCs/>
          <w:sz w:val="28"/>
          <w:szCs w:val="28"/>
        </w:rPr>
        <w:instrText>schema</w:instrText>
      </w:r>
      <w:r w:rsidRPr="00E330C1">
        <w:rPr>
          <w:i/>
          <w:iCs/>
          <w:sz w:val="28"/>
          <w:szCs w:val="28"/>
          <w:lang w:val="ru-RU"/>
        </w:rPr>
        <w:instrText>/</w:instrText>
      </w:r>
      <w:r w:rsidRPr="00E330C1">
        <w:rPr>
          <w:i/>
          <w:iCs/>
          <w:sz w:val="28"/>
          <w:szCs w:val="28"/>
        </w:rPr>
        <w:instrText>raw</w:instrText>
      </w:r>
      <w:r w:rsidRPr="00E330C1">
        <w:rPr>
          <w:i/>
          <w:iCs/>
          <w:sz w:val="28"/>
          <w:szCs w:val="28"/>
          <w:lang w:val="ru-RU"/>
        </w:rPr>
        <w:instrText>/</w:instrText>
      </w:r>
      <w:r w:rsidRPr="00E330C1">
        <w:rPr>
          <w:i/>
          <w:iCs/>
          <w:sz w:val="28"/>
          <w:szCs w:val="28"/>
        </w:rPr>
        <w:instrText>master</w:instrText>
      </w:r>
      <w:r w:rsidRPr="00E330C1">
        <w:rPr>
          <w:i/>
          <w:iCs/>
          <w:sz w:val="28"/>
          <w:szCs w:val="28"/>
          <w:lang w:val="ru-RU"/>
        </w:rPr>
        <w:instrText>/</w:instrText>
      </w:r>
      <w:r w:rsidRPr="00E330C1">
        <w:rPr>
          <w:i/>
          <w:iCs/>
          <w:sz w:val="28"/>
          <w:szCs w:val="28"/>
        </w:rPr>
        <w:instrText>csl</w:instrText>
      </w:r>
      <w:r w:rsidRPr="00E330C1">
        <w:rPr>
          <w:i/>
          <w:iCs/>
          <w:sz w:val="28"/>
          <w:szCs w:val="28"/>
          <w:lang w:val="ru-RU"/>
        </w:rPr>
        <w:instrText>-</w:instrText>
      </w:r>
      <w:r w:rsidRPr="00E330C1">
        <w:rPr>
          <w:i/>
          <w:iCs/>
          <w:sz w:val="28"/>
          <w:szCs w:val="28"/>
        </w:rPr>
        <w:instrText>citation</w:instrText>
      </w:r>
      <w:r w:rsidRPr="00E330C1">
        <w:rPr>
          <w:i/>
          <w:iCs/>
          <w:sz w:val="28"/>
          <w:szCs w:val="28"/>
          <w:lang w:val="ru-RU"/>
        </w:rPr>
        <w:instrText>.</w:instrText>
      </w:r>
      <w:r w:rsidRPr="00E330C1">
        <w:rPr>
          <w:i/>
          <w:iCs/>
          <w:sz w:val="28"/>
          <w:szCs w:val="28"/>
        </w:rPr>
        <w:instrText>json</w:instrText>
      </w:r>
      <w:r w:rsidRPr="00E330C1">
        <w:rPr>
          <w:i/>
          <w:iCs/>
          <w:sz w:val="28"/>
          <w:szCs w:val="28"/>
          <w:lang w:val="ru-RU"/>
        </w:rPr>
        <w:instrText xml:space="preserve">"} </w:instrText>
      </w:r>
      <w:r w:rsidRPr="00E330C1">
        <w:rPr>
          <w:i/>
          <w:iCs/>
          <w:sz w:val="28"/>
          <w:szCs w:val="28"/>
        </w:rPr>
        <w:fldChar w:fldCharType="separate"/>
      </w:r>
      <w:r w:rsidRPr="00E330C1">
        <w:rPr>
          <w:i/>
          <w:iCs/>
          <w:sz w:val="28"/>
          <w:szCs w:val="28"/>
          <w:lang w:val="ru-RU"/>
        </w:rPr>
        <w:t>[43]</w:t>
      </w:r>
      <w:r w:rsidRPr="00E330C1">
        <w:rPr>
          <w:sz w:val="28"/>
          <w:szCs w:val="28"/>
          <w:lang w:val="ru-RU"/>
        </w:rPr>
        <w:fldChar w:fldCharType="end"/>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На рисунке </w:t>
      </w:r>
      <w:r w:rsidRPr="00E330C1">
        <w:rPr>
          <w:sz w:val="28"/>
          <w:szCs w:val="28"/>
          <w:lang w:val="ru-RU"/>
        </w:rPr>
        <w:fldChar w:fldCharType="begin"/>
      </w:r>
      <w:r w:rsidRPr="00E330C1">
        <w:rPr>
          <w:sz w:val="28"/>
          <w:szCs w:val="28"/>
          <w:lang w:val="ru-RU"/>
        </w:rPr>
        <w:instrText xml:space="preserve"> REF _Ref91599745 \h </w:instrText>
      </w:r>
      <w:r w:rsidRPr="00E330C1">
        <w:rPr>
          <w:sz w:val="28"/>
          <w:szCs w:val="28"/>
          <w:lang w:val="ru-RU"/>
        </w:rPr>
      </w:r>
      <w:r w:rsidRPr="00E330C1">
        <w:rPr>
          <w:sz w:val="28"/>
          <w:szCs w:val="28"/>
          <w:lang w:val="ru-RU"/>
        </w:rPr>
        <w:fldChar w:fldCharType="separate"/>
      </w:r>
      <w:r w:rsidRPr="00E330C1">
        <w:rPr>
          <w:sz w:val="28"/>
          <w:szCs w:val="28"/>
          <w:lang w:val="ru-RU"/>
        </w:rPr>
        <w:t>Обзор DOT</w:t>
      </w:r>
      <w:r w:rsidRPr="00E330C1">
        <w:rPr>
          <w:sz w:val="28"/>
          <w:szCs w:val="28"/>
          <w:lang w:val="ru-RU"/>
        </w:rPr>
        <w:fldChar w:fldCharType="end"/>
      </w:r>
      <w:r w:rsidRPr="00E330C1">
        <w:rPr>
          <w:sz w:val="28"/>
          <w:szCs w:val="28"/>
          <w:lang w:val="ru-RU"/>
        </w:rPr>
        <w:t xml:space="preserve">  показана основная структура алгоритма. На вход DOT подаются RGB-D или стереоизображения с определенной скоростью видео, а на выходе получается маска, кодирующая статические и динамические элементы сцены, которая может быть непосредственно использована системами SLAM или одометрии.</w:t>
      </w:r>
    </w:p>
    <w:p w:rsidR="00E330C1" w:rsidRPr="00E330C1" w:rsidRDefault="00E330C1" w:rsidP="00E330C1">
      <w:pPr>
        <w:spacing w:before="240" w:after="240" w:line="360" w:lineRule="auto"/>
        <w:rPr>
          <w:sz w:val="28"/>
          <w:szCs w:val="28"/>
          <w:lang w:val="ru-RU"/>
        </w:rPr>
      </w:pPr>
      <w:r w:rsidRPr="00E330C1">
        <w:rPr>
          <w:sz w:val="28"/>
          <w:szCs w:val="28"/>
          <w:lang w:val="ru-RU"/>
        </w:rPr>
        <w:lastRenderedPageBreak/>
        <w:t>Первый блок (Instance Segmentation) соответствует CNN, который сегментирует по пикселям все потенциально динамичные объекты. В экспериментах, проведенных с использованием наборов данных автономного вождения, только автомобили были сегментированы как потенциально движущиеся. Поскольку DOT отслеживает маску от кадра к кадру, эту операцию не нужно выполнять в каждом кадре.</w:t>
      </w:r>
    </w:p>
    <w:p w:rsidR="00E330C1" w:rsidRPr="00E330C1" w:rsidRDefault="00E330C1" w:rsidP="00E330C1">
      <w:pPr>
        <w:spacing w:before="240" w:after="240" w:line="360" w:lineRule="auto"/>
        <w:rPr>
          <w:sz w:val="28"/>
          <w:szCs w:val="28"/>
          <w:lang w:val="ru-RU"/>
        </w:rPr>
      </w:pPr>
      <w:r w:rsidRPr="00E330C1">
        <w:rPr>
          <w:sz w:val="28"/>
          <w:szCs w:val="28"/>
          <w:lang w:val="ru-RU"/>
        </w:rPr>
        <w:t>Блок обработки изображения извлекает и разделяет точки, относящиеся к статичным областям изображения, и точки, находящиеся в динамичных объектах. Поза камеры отслеживается с использованием только статической части сцены. На основе этого блока и с учетом позы камеры движение каждого из сегментированных объектов оценивается независимо (отслеживание объектов).</w:t>
      </w:r>
    </w:p>
    <w:p w:rsidR="00E330C1" w:rsidRPr="00E330C1" w:rsidRDefault="00E330C1" w:rsidP="00E330C1">
      <w:pPr>
        <w:spacing w:before="240" w:after="240" w:line="360" w:lineRule="auto"/>
        <w:rPr>
          <w:sz w:val="28"/>
          <w:szCs w:val="28"/>
          <w:lang w:val="ru-RU"/>
        </w:rPr>
      </w:pPr>
      <w:r w:rsidRPr="00E330C1">
        <w:rPr>
          <w:sz w:val="28"/>
          <w:szCs w:val="28"/>
          <w:lang w:val="ru-RU"/>
        </w:rPr>
        <w:t>Блок определения движения определяет, используя геометрические критерии, действительно ли объекты, помеченные сетью как потенциально динамичные, движутся. Эта информация используется для обновления масок, кодирующих статические и динамические области каждого кадра, а также для питания связанной одометрии / визуальной системы SLAM.</w:t>
      </w:r>
    </w:p>
    <w:p w:rsidR="00E330C1" w:rsidRPr="00E330C1" w:rsidRDefault="00E330C1" w:rsidP="00E330C1">
      <w:pPr>
        <w:spacing w:before="240" w:after="240" w:line="360" w:lineRule="auto"/>
        <w:rPr>
          <w:sz w:val="28"/>
          <w:szCs w:val="28"/>
          <w:lang w:val="ru-RU"/>
        </w:rPr>
      </w:pPr>
      <w:r w:rsidRPr="00E330C1">
        <w:rPr>
          <w:sz w:val="28"/>
          <w:szCs w:val="28"/>
          <w:lang w:val="ru-RU"/>
        </w:rPr>
        <w:t>Наконец, DOT генерирует новые маски из оценок движения объектов (Mask Propagation), поэтому не каждый кадр должен быть сегментирован сетью (см. рис. 3). Учитывая значительную вычислительную нагрузку при сегментации экземпляров, это значительно улучшает производительность по сравнению с другими современными методами.</w:t>
      </w:r>
    </w:p>
    <w:p w:rsidR="00E330C1" w:rsidRPr="00E330C1" w:rsidRDefault="00E330C1" w:rsidP="00E330C1">
      <w:pPr>
        <w:spacing w:before="240" w:after="240" w:line="360" w:lineRule="auto"/>
        <w:rPr>
          <w:sz w:val="28"/>
          <w:szCs w:val="28"/>
          <w:lang w:val="ru-RU"/>
        </w:rPr>
      </w:pPr>
      <w:r w:rsidRPr="00E330C1">
        <w:rPr>
          <w:noProof/>
          <w:sz w:val="28"/>
          <w:szCs w:val="28"/>
          <w:lang w:val="ru-RU"/>
        </w:rPr>
        <w:drawing>
          <wp:inline distT="0" distB="0" distL="0" distR="0" wp14:anchorId="7E79A24F" wp14:editId="1B54B76C">
            <wp:extent cx="5940425" cy="1108075"/>
            <wp:effectExtent l="0" t="0" r="3175" b="0"/>
            <wp:docPr id="17" name="Рисунок 17" descr="https://lh4.googleusercontent.com/nsy9w7l1Q9JLtp-Wc1Om4IOrg9sHPeOA_x5Kg1z-8S6sta3-Bt3yzc_2XkwXYtC5dFLrWsHYyY79DJib4gLT5aYnfWwNM0qvDPq23o2JeeubqVpK5z45HUjRt00Oz7PNOI_TgqdsgolRGgeZU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nsy9w7l1Q9JLtp-Wc1Om4IOrg9sHPeOA_x5Kg1z-8S6sta3-Bt3yzc_2XkwXYtC5dFLrWsHYyY79DJib4gLT5aYnfWwNM0qvDPq23o2JeeubqVpK5z45HUjRt00Oz7PNOI_TgqdsgolRGgeZU2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0425" cy="1108075"/>
                    </a:xfrm>
                    <a:prstGeom prst="rect">
                      <a:avLst/>
                    </a:prstGeom>
                    <a:noFill/>
                    <a:ln>
                      <a:noFill/>
                    </a:ln>
                  </pic:spPr>
                </pic:pic>
              </a:graphicData>
            </a:graphic>
          </wp:inline>
        </w:drawing>
      </w:r>
    </w:p>
    <w:p w:rsidR="00E330C1" w:rsidRPr="00E330C1" w:rsidRDefault="00E330C1" w:rsidP="00E330C1">
      <w:pPr>
        <w:spacing w:before="240" w:after="240" w:line="360" w:lineRule="auto"/>
        <w:rPr>
          <w:i/>
          <w:iCs/>
          <w:sz w:val="28"/>
          <w:szCs w:val="28"/>
          <w:lang w:val="ru-RU"/>
        </w:rPr>
      </w:pPr>
      <w:r w:rsidRPr="00E330C1">
        <w:rPr>
          <w:i/>
          <w:iCs/>
          <w:sz w:val="28"/>
          <w:szCs w:val="28"/>
          <w:lang w:val="ru-RU"/>
        </w:rPr>
        <w:lastRenderedPageBreak/>
        <w:t xml:space="preserve">Рисунок </w:t>
      </w:r>
      <w:r w:rsidR="00AF6891">
        <w:rPr>
          <w:i/>
          <w:iCs/>
          <w:sz w:val="28"/>
          <w:szCs w:val="28"/>
          <w:lang w:val="ru-RU"/>
        </w:rPr>
        <w:fldChar w:fldCharType="begin"/>
      </w:r>
      <w:r w:rsidR="00AF6891">
        <w:rPr>
          <w:i/>
          <w:iCs/>
          <w:sz w:val="28"/>
          <w:szCs w:val="28"/>
          <w:lang w:val="ru-RU"/>
        </w:rPr>
        <w:instrText xml:space="preserve"> STYLEREF 1 \s </w:instrText>
      </w:r>
      <w:r w:rsidR="00AF6891">
        <w:rPr>
          <w:i/>
          <w:iCs/>
          <w:sz w:val="28"/>
          <w:szCs w:val="28"/>
          <w:lang w:val="ru-RU"/>
        </w:rPr>
        <w:fldChar w:fldCharType="separate"/>
      </w:r>
      <w:r w:rsidR="00AF6891">
        <w:rPr>
          <w:i/>
          <w:iCs/>
          <w:noProof/>
          <w:sz w:val="28"/>
          <w:szCs w:val="28"/>
          <w:lang w:val="ru-RU"/>
        </w:rPr>
        <w:t>8</w:t>
      </w:r>
      <w:r w:rsidR="00AF6891">
        <w:rPr>
          <w:i/>
          <w:iCs/>
          <w:sz w:val="28"/>
          <w:szCs w:val="28"/>
          <w:lang w:val="ru-RU"/>
        </w:rPr>
        <w:fldChar w:fldCharType="end"/>
      </w:r>
      <w:r w:rsidR="00AF6891">
        <w:rPr>
          <w:i/>
          <w:iCs/>
          <w:sz w:val="28"/>
          <w:szCs w:val="28"/>
          <w:lang w:val="ru-RU"/>
        </w:rPr>
        <w:noBreakHyphen/>
      </w:r>
      <w:r w:rsidR="00AF6891">
        <w:rPr>
          <w:i/>
          <w:iCs/>
          <w:sz w:val="28"/>
          <w:szCs w:val="28"/>
          <w:lang w:val="ru-RU"/>
        </w:rPr>
        <w:fldChar w:fldCharType="begin"/>
      </w:r>
      <w:r w:rsidR="00AF6891">
        <w:rPr>
          <w:i/>
          <w:iCs/>
          <w:sz w:val="28"/>
          <w:szCs w:val="28"/>
          <w:lang w:val="ru-RU"/>
        </w:rPr>
        <w:instrText xml:space="preserve"> SEQ Рисунок \* ARABIC \s 1 </w:instrText>
      </w:r>
      <w:r w:rsidR="00AF6891">
        <w:rPr>
          <w:i/>
          <w:iCs/>
          <w:sz w:val="28"/>
          <w:szCs w:val="28"/>
          <w:lang w:val="ru-RU"/>
        </w:rPr>
        <w:fldChar w:fldCharType="separate"/>
      </w:r>
      <w:r w:rsidR="00AF6891">
        <w:rPr>
          <w:i/>
          <w:iCs/>
          <w:noProof/>
          <w:sz w:val="28"/>
          <w:szCs w:val="28"/>
          <w:lang w:val="ru-RU"/>
        </w:rPr>
        <w:t>2</w:t>
      </w:r>
      <w:r w:rsidR="00AF6891">
        <w:rPr>
          <w:i/>
          <w:iCs/>
          <w:sz w:val="28"/>
          <w:szCs w:val="28"/>
          <w:lang w:val="ru-RU"/>
        </w:rPr>
        <w:fldChar w:fldCharType="end"/>
      </w:r>
      <w:r w:rsidRPr="00E330C1">
        <w:rPr>
          <w:i/>
          <w:iCs/>
          <w:sz w:val="28"/>
          <w:szCs w:val="28"/>
          <w:lang w:val="ru-RU"/>
        </w:rPr>
        <w:t xml:space="preserve"> Образец сегментации метода </w:t>
      </w:r>
      <w:r w:rsidRPr="00E330C1">
        <w:rPr>
          <w:rFonts w:hint="eastAsia"/>
          <w:i/>
          <w:iCs/>
          <w:sz w:val="28"/>
          <w:szCs w:val="28"/>
          <w:lang w:val="ru-RU"/>
        </w:rPr>
        <w:t>D</w:t>
      </w:r>
      <w:r w:rsidRPr="00E330C1">
        <w:rPr>
          <w:i/>
          <w:iCs/>
          <w:sz w:val="28"/>
          <w:szCs w:val="28"/>
          <w:lang w:val="ru-RU"/>
        </w:rPr>
        <w:t xml:space="preserve">OT. Маски сегментации (желтые кадры), маски, генерируемые DOT для объекта в движении (цветной), статичных(черный) и ненаблюдаемых объектов (серый) </w:t>
      </w:r>
      <w:r w:rsidRPr="00E330C1">
        <w:rPr>
          <w:i/>
          <w:iCs/>
          <w:sz w:val="28"/>
          <w:szCs w:val="28"/>
          <w:lang w:val="ru-RU"/>
        </w:rPr>
        <w:fldChar w:fldCharType="begin"/>
      </w:r>
      <w:r w:rsidRPr="00E330C1">
        <w:rPr>
          <w:i/>
          <w:iCs/>
          <w:sz w:val="28"/>
          <w:szCs w:val="28"/>
          <w:lang w:val="ru-RU"/>
        </w:rPr>
        <w:instrText xml:space="preserve"> ADDIN ZOTERO_ITEM CSL_CITATION {"citationID":"fCaE9OaG","properties":{"formattedCitation":"[43]","plainCitation":"[43]","noteIndex":0},"citationItems":[{"id":16,"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i/>
          <w:iCs/>
          <w:sz w:val="28"/>
          <w:szCs w:val="28"/>
          <w:lang w:val="ru-RU"/>
        </w:rPr>
        <w:fldChar w:fldCharType="separate"/>
      </w:r>
      <w:r w:rsidRPr="00E330C1">
        <w:rPr>
          <w:i/>
          <w:iCs/>
          <w:sz w:val="28"/>
          <w:szCs w:val="28"/>
          <w:lang w:val="ru-RU"/>
        </w:rPr>
        <w:t>[43]</w:t>
      </w:r>
      <w:r w:rsidRPr="00E330C1">
        <w:rPr>
          <w:sz w:val="28"/>
          <w:szCs w:val="28"/>
          <w:lang w:val="ru-RU"/>
        </w:rPr>
        <w:fldChar w:fldCharType="end"/>
      </w:r>
    </w:p>
    <w:p w:rsidR="00E330C1" w:rsidRPr="00E330C1" w:rsidRDefault="00E330C1" w:rsidP="00922B26">
      <w:pPr>
        <w:pStyle w:val="3"/>
      </w:pPr>
      <w:r w:rsidRPr="00E330C1">
        <w:t>Сегментация объектов в динамической сцене</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Система использует глубокую сеть для сегментации всех потенциально подвижных объектов, присутствующих на изображении. Выходные данные сети были модифицированы для получения на одном изображении всех масок сегментации. Области изображения, не отнесенные к потенциально подвижным категориям, получают метку "фон" и в последующих блоках считаются статичными. Система использует базовую модель COCO Instance Segmentation с </w:t>
      </w:r>
      <w:r w:rsidRPr="00E330C1">
        <w:rPr>
          <w:sz w:val="28"/>
          <w:szCs w:val="28"/>
        </w:rPr>
        <w:t>Mask</w:t>
      </w:r>
      <w:r w:rsidRPr="00E330C1">
        <w:rPr>
          <w:sz w:val="28"/>
          <w:szCs w:val="28"/>
          <w:lang w:val="ru-RU"/>
        </w:rPr>
        <w:t xml:space="preserve"> R-CNN R50-FPN 3x</w:t>
      </w:r>
      <w:r w:rsidRPr="00E330C1">
        <w:rPr>
          <w:sz w:val="28"/>
          <w:szCs w:val="28"/>
          <w:lang w:val="ru-RU"/>
        </w:rPr>
        <w:fldChar w:fldCharType="begin"/>
      </w:r>
      <w:r>
        <w:rPr>
          <w:sz w:val="28"/>
          <w:szCs w:val="28"/>
          <w:lang w:val="ru-RU"/>
        </w:rPr>
        <w:instrText xml:space="preserve"> ADDIN ZOTERO_ITEM CSL_CITATION {"citationID":"aBac9jgw","properties":{"formattedCitation":"[40]","plainCitation":"[40]","noteIndex":0},"citationItems":[{"id":"E8xjfeaT/hOF7y7BS","uris":["http://zotero.org/users/local/XvQpfN4m/items/5ZJGDNEU"],"uri":["http://zotero.org/users/local/XvQpfN4m/items/5ZJGDNEU"],"itemData":{"id":"5Tf7TmKW/6z0h3mD5","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E330C1">
        <w:rPr>
          <w:sz w:val="28"/>
          <w:szCs w:val="28"/>
          <w:lang w:val="ru-RU"/>
        </w:rPr>
        <w:fldChar w:fldCharType="separate"/>
      </w:r>
      <w:r w:rsidRPr="00E330C1">
        <w:rPr>
          <w:sz w:val="28"/>
          <w:szCs w:val="28"/>
          <w:lang w:val="ru-RU"/>
        </w:rPr>
        <w:t>[40]</w:t>
      </w:r>
      <w:r w:rsidRPr="00E330C1">
        <w:rPr>
          <w:sz w:val="28"/>
          <w:szCs w:val="28"/>
          <w:lang w:val="ru-RU"/>
        </w:rPr>
        <w:fldChar w:fldCharType="end"/>
      </w:r>
      <w:r w:rsidRPr="00E330C1">
        <w:rPr>
          <w:sz w:val="28"/>
          <w:szCs w:val="28"/>
          <w:lang w:val="ru-RU"/>
        </w:rPr>
        <w:t xml:space="preserve">. </w:t>
      </w:r>
    </w:p>
    <w:p w:rsidR="00E330C1" w:rsidRPr="00E330C1" w:rsidRDefault="00E330C1" w:rsidP="00E330C1">
      <w:pPr>
        <w:spacing w:before="240" w:after="240" w:line="360" w:lineRule="auto"/>
        <w:rPr>
          <w:sz w:val="28"/>
          <w:szCs w:val="28"/>
          <w:lang w:val="ru-RU"/>
        </w:rPr>
      </w:pPr>
      <w:r w:rsidRPr="00E330C1">
        <w:rPr>
          <w:sz w:val="28"/>
          <w:szCs w:val="28"/>
          <w:lang w:val="ru-RU"/>
        </w:rPr>
        <w:t>Классы были ограничены теми, которые считаются потенциально подвижными, исключая людей, поскольку отслеживание людей выходит за рамки данной работы. Если потребуются другие категории, сеть может быть доработана с использованием этих весов в качестве отправной точки или обучена с нуля на собственном наборе данных.</w:t>
      </w:r>
    </w:p>
    <w:p w:rsidR="00E330C1" w:rsidRPr="00E330C1" w:rsidRDefault="00E330C1" w:rsidP="00E330C1">
      <w:pPr>
        <w:spacing w:before="240" w:after="240" w:line="360" w:lineRule="auto"/>
        <w:rPr>
          <w:sz w:val="28"/>
          <w:szCs w:val="28"/>
          <w:lang w:val="ru-RU"/>
        </w:rPr>
      </w:pPr>
      <w:r w:rsidRPr="00E330C1">
        <w:rPr>
          <w:sz w:val="28"/>
          <w:szCs w:val="28"/>
          <w:lang w:val="ru-RU"/>
        </w:rPr>
        <w:t>Для последовательного отслеживания объектов на нескольких кадрах в алгоритм включаются этап согласования между масками, вычисленными DOT, и масками, предоставленными сетью.</w:t>
      </w:r>
    </w:p>
    <w:p w:rsidR="00E330C1" w:rsidRPr="00E330C1" w:rsidRDefault="00E330C1" w:rsidP="00E330C1">
      <w:pPr>
        <w:spacing w:before="240" w:after="240" w:line="360" w:lineRule="auto"/>
        <w:rPr>
          <w:sz w:val="28"/>
          <w:szCs w:val="28"/>
          <w:lang w:val="ru-RU"/>
        </w:rPr>
      </w:pPr>
      <w:r w:rsidRPr="00E330C1">
        <w:rPr>
          <w:sz w:val="28"/>
          <w:szCs w:val="28"/>
          <w:lang w:val="ru-RU"/>
        </w:rPr>
        <w:t>Новые обнаружения, которые не могут быть сопряжены ни с одним из существующих объектов, используются для инициализации новых экземпляров.</w:t>
      </w:r>
    </w:p>
    <w:p w:rsidR="00E330C1" w:rsidRPr="00E330C1" w:rsidRDefault="00E330C1" w:rsidP="00922B26">
      <w:pPr>
        <w:pStyle w:val="3"/>
      </w:pPr>
      <w:r w:rsidRPr="00E330C1">
        <w:t>Отслеживание камеры и объектов</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На основе сегментации экземпляров, выполненной на предыдущем этапе, система стремится оценить движение камеры и динамических объектов.  Поскольку движение камеры и движение объектов связаны на изображениях, оценку проводится в два этапа. </w:t>
      </w:r>
    </w:p>
    <w:p w:rsidR="00E330C1" w:rsidRPr="00E330C1" w:rsidRDefault="00E330C1" w:rsidP="00E330C1">
      <w:pPr>
        <w:spacing w:before="240" w:after="240" w:line="360" w:lineRule="auto"/>
        <w:rPr>
          <w:sz w:val="28"/>
          <w:szCs w:val="28"/>
          <w:lang w:val="ru-RU"/>
        </w:rPr>
      </w:pPr>
      <w:r w:rsidRPr="00E330C1">
        <w:rPr>
          <w:sz w:val="28"/>
          <w:szCs w:val="28"/>
          <w:lang w:val="ru-RU"/>
        </w:rPr>
        <w:lastRenderedPageBreak/>
        <w:t>Сначала находится поза камеры как относительное преобразование SE(3), а затем производится оценки движения объекта в формате SE(3). Такая оптимизация основана на последних методах прямой визуальной одометрии и SLAM [5], целью которых является поиск движения, минимизирующего ошибку фотометрической репроекции. Оптимизация выполняется как для вычисления положения камеры, так и для последующей оценки движения объекта. Применяется локальная оптимизация по Гауссу-Ньютону.</w:t>
      </w:r>
    </w:p>
    <w:p w:rsidR="00E330C1" w:rsidRPr="00E330C1" w:rsidRDefault="00E330C1" w:rsidP="00E330C1">
      <w:pPr>
        <w:spacing w:before="240" w:after="240" w:line="360" w:lineRule="auto"/>
        <w:rPr>
          <w:sz w:val="28"/>
          <w:szCs w:val="28"/>
          <w:lang w:val="ru-RU"/>
        </w:rPr>
      </w:pPr>
      <w:r w:rsidRPr="00E330C1">
        <w:rPr>
          <w:sz w:val="28"/>
          <w:szCs w:val="28"/>
          <w:lang w:val="ru-RU"/>
        </w:rPr>
        <w:t>Обе оптимизации инициализируются с моделью постоянной скорости для облегчения сходимости.</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Движение камеры оценивается по статическим точкам сцены и многоракурсным ограничениям </w:t>
      </w:r>
      <w:r w:rsidRPr="00E330C1">
        <w:rPr>
          <w:sz w:val="28"/>
          <w:szCs w:val="28"/>
          <w:lang w:val="ru-RU"/>
        </w:rPr>
        <w:fldChar w:fldCharType="begin"/>
      </w:r>
      <w:r w:rsidRPr="00E330C1">
        <w:rPr>
          <w:sz w:val="28"/>
          <w:szCs w:val="28"/>
          <w:lang w:val="ru-RU"/>
        </w:rPr>
        <w:instrText xml:space="preserve"> ADDIN ZOTERO_ITEM CSL_CITATION {"citationID":"AbBbv0ff","properties":{"formattedCitation":"[51]","plainCitation":"[51]","noteIndex":0},"citationItems":[{"id":46,"uris":["http://zotero.org/users/local/TinZTSqN/items/4XBW2Y3P"],"uri":["http://zotero.org/users/local/TinZTSqN/items/4XBW2Y3P"],"itemData":{"id":46,"type":"article-journal","container-title":"Kybernetes","DOI":"10.1108/k.2001.30.9_10.1333.2","ISSN":"0368-492X","issue":"9/10","journalAbbreviation":"Kybernetes","language":"en","page":"1333-1341","source":"DOI.org (Crossref)","title":"Multiple View Geometry in Computer Vision20012Richard Hartley, Andrew Zisserman. &lt;i&gt;Multiple View Geometry in Computer Vision&lt;/i&gt; . Cambridge: Cambridge University Press 2000. xvi + 607 pp., ISBN: 0‐521‐62304‐9 hardback, £60.00","title-short":"Multiple View Geometry in Computer Vision20012Richard Hartley, Andrew Zisserman. &lt;i&gt;Multiple View Geometry in Computer Vision&lt;/i&gt; . Cambridge","volume":"30","author":[{"family":"Andrew","given":"Alex M."}],"issued":{"date-parts":[["2001",12]]}}}],"schema":"https://github.com/citation-style-language/schema/raw/master/csl-citation.json"} </w:instrText>
      </w:r>
      <w:r w:rsidRPr="00E330C1">
        <w:rPr>
          <w:sz w:val="28"/>
          <w:szCs w:val="28"/>
          <w:lang w:val="ru-RU"/>
        </w:rPr>
        <w:fldChar w:fldCharType="separate"/>
      </w:r>
      <w:r w:rsidRPr="00E330C1">
        <w:rPr>
          <w:sz w:val="28"/>
          <w:szCs w:val="28"/>
          <w:lang w:val="ru-RU"/>
        </w:rPr>
        <w:t>[51]</w:t>
      </w:r>
      <w:r w:rsidRPr="00E330C1">
        <w:rPr>
          <w:sz w:val="28"/>
          <w:szCs w:val="28"/>
          <w:lang w:val="ru-RU"/>
        </w:rPr>
        <w:fldChar w:fldCharType="end"/>
      </w:r>
      <w:r w:rsidRPr="00E330C1">
        <w:rPr>
          <w:sz w:val="28"/>
          <w:szCs w:val="28"/>
          <w:lang w:val="ru-RU"/>
        </w:rPr>
        <w:t>, предполагая, что калибровка камеры и глубина точек известны. Алгоритм реализует стандартные методы проекции статической точки на плоскость камеры и модели обратной проекции. Алгоритм вычисляет глубину точки в системе отсчета, связанной с камерой, и проецирует данные на карту.</w:t>
      </w:r>
    </w:p>
    <w:p w:rsidR="00E330C1" w:rsidRPr="00E330C1" w:rsidRDefault="00E330C1" w:rsidP="00E330C1">
      <w:pPr>
        <w:spacing w:before="240" w:after="240" w:line="360" w:lineRule="auto"/>
        <w:rPr>
          <w:sz w:val="28"/>
          <w:szCs w:val="28"/>
          <w:lang w:val="ru-RU"/>
        </w:rPr>
      </w:pPr>
      <w:r w:rsidRPr="00E330C1">
        <w:rPr>
          <w:sz w:val="28"/>
          <w:szCs w:val="28"/>
          <w:lang w:val="ru-RU"/>
        </w:rPr>
        <w:t>Поза камеры оптимизируется путем минимизации ошибки репроекции фотометрии, которая вычисляется как сумма всех разностей интенсивностей между точками в их опорном кадре и их проекцией на отслеживаемый кадр. В алгоритме используется норму Хьюбера для построения общей задачи минимизации.</w:t>
      </w:r>
    </w:p>
    <w:p w:rsidR="00E330C1" w:rsidRPr="00E330C1" w:rsidRDefault="00E330C1" w:rsidP="00922B26">
      <w:pPr>
        <w:pStyle w:val="3"/>
      </w:pPr>
      <w:r w:rsidRPr="00E330C1">
        <w:t>Отслеживание объекта.</w:t>
      </w:r>
    </w:p>
    <w:p w:rsidR="00E330C1" w:rsidRPr="00E330C1" w:rsidRDefault="00E330C1" w:rsidP="00E330C1">
      <w:pPr>
        <w:spacing w:before="240" w:after="240" w:line="360" w:lineRule="auto"/>
        <w:rPr>
          <w:sz w:val="28"/>
          <w:szCs w:val="28"/>
          <w:lang w:val="ru-RU"/>
        </w:rPr>
      </w:pPr>
      <w:r w:rsidRPr="00E330C1">
        <w:rPr>
          <w:sz w:val="28"/>
          <w:szCs w:val="28"/>
          <w:lang w:val="ru-RU"/>
        </w:rPr>
        <w:t>Положение в сцене каждого потенциально динамического объекта может быть оценено с использованием точек изображения, принадлежащих соответствующему объекту. Моделируя потенциально динамический объект как твердое тело с заданной координатой, определяется проекция каждой его точки p в кадре.</w:t>
      </w:r>
    </w:p>
    <w:p w:rsidR="00E330C1" w:rsidRPr="00E330C1" w:rsidRDefault="00E330C1" w:rsidP="00E330C1">
      <w:pPr>
        <w:spacing w:before="240" w:after="240" w:line="360" w:lineRule="auto"/>
        <w:rPr>
          <w:sz w:val="28"/>
          <w:szCs w:val="28"/>
          <w:lang w:val="ru-RU"/>
        </w:rPr>
      </w:pPr>
      <w:r w:rsidRPr="00E330C1">
        <w:rPr>
          <w:sz w:val="28"/>
          <w:szCs w:val="28"/>
          <w:lang w:val="ru-RU"/>
        </w:rPr>
        <w:lastRenderedPageBreak/>
        <w:t>Перекрытия в сцене, условия освещения и ошибки сегментации оказывают значительное влияние на точность определения объектов и положения камеры. Авторы DOT разработали несколько стратегий, которые применяются после этапа отслеживания объектов, чтобы уменьшить влияние этих факторов.</w:t>
      </w:r>
    </w:p>
    <w:p w:rsidR="00E330C1" w:rsidRPr="00E330C1" w:rsidRDefault="00E330C1" w:rsidP="00E330C1">
      <w:pPr>
        <w:spacing w:before="240" w:after="240" w:line="360" w:lineRule="auto"/>
        <w:rPr>
          <w:sz w:val="28"/>
          <w:szCs w:val="28"/>
          <w:lang w:val="ru-RU"/>
        </w:rPr>
      </w:pPr>
      <w:r w:rsidRPr="00E330C1">
        <w:rPr>
          <w:sz w:val="28"/>
          <w:szCs w:val="28"/>
          <w:lang w:val="ru-RU"/>
        </w:rPr>
        <w:t>Для сопоставления элементов с картой в качестве метрики выбран коэффициент корреляции Пирсона.</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Эта метрика отражает степень линейной корреляции между эталонной интенсивностью точек и их соответствующими оценками, следовательно, она инвариантна к изменениям усиления и смещения. Эта метрика также может быть применена к отслеживанию камеры, хотя изменения внешнего вида фона обычно менее выражены. </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Общий подход для обнаружения выбросов классификации заключается в определении абсолютного порога фотометрической ошибки. Другие более сложные работы </w:t>
      </w:r>
      <w:r w:rsidRPr="00E330C1">
        <w:rPr>
          <w:sz w:val="28"/>
          <w:szCs w:val="28"/>
          <w:lang w:val="ru-RU"/>
        </w:rPr>
        <w:fldChar w:fldCharType="begin"/>
      </w:r>
      <w:r w:rsidRPr="00E330C1">
        <w:rPr>
          <w:sz w:val="28"/>
          <w:szCs w:val="28"/>
          <w:lang w:val="ru-RU"/>
        </w:rPr>
        <w:instrText xml:space="preserve"> ADDIN ZOTERO_ITEM CSL_CITATION {"citationID":"MBof5wfI","properties":{"formattedCitation":"[52]","plainCitation":"[52]","noteIndex":0},"citationItems":[{"id":128,"uris":["http://zotero.org/users/local/TinZTSqN/items/XU6WPH34"],"uri":["http://zotero.org/users/local/TinZTSqN/items/XU6WPH34"],"itemData":{"id":128,"type":"article-journal","container-title":"IEEE Transactions on Pattern Analysis and Machine Intelligence","DOI":"10.1109/TPAMI.2017.2658577","ISSN":"0162-8828, 2160-9292","issue":"3","journalAbbreviation":"IEEE Trans. Pattern Anal. Mach. Intell.","page":"611-625","source":"DOI.org (Crossref)","title":"Direct Sparse Odometry","volume":"40","author":[{"family":"Engel","given":"Jakob"},{"family":"Koltun","given":"Vladlen"},{"family":"Cremers","given":"Daniel"}],"issued":{"date-parts":[["2018",3,1]]}}}],"schema":"https://github.com/citation-style-language/schema/raw/master/csl-citation.json"} </w:instrText>
      </w:r>
      <w:r w:rsidRPr="00E330C1">
        <w:rPr>
          <w:sz w:val="28"/>
          <w:szCs w:val="28"/>
          <w:lang w:val="ru-RU"/>
        </w:rPr>
        <w:fldChar w:fldCharType="separate"/>
      </w:r>
      <w:r w:rsidRPr="00E330C1">
        <w:rPr>
          <w:sz w:val="28"/>
          <w:szCs w:val="28"/>
          <w:lang w:val="ru-RU"/>
        </w:rPr>
        <w:t>[52]</w:t>
      </w:r>
      <w:r w:rsidRPr="00E330C1">
        <w:rPr>
          <w:sz w:val="28"/>
          <w:szCs w:val="28"/>
          <w:lang w:val="ru-RU"/>
        </w:rPr>
        <w:fldChar w:fldCharType="end"/>
      </w:r>
      <w:r w:rsidRPr="00E330C1">
        <w:rPr>
          <w:sz w:val="28"/>
          <w:szCs w:val="28"/>
          <w:lang w:val="ru-RU"/>
        </w:rPr>
        <w:t xml:space="preserve"> адаптируют его в соответствии с медианным остатком, размытием движения или изменениями освещенности. </w:t>
      </w:r>
    </w:p>
    <w:p w:rsidR="00E330C1" w:rsidRPr="00E330C1" w:rsidRDefault="00E330C1" w:rsidP="00E330C1">
      <w:pPr>
        <w:spacing w:before="240" w:after="240" w:line="360" w:lineRule="auto"/>
        <w:rPr>
          <w:sz w:val="28"/>
          <w:szCs w:val="28"/>
          <w:lang w:val="ru-RU"/>
        </w:rPr>
      </w:pPr>
      <w:r w:rsidRPr="00E330C1">
        <w:rPr>
          <w:sz w:val="28"/>
          <w:szCs w:val="28"/>
          <w:lang w:val="ru-RU"/>
        </w:rPr>
        <w:t>В работе DOT порог отбраковки выбросов установлен относительно линейной зависимости между интенсивностями, чтобы ошибки не зависели от фотометрических изменений в изображении.</w:t>
      </w:r>
    </w:p>
    <w:p w:rsidR="00E330C1" w:rsidRPr="00E330C1" w:rsidRDefault="00E330C1" w:rsidP="00E330C1">
      <w:pPr>
        <w:spacing w:before="240" w:after="240" w:line="360" w:lineRule="auto"/>
        <w:rPr>
          <w:sz w:val="28"/>
          <w:szCs w:val="28"/>
          <w:lang w:val="ru-RU"/>
        </w:rPr>
      </w:pPr>
      <w:r w:rsidRPr="00E330C1">
        <w:rPr>
          <w:sz w:val="28"/>
          <w:szCs w:val="28"/>
          <w:lang w:val="ru-RU"/>
        </w:rPr>
        <w:t>Алгоритм последовательно обновляет соответствующие маски. Таким образом, на каждой итерации обновляются точки более удаленных объектов, которые были закрыты более близкими.</w:t>
      </w:r>
    </w:p>
    <w:p w:rsidR="00E330C1" w:rsidRPr="00E330C1" w:rsidRDefault="00E330C1" w:rsidP="00922B26">
      <w:pPr>
        <w:pStyle w:val="3"/>
      </w:pPr>
      <w:r w:rsidRPr="00E330C1">
        <w:t>Определения движения для объекта в кадре</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Этот блок получает на вход матрицы преобразования камеры и объектов и оценивает, движутся объекты или нет. Его выходной сигнал, который будет использоваться системами SLAM или одометрии, — это маски, хранящие области изображения, занятые динамическими объектами, и то, находятся ли </w:t>
      </w:r>
      <w:r w:rsidRPr="00E330C1">
        <w:rPr>
          <w:sz w:val="28"/>
          <w:szCs w:val="28"/>
          <w:lang w:val="ru-RU"/>
        </w:rPr>
        <w:lastRenderedPageBreak/>
        <w:t>они в движении или нет. Маски получаются путем проецирования пикселей каждого объекта на новый кадр с использованием масок, оцененных на предыдущем этапе.</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Метод определяет движение объектов с помощью двумерных измерений изображения маски объекта. Основная метрика представляет собой расстояние в пикселях между проекцией точки, как если бы она была статичной и ее фактической проекцией. Для каждого объекта вычисляется медиана динамических неравенств его точек. Исходя из этого, алгоритм классификации движения объектов работает следующим образом. </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Сравниваются динамические диспропорции объектов с переменным порогом, который плавно растет с увеличением энтропии. Мы помечаем как "в движении" все те объекты, чья метрика превышает этот порог. Для каждого значения ниже порога энтропии предполагаем, что движение объекта не может быть обнаружено. </w:t>
      </w:r>
    </w:p>
    <w:p w:rsidR="00E330C1" w:rsidRPr="00E330C1" w:rsidRDefault="00E330C1" w:rsidP="00E330C1">
      <w:pPr>
        <w:spacing w:before="240" w:after="240" w:line="360" w:lineRule="auto"/>
        <w:rPr>
          <w:sz w:val="28"/>
          <w:szCs w:val="28"/>
          <w:lang w:val="ru-RU"/>
        </w:rPr>
      </w:pPr>
      <w:r w:rsidRPr="00E330C1">
        <w:rPr>
          <w:sz w:val="28"/>
          <w:szCs w:val="28"/>
          <w:lang w:val="ru-RU"/>
        </w:rPr>
        <w:t>Таким образом, для обозначения объекта как статичного необходимо, чтобы движение было наблюдаемым, и чтобы медиана метрики была меньше переменного порога.</w:t>
      </w:r>
    </w:p>
    <w:p w:rsidR="00E330C1" w:rsidRPr="00E330C1" w:rsidRDefault="00E330C1" w:rsidP="00E330C1">
      <w:pPr>
        <w:spacing w:before="240" w:after="240" w:line="360" w:lineRule="auto"/>
        <w:rPr>
          <w:sz w:val="28"/>
          <w:szCs w:val="28"/>
          <w:lang w:val="ru-RU"/>
        </w:rPr>
      </w:pPr>
      <w:r w:rsidRPr="00E330C1">
        <w:rPr>
          <w:noProof/>
          <w:sz w:val="28"/>
          <w:szCs w:val="28"/>
          <w:lang w:val="ru-RU"/>
        </w:rPr>
        <w:drawing>
          <wp:inline distT="0" distB="0" distL="0" distR="0" wp14:anchorId="1C0D747E" wp14:editId="4B3AB979">
            <wp:extent cx="5940425" cy="1574800"/>
            <wp:effectExtent l="0" t="0" r="3175" b="6350"/>
            <wp:docPr id="19" name="Рисунок 19" descr="https://lh5.googleusercontent.com/DLyjZUA4OggRoH13BjcV-hw2w50Wz9HKJiYTnn2fA2wKtAeUD_OMPzOqtgB2ubWQX3lMb5EQvErrgm6oJmE9RWa3HvHAcIcLLQmjOasaYTXsE-aK8vDE7Q0Ni7GZZyBsnLK5_EH09sL7DNXHY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DLyjZUA4OggRoH13BjcV-hw2w50Wz9HKJiYTnn2fA2wKtAeUD_OMPzOqtgB2ubWQX3lMb5EQvErrgm6oJmE9RWa3HvHAcIcLLQmjOasaYTXsE-aK8vDE7Q0Ni7GZZyBsnLK5_EH09sL7DNXHYb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0425" cy="1574800"/>
                    </a:xfrm>
                    <a:prstGeom prst="rect">
                      <a:avLst/>
                    </a:prstGeom>
                    <a:noFill/>
                    <a:ln>
                      <a:noFill/>
                    </a:ln>
                  </pic:spPr>
                </pic:pic>
              </a:graphicData>
            </a:graphic>
          </wp:inline>
        </w:drawing>
      </w:r>
    </w:p>
    <w:p w:rsidR="00E330C1" w:rsidRPr="00E330C1" w:rsidRDefault="00E330C1" w:rsidP="00E330C1">
      <w:pPr>
        <w:spacing w:before="240" w:after="240" w:line="360" w:lineRule="auto"/>
        <w:rPr>
          <w:i/>
          <w:iCs/>
          <w:sz w:val="28"/>
          <w:szCs w:val="28"/>
          <w:lang w:val="ru-RU"/>
        </w:rPr>
      </w:pPr>
      <w:r w:rsidRPr="00E330C1">
        <w:rPr>
          <w:i/>
          <w:iCs/>
          <w:sz w:val="28"/>
          <w:szCs w:val="28"/>
          <w:lang w:val="ru-RU"/>
        </w:rPr>
        <w:t xml:space="preserve">Рисунок </w:t>
      </w:r>
      <w:r w:rsidR="00AF6891">
        <w:rPr>
          <w:i/>
          <w:iCs/>
          <w:sz w:val="28"/>
          <w:szCs w:val="28"/>
          <w:lang w:val="ru-RU"/>
        </w:rPr>
        <w:fldChar w:fldCharType="begin"/>
      </w:r>
      <w:r w:rsidR="00AF6891">
        <w:rPr>
          <w:i/>
          <w:iCs/>
          <w:sz w:val="28"/>
          <w:szCs w:val="28"/>
          <w:lang w:val="ru-RU"/>
        </w:rPr>
        <w:instrText xml:space="preserve"> STYLEREF 1 \s </w:instrText>
      </w:r>
      <w:r w:rsidR="00AF6891">
        <w:rPr>
          <w:i/>
          <w:iCs/>
          <w:sz w:val="28"/>
          <w:szCs w:val="28"/>
          <w:lang w:val="ru-RU"/>
        </w:rPr>
        <w:fldChar w:fldCharType="separate"/>
      </w:r>
      <w:r w:rsidR="00AF6891">
        <w:rPr>
          <w:i/>
          <w:iCs/>
          <w:noProof/>
          <w:sz w:val="28"/>
          <w:szCs w:val="28"/>
          <w:lang w:val="ru-RU"/>
        </w:rPr>
        <w:t>8</w:t>
      </w:r>
      <w:r w:rsidR="00AF6891">
        <w:rPr>
          <w:i/>
          <w:iCs/>
          <w:sz w:val="28"/>
          <w:szCs w:val="28"/>
          <w:lang w:val="ru-RU"/>
        </w:rPr>
        <w:fldChar w:fldCharType="end"/>
      </w:r>
      <w:r w:rsidR="00AF6891">
        <w:rPr>
          <w:i/>
          <w:iCs/>
          <w:sz w:val="28"/>
          <w:szCs w:val="28"/>
          <w:lang w:val="ru-RU"/>
        </w:rPr>
        <w:noBreakHyphen/>
      </w:r>
      <w:r w:rsidR="00AF6891">
        <w:rPr>
          <w:i/>
          <w:iCs/>
          <w:sz w:val="28"/>
          <w:szCs w:val="28"/>
          <w:lang w:val="ru-RU"/>
        </w:rPr>
        <w:fldChar w:fldCharType="begin"/>
      </w:r>
      <w:r w:rsidR="00AF6891">
        <w:rPr>
          <w:i/>
          <w:iCs/>
          <w:sz w:val="28"/>
          <w:szCs w:val="28"/>
          <w:lang w:val="ru-RU"/>
        </w:rPr>
        <w:instrText xml:space="preserve"> SEQ Рисунок \* ARABIC \s 1 </w:instrText>
      </w:r>
      <w:r w:rsidR="00AF6891">
        <w:rPr>
          <w:i/>
          <w:iCs/>
          <w:sz w:val="28"/>
          <w:szCs w:val="28"/>
          <w:lang w:val="ru-RU"/>
        </w:rPr>
        <w:fldChar w:fldCharType="separate"/>
      </w:r>
      <w:r w:rsidR="00AF6891">
        <w:rPr>
          <w:i/>
          <w:iCs/>
          <w:noProof/>
          <w:sz w:val="28"/>
          <w:szCs w:val="28"/>
          <w:lang w:val="ru-RU"/>
        </w:rPr>
        <w:t>3</w:t>
      </w:r>
      <w:r w:rsidR="00AF6891">
        <w:rPr>
          <w:i/>
          <w:iCs/>
          <w:sz w:val="28"/>
          <w:szCs w:val="28"/>
          <w:lang w:val="ru-RU"/>
        </w:rPr>
        <w:fldChar w:fldCharType="end"/>
      </w:r>
      <w:r w:rsidRPr="00E330C1">
        <w:rPr>
          <w:i/>
          <w:iCs/>
          <w:sz w:val="28"/>
          <w:szCs w:val="28"/>
          <w:lang w:val="ru-RU"/>
        </w:rPr>
        <w:t xml:space="preserve"> Адаптация содержания сцены. Примеры результатов для трех исследованных конфигураций. Слева: без масок. Центр: DOT-маски. Справа: Все маски. В верхнем ряду показана статичная сцена, в которой настройка "Все маски" отбрасывает все точки статичных объектов, которые могут способствовать точности отслеживания. В нижнем ряду показано, как </w:t>
      </w:r>
      <w:r w:rsidRPr="00E330C1">
        <w:rPr>
          <w:i/>
          <w:iCs/>
          <w:sz w:val="28"/>
          <w:szCs w:val="28"/>
          <w:lang w:val="ru-RU"/>
        </w:rPr>
        <w:lastRenderedPageBreak/>
        <w:t>настройка "Без масок" позволяет извлечь точки движущихся объектов, которые могут привести к сбою системы. В обоих случаях недостаточное понимание сцены ухудшает работу SLAM. DOT успешно идентифицирует припаркованные автомобили как статичные, а движущиеся - как динамичные. Обратите внимание, как DOT достигает компромисса между этими двумя противоположными сценариями, оценивая фактическое состояние движения объектов, что приводит к лучшей оценке траектории.</w:t>
      </w:r>
      <w:r w:rsidRPr="00E330C1">
        <w:rPr>
          <w:i/>
          <w:iCs/>
          <w:sz w:val="28"/>
          <w:szCs w:val="28"/>
          <w:lang w:val="ru-RU"/>
        </w:rPr>
        <w:fldChar w:fldCharType="begin"/>
      </w:r>
      <w:r w:rsidRPr="00E330C1">
        <w:rPr>
          <w:i/>
          <w:iCs/>
          <w:sz w:val="28"/>
          <w:szCs w:val="28"/>
          <w:lang w:val="ru-RU"/>
        </w:rPr>
        <w:instrText xml:space="preserve"> ADDIN ZOTERO_ITEM CSL_CITATION {"citationID":"d15zjFsy","properties":{"formattedCitation":"[43]","plainCitation":"[43]","noteIndex":0},"citationItems":[{"id":16,"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i/>
          <w:iCs/>
          <w:sz w:val="28"/>
          <w:szCs w:val="28"/>
          <w:lang w:val="ru-RU"/>
        </w:rPr>
        <w:fldChar w:fldCharType="separate"/>
      </w:r>
      <w:r w:rsidRPr="00E330C1">
        <w:rPr>
          <w:i/>
          <w:iCs/>
          <w:sz w:val="28"/>
          <w:szCs w:val="28"/>
          <w:lang w:val="ru-RU"/>
        </w:rPr>
        <w:t>[43]</w:t>
      </w:r>
      <w:r w:rsidRPr="00E330C1">
        <w:rPr>
          <w:sz w:val="28"/>
          <w:szCs w:val="28"/>
          <w:lang w:val="ru-RU"/>
        </w:rPr>
        <w:fldChar w:fldCharType="end"/>
      </w:r>
    </w:p>
    <w:p w:rsidR="00E330C1" w:rsidRPr="00E330C1" w:rsidRDefault="00E330C1" w:rsidP="00E330C1">
      <w:pPr>
        <w:spacing w:before="240" w:after="240" w:line="360" w:lineRule="auto"/>
        <w:rPr>
          <w:sz w:val="28"/>
          <w:szCs w:val="28"/>
          <w:lang w:val="ru-RU"/>
        </w:rPr>
      </w:pPr>
      <w:r w:rsidRPr="00E330C1">
        <w:rPr>
          <w:sz w:val="28"/>
          <w:szCs w:val="28"/>
          <w:lang w:val="ru-RU"/>
        </w:rPr>
        <w:t>Объекты, помеченные как "в движении", представлены цветом, в то время как объекты, помеченные как "статичные", исчезают в черном цвете. Автомобили, представленные серым цветом, — это те, которые нельзя отнести ни к статичным, ни к динамичным.</w:t>
      </w:r>
    </w:p>
    <w:p w:rsidR="00E330C1" w:rsidRPr="00E330C1" w:rsidRDefault="00E330C1" w:rsidP="00922B26">
      <w:pPr>
        <w:pStyle w:val="3"/>
      </w:pPr>
      <w:r w:rsidRPr="00E330C1">
        <w:t>Распространение маски</w:t>
      </w:r>
    </w:p>
    <w:p w:rsidR="00E330C1" w:rsidRPr="00E330C1" w:rsidRDefault="00E330C1" w:rsidP="00E330C1">
      <w:pPr>
        <w:spacing w:before="240" w:after="240" w:line="360" w:lineRule="auto"/>
        <w:rPr>
          <w:sz w:val="28"/>
          <w:szCs w:val="28"/>
          <w:lang w:val="ru-RU"/>
        </w:rPr>
      </w:pPr>
      <w:r w:rsidRPr="00E330C1">
        <w:rPr>
          <w:sz w:val="28"/>
          <w:szCs w:val="28"/>
          <w:lang w:val="ru-RU"/>
        </w:rPr>
        <w:t>DOT использует две маски сегментации, доступные в каждом кадре: одна создается нейронной сетью, а другая распространяется из предыдущего кадра. Искажение одной сегментации в другую позволяет надежно связать экземпляры, найденные в разных кадрах, в один и тот же 3D-объект.</w:t>
      </w:r>
    </w:p>
    <w:p w:rsidR="00E330C1" w:rsidRPr="00E330C1" w:rsidRDefault="00E330C1" w:rsidP="00922B26">
      <w:pPr>
        <w:pStyle w:val="3"/>
      </w:pPr>
      <w:r w:rsidRPr="00E330C1">
        <w:t xml:space="preserve">Распространение состояния. </w:t>
      </w:r>
    </w:p>
    <w:p w:rsidR="00E330C1" w:rsidRPr="00E330C1" w:rsidRDefault="00E330C1" w:rsidP="00E330C1">
      <w:pPr>
        <w:spacing w:before="240" w:after="240" w:line="360" w:lineRule="auto"/>
        <w:rPr>
          <w:sz w:val="28"/>
          <w:szCs w:val="28"/>
          <w:lang w:val="ru-RU"/>
        </w:rPr>
      </w:pPr>
      <w:r w:rsidRPr="00E330C1">
        <w:rPr>
          <w:sz w:val="28"/>
          <w:szCs w:val="28"/>
          <w:lang w:val="ru-RU"/>
        </w:rPr>
        <w:t>Отнесение новых семантических экземпляров к уже существующим объектам позволяет нам предсказывать их движение (что очень важно для быстро движущихся объектов). Кроме того, можно сохранить классификацию движения в случае, если объект перемещается в позицию, где движение не наблюдается (см. раздел 3.3).</w:t>
      </w:r>
    </w:p>
    <w:p w:rsidR="00E330C1" w:rsidRPr="00E330C1" w:rsidRDefault="00E330C1" w:rsidP="00922B26">
      <w:pPr>
        <w:pStyle w:val="3"/>
      </w:pPr>
      <w:r w:rsidRPr="00E330C1">
        <w:t xml:space="preserve">Независимая сегментация. </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Метод позволяет распространять семантические маски сегментации из исходного семени во времени и пространстве, устраняя необходимость сегментации каждого кадра. Запуск нейронной сети на более низкой частоте </w:t>
      </w:r>
      <w:r w:rsidRPr="00E330C1">
        <w:rPr>
          <w:sz w:val="28"/>
          <w:szCs w:val="28"/>
          <w:lang w:val="ru-RU"/>
        </w:rPr>
        <w:lastRenderedPageBreak/>
        <w:t>облегчает отслеживание объектов в реальном времени на низко производительных устройствах. Дополнительным преимуществом является то, что DOT может заполнить пробелы, когда сеть временно теряет представление об объекте между последовательными изображениями.</w:t>
      </w:r>
    </w:p>
    <w:p w:rsidR="00E330C1" w:rsidRPr="00E330C1" w:rsidRDefault="00E330C1" w:rsidP="00922B26">
      <w:pPr>
        <w:pStyle w:val="3"/>
      </w:pPr>
      <w:r w:rsidRPr="00E330C1">
        <w:t>Результаты экспериментов</w:t>
      </w:r>
    </w:p>
    <w:p w:rsidR="00E330C1" w:rsidRPr="00E330C1" w:rsidRDefault="00E330C1" w:rsidP="00E330C1">
      <w:pPr>
        <w:spacing w:before="240" w:after="240" w:line="360" w:lineRule="auto"/>
        <w:rPr>
          <w:sz w:val="28"/>
          <w:szCs w:val="28"/>
          <w:lang w:val="ru-RU"/>
        </w:rPr>
      </w:pPr>
      <w:r w:rsidRPr="00E330C1">
        <w:rPr>
          <w:sz w:val="28"/>
          <w:szCs w:val="28"/>
          <w:lang w:val="ru-RU"/>
        </w:rPr>
        <w:t>Хотя потенциальные применения DOT охватывают широкий спектр - от обнаружения объектов до дополненной реальности или автономного вождения, в данной работе мы проводим интенсивную оценку, чтобы продемонстрировать, в какой степени "знание о движении объектов" может повысить точность системы SLAM.</w:t>
      </w:r>
    </w:p>
    <w:p w:rsidR="00E330C1" w:rsidRPr="00E330C1" w:rsidRDefault="00E330C1" w:rsidP="00E330C1">
      <w:pPr>
        <w:spacing w:before="240" w:after="240" w:line="360" w:lineRule="auto"/>
        <w:rPr>
          <w:sz w:val="28"/>
          <w:szCs w:val="28"/>
          <w:lang w:val="ru-RU"/>
        </w:rPr>
      </w:pPr>
      <w:r w:rsidRPr="00E330C1">
        <w:rPr>
          <w:sz w:val="28"/>
          <w:szCs w:val="28"/>
          <w:lang w:val="ru-RU"/>
        </w:rPr>
        <w:t xml:space="preserve">На наборе данных V-KITTI, эксперименты показывают улучшение точности навигации на 92,6% и 37,8% по сравнению с конфигурациями "Без масок" и "Все маски", соответственно (сравнимо с </w:t>
      </w:r>
      <w:r w:rsidRPr="00E330C1">
        <w:rPr>
          <w:rFonts w:hint="eastAsia"/>
          <w:sz w:val="28"/>
          <w:szCs w:val="28"/>
          <w:lang w:val="ru-RU"/>
        </w:rPr>
        <w:t>O</w:t>
      </w:r>
      <w:r w:rsidRPr="00E330C1">
        <w:rPr>
          <w:sz w:val="28"/>
          <w:szCs w:val="28"/>
          <w:lang w:val="ru-RU"/>
        </w:rPr>
        <w:t xml:space="preserve">RB-SLAM 2 и </w:t>
      </w:r>
      <w:r w:rsidRPr="00E330C1">
        <w:rPr>
          <w:sz w:val="28"/>
          <w:szCs w:val="28"/>
        </w:rPr>
        <w:t>DynaSLAM</w:t>
      </w:r>
      <w:r w:rsidRPr="00E330C1">
        <w:rPr>
          <w:sz w:val="28"/>
          <w:szCs w:val="28"/>
          <w:lang w:val="ru-RU"/>
        </w:rPr>
        <w:t xml:space="preserve"> соответственно). </w:t>
      </w:r>
      <w:r w:rsidRPr="00E330C1">
        <w:rPr>
          <w:sz w:val="28"/>
          <w:szCs w:val="28"/>
          <w:lang w:val="ru-RU"/>
        </w:rPr>
        <w:fldChar w:fldCharType="begin"/>
      </w:r>
      <w:r w:rsidRPr="00E330C1">
        <w:rPr>
          <w:sz w:val="28"/>
          <w:szCs w:val="28"/>
          <w:lang w:val="ru-RU"/>
        </w:rPr>
        <w:instrText xml:space="preserve"> ADDIN ZOTERO_ITEM CSL_CITATION {"citationID":"S2wDkI9y","properties":{"formattedCitation":"[43]","plainCitation":"[43]","noteIndex":0},"citationItems":[{"id":16,"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p>
    <w:p w:rsidR="00E330C1" w:rsidRPr="006C7C3D" w:rsidRDefault="00E330C1" w:rsidP="00E330C1">
      <w:pPr>
        <w:spacing w:before="240" w:after="240" w:line="360" w:lineRule="auto"/>
        <w:rPr>
          <w:sz w:val="28"/>
          <w:szCs w:val="28"/>
          <w:lang w:val="ru-RU"/>
        </w:rPr>
      </w:pPr>
      <w:r w:rsidRPr="00E330C1">
        <w:rPr>
          <w:sz w:val="28"/>
          <w:szCs w:val="28"/>
          <w:lang w:val="ru-RU"/>
        </w:rPr>
        <w:t>Для 11 траекторий KITTI Odometry</w:t>
      </w:r>
      <w:r w:rsidRPr="00E330C1">
        <w:rPr>
          <w:sz w:val="28"/>
          <w:szCs w:val="28"/>
          <w:lang w:val="ru-RU"/>
        </w:rPr>
        <w:fldChar w:fldCharType="begin"/>
      </w:r>
      <w:r w:rsidRPr="00E330C1">
        <w:rPr>
          <w:sz w:val="28"/>
          <w:szCs w:val="28"/>
          <w:lang w:val="ru-RU"/>
        </w:rPr>
        <w:instrText xml:space="preserve"> ADDIN ZOTERO_ITEM CSL_CITATION {"citationID":"waLc79ug","properties":{"formattedCitation":"[53]","plainCitation":"[53]","noteIndex":0},"citationItems":[{"id":96,"uris":["http://zotero.org/users/local/TinZTSqN/items/AM6JRX8G"],"uri":["http://zotero.org/users/local/TinZTSqN/items/AM6JRX8G"],"itemData":{"id":96,"type":"article-journal","abstract":"We present a novel dataset captured from a VW station wagon for use in mobile robotics and autonomous driving research. In total, we recorded 6 hours of traffic scenarios at 10–100 Hz using a variety of sensor modalities such as high-resolution color and grayscale stereo cameras, a Velodyne 3D laser scanner and a high-precision GPS/IMU inertial navigation system. The scenarios are diverse, capturing real-world traffic situations, and range from freeways over rural areas to inner-city scenes with many static and dynamic objects. Our data is calibrated, synchronized and timestamped, and we provide the rectified and raw image sequences. Our dataset also contains object labels in the form of 3D tracklets, and we provide online benchmarks for stereo, optical flow, object detection and other tasks. This paper describes our recording platform, the data format and the utilities that we provide.","container-title":"The International Journal of Robotics Research","DOI":"10.1177/0278364913491297","issue":"11","note":"_eprint: https://doi.org/10.1177/0278364913491297","page":"1231-1237","title":"Vision meets robotics: The KITTI dataset","volume":"32","author":[{"family":"Geiger","given":"A."},{"family":"Lenz","given":"P."},{"family":"Stiller","given":"C."},{"family":"Urtasun","given":"R."}],"issued":{"date-parts":[["2013"]]}}}],"schema":"https://github.com/citation-style-language/schema/raw/master/csl-citation.json"} </w:instrText>
      </w:r>
      <w:r w:rsidRPr="00E330C1">
        <w:rPr>
          <w:sz w:val="28"/>
          <w:szCs w:val="28"/>
          <w:lang w:val="ru-RU"/>
        </w:rPr>
        <w:fldChar w:fldCharType="separate"/>
      </w:r>
      <w:r w:rsidRPr="00E330C1">
        <w:rPr>
          <w:sz w:val="28"/>
          <w:szCs w:val="28"/>
          <w:lang w:val="ru-RU"/>
        </w:rPr>
        <w:t>[53]</w:t>
      </w:r>
      <w:r w:rsidRPr="00E330C1">
        <w:rPr>
          <w:sz w:val="28"/>
          <w:szCs w:val="28"/>
          <w:lang w:val="ru-RU"/>
        </w:rPr>
        <w:fldChar w:fldCharType="end"/>
      </w:r>
      <w:r w:rsidRPr="00E330C1">
        <w:rPr>
          <w:sz w:val="28"/>
          <w:szCs w:val="28"/>
          <w:lang w:val="ru-RU"/>
        </w:rPr>
        <w:t xml:space="preserve">, оцененных с тремя различными конфигурациями DOT получает общую производительность, которая на 12,7% и 30,3% лучше, чем с </w:t>
      </w:r>
      <w:r w:rsidRPr="00E330C1">
        <w:rPr>
          <w:rFonts w:hint="eastAsia"/>
          <w:sz w:val="28"/>
          <w:szCs w:val="28"/>
          <w:lang w:val="ru-RU"/>
        </w:rPr>
        <w:t>O</w:t>
      </w:r>
      <w:r w:rsidRPr="00E330C1">
        <w:rPr>
          <w:sz w:val="28"/>
          <w:szCs w:val="28"/>
          <w:lang w:val="ru-RU"/>
        </w:rPr>
        <w:t xml:space="preserve">RB-SLAM 2 и </w:t>
      </w:r>
      <w:r w:rsidRPr="00E330C1">
        <w:rPr>
          <w:sz w:val="28"/>
          <w:szCs w:val="28"/>
        </w:rPr>
        <w:t>DynaSLAM</w:t>
      </w:r>
      <w:r w:rsidRPr="00E330C1">
        <w:rPr>
          <w:sz w:val="28"/>
          <w:szCs w:val="28"/>
          <w:lang w:val="ru-RU"/>
        </w:rPr>
        <w:t xml:space="preserve"> соответственно</w:t>
      </w:r>
      <w:r w:rsidRPr="00E330C1">
        <w:rPr>
          <w:sz w:val="28"/>
          <w:szCs w:val="28"/>
          <w:lang w:val="ru-RU"/>
        </w:rPr>
        <w:fldChar w:fldCharType="begin"/>
      </w:r>
      <w:r w:rsidRPr="00E330C1">
        <w:rPr>
          <w:sz w:val="28"/>
          <w:szCs w:val="28"/>
          <w:lang w:val="ru-RU"/>
        </w:rPr>
        <w:instrText xml:space="preserve"> ADDIN ZOTERO_ITEM CSL_CITATION {"citationID":"zbZsc65g","properties":{"formattedCitation":"[43]","plainCitation":"[43]","noteIndex":0},"citationItems":[{"id":16,"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r w:rsidRPr="00E330C1">
        <w:rPr>
          <w:sz w:val="28"/>
          <w:szCs w:val="28"/>
          <w:lang w:val="ru-RU"/>
        </w:rPr>
        <w:t>. Эти результаты показывают, что DOT достигает стабильно хорошей производительности как для статических, так и для динамических сцен. Независимость DOT от SLAM делает метод универсальной модификацией системы, которая может быть применена с минимальными затратами на интеграцию к любой современной системе визуальной одометрии или SLAM. В отличие от других систем, процедура отслеживания маски в DOT снижает время сегментации (обычно требующей больших компьютерных затрат).</w:t>
      </w:r>
    </w:p>
    <w:p w:rsidR="004148CA" w:rsidRPr="00922B26" w:rsidRDefault="004148CA" w:rsidP="00922B26">
      <w:pPr>
        <w:pStyle w:val="2"/>
      </w:pPr>
      <w:bookmarkStart w:id="76" w:name="_6ewnnqyzqeuf" w:colFirst="0" w:colLast="0"/>
      <w:bookmarkStart w:id="77" w:name="_Toc91545758"/>
      <w:bookmarkEnd w:id="76"/>
      <w:r w:rsidRPr="00922B26">
        <w:t>Технологии определения глубины сцены</w:t>
      </w:r>
      <w:bookmarkEnd w:id="77"/>
    </w:p>
    <w:p w:rsidR="00E330C1" w:rsidRPr="00E330C1" w:rsidRDefault="00E330C1" w:rsidP="00E330C1">
      <w:pPr>
        <w:spacing w:after="240" w:line="360" w:lineRule="auto"/>
        <w:ind w:firstLine="708"/>
        <w:rPr>
          <w:sz w:val="28"/>
          <w:szCs w:val="28"/>
          <w:lang w:val="ru-RU"/>
        </w:rPr>
      </w:pPr>
      <w:r w:rsidRPr="00E330C1">
        <w:rPr>
          <w:sz w:val="28"/>
          <w:szCs w:val="28"/>
          <w:lang w:val="ru-RU"/>
        </w:rPr>
        <w:t xml:space="preserve">Основные технологии определения глубины классифицируются следующим образом: </w:t>
      </w:r>
    </w:p>
    <w:p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lastRenderedPageBreak/>
        <w:t>Structured Light камеры</w:t>
      </w:r>
      <w:sdt>
        <w:sdtPr>
          <w:rPr>
            <w:sz w:val="28"/>
            <w:szCs w:val="28"/>
            <w:lang w:val="ru-RU"/>
          </w:rPr>
          <w:id w:val="-437222592"/>
          <w:citation/>
        </w:sdtPr>
        <w:sdtEndPr/>
        <w:sdtContent>
          <w:r w:rsidRPr="00E330C1">
            <w:rPr>
              <w:sz w:val="28"/>
              <w:szCs w:val="28"/>
              <w:lang w:val="ru-RU"/>
            </w:rPr>
            <w:fldChar w:fldCharType="begin"/>
          </w:r>
          <w:r w:rsidRPr="00E330C1">
            <w:rPr>
              <w:sz w:val="28"/>
              <w:szCs w:val="28"/>
              <w:lang w:val="ru-RU"/>
            </w:rPr>
            <w:instrText xml:space="preserve"> CITATION Aut19 \l 1049 </w:instrText>
          </w:r>
          <w:r w:rsidRPr="00E330C1">
            <w:rPr>
              <w:sz w:val="28"/>
              <w:szCs w:val="28"/>
              <w:lang w:val="ru-RU"/>
            </w:rPr>
            <w:fldChar w:fldCharType="separate"/>
          </w:r>
          <w:r w:rsidRPr="00E330C1">
            <w:rPr>
              <w:sz w:val="28"/>
              <w:szCs w:val="28"/>
              <w:lang w:val="ru-RU"/>
            </w:rPr>
            <w:t xml:space="preserve"> (Autodesk, 2019)</w:t>
          </w:r>
          <w:r w:rsidRPr="00E330C1">
            <w:rPr>
              <w:sz w:val="28"/>
              <w:szCs w:val="28"/>
              <w:lang w:val="ru-RU"/>
            </w:rPr>
            <w:fldChar w:fldCharType="end"/>
          </w:r>
        </w:sdtContent>
      </w:sdt>
      <w:r w:rsidRPr="00E330C1">
        <w:rPr>
          <w:sz w:val="28"/>
          <w:szCs w:val="28"/>
          <w:lang w:val="ru-RU"/>
        </w:rPr>
        <w:t>, или камеры структурного света, когда есть проектор (часто инфракрасный) и камера, снимающая структурный свет проектора</w:t>
      </w:r>
    </w:p>
    <w:p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t>Time of Flight камеры, или камеры, основанные на измерении задержки отраженного света</w:t>
      </w:r>
    </w:p>
    <w:p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t>Depth from Stereo камеры — классическое и наиболее известное направление построения глубины из стерео</w:t>
      </w:r>
    </w:p>
    <w:p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t>Light Field Camera —камеры светового поля или пленоптические камеры</w:t>
      </w:r>
    </w:p>
    <w:p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t>Lidar - камеры, основанные на</w:t>
      </w:r>
      <w:hyperlink r:id="rId35">
        <w:r w:rsidRPr="00E330C1">
          <w:rPr>
            <w:rStyle w:val="a6"/>
            <w:sz w:val="28"/>
            <w:szCs w:val="28"/>
            <w:lang w:val="ru-RU"/>
          </w:rPr>
          <w:t xml:space="preserve"> </w:t>
        </w:r>
      </w:hyperlink>
      <w:r w:rsidRPr="00E330C1">
        <w:rPr>
          <w:sz w:val="28"/>
          <w:szCs w:val="28"/>
          <w:lang w:val="ru-RU"/>
        </w:rPr>
        <w:t>Lidar-технологиях, особенно современнные Solid State Lidars, которые работают без отказа примерно в 100 раз дольше обычных лидаров и выдают привычную прямоугольную картинку.</w:t>
      </w:r>
    </w:p>
    <w:p w:rsidR="00E330C1" w:rsidRPr="00E330C1" w:rsidRDefault="00E330C1" w:rsidP="00E330C1">
      <w:pPr>
        <w:spacing w:after="240" w:line="360" w:lineRule="auto"/>
        <w:ind w:firstLine="708"/>
        <w:rPr>
          <w:sz w:val="28"/>
          <w:szCs w:val="28"/>
          <w:lang w:val="ru-RU"/>
        </w:rPr>
      </w:pPr>
      <w:r w:rsidRPr="00E330C1">
        <w:rPr>
          <w:sz w:val="28"/>
          <w:szCs w:val="28"/>
          <w:lang w:val="ru-RU"/>
        </w:rPr>
        <w:t xml:space="preserve">Для всех типов устройств есть свои области применения и ограничения. </w:t>
      </w:r>
    </w:p>
    <w:p w:rsidR="004148CA" w:rsidRPr="006C7C3D" w:rsidRDefault="004148CA" w:rsidP="007F5C55">
      <w:pPr>
        <w:spacing w:after="240" w:line="360" w:lineRule="auto"/>
        <w:ind w:firstLine="708"/>
        <w:rPr>
          <w:sz w:val="28"/>
          <w:szCs w:val="28"/>
          <w:lang w:val="ru-RU"/>
        </w:rPr>
      </w:pPr>
      <w:r w:rsidRPr="006C7C3D">
        <w:rPr>
          <w:sz w:val="28"/>
          <w:szCs w:val="28"/>
          <w:lang w:val="ru-RU"/>
        </w:rPr>
        <w:t xml:space="preserve">По статистике, в телефонах сейчас применяются </w:t>
      </w:r>
      <w:r w:rsidRPr="006C7C3D">
        <w:rPr>
          <w:sz w:val="28"/>
          <w:szCs w:val="28"/>
        </w:rPr>
        <w:t>Time</w:t>
      </w:r>
      <w:r w:rsidRPr="006C7C3D">
        <w:rPr>
          <w:sz w:val="28"/>
          <w:szCs w:val="28"/>
          <w:lang w:val="ru-RU"/>
        </w:rPr>
        <w:t xml:space="preserve"> </w:t>
      </w:r>
      <w:r w:rsidRPr="006C7C3D">
        <w:rPr>
          <w:sz w:val="28"/>
          <w:szCs w:val="28"/>
        </w:rPr>
        <w:t>of</w:t>
      </w:r>
      <w:r w:rsidRPr="006C7C3D">
        <w:rPr>
          <w:sz w:val="28"/>
          <w:szCs w:val="28"/>
          <w:lang w:val="ru-RU"/>
        </w:rPr>
        <w:t xml:space="preserve"> </w:t>
      </w:r>
      <w:r w:rsidRPr="006C7C3D">
        <w:rPr>
          <w:sz w:val="28"/>
          <w:szCs w:val="28"/>
        </w:rPr>
        <w:t>Flight</w:t>
      </w:r>
      <w:r w:rsidRPr="006C7C3D">
        <w:rPr>
          <w:sz w:val="28"/>
          <w:szCs w:val="28"/>
          <w:lang w:val="ru-RU"/>
        </w:rPr>
        <w:t xml:space="preserve"> камеры</w:t>
      </w:r>
      <w:sdt>
        <w:sdtPr>
          <w:rPr>
            <w:sz w:val="28"/>
            <w:szCs w:val="28"/>
          </w:rPr>
          <w:id w:val="-1570265956"/>
          <w:citation/>
        </w:sdtPr>
        <w:sdtEndPr/>
        <w:sdtContent>
          <w:r w:rsidRPr="006C7C3D">
            <w:rPr>
              <w:sz w:val="28"/>
              <w:szCs w:val="28"/>
            </w:rPr>
            <w:fldChar w:fldCharType="begin"/>
          </w:r>
          <w:r w:rsidRPr="006C7C3D">
            <w:rPr>
              <w:sz w:val="28"/>
              <w:szCs w:val="28"/>
              <w:lang w:val="ru-RU"/>
            </w:rPr>
            <w:instrText xml:space="preserve"> CITATION Alb21 \l 1049 </w:instrText>
          </w:r>
          <w:r w:rsidRPr="006C7C3D">
            <w:rPr>
              <w:sz w:val="28"/>
              <w:szCs w:val="28"/>
            </w:rPr>
            <w:fldChar w:fldCharType="separate"/>
          </w:r>
          <w:r w:rsidRPr="006C7C3D">
            <w:rPr>
              <w:noProof/>
              <w:sz w:val="28"/>
              <w:szCs w:val="28"/>
              <w:lang w:val="ru-RU"/>
            </w:rPr>
            <w:t xml:space="preserve"> (Quero, 2021)</w:t>
          </w:r>
          <w:r w:rsidRPr="006C7C3D">
            <w:rPr>
              <w:sz w:val="28"/>
              <w:szCs w:val="28"/>
            </w:rPr>
            <w:fldChar w:fldCharType="end"/>
          </w:r>
        </w:sdtContent>
      </w:sdt>
      <w:r w:rsidRPr="006C7C3D">
        <w:rPr>
          <w:sz w:val="28"/>
          <w:szCs w:val="28"/>
          <w:lang w:val="ru-RU"/>
        </w:rPr>
        <w:t xml:space="preserve">, </w:t>
      </w:r>
      <w:r w:rsidRPr="006C7C3D">
        <w:rPr>
          <w:sz w:val="28"/>
          <w:szCs w:val="28"/>
        </w:rPr>
        <w:t>Depth</w:t>
      </w:r>
      <w:r w:rsidRPr="006C7C3D">
        <w:rPr>
          <w:sz w:val="28"/>
          <w:szCs w:val="28"/>
          <w:lang w:val="ru-RU"/>
        </w:rPr>
        <w:t xml:space="preserve"> </w:t>
      </w:r>
      <w:r w:rsidRPr="006C7C3D">
        <w:rPr>
          <w:sz w:val="28"/>
          <w:szCs w:val="28"/>
        </w:rPr>
        <w:t>from</w:t>
      </w:r>
      <w:r w:rsidRPr="006C7C3D">
        <w:rPr>
          <w:sz w:val="28"/>
          <w:szCs w:val="28"/>
          <w:lang w:val="ru-RU"/>
        </w:rPr>
        <w:t xml:space="preserve"> </w:t>
      </w:r>
      <w:r w:rsidRPr="006C7C3D">
        <w:rPr>
          <w:sz w:val="28"/>
          <w:szCs w:val="28"/>
        </w:rPr>
        <w:t>Stereo</w:t>
      </w:r>
      <w:r w:rsidRPr="006C7C3D">
        <w:rPr>
          <w:sz w:val="28"/>
          <w:szCs w:val="28"/>
          <w:lang w:val="ru-RU"/>
        </w:rPr>
        <w:t xml:space="preserve"> и </w:t>
      </w:r>
      <w:r w:rsidRPr="006C7C3D">
        <w:rPr>
          <w:sz w:val="28"/>
          <w:szCs w:val="28"/>
        </w:rPr>
        <w:t>Solid</w:t>
      </w:r>
      <w:r w:rsidRPr="006C7C3D">
        <w:rPr>
          <w:sz w:val="28"/>
          <w:szCs w:val="28"/>
          <w:lang w:val="ru-RU"/>
        </w:rPr>
        <w:t xml:space="preserve"> </w:t>
      </w:r>
      <w:r w:rsidRPr="006C7C3D">
        <w:rPr>
          <w:sz w:val="28"/>
          <w:szCs w:val="28"/>
        </w:rPr>
        <w:t>State</w:t>
      </w:r>
      <w:r w:rsidRPr="006C7C3D">
        <w:rPr>
          <w:sz w:val="28"/>
          <w:szCs w:val="28"/>
          <w:lang w:val="ru-RU"/>
        </w:rPr>
        <w:t xml:space="preserve"> лидары. </w:t>
      </w:r>
    </w:p>
    <w:p w:rsidR="004148CA" w:rsidRPr="006C7C3D" w:rsidRDefault="004148CA" w:rsidP="007F5C55">
      <w:pPr>
        <w:spacing w:after="240" w:line="360" w:lineRule="auto"/>
        <w:ind w:firstLine="708"/>
        <w:rPr>
          <w:sz w:val="28"/>
          <w:szCs w:val="28"/>
          <w:lang w:val="ru-RU"/>
        </w:rPr>
      </w:pPr>
      <w:r w:rsidRPr="006C7C3D">
        <w:rPr>
          <w:sz w:val="28"/>
          <w:szCs w:val="28"/>
          <w:lang w:val="ru-RU"/>
        </w:rPr>
        <w:t xml:space="preserve">Для автомобилей решение компании </w:t>
      </w:r>
      <w:r w:rsidRPr="006C7C3D">
        <w:rPr>
          <w:sz w:val="28"/>
          <w:szCs w:val="28"/>
        </w:rPr>
        <w:t>Tesla</w:t>
      </w:r>
      <w:r w:rsidRPr="006C7C3D">
        <w:rPr>
          <w:sz w:val="28"/>
          <w:szCs w:val="28"/>
          <w:lang w:val="ru-RU"/>
        </w:rPr>
        <w:t xml:space="preserve"> основано на технологии </w:t>
      </w:r>
      <w:r w:rsidRPr="006C7C3D">
        <w:rPr>
          <w:sz w:val="28"/>
          <w:szCs w:val="28"/>
        </w:rPr>
        <w:t>Depth</w:t>
      </w:r>
      <w:r w:rsidRPr="006C7C3D">
        <w:rPr>
          <w:sz w:val="28"/>
          <w:szCs w:val="28"/>
          <w:lang w:val="ru-RU"/>
        </w:rPr>
        <w:t xml:space="preserve"> </w:t>
      </w:r>
      <w:r w:rsidRPr="006C7C3D">
        <w:rPr>
          <w:sz w:val="28"/>
          <w:szCs w:val="28"/>
        </w:rPr>
        <w:t>from</w:t>
      </w:r>
      <w:r w:rsidRPr="006C7C3D">
        <w:rPr>
          <w:sz w:val="28"/>
          <w:szCs w:val="28"/>
          <w:lang w:val="ru-RU"/>
        </w:rPr>
        <w:t xml:space="preserve"> </w:t>
      </w:r>
      <w:r w:rsidRPr="006C7C3D">
        <w:rPr>
          <w:sz w:val="28"/>
          <w:szCs w:val="28"/>
        </w:rPr>
        <w:t>Stereo</w:t>
      </w:r>
      <w:r w:rsidRPr="006C7C3D">
        <w:rPr>
          <w:sz w:val="28"/>
          <w:szCs w:val="28"/>
          <w:lang w:val="ru-RU"/>
        </w:rPr>
        <w:t xml:space="preserve">, все еще является самым перспективным и дает хорошие результаты. </w:t>
      </w:r>
    </w:p>
    <w:p w:rsidR="004148CA" w:rsidRPr="006C7C3D" w:rsidRDefault="004148CA" w:rsidP="007F5C55">
      <w:pPr>
        <w:spacing w:after="240" w:line="360" w:lineRule="auto"/>
        <w:ind w:firstLine="708"/>
        <w:rPr>
          <w:sz w:val="28"/>
          <w:szCs w:val="28"/>
          <w:lang w:val="ru-RU"/>
        </w:rPr>
      </w:pPr>
      <w:r w:rsidRPr="006C7C3D">
        <w:rPr>
          <w:sz w:val="28"/>
          <w:szCs w:val="28"/>
          <w:lang w:val="ru-RU"/>
        </w:rPr>
        <w:t xml:space="preserve">Применение камеры светового поля ограничено наличием соответствующих моделей на рынке и в разработке. Гораздо больше готовых решений сейчас есть в области </w:t>
      </w:r>
      <w:r w:rsidRPr="006C7C3D">
        <w:rPr>
          <w:sz w:val="28"/>
          <w:szCs w:val="28"/>
        </w:rPr>
        <w:t>TOF</w:t>
      </w:r>
      <w:r w:rsidRPr="006C7C3D">
        <w:rPr>
          <w:sz w:val="28"/>
          <w:szCs w:val="28"/>
          <w:lang w:val="ru-RU"/>
        </w:rPr>
        <w:t xml:space="preserve"> камер, которые устанавливаются в смартфоны (ближнего действия), в магазинах (2-5 м радиус обзора). </w:t>
      </w:r>
    </w:p>
    <w:p w:rsidR="00922B26" w:rsidRDefault="004148CA" w:rsidP="00E330C1">
      <w:pPr>
        <w:spacing w:after="240" w:line="360" w:lineRule="auto"/>
        <w:ind w:firstLine="360"/>
        <w:rPr>
          <w:sz w:val="28"/>
          <w:szCs w:val="28"/>
          <w:lang w:val="ru-RU"/>
        </w:rPr>
      </w:pPr>
      <w:r w:rsidRPr="006C7C3D">
        <w:rPr>
          <w:sz w:val="28"/>
          <w:szCs w:val="28"/>
          <w:lang w:val="ru-RU"/>
        </w:rPr>
        <w:t>Для большего радиуса действия подходят лидары и камеры, при этом у первых значительно больше сложностей с расположением, меньше надежность, меньше частота получения данных.</w:t>
      </w:r>
    </w:p>
    <w:p w:rsidR="00922B26" w:rsidRPr="00922B26" w:rsidRDefault="00922B26" w:rsidP="00922B26">
      <w:pPr>
        <w:pStyle w:val="af2"/>
      </w:pPr>
      <w:r w:rsidRPr="00922B26">
        <w:lastRenderedPageBreak/>
        <w:t>Событийная стерео-визуальная одометрия</w:t>
      </w:r>
    </w:p>
    <w:p w:rsidR="00922B26" w:rsidRDefault="00922B26" w:rsidP="00922B26">
      <w:pPr>
        <w:spacing w:after="160" w:line="259" w:lineRule="auto"/>
        <w:rPr>
          <w:sz w:val="28"/>
          <w:szCs w:val="28"/>
          <w:lang w:val="ru-RU"/>
        </w:rPr>
      </w:pPr>
      <w:r w:rsidRPr="00922B26">
        <w:rPr>
          <w:sz w:val="28"/>
          <w:szCs w:val="28"/>
          <w:lang w:val="ru-RU"/>
        </w:rPr>
        <w:t xml:space="preserve">Система событийного стереозрения построена по аналогии с биологическими системами зрения у животных, где каждая часть изображения обрабатывается параллельно и независимо с двух глаз. Все участки независимо и асинхронно реагируют на изменение яркости с микросекундной разрешающей способностью. Эти преимущества позволяют решать сложные задачи в робототехнике, такие как высокоскоростные сцены и сцены с высоким динамическим диапазоном. Представляется система визуальной одометрии на основе данных, полученных стереокамерой, основанной на событиях. </w:t>
      </w:r>
    </w:p>
    <w:p w:rsidR="00922B26" w:rsidRDefault="00922B26" w:rsidP="00922B26">
      <w:pPr>
        <w:spacing w:after="160" w:line="259" w:lineRule="auto"/>
        <w:rPr>
          <w:sz w:val="28"/>
          <w:szCs w:val="28"/>
          <w:lang w:val="ru-RU"/>
        </w:rPr>
      </w:pPr>
    </w:p>
    <w:p w:rsidR="00922B26" w:rsidRDefault="00922B26" w:rsidP="00922B26">
      <w:pPr>
        <w:keepNext/>
        <w:spacing w:after="160" w:line="259" w:lineRule="auto"/>
      </w:pPr>
      <w:r w:rsidRPr="00922B26">
        <w:rPr>
          <w:sz w:val="28"/>
          <w:szCs w:val="28"/>
          <w:lang w:val="ru-RU"/>
        </w:rPr>
        <mc:AlternateContent>
          <mc:Choice Requires="wpg">
            <w:drawing>
              <wp:inline distT="0" distB="0" distL="0" distR="0" wp14:anchorId="70DE54FB" wp14:editId="1C6F0E82">
                <wp:extent cx="5940425" cy="1478465"/>
                <wp:effectExtent l="0" t="0" r="3175" b="7620"/>
                <wp:docPr id="58" name="Группа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0425" cy="1478465"/>
                          <a:chOff x="0" y="0"/>
                          <a:chExt cx="9615" cy="2393"/>
                        </a:xfrm>
                      </wpg:grpSpPr>
                      <pic:pic xmlns:pic="http://schemas.openxmlformats.org/drawingml/2006/picture">
                        <pic:nvPicPr>
                          <pic:cNvPr id="59" name="docshape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349" y="144"/>
                            <a:ext cx="8266" cy="2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docshape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2632" y="1040"/>
                            <a:ext cx="261"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docshape11"/>
                        <wps:cNvSpPr>
                          <a:spLocks/>
                        </wps:cNvSpPr>
                        <wps:spPr bwMode="auto">
                          <a:xfrm>
                            <a:off x="2627" y="1027"/>
                            <a:ext cx="273" cy="414"/>
                          </a:xfrm>
                          <a:custGeom>
                            <a:avLst/>
                            <a:gdLst>
                              <a:gd name="T0" fmla="+- 0 2719 2627"/>
                              <a:gd name="T1" fmla="*/ T0 w 273"/>
                              <a:gd name="T2" fmla="+- 0 1336 1028"/>
                              <a:gd name="T3" fmla="*/ 1336 h 414"/>
                              <a:gd name="T4" fmla="+- 0 2714 2627"/>
                              <a:gd name="T5" fmla="*/ T4 w 273"/>
                              <a:gd name="T6" fmla="+- 0 1336 1028"/>
                              <a:gd name="T7" fmla="*/ 1336 h 414"/>
                              <a:gd name="T8" fmla="+- 0 2715 2627"/>
                              <a:gd name="T9" fmla="*/ T8 w 273"/>
                              <a:gd name="T10" fmla="+- 0 1441 1028"/>
                              <a:gd name="T11" fmla="*/ 1441 h 414"/>
                              <a:gd name="T12" fmla="+- 0 2727 2627"/>
                              <a:gd name="T13" fmla="*/ T12 w 273"/>
                              <a:gd name="T14" fmla="+- 0 1428 1028"/>
                              <a:gd name="T15" fmla="*/ 1428 h 414"/>
                              <a:gd name="T16" fmla="+- 0 2720 2627"/>
                              <a:gd name="T17" fmla="*/ T16 w 273"/>
                              <a:gd name="T18" fmla="+- 0 1428 1028"/>
                              <a:gd name="T19" fmla="*/ 1428 h 414"/>
                              <a:gd name="T20" fmla="+- 0 2719 2627"/>
                              <a:gd name="T21" fmla="*/ T20 w 273"/>
                              <a:gd name="T22" fmla="+- 0 1336 1028"/>
                              <a:gd name="T23" fmla="*/ 1336 h 414"/>
                              <a:gd name="T24" fmla="+- 0 2723 2627"/>
                              <a:gd name="T25" fmla="*/ T24 w 273"/>
                              <a:gd name="T26" fmla="+- 0 1040 1028"/>
                              <a:gd name="T27" fmla="*/ 1040 h 414"/>
                              <a:gd name="T28" fmla="+- 0 2716 2627"/>
                              <a:gd name="T29" fmla="*/ T28 w 273"/>
                              <a:gd name="T30" fmla="+- 0 1040 1028"/>
                              <a:gd name="T31" fmla="*/ 1040 h 414"/>
                              <a:gd name="T32" fmla="+- 0 2893 2627"/>
                              <a:gd name="T33" fmla="*/ T32 w 273"/>
                              <a:gd name="T34" fmla="+- 0 1233 1028"/>
                              <a:gd name="T35" fmla="*/ 1233 h 414"/>
                              <a:gd name="T36" fmla="+- 0 2720 2627"/>
                              <a:gd name="T37" fmla="*/ T36 w 273"/>
                              <a:gd name="T38" fmla="+- 0 1428 1028"/>
                              <a:gd name="T39" fmla="*/ 1428 h 414"/>
                              <a:gd name="T40" fmla="+- 0 2727 2627"/>
                              <a:gd name="T41" fmla="*/ T40 w 273"/>
                              <a:gd name="T42" fmla="+- 0 1428 1028"/>
                              <a:gd name="T43" fmla="*/ 1428 h 414"/>
                              <a:gd name="T44" fmla="+- 0 2899 2627"/>
                              <a:gd name="T45" fmla="*/ T44 w 273"/>
                              <a:gd name="T46" fmla="+- 0 1233 1028"/>
                              <a:gd name="T47" fmla="*/ 1233 h 414"/>
                              <a:gd name="T48" fmla="+- 0 2723 2627"/>
                              <a:gd name="T49" fmla="*/ T48 w 273"/>
                              <a:gd name="T50" fmla="+- 0 1040 1028"/>
                              <a:gd name="T51" fmla="*/ 1040 h 414"/>
                              <a:gd name="T52" fmla="+- 0 2632 2627"/>
                              <a:gd name="T53" fmla="*/ T52 w 273"/>
                              <a:gd name="T54" fmla="+- 0 1138 1028"/>
                              <a:gd name="T55" fmla="*/ 1138 h 414"/>
                              <a:gd name="T56" fmla="+- 0 2627 2627"/>
                              <a:gd name="T57" fmla="*/ T56 w 273"/>
                              <a:gd name="T58" fmla="+- 0 1138 1028"/>
                              <a:gd name="T59" fmla="*/ 1138 h 414"/>
                              <a:gd name="T60" fmla="+- 0 2629 2627"/>
                              <a:gd name="T61" fmla="*/ T60 w 273"/>
                              <a:gd name="T62" fmla="+- 0 1337 1028"/>
                              <a:gd name="T63" fmla="*/ 1337 h 414"/>
                              <a:gd name="T64" fmla="+- 0 2719 2627"/>
                              <a:gd name="T65" fmla="*/ T64 w 273"/>
                              <a:gd name="T66" fmla="+- 0 1336 1028"/>
                              <a:gd name="T67" fmla="*/ 1336 h 414"/>
                              <a:gd name="T68" fmla="+- 0 2719 2627"/>
                              <a:gd name="T69" fmla="*/ T68 w 273"/>
                              <a:gd name="T70" fmla="+- 0 1332 1028"/>
                              <a:gd name="T71" fmla="*/ 1332 h 414"/>
                              <a:gd name="T72" fmla="+- 0 2634 2627"/>
                              <a:gd name="T73" fmla="*/ T72 w 273"/>
                              <a:gd name="T74" fmla="+- 0 1332 1028"/>
                              <a:gd name="T75" fmla="*/ 1332 h 414"/>
                              <a:gd name="T76" fmla="+- 0 2632 2627"/>
                              <a:gd name="T77" fmla="*/ T76 w 273"/>
                              <a:gd name="T78" fmla="+- 0 1138 1028"/>
                              <a:gd name="T79" fmla="*/ 1138 h 414"/>
                              <a:gd name="T80" fmla="+- 0 2719 2627"/>
                              <a:gd name="T81" fmla="*/ T80 w 273"/>
                              <a:gd name="T82" fmla="+- 0 1331 1028"/>
                              <a:gd name="T83" fmla="*/ 1331 h 414"/>
                              <a:gd name="T84" fmla="+- 0 2634 2627"/>
                              <a:gd name="T85" fmla="*/ T84 w 273"/>
                              <a:gd name="T86" fmla="+- 0 1332 1028"/>
                              <a:gd name="T87" fmla="*/ 1332 h 414"/>
                              <a:gd name="T88" fmla="+- 0 2719 2627"/>
                              <a:gd name="T89" fmla="*/ T88 w 273"/>
                              <a:gd name="T90" fmla="+- 0 1332 1028"/>
                              <a:gd name="T91" fmla="*/ 1332 h 414"/>
                              <a:gd name="T92" fmla="+- 0 2719 2627"/>
                              <a:gd name="T93" fmla="*/ T92 w 273"/>
                              <a:gd name="T94" fmla="+- 0 1331 1028"/>
                              <a:gd name="T95" fmla="*/ 1331 h 414"/>
                              <a:gd name="T96" fmla="+- 0 2711 2627"/>
                              <a:gd name="T97" fmla="*/ T96 w 273"/>
                              <a:gd name="T98" fmla="+- 0 1028 1028"/>
                              <a:gd name="T99" fmla="*/ 1028 h 414"/>
                              <a:gd name="T100" fmla="+- 0 2712 2627"/>
                              <a:gd name="T101" fmla="*/ T100 w 273"/>
                              <a:gd name="T102" fmla="+- 0 1133 1028"/>
                              <a:gd name="T103" fmla="*/ 1133 h 414"/>
                              <a:gd name="T104" fmla="+- 0 2627 2627"/>
                              <a:gd name="T105" fmla="*/ T104 w 273"/>
                              <a:gd name="T106" fmla="+- 0 1133 1028"/>
                              <a:gd name="T107" fmla="*/ 1133 h 414"/>
                              <a:gd name="T108" fmla="+- 0 2627 2627"/>
                              <a:gd name="T109" fmla="*/ T108 w 273"/>
                              <a:gd name="T110" fmla="+- 0 1138 1028"/>
                              <a:gd name="T111" fmla="*/ 1138 h 414"/>
                              <a:gd name="T112" fmla="+- 0 2717 2627"/>
                              <a:gd name="T113" fmla="*/ T112 w 273"/>
                              <a:gd name="T114" fmla="+- 0 1137 1028"/>
                              <a:gd name="T115" fmla="*/ 1137 h 414"/>
                              <a:gd name="T116" fmla="+- 0 2716 2627"/>
                              <a:gd name="T117" fmla="*/ T116 w 273"/>
                              <a:gd name="T118" fmla="+- 0 1040 1028"/>
                              <a:gd name="T119" fmla="*/ 1040 h 414"/>
                              <a:gd name="T120" fmla="+- 0 2723 2627"/>
                              <a:gd name="T121" fmla="*/ T120 w 273"/>
                              <a:gd name="T122" fmla="+- 0 1040 1028"/>
                              <a:gd name="T123" fmla="*/ 1040 h 414"/>
                              <a:gd name="T124" fmla="+- 0 2711 2627"/>
                              <a:gd name="T125" fmla="*/ T124 w 273"/>
                              <a:gd name="T126" fmla="+- 0 1028 1028"/>
                              <a:gd name="T127" fmla="*/ 1028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273" h="414">
                                <a:moveTo>
                                  <a:pt x="92" y="308"/>
                                </a:moveTo>
                                <a:lnTo>
                                  <a:pt x="87" y="308"/>
                                </a:lnTo>
                                <a:lnTo>
                                  <a:pt x="88" y="413"/>
                                </a:lnTo>
                                <a:lnTo>
                                  <a:pt x="100" y="400"/>
                                </a:lnTo>
                                <a:lnTo>
                                  <a:pt x="93" y="400"/>
                                </a:lnTo>
                                <a:lnTo>
                                  <a:pt x="92" y="308"/>
                                </a:lnTo>
                                <a:close/>
                                <a:moveTo>
                                  <a:pt x="96" y="12"/>
                                </a:moveTo>
                                <a:lnTo>
                                  <a:pt x="89" y="12"/>
                                </a:lnTo>
                                <a:lnTo>
                                  <a:pt x="266" y="205"/>
                                </a:lnTo>
                                <a:lnTo>
                                  <a:pt x="93" y="400"/>
                                </a:lnTo>
                                <a:lnTo>
                                  <a:pt x="100" y="400"/>
                                </a:lnTo>
                                <a:lnTo>
                                  <a:pt x="272" y="205"/>
                                </a:lnTo>
                                <a:lnTo>
                                  <a:pt x="96" y="12"/>
                                </a:lnTo>
                                <a:close/>
                                <a:moveTo>
                                  <a:pt x="5" y="110"/>
                                </a:moveTo>
                                <a:lnTo>
                                  <a:pt x="0" y="110"/>
                                </a:lnTo>
                                <a:lnTo>
                                  <a:pt x="2" y="309"/>
                                </a:lnTo>
                                <a:lnTo>
                                  <a:pt x="92" y="308"/>
                                </a:lnTo>
                                <a:lnTo>
                                  <a:pt x="92" y="304"/>
                                </a:lnTo>
                                <a:lnTo>
                                  <a:pt x="7" y="304"/>
                                </a:lnTo>
                                <a:lnTo>
                                  <a:pt x="5" y="110"/>
                                </a:lnTo>
                                <a:close/>
                                <a:moveTo>
                                  <a:pt x="92" y="303"/>
                                </a:moveTo>
                                <a:lnTo>
                                  <a:pt x="7" y="304"/>
                                </a:lnTo>
                                <a:lnTo>
                                  <a:pt x="92" y="304"/>
                                </a:lnTo>
                                <a:lnTo>
                                  <a:pt x="92" y="303"/>
                                </a:lnTo>
                                <a:close/>
                                <a:moveTo>
                                  <a:pt x="84" y="0"/>
                                </a:moveTo>
                                <a:lnTo>
                                  <a:pt x="85" y="105"/>
                                </a:lnTo>
                                <a:lnTo>
                                  <a:pt x="0" y="105"/>
                                </a:lnTo>
                                <a:lnTo>
                                  <a:pt x="0" y="110"/>
                                </a:lnTo>
                                <a:lnTo>
                                  <a:pt x="90" y="109"/>
                                </a:lnTo>
                                <a:lnTo>
                                  <a:pt x="89" y="12"/>
                                </a:lnTo>
                                <a:lnTo>
                                  <a:pt x="96" y="12"/>
                                </a:lnTo>
                                <a:lnTo>
                                  <a:pt x="8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2" name="docshape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632" y="1040"/>
                            <a:ext cx="261"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3" name="docshape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3009" y="106"/>
                            <a:ext cx="2902" cy="2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4" name="docshape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6068" y="1040"/>
                            <a:ext cx="24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docshape15"/>
                        <wps:cNvSpPr>
                          <a:spLocks/>
                        </wps:cNvSpPr>
                        <wps:spPr bwMode="auto">
                          <a:xfrm>
                            <a:off x="6063" y="1028"/>
                            <a:ext cx="251" cy="414"/>
                          </a:xfrm>
                          <a:custGeom>
                            <a:avLst/>
                            <a:gdLst>
                              <a:gd name="T0" fmla="+- 0 6135 6064"/>
                              <a:gd name="T1" fmla="*/ T0 w 251"/>
                              <a:gd name="T2" fmla="+- 0 1336 1028"/>
                              <a:gd name="T3" fmla="*/ 1336 h 414"/>
                              <a:gd name="T4" fmla="+- 0 6130 6064"/>
                              <a:gd name="T5" fmla="*/ T4 w 251"/>
                              <a:gd name="T6" fmla="+- 0 1336 1028"/>
                              <a:gd name="T7" fmla="*/ 1336 h 414"/>
                              <a:gd name="T8" fmla="+- 0 6131 6064"/>
                              <a:gd name="T9" fmla="*/ T8 w 251"/>
                              <a:gd name="T10" fmla="+- 0 1441 1028"/>
                              <a:gd name="T11" fmla="*/ 1441 h 414"/>
                              <a:gd name="T12" fmla="+- 0 6142 6064"/>
                              <a:gd name="T13" fmla="*/ T12 w 251"/>
                              <a:gd name="T14" fmla="+- 0 1429 1028"/>
                              <a:gd name="T15" fmla="*/ 1429 h 414"/>
                              <a:gd name="T16" fmla="+- 0 6135 6064"/>
                              <a:gd name="T17" fmla="*/ T16 w 251"/>
                              <a:gd name="T18" fmla="+- 0 1429 1028"/>
                              <a:gd name="T19" fmla="*/ 1429 h 414"/>
                              <a:gd name="T20" fmla="+- 0 6135 6064"/>
                              <a:gd name="T21" fmla="*/ T20 w 251"/>
                              <a:gd name="T22" fmla="+- 0 1336 1028"/>
                              <a:gd name="T23" fmla="*/ 1336 h 414"/>
                              <a:gd name="T24" fmla="+- 0 6138 6064"/>
                              <a:gd name="T25" fmla="*/ T24 w 251"/>
                              <a:gd name="T26" fmla="+- 0 1041 1028"/>
                              <a:gd name="T27" fmla="*/ 1041 h 414"/>
                              <a:gd name="T28" fmla="+- 0 6132 6064"/>
                              <a:gd name="T29" fmla="*/ T28 w 251"/>
                              <a:gd name="T30" fmla="+- 0 1041 1028"/>
                              <a:gd name="T31" fmla="*/ 1041 h 414"/>
                              <a:gd name="T32" fmla="+- 0 6308 6064"/>
                              <a:gd name="T33" fmla="*/ T32 w 251"/>
                              <a:gd name="T34" fmla="+- 0 1233 1028"/>
                              <a:gd name="T35" fmla="*/ 1233 h 414"/>
                              <a:gd name="T36" fmla="+- 0 6135 6064"/>
                              <a:gd name="T37" fmla="*/ T36 w 251"/>
                              <a:gd name="T38" fmla="+- 0 1429 1028"/>
                              <a:gd name="T39" fmla="*/ 1429 h 414"/>
                              <a:gd name="T40" fmla="+- 0 6142 6064"/>
                              <a:gd name="T41" fmla="*/ T40 w 251"/>
                              <a:gd name="T42" fmla="+- 0 1429 1028"/>
                              <a:gd name="T43" fmla="*/ 1429 h 414"/>
                              <a:gd name="T44" fmla="+- 0 6315 6064"/>
                              <a:gd name="T45" fmla="*/ T44 w 251"/>
                              <a:gd name="T46" fmla="+- 0 1233 1028"/>
                              <a:gd name="T47" fmla="*/ 1233 h 414"/>
                              <a:gd name="T48" fmla="+- 0 6138 6064"/>
                              <a:gd name="T49" fmla="*/ T48 w 251"/>
                              <a:gd name="T50" fmla="+- 0 1041 1028"/>
                              <a:gd name="T51" fmla="*/ 1041 h 414"/>
                              <a:gd name="T52" fmla="+- 0 6068 6064"/>
                              <a:gd name="T53" fmla="*/ T52 w 251"/>
                              <a:gd name="T54" fmla="+- 0 1138 1028"/>
                              <a:gd name="T55" fmla="*/ 1138 h 414"/>
                              <a:gd name="T56" fmla="+- 0 6064 6064"/>
                              <a:gd name="T57" fmla="*/ T56 w 251"/>
                              <a:gd name="T58" fmla="+- 0 1138 1028"/>
                              <a:gd name="T59" fmla="*/ 1138 h 414"/>
                              <a:gd name="T60" fmla="+- 0 6066 6064"/>
                              <a:gd name="T61" fmla="*/ T60 w 251"/>
                              <a:gd name="T62" fmla="+- 0 1337 1028"/>
                              <a:gd name="T63" fmla="*/ 1337 h 414"/>
                              <a:gd name="T64" fmla="+- 0 6130 6064"/>
                              <a:gd name="T65" fmla="*/ T64 w 251"/>
                              <a:gd name="T66" fmla="+- 0 1336 1028"/>
                              <a:gd name="T67" fmla="*/ 1336 h 414"/>
                              <a:gd name="T68" fmla="+- 0 6135 6064"/>
                              <a:gd name="T69" fmla="*/ T68 w 251"/>
                              <a:gd name="T70" fmla="+- 0 1336 1028"/>
                              <a:gd name="T71" fmla="*/ 1336 h 414"/>
                              <a:gd name="T72" fmla="+- 0 6134 6064"/>
                              <a:gd name="T73" fmla="*/ T72 w 251"/>
                              <a:gd name="T74" fmla="+- 0 1332 1028"/>
                              <a:gd name="T75" fmla="*/ 1332 h 414"/>
                              <a:gd name="T76" fmla="+- 0 6070 6064"/>
                              <a:gd name="T77" fmla="*/ T76 w 251"/>
                              <a:gd name="T78" fmla="+- 0 1332 1028"/>
                              <a:gd name="T79" fmla="*/ 1332 h 414"/>
                              <a:gd name="T80" fmla="+- 0 6068 6064"/>
                              <a:gd name="T81" fmla="*/ T80 w 251"/>
                              <a:gd name="T82" fmla="+- 0 1138 1028"/>
                              <a:gd name="T83" fmla="*/ 1138 h 414"/>
                              <a:gd name="T84" fmla="+- 0 6134 6064"/>
                              <a:gd name="T85" fmla="*/ T84 w 251"/>
                              <a:gd name="T86" fmla="+- 0 1332 1028"/>
                              <a:gd name="T87" fmla="*/ 1332 h 414"/>
                              <a:gd name="T88" fmla="+- 0 6070 6064"/>
                              <a:gd name="T89" fmla="*/ T88 w 251"/>
                              <a:gd name="T90" fmla="+- 0 1332 1028"/>
                              <a:gd name="T91" fmla="*/ 1332 h 414"/>
                              <a:gd name="T92" fmla="+- 0 6134 6064"/>
                              <a:gd name="T93" fmla="*/ T92 w 251"/>
                              <a:gd name="T94" fmla="+- 0 1332 1028"/>
                              <a:gd name="T95" fmla="*/ 1332 h 414"/>
                              <a:gd name="T96" fmla="+- 0 6134 6064"/>
                              <a:gd name="T97" fmla="*/ T96 w 251"/>
                              <a:gd name="T98" fmla="+- 0 1332 1028"/>
                              <a:gd name="T99" fmla="*/ 1332 h 414"/>
                              <a:gd name="T100" fmla="+- 0 6127 6064"/>
                              <a:gd name="T101" fmla="*/ T100 w 251"/>
                              <a:gd name="T102" fmla="+- 0 1028 1028"/>
                              <a:gd name="T103" fmla="*/ 1028 h 414"/>
                              <a:gd name="T104" fmla="+- 0 6128 6064"/>
                              <a:gd name="T105" fmla="*/ T104 w 251"/>
                              <a:gd name="T106" fmla="+- 0 1133 1028"/>
                              <a:gd name="T107" fmla="*/ 1133 h 414"/>
                              <a:gd name="T108" fmla="+- 0 6064 6064"/>
                              <a:gd name="T109" fmla="*/ T108 w 251"/>
                              <a:gd name="T110" fmla="+- 0 1133 1028"/>
                              <a:gd name="T111" fmla="*/ 1133 h 414"/>
                              <a:gd name="T112" fmla="+- 0 6064 6064"/>
                              <a:gd name="T113" fmla="*/ T112 w 251"/>
                              <a:gd name="T114" fmla="+- 0 1138 1028"/>
                              <a:gd name="T115" fmla="*/ 1138 h 414"/>
                              <a:gd name="T116" fmla="+- 0 6132 6064"/>
                              <a:gd name="T117" fmla="*/ T116 w 251"/>
                              <a:gd name="T118" fmla="+- 0 1138 1028"/>
                              <a:gd name="T119" fmla="*/ 1138 h 414"/>
                              <a:gd name="T120" fmla="+- 0 6132 6064"/>
                              <a:gd name="T121" fmla="*/ T120 w 251"/>
                              <a:gd name="T122" fmla="+- 0 1041 1028"/>
                              <a:gd name="T123" fmla="*/ 1041 h 414"/>
                              <a:gd name="T124" fmla="+- 0 6138 6064"/>
                              <a:gd name="T125" fmla="*/ T124 w 251"/>
                              <a:gd name="T126" fmla="+- 0 1041 1028"/>
                              <a:gd name="T127" fmla="*/ 1041 h 414"/>
                              <a:gd name="T128" fmla="+- 0 6127 6064"/>
                              <a:gd name="T129" fmla="*/ T128 w 251"/>
                              <a:gd name="T130" fmla="+- 0 1028 1028"/>
                              <a:gd name="T131" fmla="*/ 1028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51" h="414">
                                <a:moveTo>
                                  <a:pt x="71" y="308"/>
                                </a:moveTo>
                                <a:lnTo>
                                  <a:pt x="66" y="308"/>
                                </a:lnTo>
                                <a:lnTo>
                                  <a:pt x="67" y="413"/>
                                </a:lnTo>
                                <a:lnTo>
                                  <a:pt x="78" y="401"/>
                                </a:lnTo>
                                <a:lnTo>
                                  <a:pt x="71" y="401"/>
                                </a:lnTo>
                                <a:lnTo>
                                  <a:pt x="71" y="308"/>
                                </a:lnTo>
                                <a:close/>
                                <a:moveTo>
                                  <a:pt x="74" y="13"/>
                                </a:moveTo>
                                <a:lnTo>
                                  <a:pt x="68" y="13"/>
                                </a:lnTo>
                                <a:lnTo>
                                  <a:pt x="244" y="205"/>
                                </a:lnTo>
                                <a:lnTo>
                                  <a:pt x="71" y="401"/>
                                </a:lnTo>
                                <a:lnTo>
                                  <a:pt x="78" y="401"/>
                                </a:lnTo>
                                <a:lnTo>
                                  <a:pt x="251" y="205"/>
                                </a:lnTo>
                                <a:lnTo>
                                  <a:pt x="74" y="13"/>
                                </a:lnTo>
                                <a:close/>
                                <a:moveTo>
                                  <a:pt x="4" y="110"/>
                                </a:moveTo>
                                <a:lnTo>
                                  <a:pt x="0" y="110"/>
                                </a:lnTo>
                                <a:lnTo>
                                  <a:pt x="2" y="309"/>
                                </a:lnTo>
                                <a:lnTo>
                                  <a:pt x="66" y="308"/>
                                </a:lnTo>
                                <a:lnTo>
                                  <a:pt x="71" y="308"/>
                                </a:lnTo>
                                <a:lnTo>
                                  <a:pt x="70" y="304"/>
                                </a:lnTo>
                                <a:lnTo>
                                  <a:pt x="6" y="304"/>
                                </a:lnTo>
                                <a:lnTo>
                                  <a:pt x="4" y="110"/>
                                </a:lnTo>
                                <a:close/>
                                <a:moveTo>
                                  <a:pt x="70" y="304"/>
                                </a:moveTo>
                                <a:lnTo>
                                  <a:pt x="6" y="304"/>
                                </a:lnTo>
                                <a:lnTo>
                                  <a:pt x="70" y="304"/>
                                </a:lnTo>
                                <a:close/>
                                <a:moveTo>
                                  <a:pt x="63" y="0"/>
                                </a:moveTo>
                                <a:lnTo>
                                  <a:pt x="64" y="105"/>
                                </a:lnTo>
                                <a:lnTo>
                                  <a:pt x="0" y="105"/>
                                </a:lnTo>
                                <a:lnTo>
                                  <a:pt x="0" y="110"/>
                                </a:lnTo>
                                <a:lnTo>
                                  <a:pt x="68" y="110"/>
                                </a:lnTo>
                                <a:lnTo>
                                  <a:pt x="68" y="13"/>
                                </a:lnTo>
                                <a:lnTo>
                                  <a:pt x="74" y="13"/>
                                </a:lnTo>
                                <a:lnTo>
                                  <a:pt x="6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6" name="docshape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6068" y="1040"/>
                            <a:ext cx="24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 name="docshape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6503" y="0"/>
                            <a:ext cx="2930"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 name="docshape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775" y="17"/>
                            <a:ext cx="452"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 name="docshape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279" y="18"/>
                            <a:ext cx="494"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 name="docshape20"/>
                        <wps:cNvSpPr>
                          <a:spLocks/>
                        </wps:cNvSpPr>
                        <wps:spPr bwMode="auto">
                          <a:xfrm>
                            <a:off x="9" y="517"/>
                            <a:ext cx="343" cy="361"/>
                          </a:xfrm>
                          <a:custGeom>
                            <a:avLst/>
                            <a:gdLst>
                              <a:gd name="T0" fmla="+- 0 10 10"/>
                              <a:gd name="T1" fmla="*/ T0 w 343"/>
                              <a:gd name="T2" fmla="+- 0 878 517"/>
                              <a:gd name="T3" fmla="*/ 878 h 361"/>
                              <a:gd name="T4" fmla="+- 0 10 10"/>
                              <a:gd name="T5" fmla="*/ T4 w 343"/>
                              <a:gd name="T6" fmla="+- 0 517 517"/>
                              <a:gd name="T7" fmla="*/ 517 h 361"/>
                              <a:gd name="T8" fmla="+- 0 352 10"/>
                              <a:gd name="T9" fmla="*/ T8 w 343"/>
                              <a:gd name="T10" fmla="+- 0 697 517"/>
                              <a:gd name="T11" fmla="*/ 697 h 361"/>
                              <a:gd name="T12" fmla="+- 0 10 10"/>
                              <a:gd name="T13" fmla="*/ T12 w 343"/>
                              <a:gd name="T14" fmla="+- 0 878 517"/>
                              <a:gd name="T15" fmla="*/ 878 h 361"/>
                            </a:gdLst>
                            <a:ahLst/>
                            <a:cxnLst>
                              <a:cxn ang="0">
                                <a:pos x="T1" y="T3"/>
                              </a:cxn>
                              <a:cxn ang="0">
                                <a:pos x="T5" y="T7"/>
                              </a:cxn>
                              <a:cxn ang="0">
                                <a:pos x="T9" y="T11"/>
                              </a:cxn>
                              <a:cxn ang="0">
                                <a:pos x="T13" y="T15"/>
                              </a:cxn>
                            </a:cxnLst>
                            <a:rect l="0" t="0" r="r" b="b"/>
                            <a:pathLst>
                              <a:path w="343" h="361">
                                <a:moveTo>
                                  <a:pt x="0" y="361"/>
                                </a:moveTo>
                                <a:lnTo>
                                  <a:pt x="0" y="0"/>
                                </a:lnTo>
                                <a:lnTo>
                                  <a:pt x="342" y="180"/>
                                </a:lnTo>
                                <a:lnTo>
                                  <a:pt x="0" y="361"/>
                                </a:lnTo>
                                <a:close/>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docshape21"/>
                        <wps:cNvSpPr>
                          <a:spLocks noChangeArrowheads="1"/>
                        </wps:cNvSpPr>
                        <wps:spPr bwMode="auto">
                          <a:xfrm>
                            <a:off x="258" y="466"/>
                            <a:ext cx="777" cy="4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docshape22"/>
                        <wps:cNvSpPr>
                          <a:spLocks noChangeArrowheads="1"/>
                        </wps:cNvSpPr>
                        <wps:spPr bwMode="auto">
                          <a:xfrm>
                            <a:off x="258" y="466"/>
                            <a:ext cx="777" cy="443"/>
                          </a:xfrm>
                          <a:prstGeom prst="rect">
                            <a:avLst/>
                          </a:prstGeom>
                          <a:noFill/>
                          <a:ln w="1231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3" name="docshape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442" y="608"/>
                            <a:ext cx="413" cy="1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 name="Line 18"/>
                        <wps:cNvCnPr>
                          <a:cxnSpLocks noChangeShapeType="1"/>
                        </wps:cNvCnPr>
                        <wps:spPr bwMode="auto">
                          <a:xfrm>
                            <a:off x="1054" y="694"/>
                            <a:ext cx="165"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 name="docshape24"/>
                        <wps:cNvSpPr>
                          <a:spLocks noChangeArrowheads="1"/>
                        </wps:cNvSpPr>
                        <wps:spPr bwMode="auto">
                          <a:xfrm>
                            <a:off x="1044" y="684"/>
                            <a:ext cx="1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Line 20"/>
                        <wps:cNvCnPr>
                          <a:cxnSpLocks noChangeShapeType="1"/>
                        </wps:cNvCnPr>
                        <wps:spPr bwMode="auto">
                          <a:xfrm>
                            <a:off x="1219" y="694"/>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 name="docshape25"/>
                        <wps:cNvSpPr>
                          <a:spLocks/>
                        </wps:cNvSpPr>
                        <wps:spPr bwMode="auto">
                          <a:xfrm>
                            <a:off x="1229" y="1172"/>
                            <a:ext cx="1274" cy="2"/>
                          </a:xfrm>
                          <a:custGeom>
                            <a:avLst/>
                            <a:gdLst>
                              <a:gd name="T0" fmla="+- 0 1239 1229"/>
                              <a:gd name="T1" fmla="*/ T0 w 1274"/>
                              <a:gd name="T2" fmla="+- 0 2503 1229"/>
                              <a:gd name="T3" fmla="*/ T2 w 1274"/>
                              <a:gd name="T4" fmla="+- 0 1239 1229"/>
                              <a:gd name="T5" fmla="*/ T4 w 1274"/>
                              <a:gd name="T6" fmla="+- 0 1229 1229"/>
                              <a:gd name="T7" fmla="*/ T6 w 1274"/>
                            </a:gdLst>
                            <a:ahLst/>
                            <a:cxnLst>
                              <a:cxn ang="0">
                                <a:pos x="T1" y="0"/>
                              </a:cxn>
                              <a:cxn ang="0">
                                <a:pos x="T3" y="0"/>
                              </a:cxn>
                              <a:cxn ang="0">
                                <a:pos x="T5" y="0"/>
                              </a:cxn>
                              <a:cxn ang="0">
                                <a:pos x="T7" y="0"/>
                              </a:cxn>
                            </a:cxnLst>
                            <a:rect l="0" t="0" r="r" b="b"/>
                            <a:pathLst>
                              <a:path w="1274">
                                <a:moveTo>
                                  <a:pt x="10" y="0"/>
                                </a:moveTo>
                                <a:lnTo>
                                  <a:pt x="1274" y="0"/>
                                </a:lnTo>
                                <a:moveTo>
                                  <a:pt x="10" y="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Line 22"/>
                        <wps:cNvCnPr>
                          <a:cxnSpLocks noChangeShapeType="1"/>
                        </wps:cNvCnPr>
                        <wps:spPr bwMode="auto">
                          <a:xfrm>
                            <a:off x="2502" y="1173"/>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 name="docshape26"/>
                        <wps:cNvSpPr>
                          <a:spLocks/>
                        </wps:cNvSpPr>
                        <wps:spPr bwMode="auto">
                          <a:xfrm>
                            <a:off x="1229" y="1281"/>
                            <a:ext cx="1266" cy="4"/>
                          </a:xfrm>
                          <a:custGeom>
                            <a:avLst/>
                            <a:gdLst>
                              <a:gd name="T0" fmla="+- 0 1239 1229"/>
                              <a:gd name="T1" fmla="*/ T0 w 1266"/>
                              <a:gd name="T2" fmla="+- 0 1282 1282"/>
                              <a:gd name="T3" fmla="*/ 1282 h 4"/>
                              <a:gd name="T4" fmla="+- 0 2495 1229"/>
                              <a:gd name="T5" fmla="*/ T4 w 1266"/>
                              <a:gd name="T6" fmla="+- 0 1285 1282"/>
                              <a:gd name="T7" fmla="*/ 1285 h 4"/>
                              <a:gd name="T8" fmla="+- 0 1239 1229"/>
                              <a:gd name="T9" fmla="*/ T8 w 1266"/>
                              <a:gd name="T10" fmla="+- 0 1282 1282"/>
                              <a:gd name="T11" fmla="*/ 1282 h 4"/>
                              <a:gd name="T12" fmla="+- 0 1229 1229"/>
                              <a:gd name="T13" fmla="*/ T12 w 1266"/>
                              <a:gd name="T14" fmla="+- 0 1282 1282"/>
                              <a:gd name="T15" fmla="*/ 1282 h 4"/>
                            </a:gdLst>
                            <a:ahLst/>
                            <a:cxnLst>
                              <a:cxn ang="0">
                                <a:pos x="T1" y="T3"/>
                              </a:cxn>
                              <a:cxn ang="0">
                                <a:pos x="T5" y="T7"/>
                              </a:cxn>
                              <a:cxn ang="0">
                                <a:pos x="T9" y="T11"/>
                              </a:cxn>
                              <a:cxn ang="0">
                                <a:pos x="T13" y="T15"/>
                              </a:cxn>
                            </a:cxnLst>
                            <a:rect l="0" t="0" r="r" b="b"/>
                            <a:pathLst>
                              <a:path w="1266" h="4">
                                <a:moveTo>
                                  <a:pt x="10" y="0"/>
                                </a:moveTo>
                                <a:lnTo>
                                  <a:pt x="1266" y="3"/>
                                </a:lnTo>
                                <a:moveTo>
                                  <a:pt x="10" y="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24"/>
                        <wps:cNvCnPr>
                          <a:cxnSpLocks noChangeShapeType="1"/>
                        </wps:cNvCnPr>
                        <wps:spPr bwMode="auto">
                          <a:xfrm>
                            <a:off x="2495" y="1285"/>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 name="docshape27"/>
                        <wps:cNvSpPr>
                          <a:spLocks/>
                        </wps:cNvSpPr>
                        <wps:spPr bwMode="auto">
                          <a:xfrm>
                            <a:off x="15" y="1595"/>
                            <a:ext cx="343" cy="361"/>
                          </a:xfrm>
                          <a:custGeom>
                            <a:avLst/>
                            <a:gdLst>
                              <a:gd name="T0" fmla="+- 0 16 16"/>
                              <a:gd name="T1" fmla="*/ T0 w 343"/>
                              <a:gd name="T2" fmla="+- 0 1956 1595"/>
                              <a:gd name="T3" fmla="*/ 1956 h 361"/>
                              <a:gd name="T4" fmla="+- 0 16 16"/>
                              <a:gd name="T5" fmla="*/ T4 w 343"/>
                              <a:gd name="T6" fmla="+- 0 1595 1595"/>
                              <a:gd name="T7" fmla="*/ 1595 h 361"/>
                              <a:gd name="T8" fmla="+- 0 358 16"/>
                              <a:gd name="T9" fmla="*/ T8 w 343"/>
                              <a:gd name="T10" fmla="+- 0 1775 1595"/>
                              <a:gd name="T11" fmla="*/ 1775 h 361"/>
                              <a:gd name="T12" fmla="+- 0 16 16"/>
                              <a:gd name="T13" fmla="*/ T12 w 343"/>
                              <a:gd name="T14" fmla="+- 0 1956 1595"/>
                              <a:gd name="T15" fmla="*/ 1956 h 361"/>
                            </a:gdLst>
                            <a:ahLst/>
                            <a:cxnLst>
                              <a:cxn ang="0">
                                <a:pos x="T1" y="T3"/>
                              </a:cxn>
                              <a:cxn ang="0">
                                <a:pos x="T5" y="T7"/>
                              </a:cxn>
                              <a:cxn ang="0">
                                <a:pos x="T9" y="T11"/>
                              </a:cxn>
                              <a:cxn ang="0">
                                <a:pos x="T13" y="T15"/>
                              </a:cxn>
                            </a:cxnLst>
                            <a:rect l="0" t="0" r="r" b="b"/>
                            <a:pathLst>
                              <a:path w="343" h="361">
                                <a:moveTo>
                                  <a:pt x="0" y="361"/>
                                </a:moveTo>
                                <a:lnTo>
                                  <a:pt x="0" y="0"/>
                                </a:lnTo>
                                <a:lnTo>
                                  <a:pt x="342" y="180"/>
                                </a:lnTo>
                                <a:lnTo>
                                  <a:pt x="0" y="361"/>
                                </a:lnTo>
                                <a:close/>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docshape28"/>
                        <wps:cNvSpPr>
                          <a:spLocks noChangeArrowheads="1"/>
                        </wps:cNvSpPr>
                        <wps:spPr bwMode="auto">
                          <a:xfrm>
                            <a:off x="264" y="1543"/>
                            <a:ext cx="777" cy="4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 name="docshape29"/>
                        <wps:cNvSpPr>
                          <a:spLocks noChangeArrowheads="1"/>
                        </wps:cNvSpPr>
                        <wps:spPr bwMode="auto">
                          <a:xfrm>
                            <a:off x="264" y="1543"/>
                            <a:ext cx="777" cy="443"/>
                          </a:xfrm>
                          <a:prstGeom prst="rect">
                            <a:avLst/>
                          </a:prstGeom>
                          <a:noFill/>
                          <a:ln w="1231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docshape3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02" y="1684"/>
                            <a:ext cx="306" cy="1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Line 29"/>
                        <wps:cNvCnPr>
                          <a:cxnSpLocks noChangeShapeType="1"/>
                        </wps:cNvCnPr>
                        <wps:spPr bwMode="auto">
                          <a:xfrm>
                            <a:off x="1060" y="1772"/>
                            <a:ext cx="159"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6" name="docshape31"/>
                        <wps:cNvSpPr>
                          <a:spLocks noChangeArrowheads="1"/>
                        </wps:cNvSpPr>
                        <wps:spPr bwMode="auto">
                          <a:xfrm>
                            <a:off x="1049" y="1762"/>
                            <a:ext cx="11"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Line 31"/>
                        <wps:cNvCnPr>
                          <a:cxnSpLocks noChangeShapeType="1"/>
                        </wps:cNvCnPr>
                        <wps:spPr bwMode="auto">
                          <a:xfrm>
                            <a:off x="1219" y="1772"/>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docshape32"/>
                        <wps:cNvSpPr>
                          <a:spLocks/>
                        </wps:cNvSpPr>
                        <wps:spPr bwMode="auto">
                          <a:xfrm>
                            <a:off x="1229" y="694"/>
                            <a:ext cx="2" cy="482"/>
                          </a:xfrm>
                          <a:custGeom>
                            <a:avLst/>
                            <a:gdLst>
                              <a:gd name="T0" fmla="+- 0 704 694"/>
                              <a:gd name="T1" fmla="*/ 704 h 482"/>
                              <a:gd name="T2" fmla="+- 0 1175 694"/>
                              <a:gd name="T3" fmla="*/ 1175 h 482"/>
                              <a:gd name="T4" fmla="+- 0 704 694"/>
                              <a:gd name="T5" fmla="*/ 704 h 482"/>
                              <a:gd name="T6" fmla="+- 0 694 694"/>
                              <a:gd name="T7" fmla="*/ 694 h 482"/>
                            </a:gdLst>
                            <a:ahLst/>
                            <a:cxnLst>
                              <a:cxn ang="0">
                                <a:pos x="0" y="T1"/>
                              </a:cxn>
                              <a:cxn ang="0">
                                <a:pos x="0" y="T3"/>
                              </a:cxn>
                              <a:cxn ang="0">
                                <a:pos x="0" y="T5"/>
                              </a:cxn>
                              <a:cxn ang="0">
                                <a:pos x="0" y="T7"/>
                              </a:cxn>
                            </a:cxnLst>
                            <a:rect l="0" t="0" r="r" b="b"/>
                            <a:pathLst>
                              <a:path h="482">
                                <a:moveTo>
                                  <a:pt x="0" y="10"/>
                                </a:moveTo>
                                <a:lnTo>
                                  <a:pt x="0" y="481"/>
                                </a:lnTo>
                                <a:moveTo>
                                  <a:pt x="0" y="1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Line 33"/>
                        <wps:cNvCnPr>
                          <a:cxnSpLocks noChangeShapeType="1"/>
                        </wps:cNvCnPr>
                        <wps:spPr bwMode="auto">
                          <a:xfrm>
                            <a:off x="1229" y="1175"/>
                            <a:ext cx="0" cy="1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0" name="Line 34"/>
                        <wps:cNvCnPr>
                          <a:cxnSpLocks noChangeShapeType="1"/>
                        </wps:cNvCnPr>
                        <wps:spPr bwMode="auto">
                          <a:xfrm>
                            <a:off x="1229" y="1291"/>
                            <a:ext cx="0" cy="466"/>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1" name="Line 35"/>
                        <wps:cNvCnPr>
                          <a:cxnSpLocks noChangeShapeType="1"/>
                        </wps:cNvCnPr>
                        <wps:spPr bwMode="auto">
                          <a:xfrm>
                            <a:off x="1229" y="1292"/>
                            <a:ext cx="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2" name="Line 36"/>
                        <wps:cNvCnPr>
                          <a:cxnSpLocks noChangeShapeType="1"/>
                        </wps:cNvCnPr>
                        <wps:spPr bwMode="auto">
                          <a:xfrm>
                            <a:off x="1229" y="1757"/>
                            <a:ext cx="0" cy="1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585C321" id="Группа 58" o:spid="_x0000_s1026" style="width:467.75pt;height:116.4pt;mso-position-horizontal-relative:char;mso-position-vertical-relative:line" coordsize="9615,23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9" o:spid="_x0000_s1027" type="#_x0000_t75" style="position:absolute;left:1349;top:144;width:8266;height:2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">
                  <v:imagedata r:id="rId47" o:title=""/>
                </v:shape>
                <v:shape id="docshape10" o:spid="_x0000_s1028" type="#_x0000_t75" style="position:absolute;left:2632;top:1040;width:261;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">
                  <v:imagedata r:id="rId48" o:title=""/>
                </v:shape>
                <v:shape id="docshape11" o:spid="_x0000_s1029" style="position:absolute;left:2627;top:1027;width:273;height:414;visibility:visible;mso-wrap-style:square;v-text-anchor:top" coordsize="27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" path="m92,308r-5,l88,413r12,-13l93,400,92,308xm96,12r-7,l266,205,93,400r7,l272,205,96,12xm5,110r-5,l2,309r90,-1l92,304r-85,l5,110xm92,303l7,304r85,l92,303xm84,r1,105l,105r,5l90,109,89,12r7,l84,xe" stroked="f">
                  <v:path arrowok="t" o:connecttype="custom" o:connectlocs="92,1336;87,1336;88,1441;100,1428;93,1428;92,1336;96,1040;89,1040;266,1233;93,1428;100,1428;272,1233;96,1040;5,1138;0,1138;2,1337;92,1336;92,1332;7,1332;5,1138;92,1331;7,1332;92,1332;92,1331;84,1028;85,1133;0,1133;0,1138;90,1137;89,1040;96,1040;84,1028" o:connectangles="0,0,0,0,0,0,0,0,0,0,0,0,0,0,0,0,0,0,0,0,0,0,0,0,0,0,0,0,0,0,0,0"/>
                </v:shape>
                <v:shape id="docshape12" o:spid="_x0000_s1030" type="#_x0000_t75" style="position:absolute;left:2632;top:1040;width:261;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">
                  <v:imagedata r:id="rId49" o:title=""/>
                </v:shape>
                <v:shape id="docshape13" o:spid="_x0000_s1031" type="#_x0000_t75" style="position:absolute;left:3009;top:106;width:2902;height: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">
                  <v:imagedata r:id="rId50" o:title=""/>
                </v:shape>
                <v:shape id="docshape14" o:spid="_x0000_s1032" type="#_x0000_t75" style="position:absolute;left:6068;top:1040;width:24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">
                  <v:imagedata r:id="rId51" o:title=""/>
                </v:shape>
                <v:shape id="docshape15" o:spid="_x0000_s1033" style="position:absolute;left:6063;top:1028;width:251;height:414;visibility:visible;mso-wrap-style:square;v-text-anchor:top" coordsize="251,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" path="m71,308r-5,l67,413,78,401r-7,l71,308xm74,13r-6,l244,205,71,401r7,l251,205,74,13xm4,110r-4,l2,309r64,-1l71,308r-1,-4l6,304,4,110xm70,304r-64,l70,304xm63,r1,105l,105r,5l68,110r,-97l74,13,63,xe" stroked="f">
                  <v:path arrowok="t" o:connecttype="custom" o:connectlocs="71,1336;66,1336;67,1441;78,1429;71,1429;71,1336;74,1041;68,1041;244,1233;71,1429;78,1429;251,1233;74,1041;4,1138;0,1138;2,1337;66,1336;71,1336;70,1332;6,1332;4,1138;70,1332;6,1332;70,1332;70,1332;63,1028;64,1133;0,1133;0,1138;68,1138;68,1041;74,1041;63,1028" o:connectangles="0,0,0,0,0,0,0,0,0,0,0,0,0,0,0,0,0,0,0,0,0,0,0,0,0,0,0,0,0,0,0,0,0"/>
                </v:shape>
                <v:shape id="docshape16" o:spid="_x0000_s1034" type="#_x0000_t75" style="position:absolute;left:6068;top:1040;width:24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">
                  <v:imagedata r:id="rId52" o:title=""/>
                </v:shape>
                <v:shape id="docshape17" o:spid="_x0000_s1035" type="#_x0000_t75" style="position:absolute;left:6503;width:2930;height: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">
                  <v:imagedata r:id="rId53" o:title=""/>
                </v:shape>
                <v:shape id="docshape18" o:spid="_x0000_s1036" type="#_x0000_t75" style="position:absolute;left:775;top:17;width:452;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">
                  <v:imagedata r:id="rId54" o:title=""/>
                </v:shape>
                <v:shape id="docshape19" o:spid="_x0000_s1037" type="#_x0000_t75" style="position:absolute;left:1279;top:18;width:494;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">
                  <v:imagedata r:id="rId55" o:title=""/>
                </v:shape>
                <v:shape id="docshape20" o:spid="_x0000_s1038" style="position:absolute;left:9;top:517;width:343;height:361;visibility:visible;mso-wrap-style:square;v-text-anchor:top" coordsize="343,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" path="m,361l,,342,180,,361xe" filled="f" strokeweight=".97pt">
                  <v:path arrowok="t" o:connecttype="custom" o:connectlocs="0,878;0,517;342,697;0,878" o:connectangles="0,0,0,0"/>
                </v:shape>
                <v:rect id="docshape21" o:spid="_x0000_s1039" style="position:absolute;left:258;top:466;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" stroked="f"/>
                <v:rect id="docshape22" o:spid="_x0000_s1040" style="position:absolute;left:258;top:466;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" filled="f" strokeweight=".97pt"/>
                <v:shape id="docshape23" o:spid="_x0000_s1041" type="#_x0000_t75" style="position:absolute;left:442;top:608;width:413;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">
                  <v:imagedata r:id="rId56" o:title=""/>
                </v:shape>
                <v:line id="Line 18" o:spid="_x0000_s1042" style="position:absolute;visibility:visible;mso-wrap-style:square" from="1054,694" to="1219,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" strokeweight=".97pt"/>
                <v:rect id="docshape24" o:spid="_x0000_s1043" style="position:absolute;left:1044;top:684;width:1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" fillcolor="black" stroked="f"/>
                <v:line id="Line 20" o:spid="_x0000_s1044" style="position:absolute;visibility:visible;mso-wrap-style:square" from="1219,694" to="1229,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" strokeweight=".97pt"/>
                <v:shape id="docshape25" o:spid="_x0000_s1045" style="position:absolute;left:1229;top:1172;width:1274;height:2;visibility:visible;mso-wrap-style:square;v-text-anchor:top" coordsize="12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" path="m10,l1274,m10,l,e" filled="f" strokeweight=".97pt">
                  <v:path arrowok="t" o:connecttype="custom" o:connectlocs="10,0;1274,0;10,0;0,0" o:connectangles="0,0,0,0"/>
                </v:shape>
                <v:line id="Line 22" o:spid="_x0000_s1046" style="position:absolute;visibility:visible;mso-wrap-style:square" from="2502,1173" to="2512,1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" strokeweight=".97pt"/>
                <v:shape id="docshape26" o:spid="_x0000_s1047" style="position:absolute;left:1229;top:1281;width:1266;height:4;visibility:visible;mso-wrap-style:square;v-text-anchor:top" coordsize="12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" path="m10,l1266,3m10,l,e" filled="f" strokeweight=".97pt">
                  <v:path arrowok="t" o:connecttype="custom" o:connectlocs="10,1282;1266,1285;10,1282;0,1282" o:connectangles="0,0,0,0"/>
                </v:shape>
                <v:line id="Line 24" o:spid="_x0000_s1048" style="position:absolute;visibility:visible;mso-wrap-style:square" from="2495,1285" to="2505,1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" strokeweight=".97pt"/>
                <v:shape id="docshape27" o:spid="_x0000_s1049" style="position:absolute;left:15;top:1595;width:343;height:361;visibility:visible;mso-wrap-style:square;v-text-anchor:top" coordsize="343,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" path="m,361l,,342,180,,361xe" filled="f" strokeweight=".97pt">
                  <v:path arrowok="t" o:connecttype="custom" o:connectlocs="0,1956;0,1595;342,1775;0,1956" o:connectangles="0,0,0,0"/>
                </v:shape>
                <v:rect id="docshape28" o:spid="_x0000_s1050" style="position:absolute;left:264;top:1543;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" stroked="f"/>
                <v:rect id="docshape29" o:spid="_x0000_s1051" style="position:absolute;left:264;top:1543;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" filled="f" strokeweight=".97pt"/>
                <v:shape id="docshape30" o:spid="_x0000_s1052" type="#_x0000_t75" style="position:absolute;left:502;top:1684;width:306;height: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">
                  <v:imagedata r:id="rId57" o:title=""/>
                </v:shape>
                <v:line id="Line 29" o:spid="_x0000_s1053" style="position:absolute;visibility:visible;mso-wrap-style:square" from="1060,1772" to="121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" strokeweight=".97pt"/>
                <v:rect id="docshape31" o:spid="_x0000_s1054" style="position:absolute;left:1049;top:1762;width:11;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" fillcolor="black" stroked="f"/>
                <v:line id="Line 31" o:spid="_x0000_s1055" style="position:absolute;visibility:visible;mso-wrap-style:square" from="1219,1772" to="122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" strokeweight=".97pt"/>
                <v:shape id="docshape32" o:spid="_x0000_s1056" style="position:absolute;left:1229;top:694;width:2;height:482;visibility:visible;mso-wrap-style:square;v-text-anchor:top" coordsize="2,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" path="m,10l,481m,10l,e" filled="f" strokeweight=".97pt">
                  <v:path arrowok="t" o:connecttype="custom" o:connectlocs="0,704;0,1175;0,704;0,694" o:connectangles="0,0,0,0"/>
                </v:shape>
                <v:line id="Line 33" o:spid="_x0000_s1057" style="position:absolute;visibility:visible;mso-wrap-style:square" from="1229,1175" to="1229,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" strokeweight=".97pt"/>
                <v:line id="Line 34" o:spid="_x0000_s1058" style="position:absolute;visibility:visible;mso-wrap-style:square" from="1229,1291" to="1229,1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" strokeweight=".97pt"/>
                <v:line id="Line 35" o:spid="_x0000_s1059" style="position:absolute;visibility:visible;mso-wrap-style:square" from="1229,1292" to="1229,1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" strokeweight=".97pt"/>
                <v:line id="Line 36" o:spid="_x0000_s1060" style="position:absolute;visibility:visible;mso-wrap-style:square" from="1229,1757" to="1229,1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" strokeweight=".97pt"/>
                <w10:anchorlock/>
              </v:group>
            </w:pict>
          </mc:Fallback>
        </mc:AlternateContent>
      </w:r>
    </w:p>
    <w:p w:rsidR="00922B26" w:rsidRPr="00922B26" w:rsidRDefault="00922B26" w:rsidP="00922B26">
      <w:pPr>
        <w:pStyle w:val="af"/>
        <w:rPr>
          <w:lang w:val="ru-RU"/>
        </w:rPr>
      </w:pPr>
      <w:bookmarkStart w:id="78" w:name="_Ref91671220"/>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8</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4</w:t>
      </w:r>
      <w:r w:rsidR="00AF6891">
        <w:rPr>
          <w:lang w:val="ru-RU"/>
        </w:rPr>
        <w:fldChar w:fldCharType="end"/>
      </w:r>
      <w:bookmarkEnd w:id="78"/>
      <w:r>
        <w:rPr>
          <w:lang w:val="ru-RU"/>
        </w:rPr>
        <w:t xml:space="preserve"> </w:t>
      </w:r>
      <w:r w:rsidRPr="00922B26">
        <w:rPr>
          <w:lang w:val="ru-RU"/>
        </w:rPr>
        <w:t>Система принимает на вход асинхронные данные, полученные парой камер в стереоконфигурации (слева), и восстанавливает движение камер, а также полуплотную карту сцены (справа). Система использует пространственно-временную согласованность событий в плоскостях изображения камер для решения подпроблемы локализации (т.е. отслеживания 6-DoF) и отображения (т.е. оценки глубины) визуальной одометрии (средняя). Система работает в реальном времени на стандартном процессоре.</w:t>
      </w:r>
    </w:p>
    <w:p w:rsidR="00922B26" w:rsidRPr="00922B26" w:rsidRDefault="00922B26" w:rsidP="00922B26">
      <w:pPr>
        <w:spacing w:after="160" w:line="259" w:lineRule="auto"/>
        <w:rPr>
          <w:sz w:val="28"/>
          <w:szCs w:val="28"/>
          <w:lang w:val="ru-RU"/>
        </w:rPr>
      </w:pPr>
      <w:r w:rsidRPr="00922B26">
        <w:rPr>
          <w:sz w:val="28"/>
          <w:szCs w:val="28"/>
          <w:lang w:val="ru-RU"/>
        </w:rPr>
        <w:t xml:space="preserve">Система использует параллельный подход отслеживания и отображения, где новые решения для каждой подпроблемы (трехмерное (3-D) построение карты пространства и оценка положения камеры) разработаны с целями быть принципиальными и эффективными для работы в реальном времени с аппаратным обеспечением. Это достигается за счет максимизации пространственно-временной согласованности данных, основанных на стереособытиях, используя при этом простое и эффективное представление. В частности, модуль отображения строит полуплотную трехмерную карту сцены, объединяя оценки глубины с нескольких точек обзора (полученные благодаря пространственно-временной согласованности) в вероятностном режиме. Модуль отслеживания восстанавливает позу стереосистемы, решая проблему регистрации, которая естественно возникает из-за выбранной карты и представления данных о событиях. Эксперименты на общедоступных наборах данных демонстрируют универсальность предложенного метода в естественных сценах с общим 6-DoF движением. Система успешно использует преимущества камер, основанных на событиях, для выполнения визуальной одометрии в сложных условиях освещенности, </w:t>
      </w:r>
      <w:r w:rsidRPr="00922B26">
        <w:rPr>
          <w:sz w:val="28"/>
          <w:szCs w:val="28"/>
          <w:lang w:val="ru-RU"/>
        </w:rPr>
        <w:lastRenderedPageBreak/>
        <w:t>таких как низкая освещенность и высокий динамический диапазон, работая при этом в реальном времени на стандартном процессоре.</w:t>
      </w:r>
    </w:p>
    <w:p w:rsidR="00922B26" w:rsidRPr="00922B26" w:rsidRDefault="00922B26" w:rsidP="00922B26">
      <w:pPr>
        <w:spacing w:after="160" w:line="259" w:lineRule="auto"/>
        <w:rPr>
          <w:sz w:val="28"/>
          <w:szCs w:val="28"/>
          <w:lang w:val="ru-RU"/>
        </w:rPr>
      </w:pPr>
      <w:r w:rsidRPr="00922B26">
        <w:rPr>
          <w:sz w:val="28"/>
          <w:szCs w:val="28"/>
          <w:lang w:val="ru-RU"/>
        </w:rPr>
        <w:t>Событийный метод работы с камерами, как называются его авторы () позволяет отслеживать ситуации, когда происходит пиксельные скачкообразные изменения интенсивности, так называемые "события".</w:t>
      </w:r>
    </w:p>
    <w:p w:rsidR="00922B26" w:rsidRPr="00922B26" w:rsidRDefault="00922B26" w:rsidP="00922B26">
      <w:pPr>
        <w:spacing w:after="160" w:line="259" w:lineRule="auto"/>
        <w:rPr>
          <w:sz w:val="28"/>
          <w:szCs w:val="28"/>
          <w:lang w:val="ru-RU"/>
        </w:rPr>
      </w:pPr>
      <w:r w:rsidRPr="00922B26">
        <w:rPr>
          <w:sz w:val="28"/>
          <w:szCs w:val="28"/>
          <w:lang w:val="ru-RU"/>
        </w:rPr>
        <w:t>Событийные камеры отдают кадры асинхронно только в момент фиксации события. Этот асинхронный и дифференциальный принцип работы подавляет временную избыточность (необходимость фильтровать кадры на видео для определения ключевых кадров в обычных SLAM методах) и, следовательно, снижает энергопотребление и вычислительные затраты. Фактически основное отличие заключается в том, что фильтрация ключевых кадров осуществлена аппаратно. Обладая микросекундным разрешением, событийные камеры способны фиксировать высокоскоростные движения, которые на стандартных камерах вызвали бы сильное смазывание движения, что также актуально для работы в динамических системах. Кроме того, событийные камеры имеют очень высокий динамический диапазон (HDR) (например, 140 дБ по сравнению с 60 дБ у стандартных камер), что позволяет использовать их в широких условиях освещенности. Таким образом, событийные камеры открывают возможности для решения сложных задач в робототехнике, таких как высокоскоростное и/или HDR отслеживание объектов [3]-[5], отслеживание камеры [6]-[9], управление [10]-[12], одновременная локализация и отображение (SLAM) [13]-[16]. Основная проблема восприятия с помощью этих датчиков заключается в разработке новых алгоритмов, которые обрабатывают незнакомый поток изменений интенсивности ("событий") и способны раскрыть потенциал камеры [2]. В некоторых работах эта проблема решалась путем объединения событийных камер с дополнительными датчиками, такими как датчики глубины [17] или стандартные камеры [18], [19], чтобы упростить задачу восприятия. Однако это создает сложности в синхронизации таких систем и добавляет узкие места в работу системы, поскольку комбинированная система всегда ограничена скоростью самого медленного датчика и его динамическим диапазоном.</w:t>
      </w:r>
    </w:p>
    <w:p w:rsidR="00922B26" w:rsidRPr="00922B26" w:rsidRDefault="00922B26" w:rsidP="00922B26">
      <w:pPr>
        <w:spacing w:after="160" w:line="259" w:lineRule="auto"/>
        <w:rPr>
          <w:sz w:val="28"/>
          <w:szCs w:val="28"/>
          <w:lang w:val="ru-RU"/>
        </w:rPr>
      </w:pPr>
      <w:r w:rsidRPr="00922B26">
        <w:rPr>
          <w:sz w:val="28"/>
          <w:szCs w:val="28"/>
          <w:lang w:val="ru-RU"/>
        </w:rPr>
        <w:t xml:space="preserve">В работе () решается проблема стерео визуальной одометрии (ВО) с помощью камер событий в естественных сценах и произвольном 6-DoF движении. Для этого разработана система, которая обрабатывает стереопоток событий в реальном времени и выдает эго-движение стереосистемы и карту трехмерной (3-D) сцены (см. рис. </w:t>
      </w:r>
      <w:r>
        <w:rPr>
          <w:sz w:val="28"/>
          <w:szCs w:val="28"/>
          <w:lang w:val="ru-RU"/>
        </w:rPr>
        <w:fldChar w:fldCharType="begin"/>
      </w:r>
      <w:r>
        <w:rPr>
          <w:sz w:val="28"/>
          <w:szCs w:val="28"/>
          <w:lang w:val="ru-RU"/>
        </w:rPr>
        <w:instrText xml:space="preserve"> REF _Ref9167122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 xml:space="preserve">). Предлагаемая система в основном следует философии параллельного отслеживания и картографирования [20], где основные модули работают в чередующемся режиме, оценивая движение </w:t>
      </w:r>
      <w:r w:rsidRPr="00922B26">
        <w:rPr>
          <w:sz w:val="28"/>
          <w:szCs w:val="28"/>
          <w:lang w:val="ru-RU"/>
        </w:rPr>
        <w:lastRenderedPageBreak/>
        <w:t xml:space="preserve">камеры и трехмерную структуру сцены соответственно (более подробный обзор системы приведен на рис. </w:t>
      </w:r>
      <w:r>
        <w:rPr>
          <w:sz w:val="28"/>
          <w:szCs w:val="28"/>
          <w:lang w:val="ru-RU"/>
        </w:rPr>
        <w:fldChar w:fldCharType="begin"/>
      </w:r>
      <w:r>
        <w:rPr>
          <w:sz w:val="28"/>
          <w:szCs w:val="28"/>
          <w:lang w:val="ru-RU"/>
        </w:rPr>
        <w:instrText xml:space="preserve"> REF _Ref91671245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w:t>
      </w:r>
    </w:p>
    <w:p w:rsidR="00922B26" w:rsidRPr="00922B26" w:rsidRDefault="00922B26" w:rsidP="00922B26">
      <w:pPr>
        <w:spacing w:after="160" w:line="259" w:lineRule="auto"/>
        <w:rPr>
          <w:sz w:val="28"/>
          <w:szCs w:val="28"/>
          <w:lang w:val="ru-RU"/>
        </w:rPr>
      </w:pPr>
      <w:r w:rsidRPr="00922B26">
        <w:rPr>
          <w:sz w:val="28"/>
          <w:szCs w:val="28"/>
          <w:lang w:val="ru-RU"/>
        </w:rPr>
        <w:t>Система содержит новый метод отображения стереокадров в пространственные координаты, основанный на оптимизации целевой функции, предназначенной для измерения пространственно-временной согласованности потоков стереособытий. Выработана стратегия слияния на основе вероятностных характеристик оцененной обратной глубины для улучшения плотности и точности восстановленной трехмерной структуры. Представлен новый метод отслеживания камеры на основе 3D.2D регистрации, который использует соответствующую полю глубины природу компактного и эффективного представления событий. Система также эффективна с вычислительной точки зрения и работает в реальном времени, что позволяет рассматривать возможность использования такой или аналогичной системы для задач быстрой локализации и навигации.</w:t>
      </w:r>
    </w:p>
    <w:p w:rsidR="00922B26" w:rsidRPr="00922B26" w:rsidRDefault="00922B26" w:rsidP="00922B26">
      <w:pPr>
        <w:spacing w:after="160" w:line="259" w:lineRule="auto"/>
        <w:rPr>
          <w:sz w:val="28"/>
          <w:szCs w:val="28"/>
          <w:lang w:val="ru-RU"/>
        </w:rPr>
      </w:pPr>
      <w:r w:rsidRPr="00922B26">
        <w:rPr>
          <w:sz w:val="28"/>
          <w:szCs w:val="28"/>
          <w:lang w:val="ru-RU"/>
        </w:rPr>
        <w:t xml:space="preserve">Работа () значительно расширяет стандартные методы решения проблемы </w:t>
      </w:r>
      <w:r w:rsidRPr="00922B26">
        <w:rPr>
          <w:sz w:val="28"/>
          <w:szCs w:val="28"/>
          <w:lang w:val="ru-RU"/>
        </w:rPr>
        <w:t>стереоотображения</w:t>
      </w:r>
      <w:r w:rsidRPr="00922B26">
        <w:rPr>
          <w:sz w:val="28"/>
          <w:szCs w:val="28"/>
          <w:lang w:val="ru-RU"/>
        </w:rPr>
        <w:t xml:space="preserve"> при работе в реальном времени.</w:t>
      </w:r>
    </w:p>
    <w:p w:rsidR="00922B26" w:rsidRPr="00922B26" w:rsidRDefault="00922B26" w:rsidP="00922B26">
      <w:pPr>
        <w:spacing w:after="160" w:line="259" w:lineRule="auto"/>
        <w:rPr>
          <w:sz w:val="28"/>
          <w:szCs w:val="28"/>
          <w:lang w:val="ru-RU"/>
        </w:rPr>
      </w:pPr>
      <w:r w:rsidRPr="00922B26">
        <w:rPr>
          <w:sz w:val="28"/>
          <w:szCs w:val="28"/>
          <w:lang w:val="ru-RU"/>
        </w:rPr>
        <w:t>Работы в области событийной стерео визуальной одометрии</w:t>
      </w:r>
    </w:p>
    <w:p w:rsidR="00922B26" w:rsidRPr="00922B26" w:rsidRDefault="00922B26" w:rsidP="00922B26">
      <w:pPr>
        <w:spacing w:after="160" w:line="259" w:lineRule="auto"/>
        <w:rPr>
          <w:sz w:val="28"/>
          <w:szCs w:val="28"/>
          <w:lang w:val="ru-RU"/>
        </w:rPr>
      </w:pPr>
      <w:r w:rsidRPr="00922B26">
        <w:rPr>
          <w:sz w:val="28"/>
          <w:szCs w:val="28"/>
          <w:lang w:val="ru-RU"/>
        </w:rPr>
        <w:t>Событийная стерео визуальная одометрия (ВО) связана с несколькими проблемами оценки структуры и движения с помощью событийных камер, таких как динамический датчик зрения (DVS).</w:t>
      </w:r>
    </w:p>
    <w:p w:rsidR="00922B26" w:rsidRPr="00922B26" w:rsidRDefault="00922B26" w:rsidP="00922B26">
      <w:pPr>
        <w:pStyle w:val="2"/>
      </w:pPr>
      <w:r w:rsidRPr="00922B26">
        <w:t>Оценка глубины на основе событий (3-D реконструкция)</w:t>
      </w:r>
    </w:p>
    <w:p w:rsidR="00922B26" w:rsidRPr="00922B26" w:rsidRDefault="00922B26" w:rsidP="00922B26">
      <w:pPr>
        <w:spacing w:after="160" w:line="259" w:lineRule="auto"/>
        <w:rPr>
          <w:sz w:val="28"/>
          <w:szCs w:val="28"/>
          <w:lang w:val="ru-RU"/>
        </w:rPr>
      </w:pPr>
      <w:r w:rsidRPr="00922B26">
        <w:rPr>
          <w:sz w:val="28"/>
          <w:szCs w:val="28"/>
          <w:lang w:val="ru-RU"/>
        </w:rPr>
        <w:t>Мгновенное стерео: в литературе по оценке глубины стерео на основе событий преобладают методы, которые решают проблему трехмерной реконструкции с использованием данных от пары синхронизированных и жестко закрепленных событийных камер в течение очень короткого времени (в идеале - на основе каждого события). Цель состоит в том, чтобы использовать преимущества событийных камер для реконструкции динамических сцен на очень высокой скорости и с низким энергопотреблением. Эти работы [22]-[24] обычно следуют классическому двухэтапному подходу к задаче поиска эпиполярных совпадений и последующей триангуляции 3-D точки [25]. Сопоставление событий часто решается путем наложения нескольких ограничений, включая временную когерентность (например, одновременность) событий на обеих камерах. Например, [26] объединили эпиполярные ограничения, временную несогласованность, несогласованность движения и фотометрическую ошибку (доступную только для полутоновых событий, полученных с помощью камер ATIS [27]) в объективную функцию для вычисления наилучших совпадений.</w:t>
      </w:r>
    </w:p>
    <w:p w:rsidR="00922B26" w:rsidRPr="00922B26" w:rsidRDefault="00922B26" w:rsidP="00922B26">
      <w:pPr>
        <w:spacing w:after="160" w:line="259" w:lineRule="auto"/>
        <w:rPr>
          <w:sz w:val="28"/>
          <w:szCs w:val="28"/>
          <w:lang w:val="ru-RU"/>
        </w:rPr>
      </w:pPr>
      <w:r w:rsidRPr="00922B26">
        <w:rPr>
          <w:sz w:val="28"/>
          <w:szCs w:val="28"/>
          <w:lang w:val="ru-RU"/>
        </w:rPr>
        <w:t xml:space="preserve">Другие работы, такие как [28]-[30], расширяют кооперативное стерео [31] на случай событийных камер [32]. Эти методы хорошо работают со статичными </w:t>
      </w:r>
      <w:r w:rsidRPr="00922B26">
        <w:rPr>
          <w:sz w:val="28"/>
          <w:szCs w:val="28"/>
          <w:lang w:val="ru-RU"/>
        </w:rPr>
        <w:lastRenderedPageBreak/>
        <w:t>камерами в не загромождённых сценах, так что совпадения событий легко найти среди небольшого количества движущихся объектов.</w:t>
      </w:r>
    </w:p>
    <w:p w:rsidR="00922B26" w:rsidRPr="00922B26" w:rsidRDefault="00922B26" w:rsidP="00922B26">
      <w:pPr>
        <w:spacing w:after="160" w:line="259" w:lineRule="auto"/>
        <w:rPr>
          <w:sz w:val="28"/>
          <w:szCs w:val="28"/>
          <w:lang w:val="ru-RU"/>
        </w:rPr>
      </w:pPr>
      <w:r w:rsidRPr="00922B26">
        <w:rPr>
          <w:sz w:val="28"/>
          <w:szCs w:val="28"/>
          <w:lang w:val="ru-RU"/>
        </w:rPr>
        <w:t>Монокулярные методы: Оценка глубины с помощью камеры с одним событием была показана в [13], [33] и [34]. Поскольку мгновенная оценка глубины в монокулярных установках нестабильна, эти методы решают проблему оценки глубины для VO или SLAM: следовательно, они требуют знания движения камеры, чтобы интегрировать информацию от событий за более длительный промежуток времени и быть в состоянии произвести полуплотную трехмерную реконструкцию сцены. Одновременность событий не применяется, следовательно, временную когерентность гораздо сложнее использовать для сопоставления событий во времени, поэтому разрабатываются другие методы.</w:t>
      </w:r>
    </w:p>
    <w:p w:rsidR="00922B26" w:rsidRPr="00922B26" w:rsidRDefault="00922B26" w:rsidP="00922B26">
      <w:pPr>
        <w:pStyle w:val="1"/>
      </w:pPr>
      <w:r w:rsidRPr="00922B26">
        <w:t>Оценка позы камеры на основе событий</w:t>
      </w:r>
    </w:p>
    <w:p w:rsidR="00922B26" w:rsidRPr="00922B26" w:rsidRDefault="00922B26" w:rsidP="00922B26">
      <w:pPr>
        <w:spacing w:after="160" w:line="259" w:lineRule="auto"/>
        <w:rPr>
          <w:sz w:val="28"/>
          <w:szCs w:val="28"/>
          <w:lang w:val="ru-RU"/>
        </w:rPr>
      </w:pPr>
      <w:r w:rsidRPr="00922B26">
        <w:rPr>
          <w:sz w:val="28"/>
          <w:szCs w:val="28"/>
          <w:lang w:val="ru-RU"/>
        </w:rPr>
        <w:t>Исследования локализации камеры на основе событий развивались путем тестирования сценариев все большей сложности. С точки зрения типа движения, ограниченные движения, такие как чистое вращение [8], [35]-[37] или плоское движение [38], [39] были изучены до исследования наиболее общего случая произвольного 6-DoF движения. Что касается типа сцен, то решения для искусственных моделей, таких как высококонтрастные текстуры и/или структуры (линейные или плоскостные карты) [6], [38], [40], были предложены до решения более сложных случаев: естественных сцен с произвольной трехмерной структурой и фотометрическими вариациями [7], [9], [36].</w:t>
      </w:r>
    </w:p>
    <w:p w:rsidR="00922B26" w:rsidRPr="00922B26" w:rsidRDefault="00922B26" w:rsidP="00922B26">
      <w:pPr>
        <w:spacing w:after="160" w:line="259" w:lineRule="auto"/>
        <w:rPr>
          <w:sz w:val="28"/>
          <w:szCs w:val="28"/>
          <w:lang w:val="ru-RU"/>
        </w:rPr>
      </w:pPr>
      <w:r w:rsidRPr="00922B26">
        <w:rPr>
          <w:sz w:val="28"/>
          <w:szCs w:val="28"/>
          <w:lang w:val="ru-RU"/>
        </w:rPr>
        <w:t>С точки зрения методологии, вероятностные фильтры [7], [36], [38] обеспечивают обновление навигации по событиям, достигая таким образом минимальной задержки (микросекунды), в то время как методы, основанные на кадрах (часто нелинейная оптимизация), дают компромисс между задержкой и более стабильными и точными результатами [8], [9].</w:t>
      </w:r>
    </w:p>
    <w:p w:rsidR="00922B26" w:rsidRPr="00922B26" w:rsidRDefault="00922B26" w:rsidP="00922B26">
      <w:pPr>
        <w:pStyle w:val="2"/>
      </w:pPr>
      <w:r w:rsidRPr="00922B26">
        <w:t>Событийная визуальная одометрия (ВО) и SLAM, основанные на событиях</w:t>
      </w:r>
    </w:p>
    <w:p w:rsidR="00922B26" w:rsidRPr="00922B26" w:rsidRDefault="00922B26" w:rsidP="00922B26">
      <w:pPr>
        <w:spacing w:after="160" w:line="259" w:lineRule="auto"/>
        <w:rPr>
          <w:sz w:val="28"/>
          <w:szCs w:val="28"/>
          <w:lang w:val="ru-RU"/>
        </w:rPr>
      </w:pPr>
      <w:r w:rsidRPr="00922B26">
        <w:rPr>
          <w:sz w:val="28"/>
          <w:szCs w:val="28"/>
          <w:lang w:val="ru-RU"/>
        </w:rPr>
        <w:t xml:space="preserve">Монокулярный SLAM: Два метода выделяются как решение проблемы монокулярного событийного VO для 6-DoF движений в естественных трехмерных сценах. В подходе [13] одновременно работают три чередующихся байесовских фильтра, которые оценивают интенсивность изображения, глубину и положение камеры. Восстановление информации об интенсивности и регуляризация глубины делают метод вычислительно трудоемким, поэтому для работы в реальном времени требуется специальное оборудование (GPU). В отличие от этого, [14] предложили геометрический подход, основанный на технике полуплотного отображения из [33] </w:t>
      </w:r>
      <w:r w:rsidRPr="00922B26">
        <w:rPr>
          <w:sz w:val="28"/>
          <w:szCs w:val="28"/>
          <w:lang w:val="ru-RU"/>
        </w:rPr>
        <w:lastRenderedPageBreak/>
        <w:t>(фокусировка событий [41]) и трекере выравнивания изображений, который работает на изображениях событий. Он не требует восстановления абсолютной интенсивности и работает в реальном времени на центральном процессоре. До сих пор ни один из этих методов не опубликован и не может быть протестирован.</w:t>
      </w:r>
    </w:p>
    <w:p w:rsidR="00922B26" w:rsidRPr="00922B26" w:rsidRDefault="00922B26" w:rsidP="00922B26">
      <w:pPr>
        <w:spacing w:after="160" w:line="259" w:lineRule="auto"/>
        <w:rPr>
          <w:sz w:val="28"/>
          <w:szCs w:val="28"/>
          <w:lang w:val="ru-RU"/>
        </w:rPr>
      </w:pPr>
      <w:r w:rsidRPr="00922B26">
        <w:rPr>
          <w:sz w:val="28"/>
          <w:szCs w:val="28"/>
          <w:lang w:val="ru-RU"/>
        </w:rPr>
        <w:t>Стерео: метод итеративно-ближайшей точки (ICP) лежит в основе технологии работы большинства реконструкторов стерео в трехмерную сцену. Метод () основан на нашей предыдущей работе [21], переработанной, и новом устройстве слежения за камерой, которое повторно использует структуры данных, используемые для отображения. Для отображения не используется классическая модель сопоставления событий плюс триангуляция, а используется подход прямой проекции, который позволяет оценивать глубину без явного установления соответствия событий. Для отслеживания система использует нелинейную оптимизация на временных поверхностях, что напоминает парадигму, основанную на кадрах, которая дает компромисс между задержкой и эффективностью и точностью. Как и в [14], система () не нуждается в восстановлении абсолютной интенсивности и является эффективной, способной работать в реальном времени без специального оборудования (GPU); достаточно стандартного оборудования, такого как CPU ноутбука.</w:t>
      </w:r>
    </w:p>
    <w:p w:rsidR="00922B26" w:rsidRPr="00922B26" w:rsidRDefault="00922B26" w:rsidP="00922B26">
      <w:pPr>
        <w:pStyle w:val="2"/>
      </w:pPr>
      <w:r w:rsidRPr="00922B26">
        <w:t>Обзор системы</w:t>
      </w:r>
    </w:p>
    <w:p w:rsidR="00922B26" w:rsidRDefault="00922B26" w:rsidP="00922B26">
      <w:pPr>
        <w:keepNext/>
        <w:spacing w:after="160" w:line="259" w:lineRule="auto"/>
      </w:pPr>
      <w:r w:rsidRPr="00922B26">
        <w:rPr>
          <w:sz w:val="28"/>
          <w:szCs w:val="28"/>
          <w:lang w:val="ru-RU"/>
        </w:rPr>
        <mc:AlternateContent>
          <mc:Choice Requires="wpg">
            <w:drawing>
              <wp:inline distT="0" distB="0" distL="0" distR="0" wp14:anchorId="00176C7F" wp14:editId="1DA9FC1C">
                <wp:extent cx="2813685" cy="2061210"/>
                <wp:effectExtent l="0" t="0" r="5715" b="0"/>
                <wp:docPr id="93" name="Группа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13685" cy="2061210"/>
                          <a:chOff x="1130" y="163"/>
                          <a:chExt cx="4431" cy="3246"/>
                        </a:xfrm>
                      </wpg:grpSpPr>
                      <wps:wsp>
                        <wps:cNvPr id="94" name="Line 38"/>
                        <wps:cNvCnPr>
                          <a:cxnSpLocks noChangeShapeType="1"/>
                        </wps:cNvCnPr>
                        <wps:spPr bwMode="auto">
                          <a:xfrm>
                            <a:off x="2522" y="168"/>
                            <a:ext cx="2188" cy="0"/>
                          </a:xfrm>
                          <a:prstGeom prst="line">
                            <a:avLst/>
                          </a:prstGeom>
                          <a:noFill/>
                          <a:ln w="6045">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95" name="docshape34"/>
                        <wps:cNvSpPr>
                          <a:spLocks/>
                        </wps:cNvSpPr>
                        <wps:spPr bwMode="auto">
                          <a:xfrm>
                            <a:off x="4756" y="167"/>
                            <a:ext cx="47" cy="44"/>
                          </a:xfrm>
                          <a:custGeom>
                            <a:avLst/>
                            <a:gdLst>
                              <a:gd name="T0" fmla="+- 0 4756 4756"/>
                              <a:gd name="T1" fmla="*/ T0 w 47"/>
                              <a:gd name="T2" fmla="+- 0 168 168"/>
                              <a:gd name="T3" fmla="*/ 168 h 44"/>
                              <a:gd name="T4" fmla="+- 0 4803 4756"/>
                              <a:gd name="T5" fmla="*/ T4 w 47"/>
                              <a:gd name="T6" fmla="+- 0 168 168"/>
                              <a:gd name="T7" fmla="*/ 168 h 44"/>
                              <a:gd name="T8" fmla="+- 0 4803 4756"/>
                              <a:gd name="T9" fmla="*/ T8 w 47"/>
                              <a:gd name="T10" fmla="+- 0 211 168"/>
                              <a:gd name="T11" fmla="*/ 211 h 44"/>
                            </a:gdLst>
                            <a:ahLst/>
                            <a:cxnLst>
                              <a:cxn ang="0">
                                <a:pos x="T1" y="T3"/>
                              </a:cxn>
                              <a:cxn ang="0">
                                <a:pos x="T5" y="T7"/>
                              </a:cxn>
                              <a:cxn ang="0">
                                <a:pos x="T9" y="T11"/>
                              </a:cxn>
                            </a:cxnLst>
                            <a:rect l="0" t="0" r="r" b="b"/>
                            <a:pathLst>
                              <a:path w="47" h="44">
                                <a:moveTo>
                                  <a:pt x="0" y="0"/>
                                </a:moveTo>
                                <a:lnTo>
                                  <a:pt x="47" y="0"/>
                                </a:lnTo>
                                <a:lnTo>
                                  <a:pt x="47" y="43"/>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Line 40"/>
                        <wps:cNvCnPr>
                          <a:cxnSpLocks noChangeShapeType="1"/>
                        </wps:cNvCnPr>
                        <wps:spPr bwMode="auto">
                          <a:xfrm>
                            <a:off x="4803" y="255"/>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41"/>
                        <wps:cNvCnPr>
                          <a:cxnSpLocks noChangeShapeType="1"/>
                        </wps:cNvCnPr>
                        <wps:spPr bwMode="auto">
                          <a:xfrm>
                            <a:off x="4803" y="387"/>
                            <a:ext cx="0" cy="87"/>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8" name="Line 42"/>
                        <wps:cNvCnPr>
                          <a:cxnSpLocks noChangeShapeType="1"/>
                        </wps:cNvCnPr>
                        <wps:spPr bwMode="auto">
                          <a:xfrm>
                            <a:off x="4803" y="518"/>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Line 43"/>
                        <wps:cNvCnPr>
                          <a:cxnSpLocks noChangeShapeType="1"/>
                        </wps:cNvCnPr>
                        <wps:spPr bwMode="auto">
                          <a:xfrm>
                            <a:off x="4803" y="649"/>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0" name="Line 44"/>
                        <wps:cNvCnPr>
                          <a:cxnSpLocks noChangeShapeType="1"/>
                        </wps:cNvCnPr>
                        <wps:spPr bwMode="auto">
                          <a:xfrm>
                            <a:off x="2429" y="474"/>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Line 45"/>
                        <wps:cNvCnPr>
                          <a:cxnSpLocks noChangeShapeType="1"/>
                        </wps:cNvCnPr>
                        <wps:spPr bwMode="auto">
                          <a:xfrm>
                            <a:off x="2429" y="343"/>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 name="docshape35"/>
                        <wps:cNvSpPr>
                          <a:spLocks/>
                        </wps:cNvSpPr>
                        <wps:spPr bwMode="auto">
                          <a:xfrm>
                            <a:off x="2429" y="167"/>
                            <a:ext cx="47" cy="44"/>
                          </a:xfrm>
                          <a:custGeom>
                            <a:avLst/>
                            <a:gdLst>
                              <a:gd name="T0" fmla="+- 0 2429 2429"/>
                              <a:gd name="T1" fmla="*/ T0 w 47"/>
                              <a:gd name="T2" fmla="+- 0 212 168"/>
                              <a:gd name="T3" fmla="*/ 212 h 44"/>
                              <a:gd name="T4" fmla="+- 0 2429 2429"/>
                              <a:gd name="T5" fmla="*/ T4 w 47"/>
                              <a:gd name="T6" fmla="+- 0 168 168"/>
                              <a:gd name="T7" fmla="*/ 168 h 44"/>
                              <a:gd name="T8" fmla="+- 0 2476 2429"/>
                              <a:gd name="T9" fmla="*/ T8 w 47"/>
                              <a:gd name="T10" fmla="+- 0 168 168"/>
                              <a:gd name="T11" fmla="*/ 168 h 44"/>
                            </a:gdLst>
                            <a:ahLst/>
                            <a:cxnLst>
                              <a:cxn ang="0">
                                <a:pos x="T1" y="T3"/>
                              </a:cxn>
                              <a:cxn ang="0">
                                <a:pos x="T5" y="T7"/>
                              </a:cxn>
                              <a:cxn ang="0">
                                <a:pos x="T9" y="T11"/>
                              </a:cxn>
                            </a:cxnLst>
                            <a:rect l="0" t="0" r="r" b="b"/>
                            <a:pathLst>
                              <a:path w="47" h="44">
                                <a:moveTo>
                                  <a:pt x="0" y="44"/>
                                </a:moveTo>
                                <a:lnTo>
                                  <a:pt x="0" y="0"/>
                                </a:lnTo>
                                <a:lnTo>
                                  <a:pt x="47" y="0"/>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Line 47"/>
                        <wps:cNvCnPr>
                          <a:cxnSpLocks noChangeShapeType="1"/>
                        </wps:cNvCnPr>
                        <wps:spPr bwMode="auto">
                          <a:xfrm>
                            <a:off x="2429" y="73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 name="Line 48"/>
                        <wps:cNvCnPr>
                          <a:cxnSpLocks noChangeShapeType="1"/>
                        </wps:cNvCnPr>
                        <wps:spPr bwMode="auto">
                          <a:xfrm>
                            <a:off x="1500" y="1139"/>
                            <a:ext cx="96"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Line 49"/>
                        <wps:cNvCnPr>
                          <a:cxnSpLocks noChangeShapeType="1"/>
                        </wps:cNvCnPr>
                        <wps:spPr bwMode="auto">
                          <a:xfrm>
                            <a:off x="1644" y="1139"/>
                            <a:ext cx="96"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6" name="Line 50"/>
                        <wps:cNvCnPr>
                          <a:cxnSpLocks noChangeShapeType="1"/>
                        </wps:cNvCnPr>
                        <wps:spPr bwMode="auto">
                          <a:xfrm>
                            <a:off x="1404" y="1461"/>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Line 51"/>
                        <wps:cNvCnPr>
                          <a:cxnSpLocks noChangeShapeType="1"/>
                        </wps:cNvCnPr>
                        <wps:spPr bwMode="auto">
                          <a:xfrm>
                            <a:off x="1404" y="1323"/>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 name="docshape36"/>
                        <wps:cNvSpPr>
                          <a:spLocks/>
                        </wps:cNvSpPr>
                        <wps:spPr bwMode="auto">
                          <a:xfrm>
                            <a:off x="1404" y="1139"/>
                            <a:ext cx="48" cy="46"/>
                          </a:xfrm>
                          <a:custGeom>
                            <a:avLst/>
                            <a:gdLst>
                              <a:gd name="T0" fmla="+- 0 1404 1404"/>
                              <a:gd name="T1" fmla="*/ T0 w 48"/>
                              <a:gd name="T2" fmla="+- 0 1185 1139"/>
                              <a:gd name="T3" fmla="*/ 1185 h 46"/>
                              <a:gd name="T4" fmla="+- 0 1404 1404"/>
                              <a:gd name="T5" fmla="*/ T4 w 48"/>
                              <a:gd name="T6" fmla="+- 0 1139 1139"/>
                              <a:gd name="T7" fmla="*/ 1139 h 46"/>
                              <a:gd name="T8" fmla="+- 0 1452 1404"/>
                              <a:gd name="T9" fmla="*/ T8 w 48"/>
                              <a:gd name="T10" fmla="+- 0 1139 1139"/>
                              <a:gd name="T11" fmla="*/ 1139 h 46"/>
                            </a:gdLst>
                            <a:ahLst/>
                            <a:cxnLst>
                              <a:cxn ang="0">
                                <a:pos x="T1" y="T3"/>
                              </a:cxn>
                              <a:cxn ang="0">
                                <a:pos x="T5" y="T7"/>
                              </a:cxn>
                              <a:cxn ang="0">
                                <a:pos x="T9" y="T11"/>
                              </a:cxn>
                            </a:cxnLst>
                            <a:rect l="0" t="0" r="r" b="b"/>
                            <a:pathLst>
                              <a:path w="48" h="46">
                                <a:moveTo>
                                  <a:pt x="0" y="46"/>
                                </a:moveTo>
                                <a:lnTo>
                                  <a:pt x="0" y="0"/>
                                </a:lnTo>
                                <a:lnTo>
                                  <a:pt x="48" y="0"/>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Line 53"/>
                        <wps:cNvCnPr>
                          <a:cxnSpLocks noChangeShapeType="1"/>
                        </wps:cNvCnPr>
                        <wps:spPr bwMode="auto">
                          <a:xfrm>
                            <a:off x="2699" y="1369"/>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0" name="Line 54"/>
                        <wps:cNvCnPr>
                          <a:cxnSpLocks noChangeShapeType="1"/>
                        </wps:cNvCnPr>
                        <wps:spPr bwMode="auto">
                          <a:xfrm>
                            <a:off x="2699" y="1507"/>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Line 55"/>
                        <wps:cNvCnPr>
                          <a:cxnSpLocks noChangeShapeType="1"/>
                        </wps:cNvCnPr>
                        <wps:spPr bwMode="auto">
                          <a:xfrm>
                            <a:off x="4209" y="1369"/>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2" name="Line 56"/>
                        <wps:cNvCnPr>
                          <a:cxnSpLocks noChangeShapeType="1"/>
                        </wps:cNvCnPr>
                        <wps:spPr bwMode="auto">
                          <a:xfrm>
                            <a:off x="4209" y="1507"/>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3" name="Line 57"/>
                        <wps:cNvCnPr>
                          <a:cxnSpLocks noChangeShapeType="1"/>
                        </wps:cNvCnPr>
                        <wps:spPr bwMode="auto">
                          <a:xfrm>
                            <a:off x="4209" y="2335"/>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4" name="Line 58"/>
                        <wps:cNvCnPr>
                          <a:cxnSpLocks noChangeShapeType="1"/>
                        </wps:cNvCnPr>
                        <wps:spPr bwMode="auto">
                          <a:xfrm>
                            <a:off x="4209" y="2473"/>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docshape37"/>
                        <wps:cNvSpPr>
                          <a:spLocks/>
                        </wps:cNvSpPr>
                        <wps:spPr bwMode="auto">
                          <a:xfrm>
                            <a:off x="4161" y="2610"/>
                            <a:ext cx="49" cy="47"/>
                          </a:xfrm>
                          <a:custGeom>
                            <a:avLst/>
                            <a:gdLst>
                              <a:gd name="T0" fmla="+- 0 4209 4161"/>
                              <a:gd name="T1" fmla="*/ T0 w 49"/>
                              <a:gd name="T2" fmla="+- 0 2611 2611"/>
                              <a:gd name="T3" fmla="*/ 2611 h 47"/>
                              <a:gd name="T4" fmla="+- 0 4209 4161"/>
                              <a:gd name="T5" fmla="*/ T4 w 49"/>
                              <a:gd name="T6" fmla="+- 0 2657 2611"/>
                              <a:gd name="T7" fmla="*/ 2657 h 47"/>
                              <a:gd name="T8" fmla="+- 0 4161 4161"/>
                              <a:gd name="T9" fmla="*/ T8 w 49"/>
                              <a:gd name="T10" fmla="+- 0 2657 2611"/>
                              <a:gd name="T11" fmla="*/ 2657 h 47"/>
                            </a:gdLst>
                            <a:ahLst/>
                            <a:cxnLst>
                              <a:cxn ang="0">
                                <a:pos x="T1" y="T3"/>
                              </a:cxn>
                              <a:cxn ang="0">
                                <a:pos x="T5" y="T7"/>
                              </a:cxn>
                              <a:cxn ang="0">
                                <a:pos x="T9" y="T11"/>
                              </a:cxn>
                            </a:cxnLst>
                            <a:rect l="0" t="0" r="r" b="b"/>
                            <a:pathLst>
                              <a:path w="49" h="47">
                                <a:moveTo>
                                  <a:pt x="48" y="0"/>
                                </a:moveTo>
                                <a:lnTo>
                                  <a:pt x="48" y="46"/>
                                </a:lnTo>
                                <a:lnTo>
                                  <a:pt x="0" y="46"/>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Line 60"/>
                        <wps:cNvCnPr>
                          <a:cxnSpLocks noChangeShapeType="1"/>
                        </wps:cNvCnPr>
                        <wps:spPr bwMode="auto">
                          <a:xfrm>
                            <a:off x="4113"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Line 61"/>
                        <wps:cNvCnPr>
                          <a:cxnSpLocks noChangeShapeType="1"/>
                        </wps:cNvCnPr>
                        <wps:spPr bwMode="auto">
                          <a:xfrm>
                            <a:off x="3970"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 name="Line 62"/>
                        <wps:cNvCnPr>
                          <a:cxnSpLocks noChangeShapeType="1"/>
                        </wps:cNvCnPr>
                        <wps:spPr bwMode="auto">
                          <a:xfrm>
                            <a:off x="3826"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 name="Line 63"/>
                        <wps:cNvCnPr>
                          <a:cxnSpLocks noChangeShapeType="1"/>
                        </wps:cNvCnPr>
                        <wps:spPr bwMode="auto">
                          <a:xfrm>
                            <a:off x="2915" y="1599"/>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0" name="Line 64"/>
                        <wps:cNvCnPr>
                          <a:cxnSpLocks noChangeShapeType="1"/>
                        </wps:cNvCnPr>
                        <wps:spPr bwMode="auto">
                          <a:xfrm>
                            <a:off x="2915" y="1461"/>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21" name="docshape3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1130" y="260"/>
                            <a:ext cx="4431" cy="3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 name="docshape39"/>
                        <wps:cNvSpPr>
                          <a:spLocks/>
                        </wps:cNvSpPr>
                        <wps:spPr bwMode="auto">
                          <a:xfrm>
                            <a:off x="1404" y="265"/>
                            <a:ext cx="762" cy="572"/>
                          </a:xfrm>
                          <a:custGeom>
                            <a:avLst/>
                            <a:gdLst>
                              <a:gd name="T0" fmla="+- 0 1404 1404"/>
                              <a:gd name="T1" fmla="*/ T0 w 762"/>
                              <a:gd name="T2" fmla="+- 0 266 266"/>
                              <a:gd name="T3" fmla="*/ 266 h 572"/>
                              <a:gd name="T4" fmla="+- 0 1491 1404"/>
                              <a:gd name="T5" fmla="*/ T4 w 762"/>
                              <a:gd name="T6" fmla="+- 0 320 266"/>
                              <a:gd name="T7" fmla="*/ 320 h 572"/>
                              <a:gd name="T8" fmla="+- 0 1561 1404"/>
                              <a:gd name="T9" fmla="*/ T8 w 762"/>
                              <a:gd name="T10" fmla="+- 0 349 266"/>
                              <a:gd name="T11" fmla="*/ 349 h 572"/>
                              <a:gd name="T12" fmla="+- 0 1616 1404"/>
                              <a:gd name="T13" fmla="*/ T12 w 762"/>
                              <a:gd name="T14" fmla="+- 0 359 266"/>
                              <a:gd name="T15" fmla="*/ 359 h 572"/>
                              <a:gd name="T16" fmla="+- 0 1658 1404"/>
                              <a:gd name="T17" fmla="*/ T16 w 762"/>
                              <a:gd name="T18" fmla="+- 0 360 266"/>
                              <a:gd name="T19" fmla="*/ 360 h 572"/>
                              <a:gd name="T20" fmla="+- 0 1719 1404"/>
                              <a:gd name="T21" fmla="*/ T20 w 762"/>
                              <a:gd name="T22" fmla="+- 0 346 266"/>
                              <a:gd name="T23" fmla="*/ 346 h 572"/>
                              <a:gd name="T24" fmla="+- 0 1785 1404"/>
                              <a:gd name="T25" fmla="*/ T24 w 762"/>
                              <a:gd name="T26" fmla="+- 0 313 266"/>
                              <a:gd name="T27" fmla="*/ 313 h 572"/>
                              <a:gd name="T28" fmla="+- 0 1851 1404"/>
                              <a:gd name="T29" fmla="*/ T28 w 762"/>
                              <a:gd name="T30" fmla="+- 0 281 266"/>
                              <a:gd name="T31" fmla="*/ 281 h 572"/>
                              <a:gd name="T32" fmla="+- 0 1912 1404"/>
                              <a:gd name="T33" fmla="*/ T32 w 762"/>
                              <a:gd name="T34" fmla="+- 0 266 266"/>
                              <a:gd name="T35" fmla="*/ 266 h 572"/>
                              <a:gd name="T36" fmla="+- 0 1954 1404"/>
                              <a:gd name="T37" fmla="*/ T36 w 762"/>
                              <a:gd name="T38" fmla="+- 0 267 266"/>
                              <a:gd name="T39" fmla="*/ 267 h 572"/>
                              <a:gd name="T40" fmla="+- 0 2009 1404"/>
                              <a:gd name="T41" fmla="*/ T40 w 762"/>
                              <a:gd name="T42" fmla="+- 0 278 266"/>
                              <a:gd name="T43" fmla="*/ 278 h 572"/>
                              <a:gd name="T44" fmla="+- 0 2079 1404"/>
                              <a:gd name="T45" fmla="*/ T44 w 762"/>
                              <a:gd name="T46" fmla="+- 0 306 266"/>
                              <a:gd name="T47" fmla="*/ 306 h 572"/>
                              <a:gd name="T48" fmla="+- 0 2166 1404"/>
                              <a:gd name="T49" fmla="*/ T48 w 762"/>
                              <a:gd name="T50" fmla="+- 0 360 266"/>
                              <a:gd name="T51" fmla="*/ 360 h 572"/>
                              <a:gd name="T52" fmla="+- 0 2166 1404"/>
                              <a:gd name="T53" fmla="*/ T52 w 762"/>
                              <a:gd name="T54" fmla="+- 0 837 266"/>
                              <a:gd name="T55" fmla="*/ 837 h 572"/>
                              <a:gd name="T56" fmla="+- 0 2079 1404"/>
                              <a:gd name="T57" fmla="*/ T56 w 762"/>
                              <a:gd name="T58" fmla="+- 0 782 266"/>
                              <a:gd name="T59" fmla="*/ 782 h 572"/>
                              <a:gd name="T60" fmla="+- 0 2009 1404"/>
                              <a:gd name="T61" fmla="*/ T60 w 762"/>
                              <a:gd name="T62" fmla="+- 0 754 266"/>
                              <a:gd name="T63" fmla="*/ 754 h 572"/>
                              <a:gd name="T64" fmla="+- 0 1954 1404"/>
                              <a:gd name="T65" fmla="*/ T64 w 762"/>
                              <a:gd name="T66" fmla="+- 0 743 266"/>
                              <a:gd name="T67" fmla="*/ 743 h 572"/>
                              <a:gd name="T68" fmla="+- 0 1912 1404"/>
                              <a:gd name="T69" fmla="*/ T68 w 762"/>
                              <a:gd name="T70" fmla="+- 0 742 266"/>
                              <a:gd name="T71" fmla="*/ 742 h 572"/>
                              <a:gd name="T72" fmla="+- 0 1851 1404"/>
                              <a:gd name="T73" fmla="*/ T72 w 762"/>
                              <a:gd name="T74" fmla="+- 0 757 266"/>
                              <a:gd name="T75" fmla="*/ 757 h 572"/>
                              <a:gd name="T76" fmla="+- 0 1785 1404"/>
                              <a:gd name="T77" fmla="*/ T76 w 762"/>
                              <a:gd name="T78" fmla="+- 0 789 266"/>
                              <a:gd name="T79" fmla="*/ 789 h 572"/>
                              <a:gd name="T80" fmla="+- 0 1719 1404"/>
                              <a:gd name="T81" fmla="*/ T80 w 762"/>
                              <a:gd name="T82" fmla="+- 0 822 266"/>
                              <a:gd name="T83" fmla="*/ 822 h 572"/>
                              <a:gd name="T84" fmla="+- 0 1658 1404"/>
                              <a:gd name="T85" fmla="*/ T84 w 762"/>
                              <a:gd name="T86" fmla="+- 0 837 266"/>
                              <a:gd name="T87" fmla="*/ 837 h 572"/>
                              <a:gd name="T88" fmla="+- 0 1616 1404"/>
                              <a:gd name="T89" fmla="*/ T88 w 762"/>
                              <a:gd name="T90" fmla="+- 0 835 266"/>
                              <a:gd name="T91" fmla="*/ 835 h 572"/>
                              <a:gd name="T92" fmla="+- 0 1561 1404"/>
                              <a:gd name="T93" fmla="*/ T92 w 762"/>
                              <a:gd name="T94" fmla="+- 0 825 266"/>
                              <a:gd name="T95" fmla="*/ 825 h 572"/>
                              <a:gd name="T96" fmla="+- 0 1491 1404"/>
                              <a:gd name="T97" fmla="*/ T96 w 762"/>
                              <a:gd name="T98" fmla="+- 0 797 266"/>
                              <a:gd name="T99" fmla="*/ 797 h 572"/>
                              <a:gd name="T100" fmla="+- 0 1404 1404"/>
                              <a:gd name="T101" fmla="*/ T100 w 762"/>
                              <a:gd name="T102" fmla="+- 0 742 266"/>
                              <a:gd name="T103" fmla="*/ 742 h 572"/>
                              <a:gd name="T104" fmla="+- 0 1404 1404"/>
                              <a:gd name="T105" fmla="*/ T104 w 762"/>
                              <a:gd name="T106" fmla="+- 0 266 266"/>
                              <a:gd name="T107" fmla="*/ 266 h 5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2" h="572">
                                <a:moveTo>
                                  <a:pt x="0" y="0"/>
                                </a:moveTo>
                                <a:lnTo>
                                  <a:pt x="87" y="54"/>
                                </a:lnTo>
                                <a:lnTo>
                                  <a:pt x="157" y="83"/>
                                </a:lnTo>
                                <a:lnTo>
                                  <a:pt x="212" y="93"/>
                                </a:lnTo>
                                <a:lnTo>
                                  <a:pt x="254" y="94"/>
                                </a:lnTo>
                                <a:lnTo>
                                  <a:pt x="315" y="80"/>
                                </a:lnTo>
                                <a:lnTo>
                                  <a:pt x="381" y="47"/>
                                </a:lnTo>
                                <a:lnTo>
                                  <a:pt x="447" y="15"/>
                                </a:lnTo>
                                <a:lnTo>
                                  <a:pt x="508" y="0"/>
                                </a:lnTo>
                                <a:lnTo>
                                  <a:pt x="550" y="1"/>
                                </a:lnTo>
                                <a:lnTo>
                                  <a:pt x="605" y="12"/>
                                </a:lnTo>
                                <a:lnTo>
                                  <a:pt x="675" y="40"/>
                                </a:lnTo>
                                <a:lnTo>
                                  <a:pt x="762" y="94"/>
                                </a:lnTo>
                                <a:lnTo>
                                  <a:pt x="762" y="571"/>
                                </a:lnTo>
                                <a:lnTo>
                                  <a:pt x="675" y="516"/>
                                </a:lnTo>
                                <a:lnTo>
                                  <a:pt x="605" y="488"/>
                                </a:lnTo>
                                <a:lnTo>
                                  <a:pt x="550" y="477"/>
                                </a:lnTo>
                                <a:lnTo>
                                  <a:pt x="508" y="476"/>
                                </a:lnTo>
                                <a:lnTo>
                                  <a:pt x="447" y="491"/>
                                </a:lnTo>
                                <a:lnTo>
                                  <a:pt x="381" y="523"/>
                                </a:lnTo>
                                <a:lnTo>
                                  <a:pt x="315" y="556"/>
                                </a:lnTo>
                                <a:lnTo>
                                  <a:pt x="254" y="571"/>
                                </a:lnTo>
                                <a:lnTo>
                                  <a:pt x="212" y="569"/>
                                </a:lnTo>
                                <a:lnTo>
                                  <a:pt x="157" y="559"/>
                                </a:lnTo>
                                <a:lnTo>
                                  <a:pt x="87" y="531"/>
                                </a:lnTo>
                                <a:lnTo>
                                  <a:pt x="0" y="476"/>
                                </a:lnTo>
                                <a:lnTo>
                                  <a:pt x="0" y="0"/>
                                </a:lnTo>
                                <a:close/>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docshape40"/>
                        <wps:cNvSpPr>
                          <a:spLocks/>
                        </wps:cNvSpPr>
                        <wps:spPr bwMode="auto">
                          <a:xfrm>
                            <a:off x="1614" y="487"/>
                            <a:ext cx="340" cy="88"/>
                          </a:xfrm>
                          <a:custGeom>
                            <a:avLst/>
                            <a:gdLst>
                              <a:gd name="T0" fmla="+- 0 1675 1615"/>
                              <a:gd name="T1" fmla="*/ T0 w 340"/>
                              <a:gd name="T2" fmla="+- 0 565 488"/>
                              <a:gd name="T3" fmla="*/ 565 h 88"/>
                              <a:gd name="T4" fmla="+- 0 1660 1615"/>
                              <a:gd name="T5" fmla="*/ T4 w 340"/>
                              <a:gd name="T6" fmla="+- 0 532 488"/>
                              <a:gd name="T7" fmla="*/ 532 h 88"/>
                              <a:gd name="T8" fmla="+- 0 1666 1615"/>
                              <a:gd name="T9" fmla="*/ T8 w 340"/>
                              <a:gd name="T10" fmla="+- 0 516 488"/>
                              <a:gd name="T11" fmla="*/ 516 h 88"/>
                              <a:gd name="T12" fmla="+- 0 1638 1615"/>
                              <a:gd name="T13" fmla="*/ T12 w 340"/>
                              <a:gd name="T14" fmla="+- 0 526 488"/>
                              <a:gd name="T15" fmla="*/ 526 h 88"/>
                              <a:gd name="T16" fmla="+- 0 1662 1615"/>
                              <a:gd name="T17" fmla="*/ T16 w 340"/>
                              <a:gd name="T18" fmla="+- 0 493 488"/>
                              <a:gd name="T19" fmla="*/ 493 h 88"/>
                              <a:gd name="T20" fmla="+- 0 1678 1615"/>
                              <a:gd name="T21" fmla="*/ T20 w 340"/>
                              <a:gd name="T22" fmla="+- 0 508 488"/>
                              <a:gd name="T23" fmla="*/ 508 h 88"/>
                              <a:gd name="T24" fmla="+- 0 1615 1615"/>
                              <a:gd name="T25" fmla="*/ T24 w 340"/>
                              <a:gd name="T26" fmla="+- 0 492 488"/>
                              <a:gd name="T27" fmla="*/ 492 h 88"/>
                              <a:gd name="T28" fmla="+- 0 1615 1615"/>
                              <a:gd name="T29" fmla="*/ T28 w 340"/>
                              <a:gd name="T30" fmla="+- 0 569 488"/>
                              <a:gd name="T31" fmla="*/ 569 h 88"/>
                              <a:gd name="T32" fmla="+- 0 1683 1615"/>
                              <a:gd name="T33" fmla="*/ T32 w 340"/>
                              <a:gd name="T34" fmla="+- 0 550 488"/>
                              <a:gd name="T35" fmla="*/ 550 h 88"/>
                              <a:gd name="T36" fmla="+- 0 1731 1615"/>
                              <a:gd name="T37" fmla="*/ T36 w 340"/>
                              <a:gd name="T38" fmla="+- 0 516 488"/>
                              <a:gd name="T39" fmla="*/ 516 h 88"/>
                              <a:gd name="T40" fmla="+- 0 1707 1615"/>
                              <a:gd name="T41" fmla="*/ T40 w 340"/>
                              <a:gd name="T42" fmla="+- 0 517 488"/>
                              <a:gd name="T43" fmla="*/ 517 h 88"/>
                              <a:gd name="T44" fmla="+- 0 1689 1615"/>
                              <a:gd name="T45" fmla="*/ T44 w 340"/>
                              <a:gd name="T46" fmla="+- 0 513 488"/>
                              <a:gd name="T47" fmla="*/ 513 h 88"/>
                              <a:gd name="T48" fmla="+- 0 1695 1615"/>
                              <a:gd name="T49" fmla="*/ T48 w 340"/>
                              <a:gd name="T50" fmla="+- 0 517 488"/>
                              <a:gd name="T51" fmla="*/ 517 h 88"/>
                              <a:gd name="T52" fmla="+- 0 1747 1615"/>
                              <a:gd name="T53" fmla="*/ T52 w 340"/>
                              <a:gd name="T54" fmla="+- 0 517 488"/>
                              <a:gd name="T55" fmla="*/ 517 h 88"/>
                              <a:gd name="T56" fmla="+- 0 1806 1615"/>
                              <a:gd name="T57" fmla="*/ T56 w 340"/>
                              <a:gd name="T58" fmla="+- 0 525 488"/>
                              <a:gd name="T59" fmla="*/ 525 h 88"/>
                              <a:gd name="T60" fmla="+- 0 1800 1615"/>
                              <a:gd name="T61" fmla="*/ T60 w 340"/>
                              <a:gd name="T62" fmla="+- 0 511 488"/>
                              <a:gd name="T63" fmla="*/ 511 h 88"/>
                              <a:gd name="T64" fmla="+- 0 1769 1615"/>
                              <a:gd name="T65" fmla="*/ T64 w 340"/>
                              <a:gd name="T66" fmla="+- 0 537 488"/>
                              <a:gd name="T67" fmla="*/ 537 h 88"/>
                              <a:gd name="T68" fmla="+- 0 1770 1615"/>
                              <a:gd name="T69" fmla="*/ T68 w 340"/>
                              <a:gd name="T70" fmla="+- 0 529 488"/>
                              <a:gd name="T71" fmla="*/ 529 h 88"/>
                              <a:gd name="T72" fmla="+- 0 1793 1615"/>
                              <a:gd name="T73" fmla="*/ T72 w 340"/>
                              <a:gd name="T74" fmla="+- 0 525 488"/>
                              <a:gd name="T75" fmla="*/ 525 h 88"/>
                              <a:gd name="T76" fmla="+- 0 1766 1615"/>
                              <a:gd name="T77" fmla="*/ T76 w 340"/>
                              <a:gd name="T78" fmla="+- 0 511 488"/>
                              <a:gd name="T79" fmla="*/ 511 h 88"/>
                              <a:gd name="T80" fmla="+- 0 1759 1615"/>
                              <a:gd name="T81" fmla="*/ T80 w 340"/>
                              <a:gd name="T82" fmla="+- 0 555 488"/>
                              <a:gd name="T83" fmla="*/ 555 h 88"/>
                              <a:gd name="T84" fmla="+- 0 1784 1615"/>
                              <a:gd name="T85" fmla="*/ T84 w 340"/>
                              <a:gd name="T86" fmla="+- 0 573 488"/>
                              <a:gd name="T87" fmla="*/ 573 h 88"/>
                              <a:gd name="T88" fmla="+- 0 1803 1615"/>
                              <a:gd name="T89" fmla="*/ T88 w 340"/>
                              <a:gd name="T90" fmla="+- 0 568 488"/>
                              <a:gd name="T91" fmla="*/ 568 h 88"/>
                              <a:gd name="T92" fmla="+- 0 1789 1615"/>
                              <a:gd name="T93" fmla="*/ T92 w 340"/>
                              <a:gd name="T94" fmla="+- 0 567 488"/>
                              <a:gd name="T95" fmla="*/ 567 h 88"/>
                              <a:gd name="T96" fmla="+- 0 1769 1615"/>
                              <a:gd name="T97" fmla="*/ T96 w 340"/>
                              <a:gd name="T98" fmla="+- 0 542 488"/>
                              <a:gd name="T99" fmla="*/ 542 h 88"/>
                              <a:gd name="T100" fmla="+- 0 1806 1615"/>
                              <a:gd name="T101" fmla="*/ T100 w 340"/>
                              <a:gd name="T102" fmla="+- 0 525 488"/>
                              <a:gd name="T103" fmla="*/ 525 h 88"/>
                              <a:gd name="T104" fmla="+- 0 1865 1615"/>
                              <a:gd name="T105" fmla="*/ T104 w 340"/>
                              <a:gd name="T106" fmla="+- 0 568 488"/>
                              <a:gd name="T107" fmla="*/ 568 h 88"/>
                              <a:gd name="T108" fmla="+- 0 1851 1615"/>
                              <a:gd name="T109" fmla="*/ T108 w 340"/>
                              <a:gd name="T110" fmla="+- 0 512 488"/>
                              <a:gd name="T111" fmla="*/ 512 h 88"/>
                              <a:gd name="T112" fmla="+- 0 1829 1615"/>
                              <a:gd name="T113" fmla="*/ T112 w 340"/>
                              <a:gd name="T114" fmla="+- 0 513 488"/>
                              <a:gd name="T115" fmla="*/ 513 h 88"/>
                              <a:gd name="T116" fmla="+- 0 1817 1615"/>
                              <a:gd name="T117" fmla="*/ T116 w 340"/>
                              <a:gd name="T118" fmla="+- 0 516 488"/>
                              <a:gd name="T119" fmla="*/ 516 h 88"/>
                              <a:gd name="T120" fmla="+- 0 1817 1615"/>
                              <a:gd name="T121" fmla="*/ T120 w 340"/>
                              <a:gd name="T122" fmla="+- 0 569 488"/>
                              <a:gd name="T123" fmla="*/ 569 h 88"/>
                              <a:gd name="T124" fmla="+- 0 1838 1615"/>
                              <a:gd name="T125" fmla="*/ T124 w 340"/>
                              <a:gd name="T126" fmla="+- 0 572 488"/>
                              <a:gd name="T127" fmla="*/ 572 h 88"/>
                              <a:gd name="T128" fmla="+- 0 1830 1615"/>
                              <a:gd name="T129" fmla="*/ T128 w 340"/>
                              <a:gd name="T130" fmla="+- 0 521 488"/>
                              <a:gd name="T131" fmla="*/ 521 h 88"/>
                              <a:gd name="T132" fmla="+- 0 1854 1615"/>
                              <a:gd name="T133" fmla="*/ T132 w 340"/>
                              <a:gd name="T134" fmla="+- 0 530 488"/>
                              <a:gd name="T135" fmla="*/ 530 h 88"/>
                              <a:gd name="T136" fmla="+- 0 1846 1615"/>
                              <a:gd name="T137" fmla="*/ T136 w 340"/>
                              <a:gd name="T138" fmla="+- 0 572 488"/>
                              <a:gd name="T139" fmla="*/ 572 h 88"/>
                              <a:gd name="T140" fmla="+- 0 1908 1615"/>
                              <a:gd name="T141" fmla="*/ T140 w 340"/>
                              <a:gd name="T142" fmla="+- 0 565 488"/>
                              <a:gd name="T143" fmla="*/ 565 h 88"/>
                              <a:gd name="T144" fmla="+- 0 1893 1615"/>
                              <a:gd name="T145" fmla="*/ T144 w 340"/>
                              <a:gd name="T146" fmla="+- 0 558 488"/>
                              <a:gd name="T147" fmla="*/ 558 h 88"/>
                              <a:gd name="T148" fmla="+- 0 1906 1615"/>
                              <a:gd name="T149" fmla="*/ T148 w 340"/>
                              <a:gd name="T150" fmla="+- 0 513 488"/>
                              <a:gd name="T151" fmla="*/ 513 h 88"/>
                              <a:gd name="T152" fmla="+- 0 1889 1615"/>
                              <a:gd name="T153" fmla="*/ T152 w 340"/>
                              <a:gd name="T154" fmla="+- 0 500 488"/>
                              <a:gd name="T155" fmla="*/ 500 h 88"/>
                              <a:gd name="T156" fmla="+- 0 1874 1615"/>
                              <a:gd name="T157" fmla="*/ T156 w 340"/>
                              <a:gd name="T158" fmla="+- 0 514 488"/>
                              <a:gd name="T159" fmla="*/ 514 h 88"/>
                              <a:gd name="T160" fmla="+- 0 1882 1615"/>
                              <a:gd name="T161" fmla="*/ T160 w 340"/>
                              <a:gd name="T162" fmla="+- 0 575 488"/>
                              <a:gd name="T163" fmla="*/ 575 h 88"/>
                              <a:gd name="T164" fmla="+- 0 1908 1615"/>
                              <a:gd name="T165" fmla="*/ T164 w 340"/>
                              <a:gd name="T166" fmla="+- 0 565 488"/>
                              <a:gd name="T167" fmla="*/ 565 h 88"/>
                              <a:gd name="T168" fmla="+- 0 1940 1615"/>
                              <a:gd name="T169" fmla="*/ T168 w 340"/>
                              <a:gd name="T170" fmla="+- 0 539 488"/>
                              <a:gd name="T171" fmla="*/ 539 h 88"/>
                              <a:gd name="T172" fmla="+- 0 1922 1615"/>
                              <a:gd name="T173" fmla="*/ T172 w 340"/>
                              <a:gd name="T174" fmla="+- 0 517 488"/>
                              <a:gd name="T175" fmla="*/ 517 h 88"/>
                              <a:gd name="T176" fmla="+- 0 1947 1615"/>
                              <a:gd name="T177" fmla="*/ T176 w 340"/>
                              <a:gd name="T178" fmla="+- 0 517 488"/>
                              <a:gd name="T179" fmla="*/ 517 h 88"/>
                              <a:gd name="T180" fmla="+- 0 1950 1615"/>
                              <a:gd name="T181" fmla="*/ T180 w 340"/>
                              <a:gd name="T182" fmla="+- 0 514 488"/>
                              <a:gd name="T183" fmla="*/ 514 h 88"/>
                              <a:gd name="T184" fmla="+- 0 1918 1615"/>
                              <a:gd name="T185" fmla="*/ T184 w 340"/>
                              <a:gd name="T186" fmla="+- 0 518 488"/>
                              <a:gd name="T187" fmla="*/ 518 h 88"/>
                              <a:gd name="T188" fmla="+- 0 1930 1615"/>
                              <a:gd name="T189" fmla="*/ T188 w 340"/>
                              <a:gd name="T190" fmla="+- 0 543 488"/>
                              <a:gd name="T191" fmla="*/ 543 h 88"/>
                              <a:gd name="T192" fmla="+- 0 1942 1615"/>
                              <a:gd name="T193" fmla="*/ T192 w 340"/>
                              <a:gd name="T194" fmla="+- 0 564 488"/>
                              <a:gd name="T195" fmla="*/ 564 h 88"/>
                              <a:gd name="T196" fmla="+- 0 1917 1615"/>
                              <a:gd name="T197" fmla="*/ T196 w 340"/>
                              <a:gd name="T198" fmla="+- 0 566 488"/>
                              <a:gd name="T199" fmla="*/ 566 h 88"/>
                              <a:gd name="T200" fmla="+- 0 1914 1615"/>
                              <a:gd name="T201" fmla="*/ T200 w 340"/>
                              <a:gd name="T202" fmla="+- 0 570 488"/>
                              <a:gd name="T203" fmla="*/ 570 h 88"/>
                              <a:gd name="T204" fmla="+- 0 1950 1615"/>
                              <a:gd name="T205" fmla="*/ T204 w 340"/>
                              <a:gd name="T206" fmla="+- 0 567 488"/>
                              <a:gd name="T207" fmla="*/ 567 h 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340" h="88">
                                <a:moveTo>
                                  <a:pt x="68" y="62"/>
                                </a:moveTo>
                                <a:lnTo>
                                  <a:pt x="64" y="62"/>
                                </a:lnTo>
                                <a:lnTo>
                                  <a:pt x="60" y="77"/>
                                </a:lnTo>
                                <a:lnTo>
                                  <a:pt x="23" y="78"/>
                                </a:lnTo>
                                <a:lnTo>
                                  <a:pt x="23" y="44"/>
                                </a:lnTo>
                                <a:lnTo>
                                  <a:pt x="45" y="44"/>
                                </a:lnTo>
                                <a:lnTo>
                                  <a:pt x="47" y="54"/>
                                </a:lnTo>
                                <a:lnTo>
                                  <a:pt x="51" y="54"/>
                                </a:lnTo>
                                <a:lnTo>
                                  <a:pt x="51" y="28"/>
                                </a:lnTo>
                                <a:lnTo>
                                  <a:pt x="47" y="28"/>
                                </a:lnTo>
                                <a:lnTo>
                                  <a:pt x="45" y="38"/>
                                </a:lnTo>
                                <a:lnTo>
                                  <a:pt x="23" y="38"/>
                                </a:lnTo>
                                <a:lnTo>
                                  <a:pt x="23" y="6"/>
                                </a:lnTo>
                                <a:lnTo>
                                  <a:pt x="34" y="6"/>
                                </a:lnTo>
                                <a:lnTo>
                                  <a:pt x="47" y="5"/>
                                </a:lnTo>
                                <a:lnTo>
                                  <a:pt x="57" y="7"/>
                                </a:lnTo>
                                <a:lnTo>
                                  <a:pt x="59" y="20"/>
                                </a:lnTo>
                                <a:lnTo>
                                  <a:pt x="63" y="20"/>
                                </a:lnTo>
                                <a:lnTo>
                                  <a:pt x="63" y="0"/>
                                </a:lnTo>
                                <a:lnTo>
                                  <a:pt x="0" y="0"/>
                                </a:lnTo>
                                <a:lnTo>
                                  <a:pt x="0" y="4"/>
                                </a:lnTo>
                                <a:lnTo>
                                  <a:pt x="11" y="5"/>
                                </a:lnTo>
                                <a:lnTo>
                                  <a:pt x="11" y="79"/>
                                </a:lnTo>
                                <a:lnTo>
                                  <a:pt x="0" y="81"/>
                                </a:lnTo>
                                <a:lnTo>
                                  <a:pt x="0" y="84"/>
                                </a:lnTo>
                                <a:lnTo>
                                  <a:pt x="67" y="84"/>
                                </a:lnTo>
                                <a:lnTo>
                                  <a:pt x="68" y="62"/>
                                </a:lnTo>
                                <a:close/>
                                <a:moveTo>
                                  <a:pt x="138" y="25"/>
                                </a:moveTo>
                                <a:lnTo>
                                  <a:pt x="116" y="25"/>
                                </a:lnTo>
                                <a:lnTo>
                                  <a:pt x="116" y="28"/>
                                </a:lnTo>
                                <a:lnTo>
                                  <a:pt x="125" y="29"/>
                                </a:lnTo>
                                <a:lnTo>
                                  <a:pt x="109" y="70"/>
                                </a:lnTo>
                                <a:lnTo>
                                  <a:pt x="92" y="29"/>
                                </a:lnTo>
                                <a:lnTo>
                                  <a:pt x="101" y="28"/>
                                </a:lnTo>
                                <a:lnTo>
                                  <a:pt x="101" y="25"/>
                                </a:lnTo>
                                <a:lnTo>
                                  <a:pt x="74" y="25"/>
                                </a:lnTo>
                                <a:lnTo>
                                  <a:pt x="73" y="29"/>
                                </a:lnTo>
                                <a:lnTo>
                                  <a:pt x="77" y="28"/>
                                </a:lnTo>
                                <a:lnTo>
                                  <a:pt x="80" y="29"/>
                                </a:lnTo>
                                <a:lnTo>
                                  <a:pt x="104" y="85"/>
                                </a:lnTo>
                                <a:lnTo>
                                  <a:pt x="109" y="85"/>
                                </a:lnTo>
                                <a:lnTo>
                                  <a:pt x="132" y="29"/>
                                </a:lnTo>
                                <a:lnTo>
                                  <a:pt x="138" y="28"/>
                                </a:lnTo>
                                <a:lnTo>
                                  <a:pt x="138" y="25"/>
                                </a:lnTo>
                                <a:close/>
                                <a:moveTo>
                                  <a:pt x="191" y="37"/>
                                </a:moveTo>
                                <a:lnTo>
                                  <a:pt x="191" y="35"/>
                                </a:lnTo>
                                <a:lnTo>
                                  <a:pt x="188" y="30"/>
                                </a:lnTo>
                                <a:lnTo>
                                  <a:pt x="185" y="23"/>
                                </a:lnTo>
                                <a:lnTo>
                                  <a:pt x="179" y="23"/>
                                </a:lnTo>
                                <a:lnTo>
                                  <a:pt x="179" y="49"/>
                                </a:lnTo>
                                <a:lnTo>
                                  <a:pt x="154" y="49"/>
                                </a:lnTo>
                                <a:lnTo>
                                  <a:pt x="154" y="46"/>
                                </a:lnTo>
                                <a:lnTo>
                                  <a:pt x="155" y="43"/>
                                </a:lnTo>
                                <a:lnTo>
                                  <a:pt x="155" y="41"/>
                                </a:lnTo>
                                <a:lnTo>
                                  <a:pt x="161" y="31"/>
                                </a:lnTo>
                                <a:lnTo>
                                  <a:pt x="170" y="30"/>
                                </a:lnTo>
                                <a:lnTo>
                                  <a:pt x="178" y="37"/>
                                </a:lnTo>
                                <a:lnTo>
                                  <a:pt x="179" y="49"/>
                                </a:lnTo>
                                <a:lnTo>
                                  <a:pt x="179" y="23"/>
                                </a:lnTo>
                                <a:lnTo>
                                  <a:pt x="151" y="23"/>
                                </a:lnTo>
                                <a:lnTo>
                                  <a:pt x="143" y="35"/>
                                </a:lnTo>
                                <a:lnTo>
                                  <a:pt x="143" y="54"/>
                                </a:lnTo>
                                <a:lnTo>
                                  <a:pt x="144" y="67"/>
                                </a:lnTo>
                                <a:lnTo>
                                  <a:pt x="149" y="77"/>
                                </a:lnTo>
                                <a:lnTo>
                                  <a:pt x="157" y="83"/>
                                </a:lnTo>
                                <a:lnTo>
                                  <a:pt x="169" y="85"/>
                                </a:lnTo>
                                <a:lnTo>
                                  <a:pt x="176" y="85"/>
                                </a:lnTo>
                                <a:lnTo>
                                  <a:pt x="183" y="83"/>
                                </a:lnTo>
                                <a:lnTo>
                                  <a:pt x="188" y="80"/>
                                </a:lnTo>
                                <a:lnTo>
                                  <a:pt x="188" y="79"/>
                                </a:lnTo>
                                <a:lnTo>
                                  <a:pt x="188" y="77"/>
                                </a:lnTo>
                                <a:lnTo>
                                  <a:pt x="174" y="79"/>
                                </a:lnTo>
                                <a:lnTo>
                                  <a:pt x="162" y="76"/>
                                </a:lnTo>
                                <a:lnTo>
                                  <a:pt x="155" y="68"/>
                                </a:lnTo>
                                <a:lnTo>
                                  <a:pt x="154" y="54"/>
                                </a:lnTo>
                                <a:lnTo>
                                  <a:pt x="190" y="54"/>
                                </a:lnTo>
                                <a:lnTo>
                                  <a:pt x="190" y="49"/>
                                </a:lnTo>
                                <a:lnTo>
                                  <a:pt x="191" y="37"/>
                                </a:lnTo>
                                <a:close/>
                                <a:moveTo>
                                  <a:pt x="258" y="79"/>
                                </a:moveTo>
                                <a:lnTo>
                                  <a:pt x="252" y="81"/>
                                </a:lnTo>
                                <a:lnTo>
                                  <a:pt x="250" y="80"/>
                                </a:lnTo>
                                <a:lnTo>
                                  <a:pt x="250" y="41"/>
                                </a:lnTo>
                                <a:lnTo>
                                  <a:pt x="246" y="29"/>
                                </a:lnTo>
                                <a:lnTo>
                                  <a:pt x="236" y="24"/>
                                </a:lnTo>
                                <a:lnTo>
                                  <a:pt x="225" y="25"/>
                                </a:lnTo>
                                <a:lnTo>
                                  <a:pt x="215" y="30"/>
                                </a:lnTo>
                                <a:lnTo>
                                  <a:pt x="214" y="25"/>
                                </a:lnTo>
                                <a:lnTo>
                                  <a:pt x="197" y="25"/>
                                </a:lnTo>
                                <a:lnTo>
                                  <a:pt x="196" y="30"/>
                                </a:lnTo>
                                <a:lnTo>
                                  <a:pt x="202" y="28"/>
                                </a:lnTo>
                                <a:lnTo>
                                  <a:pt x="204" y="29"/>
                                </a:lnTo>
                                <a:lnTo>
                                  <a:pt x="204" y="80"/>
                                </a:lnTo>
                                <a:lnTo>
                                  <a:pt x="202" y="81"/>
                                </a:lnTo>
                                <a:lnTo>
                                  <a:pt x="196" y="79"/>
                                </a:lnTo>
                                <a:lnTo>
                                  <a:pt x="197" y="84"/>
                                </a:lnTo>
                                <a:lnTo>
                                  <a:pt x="223" y="84"/>
                                </a:lnTo>
                                <a:lnTo>
                                  <a:pt x="223" y="81"/>
                                </a:lnTo>
                                <a:lnTo>
                                  <a:pt x="215" y="80"/>
                                </a:lnTo>
                                <a:lnTo>
                                  <a:pt x="215" y="33"/>
                                </a:lnTo>
                                <a:lnTo>
                                  <a:pt x="224" y="30"/>
                                </a:lnTo>
                                <a:lnTo>
                                  <a:pt x="240" y="29"/>
                                </a:lnTo>
                                <a:lnTo>
                                  <a:pt x="239" y="42"/>
                                </a:lnTo>
                                <a:lnTo>
                                  <a:pt x="239" y="80"/>
                                </a:lnTo>
                                <a:lnTo>
                                  <a:pt x="231" y="81"/>
                                </a:lnTo>
                                <a:lnTo>
                                  <a:pt x="231" y="84"/>
                                </a:lnTo>
                                <a:lnTo>
                                  <a:pt x="257" y="84"/>
                                </a:lnTo>
                                <a:lnTo>
                                  <a:pt x="258" y="79"/>
                                </a:lnTo>
                                <a:close/>
                                <a:moveTo>
                                  <a:pt x="293" y="77"/>
                                </a:moveTo>
                                <a:lnTo>
                                  <a:pt x="286" y="80"/>
                                </a:lnTo>
                                <a:lnTo>
                                  <a:pt x="277" y="79"/>
                                </a:lnTo>
                                <a:lnTo>
                                  <a:pt x="278" y="70"/>
                                </a:lnTo>
                                <a:lnTo>
                                  <a:pt x="278" y="31"/>
                                </a:lnTo>
                                <a:lnTo>
                                  <a:pt x="291" y="31"/>
                                </a:lnTo>
                                <a:lnTo>
                                  <a:pt x="291" y="25"/>
                                </a:lnTo>
                                <a:lnTo>
                                  <a:pt x="278" y="25"/>
                                </a:lnTo>
                                <a:lnTo>
                                  <a:pt x="278" y="12"/>
                                </a:lnTo>
                                <a:lnTo>
                                  <a:pt x="274" y="12"/>
                                </a:lnTo>
                                <a:lnTo>
                                  <a:pt x="267" y="25"/>
                                </a:lnTo>
                                <a:lnTo>
                                  <a:pt x="265" y="27"/>
                                </a:lnTo>
                                <a:lnTo>
                                  <a:pt x="259" y="26"/>
                                </a:lnTo>
                                <a:lnTo>
                                  <a:pt x="260" y="31"/>
                                </a:lnTo>
                                <a:lnTo>
                                  <a:pt x="267" y="31"/>
                                </a:lnTo>
                                <a:lnTo>
                                  <a:pt x="267" y="87"/>
                                </a:lnTo>
                                <a:lnTo>
                                  <a:pt x="284" y="87"/>
                                </a:lnTo>
                                <a:lnTo>
                                  <a:pt x="293" y="82"/>
                                </a:lnTo>
                                <a:lnTo>
                                  <a:pt x="293" y="77"/>
                                </a:lnTo>
                                <a:close/>
                                <a:moveTo>
                                  <a:pt x="339" y="68"/>
                                </a:moveTo>
                                <a:lnTo>
                                  <a:pt x="335" y="56"/>
                                </a:lnTo>
                                <a:lnTo>
                                  <a:pt x="325" y="51"/>
                                </a:lnTo>
                                <a:lnTo>
                                  <a:pt x="314" y="46"/>
                                </a:lnTo>
                                <a:lnTo>
                                  <a:pt x="309" y="38"/>
                                </a:lnTo>
                                <a:lnTo>
                                  <a:pt x="307" y="29"/>
                                </a:lnTo>
                                <a:lnTo>
                                  <a:pt x="317" y="27"/>
                                </a:lnTo>
                                <a:lnTo>
                                  <a:pt x="325" y="29"/>
                                </a:lnTo>
                                <a:lnTo>
                                  <a:pt x="332" y="29"/>
                                </a:lnTo>
                                <a:lnTo>
                                  <a:pt x="328" y="39"/>
                                </a:lnTo>
                                <a:lnTo>
                                  <a:pt x="335" y="38"/>
                                </a:lnTo>
                                <a:lnTo>
                                  <a:pt x="335" y="26"/>
                                </a:lnTo>
                                <a:lnTo>
                                  <a:pt x="323" y="24"/>
                                </a:lnTo>
                                <a:lnTo>
                                  <a:pt x="311" y="25"/>
                                </a:lnTo>
                                <a:lnTo>
                                  <a:pt x="303" y="30"/>
                                </a:lnTo>
                                <a:lnTo>
                                  <a:pt x="299" y="40"/>
                                </a:lnTo>
                                <a:lnTo>
                                  <a:pt x="299" y="57"/>
                                </a:lnTo>
                                <a:lnTo>
                                  <a:pt x="315" y="55"/>
                                </a:lnTo>
                                <a:lnTo>
                                  <a:pt x="325" y="61"/>
                                </a:lnTo>
                                <a:lnTo>
                                  <a:pt x="330" y="68"/>
                                </a:lnTo>
                                <a:lnTo>
                                  <a:pt x="327" y="76"/>
                                </a:lnTo>
                                <a:lnTo>
                                  <a:pt x="320" y="80"/>
                                </a:lnTo>
                                <a:lnTo>
                                  <a:pt x="310" y="79"/>
                                </a:lnTo>
                                <a:lnTo>
                                  <a:pt x="302" y="78"/>
                                </a:lnTo>
                                <a:lnTo>
                                  <a:pt x="306" y="68"/>
                                </a:lnTo>
                                <a:lnTo>
                                  <a:pt x="299" y="68"/>
                                </a:lnTo>
                                <a:lnTo>
                                  <a:pt x="299" y="82"/>
                                </a:lnTo>
                                <a:lnTo>
                                  <a:pt x="312" y="85"/>
                                </a:lnTo>
                                <a:lnTo>
                                  <a:pt x="325" y="84"/>
                                </a:lnTo>
                                <a:lnTo>
                                  <a:pt x="335" y="79"/>
                                </a:lnTo>
                                <a:lnTo>
                                  <a:pt x="339"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974663F" id="Группа 93" o:spid="_x0000_s1026" style="width:221.55pt;height:162.3pt;mso-position-horizontal-relative:char;mso-position-vertical-relative:line" coordorigin="1130,163" coordsize="4431,3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">
                <v:line id="Line 38" o:spid="_x0000_s1027" style="position:absolute;visibility:visible;mso-wrap-style:square" from="2522,168" to="4710,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" strokeweight=".16792mm">
                  <v:stroke dashstyle="3 1"/>
                </v:line>
                <v:shape id="docshape34" o:spid="_x0000_s1028" style="position:absolute;left:4756;top:167;width:47;height:44;visibility:visible;mso-wrap-style:square;v-text-anchor:top" coordsize="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" path="m,l47,r,43e" filled="f" strokeweight=".16792mm">
                  <v:path arrowok="t" o:connecttype="custom" o:connectlocs="0,168;47,168;47,211" o:connectangles="0,0,0"/>
                </v:shape>
                <v:line id="Line 40" o:spid="_x0000_s1029" style="position:absolute;visibility:visible;mso-wrap-style:square" from="4803,255" to="4803,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" strokeweight=".16792mm"/>
                <v:line id="Line 41" o:spid="_x0000_s1030" style="position:absolute;visibility:visible;mso-wrap-style:square" from="4803,387" to="4803,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" strokeweight=".16792mm"/>
                <v:line id="Line 42" o:spid="_x0000_s1031" style="position:absolute;visibility:visible;mso-wrap-style:square" from="4803,518" to="4803,6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" strokeweight=".16792mm"/>
                <v:line id="Line 43" o:spid="_x0000_s1032" style="position:absolute;visibility:visible;mso-wrap-style:square" from="4803,649" to="480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" strokeweight=".16792mm"/>
                <v:line id="Line 44" o:spid="_x0000_s1033" style="position:absolute;visibility:visible;mso-wrap-style:square" from="2429,474" to="2429,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" strokeweight=".16792mm"/>
                <v:line id="Line 45" o:spid="_x0000_s1034" style="position:absolute;visibility:visible;mso-wrap-style:square" from="2429,343" to="24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" strokeweight=".16792mm"/>
                <v:shape id="docshape35" o:spid="_x0000_s1035" style="position:absolute;left:2429;top:167;width:47;height:44;visibility:visible;mso-wrap-style:square;v-text-anchor:top" coordsize="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" path="m,44l,,47,e" filled="f" strokeweight=".16792mm">
                  <v:path arrowok="t" o:connecttype="custom" o:connectlocs="0,212;0,168;47,168" o:connectangles="0,0,0"/>
                </v:shape>
                <v:line id="Line 47" o:spid="_x0000_s1036" style="position:absolute;visibility:visible;mso-wrap-style:square" from="2429,737" to="2429,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eMwQAAANwAAAAPAAAAZHJzL2Rvd25yZXYueG1sRE9LasMw&#10;EN0Xegcxhe4aOS2E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H+Fl4zBAAAA3AAAAA8AAAAA&#10;AAAAAAAAAAAABwIAAGRycy9kb3ducmV2LnhtbFBLBQYAAAAAAwADALcAAAD1AgAAAAA=&#10;" strokeweight=".16792mm"/>
                <v:line id="Line 48" o:spid="_x0000_s1037" style="position:absolute;visibility:visible;mso-wrap-style:square" from="1500,1139" to="1596,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A/4wQAAANwAAAAPAAAAZHJzL2Rvd25yZXYueG1sRE9LasMw&#10;EN0Xegcxhe4aOaWE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PBsD/jBAAAA3AAAAA8AAAAA&#10;AAAAAAAAAAAABwIAAGRycy9kb3ducmV2LnhtbFBLBQYAAAAAAwADALcAAAD1AgAAAAA=&#10;" strokeweight=".16792mm"/>
                <v:line id="Line 49" o:spid="_x0000_s1038" style="position:absolute;visibility:visible;mso-wrap-style:square" from="1644,1139" to="1740,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KpjwQAAANwAAAAPAAAAZHJzL2Rvd25yZXYueG1sRE9LasMw&#10;EN0Xegcxhe4aOYWG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J8gqmPBAAAA3AAAAA8AAAAA&#10;AAAAAAAAAAAABwIAAGRycy9kb3ducmV2LnhtbFBLBQYAAAAAAwADALcAAAD1AgAAAAA=&#10;" strokeweight=".16792mm"/>
                <v:line id="Line 50" o:spid="_x0000_s1039" style="position:absolute;visibility:visible;mso-wrap-style:square" from="1404,1461" to="1404,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" strokeweight=".16792mm"/>
                <v:line id="Line 51" o:spid="_x0000_s1040" style="position:absolute;visibility:visible;mso-wrap-style:square" from="1404,1323" to="1404,1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" strokeweight=".16792mm"/>
                <v:shape id="docshape36" o:spid="_x0000_s1041" style="position:absolute;left:1404;top:1139;width:48;height:46;visibility:visible;mso-wrap-style:square;v-text-anchor:top" coordsize="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" path="m,46l,,48,e" filled="f" strokeweight=".16792mm">
                  <v:path arrowok="t" o:connecttype="custom" o:connectlocs="0,1185;0,1139;48,1139" o:connectangles="0,0,0"/>
                </v:shape>
                <v:line id="Line 53" o:spid="_x0000_s1042" style="position:absolute;visibility:visible;mso-wrap-style:square" from="2699,1369" to="269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" strokeweight=".16792mm"/>
                <v:line id="Line 54" o:spid="_x0000_s1043" style="position:absolute;visibility:visible;mso-wrap-style:square" from="2699,1507" to="269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" strokeweight=".16792mm"/>
                <v:line id="Line 55" o:spid="_x0000_s1044" style="position:absolute;visibility:visible;mso-wrap-style:square" from="4209,1369" to="420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" strokeweight=".16792mm"/>
                <v:line id="Line 56" o:spid="_x0000_s1045" style="position:absolute;visibility:visible;mso-wrap-style:square" from="4209,1507" to="420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" strokeweight=".16792mm"/>
                <v:line id="Line 57" o:spid="_x0000_s1046" style="position:absolute;visibility:visible;mso-wrap-style:square" from="4209,2335" to="4209,2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" strokeweight=".16792mm"/>
                <v:line id="Line 58" o:spid="_x0000_s1047" style="position:absolute;visibility:visible;mso-wrap-style:square" from="4209,2473" to="4209,2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" strokeweight=".16792mm"/>
                <v:shape id="docshape37" o:spid="_x0000_s1048" style="position:absolute;left:4161;top:2610;width:49;height:47;visibility:visible;mso-wrap-style:square;v-text-anchor:top" coordsize="4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" path="m48,r,46l,46e" filled="f" strokeweight=".16792mm">
                  <v:path arrowok="t" o:connecttype="custom" o:connectlocs="48,2611;48,2657;0,2657" o:connectangles="0,0,0"/>
                </v:shape>
                <v:line id="Line 60" o:spid="_x0000_s1049" style="position:absolute;visibility:visible;mso-wrap-style:square" from="4113,2657" to="4113,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" strokeweight=".16792mm"/>
                <v:line id="Line 61" o:spid="_x0000_s1050" style="position:absolute;visibility:visible;mso-wrap-style:square" from="3970,2657" to="3970,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" strokeweight=".16792mm"/>
                <v:line id="Line 62" o:spid="_x0000_s1051" style="position:absolute;visibility:visible;mso-wrap-style:square" from="3826,2657" to="3826,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" strokeweight=".16792mm"/>
                <v:line id="Line 63" o:spid="_x0000_s1052" style="position:absolute;visibility:visible;mso-wrap-style:square" from="2915,1599" to="2915,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" strokeweight=".16792mm"/>
                <v:line id="Line 64" o:spid="_x0000_s1053" style="position:absolute;visibility:visible;mso-wrap-style:square" from="2915,1461" to="2915,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" strokeweight=".16792mm"/>
                <v:shape id="docshape38" o:spid="_x0000_s1054" type="#_x0000_t75" style="position:absolute;left:1130;top:260;width:4431;height:3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">
                  <v:imagedata r:id="rId59" o:title=""/>
                </v:shape>
                <v:shape id="docshape39" o:spid="_x0000_s1055" style="position:absolute;left:1404;top:265;width:762;height:572;visibility:visible;mso-wrap-style:square;v-text-anchor:top" coordsize="762,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" path="m,l87,54r70,29l212,93r42,1l315,80,381,47,447,15,508,r42,1l605,12r70,28l762,94r,477l675,516,605,488,550,477r-42,-1l447,491r-66,32l315,556r-61,15l212,569,157,559,87,531,,476,,xe" filled="f" strokeweight=".16792mm">
                  <v:path arrowok="t" o:connecttype="custom" o:connectlocs="0,266;87,320;157,349;212,359;254,360;315,346;381,313;447,281;508,266;550,267;605,278;675,306;762,360;762,837;675,782;605,754;550,743;508,742;447,757;381,789;315,822;254,837;212,835;157,825;87,797;0,742;0,266" o:connectangles="0,0,0,0,0,0,0,0,0,0,0,0,0,0,0,0,0,0,0,0,0,0,0,0,0,0,0"/>
                </v:shape>
                <v:shape id="docshape40" o:spid="_x0000_s1056" style="position:absolute;left:1614;top:487;width:340;height:88;visibility:visible;mso-wrap-style:square;v-text-anchor:top" coordsize="34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" path="m68,62r-4,l60,77,23,78r,-34l45,44r2,10l51,54r,-26l47,28,45,38r-22,l23,6r11,l47,5,57,7r2,13l63,20,63,,,,,4,11,5r,74l,81r,3l67,84,68,62xm138,25r-22,l116,28r9,1l109,70,92,29r9,-1l101,25r-27,l73,29r4,-1l80,29r24,56l109,85,132,29r6,-1l138,25xm191,37r,-2l188,30r-3,-7l179,23r,26l154,49r,-3l155,43r,-2l161,31r9,-1l178,37r1,12l179,23r-28,l143,35r,19l144,67r5,10l157,83r12,2l176,85r7,-2l188,80r,-1l188,77r-14,2l162,76r-7,-8l154,54r36,l190,49r1,-12xm258,79r-6,2l250,80r,-39l246,29,236,24r-11,1l215,30r-1,-5l197,25r-1,5l202,28r2,1l204,80r-2,1l196,79r1,5l223,84r,-3l215,80r,-47l224,30r16,-1l239,42r,38l231,81r,3l257,84r1,-5xm293,77r-7,3l277,79r1,-9l278,31r13,l291,25r-13,l278,12r-4,l267,25r-2,2l259,26r1,5l267,31r,56l284,87r9,-5l293,77xm339,68l335,56,325,51,314,46r-5,-8l307,29r10,-2l325,29r7,l328,39r7,-1l335,26,323,24r-12,1l303,30r-4,10l299,57r16,-2l325,61r5,7l327,76r-7,4l310,79r-8,-1l306,68r-7,l299,82r13,3l325,84r10,-5l339,68xe" fillcolor="black" stroked="f">
                  <v:path arrowok="t" o:connecttype="custom" o:connectlocs="60,565;45,532;51,516;23,526;47,493;63,508;0,492;0,569;68,550;116,516;92,517;74,513;80,517;132,517;191,525;185,511;154,537;155,529;178,525;151,511;144,555;169,573;188,568;174,567;154,542;191,525;250,568;236,512;214,513;202,516;202,569;223,572;215,521;239,530;231,572;293,565;278,558;291,513;274,500;259,514;267,575;293,565;325,539;307,517;332,517;335,514;303,518;315,543;327,564;302,566;299,570;335,567" o:connectangles="0,0,0,0,0,0,0,0,0,0,0,0,0,0,0,0,0,0,0,0,0,0,0,0,0,0,0,0,0,0,0,0,0,0,0,0,0,0,0,0,0,0,0,0,0,0,0,0,0,0,0,0"/>
                </v:shape>
                <w10:anchorlock/>
              </v:group>
            </w:pict>
          </mc:Fallback>
        </mc:AlternateContent>
      </w:r>
    </w:p>
    <w:p w:rsidR="00922B26" w:rsidRPr="00922B26" w:rsidRDefault="00922B26" w:rsidP="00922B26">
      <w:pPr>
        <w:pStyle w:val="af"/>
        <w:rPr>
          <w:sz w:val="28"/>
          <w:szCs w:val="28"/>
          <w:lang w:val="ru-RU"/>
        </w:rPr>
      </w:pPr>
      <w:bookmarkStart w:id="79" w:name="_Ref91671245"/>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w:t>
      </w:r>
      <w:r w:rsidR="00AF6891">
        <w:rPr>
          <w:lang w:val="ru-RU"/>
        </w:rPr>
        <w:fldChar w:fldCharType="end"/>
      </w:r>
      <w:bookmarkEnd w:id="79"/>
      <w:r>
        <w:rPr>
          <w:lang w:val="ru-RU"/>
        </w:rPr>
        <w:t xml:space="preserve"> </w:t>
      </w:r>
      <w:r w:rsidRPr="00922B26">
        <w:rPr>
          <w:lang w:val="ru-RU"/>
        </w:rPr>
        <w:t>Блок-схема системы. Основные модули системы, включая Предварительная обработка событий (см. раздел III-A), картирование (см. раздел IV) и отслеживание (см. раздел V) отмечены пунктирными прямоугольниками. Единственным входным сигналом для системы являются необработанные стереоизображения с калиброванных камер, а выходной сигнал состоит из поз камер и облака точек трехмерных краев сцены.</w:t>
      </w:r>
    </w:p>
    <w:p w:rsidR="00922B26" w:rsidRPr="00922B26" w:rsidRDefault="00922B26" w:rsidP="00922B26">
      <w:pPr>
        <w:spacing w:after="160" w:line="259" w:lineRule="auto"/>
        <w:rPr>
          <w:sz w:val="28"/>
          <w:szCs w:val="28"/>
          <w:lang w:val="ru-RU"/>
        </w:rPr>
      </w:pPr>
      <w:r w:rsidRPr="00922B26">
        <w:rPr>
          <w:sz w:val="28"/>
          <w:szCs w:val="28"/>
          <w:lang w:val="ru-RU"/>
        </w:rPr>
        <w:t>Предлагаемая стереосистема VO принимает на вход только необработанные события от калиброванных камер и одновременно определяет позу стереокамеры и реконструирует окружение с помощью полуплотных карт глубины. Обзор системы приведен на рис.</w:t>
      </w:r>
      <w:r>
        <w:rPr>
          <w:sz w:val="28"/>
          <w:szCs w:val="28"/>
          <w:lang w:val="ru-RU"/>
        </w:rPr>
        <w:t xml:space="preserve"> </w:t>
      </w:r>
      <w:r>
        <w:rPr>
          <w:sz w:val="28"/>
          <w:szCs w:val="28"/>
          <w:lang w:val="ru-RU"/>
        </w:rPr>
        <w:fldChar w:fldCharType="begin"/>
      </w:r>
      <w:r>
        <w:rPr>
          <w:sz w:val="28"/>
          <w:szCs w:val="28"/>
          <w:lang w:val="ru-RU"/>
        </w:rPr>
        <w:instrText xml:space="preserve"> REF _Ref9167122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 xml:space="preserve">, где основные модули выделены пунктирными линиями. Аналогично классическим SLAM </w:t>
      </w:r>
      <w:r w:rsidRPr="00922B26">
        <w:rPr>
          <w:sz w:val="28"/>
          <w:szCs w:val="28"/>
          <w:lang w:val="ru-RU"/>
        </w:rPr>
        <w:lastRenderedPageBreak/>
        <w:t>конвейерам [20], ядро системы () состоит из двух чередующихся модулей: локализация (отображение) и картирование. Кроме того, существует третий ключевой модуль: предварительная обработка событий.</w:t>
      </w:r>
    </w:p>
    <w:p w:rsidR="00922B26" w:rsidRPr="00922B26" w:rsidRDefault="00922B26" w:rsidP="00922B26">
      <w:pPr>
        <w:spacing w:after="160" w:line="259" w:lineRule="auto"/>
        <w:rPr>
          <w:sz w:val="28"/>
          <w:szCs w:val="28"/>
          <w:lang w:val="ru-RU"/>
        </w:rPr>
      </w:pPr>
      <w:r w:rsidRPr="00922B26">
        <w:rPr>
          <w:sz w:val="28"/>
          <w:szCs w:val="28"/>
          <w:lang w:val="ru-RU"/>
        </w:rPr>
        <w:t>Модуль обработки событий генерирует представление событий, называемое картами временных поверхностей (или просто "временными поверхностями"), которые используются другими модулями. Теоретически, эти карты времени обновляются асинхронно, с каждым входящим событием (наносекундное время обновления). Однако, учитывая, что одно событие не приносит много информации для обновления состояния системы VO, временные поверхности стерео обновляются с более практичной скоростью: например, при наступлении определенного количества событий или с фиксированной частотой (например, 100 Гц в нашей реализации).</w:t>
      </w:r>
    </w:p>
    <w:p w:rsidR="00922B26" w:rsidRPr="00922B26" w:rsidRDefault="00922B26" w:rsidP="00922B26">
      <w:pPr>
        <w:spacing w:after="160" w:line="259" w:lineRule="auto"/>
        <w:rPr>
          <w:sz w:val="28"/>
          <w:szCs w:val="28"/>
          <w:lang w:val="ru-RU"/>
        </w:rPr>
      </w:pPr>
      <w:r w:rsidRPr="00922B26">
        <w:rPr>
          <w:sz w:val="28"/>
          <w:szCs w:val="28"/>
          <w:lang w:val="ru-RU"/>
        </w:rPr>
        <w:t>Краткая история временных поверхностей хранится в базе данных (см. правую верхнюю часть рис. 2) для доступа других модулей. Во-вторых, после фазы инициализации модуль отслеживания непрерывно оценивает положение левой камеры относительно локальной карты. Полученные оценки позы хранятся в базе данных преобразований координат (например, TF в ROS [44]), которая способна вернуть позу в любой момент времени путем интерполяции в SE(3). Наконец, модуль сопоставления берет события, временные поверхности и оценки позы и обновляет локальную карту (представленную в виде вероятностной полуплотной карты глубины), которая используется модулем отслеживания. Локальные карты хранятся в базе данных глобального облака точек для визуализации.</w:t>
      </w:r>
    </w:p>
    <w:p w:rsidR="00922B26" w:rsidRPr="00922B26" w:rsidRDefault="00922B26" w:rsidP="00922B26">
      <w:pPr>
        <w:spacing w:after="160" w:line="259" w:lineRule="auto"/>
        <w:rPr>
          <w:sz w:val="28"/>
          <w:szCs w:val="28"/>
          <w:lang w:val="ru-RU"/>
        </w:rPr>
      </w:pPr>
      <w:r w:rsidRPr="00922B26">
        <w:rPr>
          <w:sz w:val="28"/>
          <w:szCs w:val="28"/>
          <w:lang w:val="ru-RU"/>
        </w:rPr>
        <w:t xml:space="preserve">Инициализация: для начальной загрузки системы применен </w:t>
      </w:r>
      <w:r w:rsidRPr="00922B26">
        <w:rPr>
          <w:sz w:val="28"/>
          <w:szCs w:val="28"/>
          <w:lang w:val="ru-RU"/>
        </w:rPr>
        <w:t>стереометод</w:t>
      </w:r>
      <w:r w:rsidRPr="00922B26">
        <w:rPr>
          <w:sz w:val="28"/>
          <w:szCs w:val="28"/>
          <w:lang w:val="ru-RU"/>
        </w:rPr>
        <w:t xml:space="preserve"> (модифицированный метод SGM [45], о котором говорится в разделе VI-C), который обеспечивает грубую начальную карту. Это позволяет модулю отслеживания начать работу, в то время как модуль отображения также запущен и создает лучшую полуплотную обратную карту глубины (более точную и плотную).</w:t>
      </w:r>
    </w:p>
    <w:p w:rsidR="00922B26" w:rsidRPr="00922B26" w:rsidRDefault="00922B26" w:rsidP="00922B26">
      <w:pPr>
        <w:pStyle w:val="2"/>
      </w:pPr>
      <w:r w:rsidRPr="00922B26">
        <w:t>Представление событий</w:t>
      </w:r>
    </w:p>
    <w:p w:rsidR="00922B26" w:rsidRDefault="00922B26" w:rsidP="00922B26">
      <w:pPr>
        <w:keepNext/>
        <w:spacing w:after="160" w:line="259" w:lineRule="auto"/>
      </w:pPr>
      <w:r w:rsidRPr="00922B26">
        <w:rPr>
          <w:sz w:val="28"/>
          <w:szCs w:val="28"/>
          <w:lang w:val="ru-RU"/>
        </w:rPr>
        <w:drawing>
          <wp:inline distT="0" distB="0" distL="0" distR="0" wp14:anchorId="1D398BF4" wp14:editId="43BABF38">
            <wp:extent cx="2279904" cy="1146048"/>
            <wp:effectExtent l="0" t="0" r="0" b="0"/>
            <wp:docPr id="53"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5.jpeg"/>
                    <pic:cNvPicPr/>
                  </pic:nvPicPr>
                  <pic:blipFill>
                    <a:blip r:embed="rId60" cstate="print"/>
                    <a:stretch>
                      <a:fillRect/>
                    </a:stretch>
                  </pic:blipFill>
                  <pic:spPr>
                    <a:xfrm>
                      <a:off x="0" y="0"/>
                      <a:ext cx="2279904" cy="1146048"/>
                    </a:xfrm>
                    <a:prstGeom prst="rect">
                      <a:avLst/>
                    </a:prstGeom>
                  </pic:spPr>
                </pic:pic>
              </a:graphicData>
            </a:graphic>
          </wp:inline>
        </w:drawing>
      </w:r>
    </w:p>
    <w:p w:rsidR="00922B26" w:rsidRPr="00922B26" w:rsidRDefault="00922B26" w:rsidP="00922B26">
      <w:pPr>
        <w:pStyle w:val="af"/>
        <w:rPr>
          <w:sz w:val="28"/>
          <w:szCs w:val="28"/>
          <w:lang w:val="ru-RU"/>
        </w:rPr>
      </w:pPr>
      <w:bookmarkStart w:id="80" w:name="_Ref91670871"/>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2</w:t>
      </w:r>
      <w:r w:rsidR="00AF6891">
        <w:rPr>
          <w:lang w:val="ru-RU"/>
        </w:rPr>
        <w:fldChar w:fldCharType="end"/>
      </w:r>
      <w:bookmarkEnd w:id="80"/>
      <w:r>
        <w:rPr>
          <w:lang w:val="ru-RU"/>
        </w:rPr>
        <w:t xml:space="preserve"> </w:t>
      </w:r>
      <w:r w:rsidRPr="00922B26">
        <w:rPr>
          <w:lang w:val="ru-RU"/>
        </w:rPr>
        <w:t>Представление событий. Слева: выход камеры событий при просмотре вращающейся точки. Справа: Карта временной поверхности в момент времени, которая измеряет, насколько далеко во времени (относительно текущего) произошло последнее событие в каждом пикселе. Чем ярче цвет, тем более позднее событие было вызвано. [46].</w:t>
      </w:r>
    </w:p>
    <w:p w:rsidR="00922B26" w:rsidRPr="00922B26" w:rsidRDefault="00922B26" w:rsidP="00922B26">
      <w:pPr>
        <w:spacing w:after="160" w:line="259" w:lineRule="auto"/>
        <w:rPr>
          <w:sz w:val="28"/>
          <w:szCs w:val="28"/>
          <w:lang w:val="ru-RU"/>
        </w:rPr>
      </w:pPr>
      <w:r w:rsidRPr="00922B26">
        <w:rPr>
          <w:sz w:val="28"/>
          <w:szCs w:val="28"/>
          <w:lang w:val="ru-RU"/>
        </w:rPr>
        <w:lastRenderedPageBreak/>
        <w:t xml:space="preserve">Как показано на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 слева, выходной сигнал камеры событий представляет собой поток асинхронных событий. Каждое событие состоит из пространственно-временных координат, в которых произошло изменение интенсивности заданного размера, и знака этого изменения. Предлагаемая система (см. рис. 2) использует как отдельные события, так и альтернативное представление, называемое временной поверхностью (см.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справа). Временная поверхность (ВП) — это двухмерная карта, где каждый пиксель хранит одно значение времени, например, временную метку последнего события в этом пикселе [47]. Используя ядро экспоненциального распада [43], которое увеличивает вес последних событий по сравнению с старыми.</w:t>
      </w:r>
    </w:p>
    <w:p w:rsidR="00922B26" w:rsidRPr="00922B26" w:rsidRDefault="00922B26" w:rsidP="00922B26">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справа, значение времени пикселя представляют недавнюю историю движущихся краев в компактном виде (с использованием 2-мерной сетки). Обсуждение нескольких представлений событий (воксельные сетки, рамки событий и т.д.) можно найти в [2] и [48]. Такой подход эффективен с точки зрения памяти и вычислений, представления информативны (края - наиболее описательные области сцены для SLAM), интерпретируемы и потому что они доказали свою успешность для движения (оптический поток) [47], [49], [50] и оценки глубины [21]. В частности, для отображения (см. раздел IV) применяется попиксельное сравнение стереопары TS [21] в качестве замены критерия фотосогласованности стандартных камер [51]. Поскольку значение времени пикселя кодирует временную информацию, сравнение пятен на этом представлении равносильно измерению пространственно-временной согласованности на небольших объемах данных на плоскостях изображения. Для сопоставления изображения в локализации (см. раздел V) применен тот факт, что значение времени пикселя действует как анизотропное поле расстояний [52], определяемое последними местоположениями краев, для регистрации событий относительно трехмерной карты. Для удобства визуализации и обработки (1) масштабируется из [0,1] в диапазон [0, 255].</w:t>
      </w:r>
    </w:p>
    <w:p w:rsidR="00922B26" w:rsidRPr="00922B26" w:rsidRDefault="00922B26" w:rsidP="00922B26">
      <w:pPr>
        <w:pStyle w:val="2"/>
      </w:pPr>
      <w:r w:rsidRPr="00922B26">
        <w:lastRenderedPageBreak/>
        <w:t>Картографирование: оценка глубины стереоизображения по пространственно-временной согласованности и слияние</w:t>
      </w:r>
      <w:r>
        <w:t>.</w:t>
      </w:r>
    </w:p>
    <w:p w:rsidR="00922B26" w:rsidRDefault="00922B26" w:rsidP="00922B26">
      <w:pPr>
        <w:keepNext/>
        <w:spacing w:after="160" w:line="259" w:lineRule="auto"/>
      </w:pPr>
      <w:r>
        <w:rPr>
          <w:noProof/>
        </w:rPr>
        <w:drawing>
          <wp:inline distT="0" distB="0" distL="0" distR="0" wp14:anchorId="30979A1C" wp14:editId="42FFFF49">
            <wp:extent cx="4943335" cy="2971800"/>
            <wp:effectExtent l="0" t="0" r="0" b="0"/>
            <wp:docPr id="55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6.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48285" cy="2974776"/>
                    </a:xfrm>
                    <a:prstGeom prst="rect">
                      <a:avLst/>
                    </a:prstGeom>
                  </pic:spPr>
                </pic:pic>
              </a:graphicData>
            </a:graphic>
          </wp:inline>
        </w:drawing>
      </w:r>
    </w:p>
    <w:p w:rsidR="00922B26" w:rsidRPr="00922B26" w:rsidRDefault="00922B26" w:rsidP="00922B26">
      <w:pPr>
        <w:pStyle w:val="af"/>
        <w:rPr>
          <w:lang w:val="ru-RU"/>
        </w:rPr>
      </w:pPr>
      <w:bookmarkStart w:id="81" w:name="_Ref91670960"/>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bookmarkEnd w:id="81"/>
      <w:r>
        <w:rPr>
          <w:lang w:val="ru-RU"/>
        </w:rPr>
        <w:t xml:space="preserve"> </w:t>
      </w:r>
      <w:r w:rsidRPr="00922B26">
        <w:rPr>
          <w:lang w:val="ru-RU"/>
        </w:rPr>
        <w:t>Картирование. Геометрия (обратной) оценки глубины. Трехмерные точки, совместимые с событием e = (x,t E, p) на левой камере, параметризуются обратной глубиной ρ на луче обзора через пиксель x в момент времени t E. Истинное местоположение 3D-точки, вызвавшей событие, соответствует значению ρ*, которое максимизирует временную согласованность по всему стереонаблюдению. left( , t), right( , t). Интервал поиска [ρmin , ρ max] определяется для ограничения оптимизации вдоль луча обзора.</w:t>
      </w:r>
    </w:p>
    <w:p w:rsidR="00922B26" w:rsidRPr="00922B26" w:rsidRDefault="00922B26" w:rsidP="00922B26">
      <w:pPr>
        <w:spacing w:after="160" w:line="259" w:lineRule="auto"/>
        <w:rPr>
          <w:sz w:val="28"/>
          <w:szCs w:val="28"/>
          <w:lang w:val="ru-RU"/>
        </w:rPr>
      </w:pPr>
      <w:r w:rsidRPr="00922B26">
        <w:rPr>
          <w:sz w:val="28"/>
          <w:szCs w:val="28"/>
          <w:lang w:val="ru-RU"/>
        </w:rPr>
        <w:t xml:space="preserve">Модуль отображения состоит из двух этапов: 1) вычисление оценок глубины событий и 2) объединение таких оценок глубины в точную и наполненную карту глубины. Обзор модуля отображения представлен на рис. </w:t>
      </w:r>
      <w:r>
        <w:rPr>
          <w:sz w:val="28"/>
          <w:szCs w:val="28"/>
          <w:lang w:val="ru-RU"/>
        </w:rPr>
        <w:fldChar w:fldCharType="begin"/>
      </w:r>
      <w:r>
        <w:rPr>
          <w:sz w:val="28"/>
          <w:szCs w:val="28"/>
          <w:lang w:val="ru-RU"/>
        </w:rPr>
        <w:instrText xml:space="preserve"> REF _Ref91670924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6</w:t>
      </w:r>
      <w:r>
        <w:rPr>
          <w:sz w:val="28"/>
          <w:szCs w:val="28"/>
          <w:lang w:val="ru-RU"/>
        </w:rPr>
        <w:fldChar w:fldCharType="end"/>
      </w:r>
      <w:r w:rsidRPr="00922B26">
        <w:rPr>
          <w:sz w:val="28"/>
          <w:szCs w:val="28"/>
          <w:lang w:val="ru-RU"/>
        </w:rPr>
        <w:t>(a).</w:t>
      </w:r>
    </w:p>
    <w:p w:rsidR="00922B26" w:rsidRPr="00922B26" w:rsidRDefault="00922B26" w:rsidP="00922B26">
      <w:pPr>
        <w:spacing w:after="160" w:line="259" w:lineRule="auto"/>
        <w:rPr>
          <w:sz w:val="28"/>
          <w:szCs w:val="28"/>
          <w:lang w:val="ru-RU"/>
        </w:rPr>
      </w:pPr>
      <w:r w:rsidRPr="00922B26">
        <w:rPr>
          <w:sz w:val="28"/>
          <w:szCs w:val="28"/>
          <w:lang w:val="ru-RU"/>
        </w:rPr>
        <w:t>Основополагающими принципами, часто используемыми для оценки глубины стерео на основе событий, являются совместное существование событий и эпиполярное ограничение, которые просто означают, что трехмерная грань должна быть зафиксирована на двух одновременных событиях на соответствующих эпиполярных линиях обеих камер. Однако, как показано в [28] и [53], стерео-временное совпадение не является строго верным на уровне пикселей из-за задержек, дрожания и несоответствия пикселей (например, различия в частоте срабатывания событий). Следовательно, критерий временной согласованности стереоизображения можно определить по пространственно-временным окрестностям событий, а не путем сравнения временных меток событий в двух отдельных пикселях. В работе () представлены такие окрестности с помощью временных поверхностей (благодаря их свойствам и естественной интерпретации как информации, связанной во времени) и преобразуют проблему реконструкции трехмерной сцены в задачу минимизации по выбранному критерию.</w:t>
      </w:r>
    </w:p>
    <w:p w:rsidR="00922B26" w:rsidRPr="00922B26" w:rsidRDefault="00922B26" w:rsidP="00922B26">
      <w:pPr>
        <w:spacing w:after="160" w:line="259" w:lineRule="auto"/>
        <w:rPr>
          <w:sz w:val="28"/>
          <w:szCs w:val="28"/>
          <w:lang w:val="ru-RU"/>
        </w:rPr>
      </w:pPr>
      <w:r w:rsidRPr="00922B26">
        <w:rPr>
          <w:sz w:val="28"/>
          <w:szCs w:val="28"/>
          <w:lang w:val="ru-RU"/>
        </w:rPr>
        <w:lastRenderedPageBreak/>
        <w:t>В работе [21] был использован вышеупомянутый двухэтапный процесс и принцип. Основные различия обусловлены целью работы в реальном времени:</w:t>
      </w:r>
    </w:p>
    <w:p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Целевая функция построена только по временной несогласованности для одного события карты времени-поверхности, а не на более длительных промежутках времени (таким образом, предлагаемый подход становится ближе к стратегии из [51], чем из [54]).</w:t>
      </w:r>
    </w:p>
    <w:p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Система может быть модифицирована предложенным новым алгоритмом глубинного слияния, который построен на основе исследования вероятностных характеристик временных остатков и обратной параметризации глубины, чтобы обеспечить точную оценку глубины на более длительных временных интервалах по сравнению с одной стереокартой временной поверхности.</w:t>
      </w:r>
    </w:p>
    <w:p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Начальное предположение для минимизации цели определяется с помощью метода блочного сопоставления, который более эффективен, чем перебор [21].</w:t>
      </w:r>
    </w:p>
    <w:p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Неотрицательные невязки по блокам изображений [21] заменяются на подписанные попиксельные невязки, что гарантирует ненулевые якобианы для достоверного распространения неопределенности в динамической модели движения и обновления карты.</w:t>
      </w:r>
    </w:p>
    <w:p w:rsidR="00922B26" w:rsidRDefault="00922B26" w:rsidP="00922B26">
      <w:pPr>
        <w:pStyle w:val="2"/>
      </w:pPr>
      <w:r w:rsidRPr="00922B26">
        <w:t>Обратная репараметризация глубины для события</w:t>
      </w:r>
    </w:p>
    <w:p w:rsidR="00922B26" w:rsidRPr="00922B26" w:rsidRDefault="00922B26" w:rsidP="00922B26">
      <w:pPr>
        <w:rPr>
          <w:lang w:val="ru-RU"/>
        </w:rPr>
      </w:pPr>
    </w:p>
    <w:p w:rsidR="00922B26" w:rsidRPr="00922B26" w:rsidRDefault="00922B26" w:rsidP="00922B26">
      <w:pPr>
        <w:spacing w:after="160" w:line="259" w:lineRule="auto"/>
        <w:rPr>
          <w:sz w:val="28"/>
          <w:szCs w:val="28"/>
          <w:lang w:val="ru-RU"/>
        </w:rPr>
      </w:pPr>
      <w:r w:rsidRPr="00922B26">
        <w:rPr>
          <w:sz w:val="28"/>
          <w:szCs w:val="28"/>
          <w:lang w:val="ru-RU"/>
        </w:rPr>
        <w:t xml:space="preserve">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3</w:t>
      </w:r>
      <w:r>
        <w:rPr>
          <w:sz w:val="28"/>
          <w:szCs w:val="28"/>
          <w:lang w:val="ru-RU"/>
        </w:rPr>
        <w:fldChar w:fldCharType="end"/>
      </w:r>
      <w:r w:rsidRPr="00922B26">
        <w:rPr>
          <w:sz w:val="28"/>
          <w:szCs w:val="28"/>
          <w:lang w:val="ru-RU"/>
        </w:rPr>
        <w:t xml:space="preserve"> иллюстрирует геометрию предлагаемого подхода. Без потери общности применена обратная репараметризация глубины, используя левую камеру. Обозначен интервал сопоставления [min, max] глубины, в котором проводится оптимизация.</w:t>
      </w:r>
    </w:p>
    <w:p w:rsidR="00922B26" w:rsidRPr="00922B26" w:rsidRDefault="00922B26" w:rsidP="00922B26">
      <w:pPr>
        <w:spacing w:after="160" w:line="259" w:lineRule="auto"/>
        <w:rPr>
          <w:sz w:val="28"/>
          <w:szCs w:val="28"/>
          <w:lang w:val="ru-RU"/>
        </w:rPr>
      </w:pPr>
      <w:r w:rsidRPr="00922B26">
        <w:rPr>
          <w:sz w:val="28"/>
          <w:szCs w:val="28"/>
          <w:lang w:val="ru-RU"/>
        </w:rPr>
        <w:t>Для оценки обратной глубины событий, произошедших до стереонаблюдения в момент времени применена процедура оптимизации энергии модели.</w:t>
      </w:r>
    </w:p>
    <w:p w:rsidR="00922B26" w:rsidRPr="00922B26" w:rsidRDefault="00922B26" w:rsidP="00922B26">
      <w:pPr>
        <w:spacing w:after="160" w:line="259" w:lineRule="auto"/>
        <w:rPr>
          <w:sz w:val="28"/>
          <w:szCs w:val="28"/>
          <w:lang w:val="ru-RU"/>
        </w:rPr>
      </w:pPr>
      <w:r w:rsidRPr="00922B26">
        <w:rPr>
          <w:sz w:val="28"/>
          <w:szCs w:val="28"/>
          <w:lang w:val="ru-RU"/>
        </w:rPr>
        <w:t xml:space="preserve">Стереонаблюдение в момент времени t относится к паре временных поверхностей левой и правой (left( , t), right( , t)), созданных с помощью (1) [см. также рис.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c) и (d)]. Система решает задачу стереосопоставления кадров как задачу минимизацию выбранного критерия. Предполагается, что калибровка камеры (внутренние и внешние параметры) известна и не меняется.</w:t>
      </w:r>
    </w:p>
    <w:p w:rsidR="00922B26" w:rsidRDefault="00922B26" w:rsidP="00922B26">
      <w:pPr>
        <w:keepNext/>
        <w:spacing w:after="160" w:line="259" w:lineRule="auto"/>
      </w:pPr>
      <w:r w:rsidRPr="00922B26">
        <w:rPr>
          <w:sz w:val="28"/>
          <w:szCs w:val="28"/>
          <w:lang w:val="ru-RU"/>
        </w:rPr>
        <w:lastRenderedPageBreak/>
        <mc:AlternateContent>
          <mc:Choice Requires="wpg">
            <w:drawing>
              <wp:inline distT="0" distB="0" distL="0" distR="0" wp14:anchorId="2E717289" wp14:editId="5143BE6C">
                <wp:extent cx="3049905" cy="2622550"/>
                <wp:effectExtent l="0" t="0" r="0" b="6350"/>
                <wp:docPr id="124" name="Группа 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9905" cy="2622550"/>
                          <a:chOff x="859" y="-2114"/>
                          <a:chExt cx="4803" cy="4130"/>
                        </a:xfrm>
                      </wpg:grpSpPr>
                      <pic:pic xmlns:pic="http://schemas.openxmlformats.org/drawingml/2006/picture">
                        <pic:nvPicPr>
                          <pic:cNvPr id="125" name="docshape8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858" y="-1926"/>
                            <a:ext cx="4803" cy="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6" name="docshape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1845" y="-99"/>
                            <a:ext cx="162" cy="1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Line 71"/>
                        <wps:cNvCnPr>
                          <a:cxnSpLocks noChangeShapeType="1"/>
                        </wps:cNvCnPr>
                        <wps:spPr bwMode="auto">
                          <a:xfrm>
                            <a:off x="3609" y="-519"/>
                            <a:ext cx="199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28" name="Line 72"/>
                        <wps:cNvCnPr>
                          <a:cxnSpLocks noChangeShapeType="1"/>
                        </wps:cNvCnPr>
                        <wps:spPr bwMode="auto">
                          <a:xfrm>
                            <a:off x="3609" y="-1985"/>
                            <a:ext cx="199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29" name="Line 73"/>
                        <wps:cNvCnPr>
                          <a:cxnSpLocks noChangeShapeType="1"/>
                        </wps:cNvCnPr>
                        <wps:spPr bwMode="auto">
                          <a:xfrm>
                            <a:off x="360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0" name="Line 74"/>
                        <wps:cNvCnPr>
                          <a:cxnSpLocks noChangeShapeType="1"/>
                        </wps:cNvCnPr>
                        <wps:spPr bwMode="auto">
                          <a:xfrm>
                            <a:off x="4274"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1" name="Line 75"/>
                        <wps:cNvCnPr>
                          <a:cxnSpLocks noChangeShapeType="1"/>
                        </wps:cNvCnPr>
                        <wps:spPr bwMode="auto">
                          <a:xfrm>
                            <a:off x="493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2" name="Line 76"/>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3" name="Line 77"/>
                        <wps:cNvCnPr>
                          <a:cxnSpLocks noChangeShapeType="1"/>
                        </wps:cNvCnPr>
                        <wps:spPr bwMode="auto">
                          <a:xfrm>
                            <a:off x="3609"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4" name="Line 78"/>
                        <wps:cNvCnPr>
                          <a:cxnSpLocks noChangeShapeType="1"/>
                        </wps:cNvCnPr>
                        <wps:spPr bwMode="auto">
                          <a:xfrm>
                            <a:off x="4274"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5" name="Line 79"/>
                        <wps:cNvCnPr>
                          <a:cxnSpLocks noChangeShapeType="1"/>
                        </wps:cNvCnPr>
                        <wps:spPr bwMode="auto">
                          <a:xfrm>
                            <a:off x="4939"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6" name="Line 80"/>
                        <wps:cNvCnPr>
                          <a:cxnSpLocks noChangeShapeType="1"/>
                        </wps:cNvCnPr>
                        <wps:spPr bwMode="auto">
                          <a:xfrm>
                            <a:off x="5603"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7" name="docshape86"/>
                        <wps:cNvSpPr>
                          <a:spLocks/>
                        </wps:cNvSpPr>
                        <wps:spPr bwMode="auto">
                          <a:xfrm>
                            <a:off x="3581" y="-467"/>
                            <a:ext cx="2077" cy="261"/>
                          </a:xfrm>
                          <a:custGeom>
                            <a:avLst/>
                            <a:gdLst>
                              <a:gd name="T0" fmla="+- 0 3595 3581"/>
                              <a:gd name="T1" fmla="*/ T0 w 2077"/>
                              <a:gd name="T2" fmla="+- 0 -401 -467"/>
                              <a:gd name="T3" fmla="*/ -401 h 261"/>
                              <a:gd name="T4" fmla="+- 0 3610 3581"/>
                              <a:gd name="T5" fmla="*/ T4 w 2077"/>
                              <a:gd name="T6" fmla="+- 0 -467 -467"/>
                              <a:gd name="T7" fmla="*/ -467 h 261"/>
                              <a:gd name="T8" fmla="+- 0 3587 3581"/>
                              <a:gd name="T9" fmla="*/ T8 w 2077"/>
                              <a:gd name="T10" fmla="+- 0 -403 -467"/>
                              <a:gd name="T11" fmla="*/ -403 h 261"/>
                              <a:gd name="T12" fmla="+- 0 3627 3581"/>
                              <a:gd name="T13" fmla="*/ T12 w 2077"/>
                              <a:gd name="T14" fmla="+- 0 -443 -467"/>
                              <a:gd name="T15" fmla="*/ -443 h 261"/>
                              <a:gd name="T16" fmla="+- 0 4102 3581"/>
                              <a:gd name="T17" fmla="*/ T16 w 2077"/>
                              <a:gd name="T18" fmla="+- 0 -288 -467"/>
                              <a:gd name="T19" fmla="*/ -288 h 261"/>
                              <a:gd name="T20" fmla="+- 0 4096 3581"/>
                              <a:gd name="T21" fmla="*/ T20 w 2077"/>
                              <a:gd name="T22" fmla="+- 0 -277 -467"/>
                              <a:gd name="T23" fmla="*/ -277 h 261"/>
                              <a:gd name="T24" fmla="+- 0 4188 3581"/>
                              <a:gd name="T25" fmla="*/ T24 w 2077"/>
                              <a:gd name="T26" fmla="+- 0 -286 -467"/>
                              <a:gd name="T27" fmla="*/ -286 h 261"/>
                              <a:gd name="T28" fmla="+- 0 4188 3581"/>
                              <a:gd name="T29" fmla="*/ T28 w 2077"/>
                              <a:gd name="T30" fmla="+- 0 -286 -467"/>
                              <a:gd name="T31" fmla="*/ -286 h 261"/>
                              <a:gd name="T32" fmla="+- 0 4235 3581"/>
                              <a:gd name="T33" fmla="*/ T32 w 2077"/>
                              <a:gd name="T34" fmla="+- 0 -263 -467"/>
                              <a:gd name="T35" fmla="*/ -263 h 261"/>
                              <a:gd name="T36" fmla="+- 0 4220 3581"/>
                              <a:gd name="T37" fmla="*/ T36 w 2077"/>
                              <a:gd name="T38" fmla="+- 0 -288 -467"/>
                              <a:gd name="T39" fmla="*/ -288 h 261"/>
                              <a:gd name="T40" fmla="+- 0 4241 3581"/>
                              <a:gd name="T41" fmla="*/ T40 w 2077"/>
                              <a:gd name="T42" fmla="+- 0 -235 -467"/>
                              <a:gd name="T43" fmla="*/ -235 h 261"/>
                              <a:gd name="T44" fmla="+- 0 4206 3581"/>
                              <a:gd name="T45" fmla="*/ T44 w 2077"/>
                              <a:gd name="T46" fmla="+- 0 -243 -467"/>
                              <a:gd name="T47" fmla="*/ -243 h 261"/>
                              <a:gd name="T48" fmla="+- 0 4243 3581"/>
                              <a:gd name="T49" fmla="*/ T48 w 2077"/>
                              <a:gd name="T50" fmla="+- 0 -452 -467"/>
                              <a:gd name="T51" fmla="*/ -452 h 261"/>
                              <a:gd name="T52" fmla="+- 0 4209 3581"/>
                              <a:gd name="T53" fmla="*/ T52 w 2077"/>
                              <a:gd name="T54" fmla="+- 0 -449 -467"/>
                              <a:gd name="T55" fmla="*/ -449 h 261"/>
                              <a:gd name="T56" fmla="+- 0 4210 3581"/>
                              <a:gd name="T57" fmla="*/ T56 w 2077"/>
                              <a:gd name="T58" fmla="+- 0 -464 -467"/>
                              <a:gd name="T59" fmla="*/ -464 h 261"/>
                              <a:gd name="T60" fmla="+- 0 4223 3581"/>
                              <a:gd name="T61" fmla="*/ T60 w 2077"/>
                              <a:gd name="T62" fmla="+- 0 -393 -467"/>
                              <a:gd name="T63" fmla="*/ -393 h 261"/>
                              <a:gd name="T64" fmla="+- 0 4259 3581"/>
                              <a:gd name="T65" fmla="*/ T64 w 2077"/>
                              <a:gd name="T66" fmla="+- 0 -406 -467"/>
                              <a:gd name="T67" fmla="*/ -406 h 261"/>
                              <a:gd name="T68" fmla="+- 0 4265 3581"/>
                              <a:gd name="T69" fmla="*/ T68 w 2077"/>
                              <a:gd name="T70" fmla="+- 0 -276 -467"/>
                              <a:gd name="T71" fmla="*/ -276 h 261"/>
                              <a:gd name="T72" fmla="+- 0 4284 3581"/>
                              <a:gd name="T73" fmla="*/ T72 w 2077"/>
                              <a:gd name="T74" fmla="+- 0 -279 -467"/>
                              <a:gd name="T75" fmla="*/ -279 h 261"/>
                              <a:gd name="T76" fmla="+- 0 4300 3581"/>
                              <a:gd name="T77" fmla="*/ T76 w 2077"/>
                              <a:gd name="T78" fmla="+- 0 -442 -467"/>
                              <a:gd name="T79" fmla="*/ -442 h 261"/>
                              <a:gd name="T80" fmla="+- 0 4291 3581"/>
                              <a:gd name="T81" fmla="*/ T80 w 2077"/>
                              <a:gd name="T82" fmla="+- 0 -427 -467"/>
                              <a:gd name="T83" fmla="*/ -427 h 261"/>
                              <a:gd name="T84" fmla="+- 0 4292 3581"/>
                              <a:gd name="T85" fmla="*/ T84 w 2077"/>
                              <a:gd name="T86" fmla="+- 0 -405 -467"/>
                              <a:gd name="T87" fmla="*/ -405 h 261"/>
                              <a:gd name="T88" fmla="+- 0 4318 3581"/>
                              <a:gd name="T89" fmla="*/ T88 w 2077"/>
                              <a:gd name="T90" fmla="+- 0 -393 -467"/>
                              <a:gd name="T91" fmla="*/ -393 h 261"/>
                              <a:gd name="T92" fmla="+- 0 4304 3581"/>
                              <a:gd name="T93" fmla="*/ T92 w 2077"/>
                              <a:gd name="T94" fmla="+- 0 -280 -467"/>
                              <a:gd name="T95" fmla="*/ -280 h 261"/>
                              <a:gd name="T96" fmla="+- 0 4299 3581"/>
                              <a:gd name="T97" fmla="*/ T96 w 2077"/>
                              <a:gd name="T98" fmla="+- 0 -288 -467"/>
                              <a:gd name="T99" fmla="*/ -288 h 261"/>
                              <a:gd name="T100" fmla="+- 0 4307 3581"/>
                              <a:gd name="T101" fmla="*/ T100 w 2077"/>
                              <a:gd name="T102" fmla="+- 0 -236 -467"/>
                              <a:gd name="T103" fmla="*/ -236 h 261"/>
                              <a:gd name="T104" fmla="+- 0 4297 3581"/>
                              <a:gd name="T105" fmla="*/ T104 w 2077"/>
                              <a:gd name="T106" fmla="+- 0 -227 -467"/>
                              <a:gd name="T107" fmla="*/ -227 h 261"/>
                              <a:gd name="T108" fmla="+- 0 4390 3581"/>
                              <a:gd name="T109" fmla="*/ T108 w 2077"/>
                              <a:gd name="T110" fmla="+- 0 -280 -467"/>
                              <a:gd name="T111" fmla="*/ -280 h 261"/>
                              <a:gd name="T112" fmla="+- 0 4378 3581"/>
                              <a:gd name="T113" fmla="*/ T112 w 2077"/>
                              <a:gd name="T114" fmla="+- 0 -280 -467"/>
                              <a:gd name="T115" fmla="*/ -280 h 261"/>
                              <a:gd name="T116" fmla="+- 0 4344 3581"/>
                              <a:gd name="T117" fmla="*/ T116 w 2077"/>
                              <a:gd name="T118" fmla="+- 0 -257 -467"/>
                              <a:gd name="T119" fmla="*/ -257 h 261"/>
                              <a:gd name="T120" fmla="+- 0 4382 3581"/>
                              <a:gd name="T121" fmla="*/ T120 w 2077"/>
                              <a:gd name="T122" fmla="+- 0 -240 -467"/>
                              <a:gd name="T123" fmla="*/ -240 h 261"/>
                              <a:gd name="T124" fmla="+- 0 4395 3581"/>
                              <a:gd name="T125" fmla="*/ T124 w 2077"/>
                              <a:gd name="T126" fmla="+- 0 -255 -467"/>
                              <a:gd name="T127" fmla="*/ -255 h 261"/>
                              <a:gd name="T128" fmla="+- 0 4467 3581"/>
                              <a:gd name="T129" fmla="*/ T128 w 2077"/>
                              <a:gd name="T130" fmla="+- 0 -236 -467"/>
                              <a:gd name="T131" fmla="*/ -236 h 261"/>
                              <a:gd name="T132" fmla="+- 0 4473 3581"/>
                              <a:gd name="T133" fmla="*/ T132 w 2077"/>
                              <a:gd name="T134" fmla="+- 0 -280 -467"/>
                              <a:gd name="T135" fmla="*/ -280 h 261"/>
                              <a:gd name="T136" fmla="+- 0 4470 3581"/>
                              <a:gd name="T137" fmla="*/ T136 w 2077"/>
                              <a:gd name="T138" fmla="+- 0 -230 -467"/>
                              <a:gd name="T139" fmla="*/ -230 h 261"/>
                              <a:gd name="T140" fmla="+- 0 4544 3581"/>
                              <a:gd name="T141" fmla="*/ T140 w 2077"/>
                              <a:gd name="T142" fmla="+- 0 -264 -467"/>
                              <a:gd name="T143" fmla="*/ -264 h 261"/>
                              <a:gd name="T144" fmla="+- 0 4503 3581"/>
                              <a:gd name="T145" fmla="*/ T144 w 2077"/>
                              <a:gd name="T146" fmla="+- 0 -263 -467"/>
                              <a:gd name="T147" fmla="*/ -263 h 261"/>
                              <a:gd name="T148" fmla="+- 0 4509 3581"/>
                              <a:gd name="T149" fmla="*/ T148 w 2077"/>
                              <a:gd name="T150" fmla="+- 0 -286 -467"/>
                              <a:gd name="T151" fmla="*/ -286 h 261"/>
                              <a:gd name="T152" fmla="+- 0 4541 3581"/>
                              <a:gd name="T153" fmla="*/ T152 w 2077"/>
                              <a:gd name="T154" fmla="+- 0 -236 -467"/>
                              <a:gd name="T155" fmla="*/ -236 h 261"/>
                              <a:gd name="T156" fmla="+- 0 4504 3581"/>
                              <a:gd name="T157" fmla="*/ T156 w 2077"/>
                              <a:gd name="T158" fmla="+- 0 -246 -467"/>
                              <a:gd name="T159" fmla="*/ -246 h 261"/>
                              <a:gd name="T160" fmla="+- 0 4596 3581"/>
                              <a:gd name="T161" fmla="*/ T160 w 2077"/>
                              <a:gd name="T162" fmla="+- 0 -288 -467"/>
                              <a:gd name="T163" fmla="*/ -288 h 261"/>
                              <a:gd name="T164" fmla="+- 0 4570 3581"/>
                              <a:gd name="T165" fmla="*/ T164 w 2077"/>
                              <a:gd name="T166" fmla="+- 0 -280 -467"/>
                              <a:gd name="T167" fmla="*/ -280 h 261"/>
                              <a:gd name="T168" fmla="+- 0 4563 3581"/>
                              <a:gd name="T169" fmla="*/ T168 w 2077"/>
                              <a:gd name="T170" fmla="+- 0 -286 -467"/>
                              <a:gd name="T171" fmla="*/ -286 h 261"/>
                              <a:gd name="T172" fmla="+- 0 4605 3581"/>
                              <a:gd name="T173" fmla="*/ T172 w 2077"/>
                              <a:gd name="T174" fmla="+- 0 -239 -467"/>
                              <a:gd name="T175" fmla="*/ -239 h 261"/>
                              <a:gd name="T176" fmla="+- 0 4611 3581"/>
                              <a:gd name="T177" fmla="*/ T176 w 2077"/>
                              <a:gd name="T178" fmla="+- 0 -279 -467"/>
                              <a:gd name="T179" fmla="*/ -279 h 261"/>
                              <a:gd name="T180" fmla="+- 0 4636 3581"/>
                              <a:gd name="T181" fmla="*/ T180 w 2077"/>
                              <a:gd name="T182" fmla="+- 0 -236 -467"/>
                              <a:gd name="T183" fmla="*/ -236 h 261"/>
                              <a:gd name="T184" fmla="+- 0 4691 3581"/>
                              <a:gd name="T185" fmla="*/ T184 w 2077"/>
                              <a:gd name="T186" fmla="+- 0 -282 -467"/>
                              <a:gd name="T187" fmla="*/ -282 h 261"/>
                              <a:gd name="T188" fmla="+- 0 4656 3581"/>
                              <a:gd name="T189" fmla="*/ T188 w 2077"/>
                              <a:gd name="T190" fmla="+- 0 -230 -467"/>
                              <a:gd name="T191" fmla="*/ -230 h 261"/>
                              <a:gd name="T192" fmla="+- 0 4682 3581"/>
                              <a:gd name="T193" fmla="*/ T192 w 2077"/>
                              <a:gd name="T194" fmla="+- 0 -230 -467"/>
                              <a:gd name="T195" fmla="*/ -230 h 261"/>
                              <a:gd name="T196" fmla="+- 0 4916 3581"/>
                              <a:gd name="T197" fmla="*/ T196 w 2077"/>
                              <a:gd name="T198" fmla="+- 0 -452 -467"/>
                              <a:gd name="T199" fmla="*/ -452 h 261"/>
                              <a:gd name="T200" fmla="+- 0 5551 3581"/>
                              <a:gd name="T201" fmla="*/ T200 w 2077"/>
                              <a:gd name="T202" fmla="+- 0 -456 -467"/>
                              <a:gd name="T203" fmla="*/ -456 h 261"/>
                              <a:gd name="T204" fmla="+- 0 5598 3581"/>
                              <a:gd name="T205" fmla="*/ T204 w 2077"/>
                              <a:gd name="T206" fmla="+- 0 -406 -467"/>
                              <a:gd name="T207" fmla="*/ -406 h 261"/>
                              <a:gd name="T208" fmla="+- 0 5652 3581"/>
                              <a:gd name="T209" fmla="*/ T208 w 2077"/>
                              <a:gd name="T210" fmla="+- 0 -437 -467"/>
                              <a:gd name="T211" fmla="*/ -437 h 261"/>
                              <a:gd name="T212" fmla="+- 0 5618 3581"/>
                              <a:gd name="T213" fmla="*/ T212 w 2077"/>
                              <a:gd name="T214" fmla="+- 0 -465 -467"/>
                              <a:gd name="T215" fmla="*/ -465 h 261"/>
                              <a:gd name="T216" fmla="+- 0 5643 3581"/>
                              <a:gd name="T217" fmla="*/ T216 w 2077"/>
                              <a:gd name="T218" fmla="+- 0 -401 -467"/>
                              <a:gd name="T219" fmla="*/ -401 h 261"/>
                              <a:gd name="T220" fmla="+- 0 5619 3581"/>
                              <a:gd name="T221" fmla="*/ T220 w 2077"/>
                              <a:gd name="T222" fmla="+- 0 -396 -467"/>
                              <a:gd name="T223" fmla="*/ -396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2077" h="261">
                                <a:moveTo>
                                  <a:pt x="46" y="24"/>
                                </a:moveTo>
                                <a:lnTo>
                                  <a:pt x="43" y="15"/>
                                </a:lnTo>
                                <a:lnTo>
                                  <a:pt x="39" y="8"/>
                                </a:lnTo>
                                <a:lnTo>
                                  <a:pt x="37" y="5"/>
                                </a:lnTo>
                                <a:lnTo>
                                  <a:pt x="37" y="18"/>
                                </a:lnTo>
                                <a:lnTo>
                                  <a:pt x="37" y="57"/>
                                </a:lnTo>
                                <a:lnTo>
                                  <a:pt x="32" y="66"/>
                                </a:lnTo>
                                <a:lnTo>
                                  <a:pt x="14" y="66"/>
                                </a:lnTo>
                                <a:lnTo>
                                  <a:pt x="9" y="57"/>
                                </a:lnTo>
                                <a:lnTo>
                                  <a:pt x="9" y="18"/>
                                </a:lnTo>
                                <a:lnTo>
                                  <a:pt x="14" y="8"/>
                                </a:lnTo>
                                <a:lnTo>
                                  <a:pt x="32" y="8"/>
                                </a:lnTo>
                                <a:lnTo>
                                  <a:pt x="37" y="18"/>
                                </a:lnTo>
                                <a:lnTo>
                                  <a:pt x="37" y="5"/>
                                </a:lnTo>
                                <a:lnTo>
                                  <a:pt x="35" y="3"/>
                                </a:lnTo>
                                <a:lnTo>
                                  <a:pt x="29" y="0"/>
                                </a:lnTo>
                                <a:lnTo>
                                  <a:pt x="16" y="0"/>
                                </a:lnTo>
                                <a:lnTo>
                                  <a:pt x="11" y="3"/>
                                </a:lnTo>
                                <a:lnTo>
                                  <a:pt x="7" y="8"/>
                                </a:lnTo>
                                <a:lnTo>
                                  <a:pt x="2" y="14"/>
                                </a:lnTo>
                                <a:lnTo>
                                  <a:pt x="0" y="24"/>
                                </a:lnTo>
                                <a:lnTo>
                                  <a:pt x="0" y="38"/>
                                </a:lnTo>
                                <a:lnTo>
                                  <a:pt x="2" y="53"/>
                                </a:lnTo>
                                <a:lnTo>
                                  <a:pt x="6" y="64"/>
                                </a:lnTo>
                                <a:lnTo>
                                  <a:pt x="13" y="71"/>
                                </a:lnTo>
                                <a:lnTo>
                                  <a:pt x="23" y="74"/>
                                </a:lnTo>
                                <a:lnTo>
                                  <a:pt x="33" y="71"/>
                                </a:lnTo>
                                <a:lnTo>
                                  <a:pt x="38" y="66"/>
                                </a:lnTo>
                                <a:lnTo>
                                  <a:pt x="40" y="64"/>
                                </a:lnTo>
                                <a:lnTo>
                                  <a:pt x="44" y="53"/>
                                </a:lnTo>
                                <a:lnTo>
                                  <a:pt x="46" y="38"/>
                                </a:lnTo>
                                <a:lnTo>
                                  <a:pt x="46" y="24"/>
                                </a:lnTo>
                                <a:close/>
                                <a:moveTo>
                                  <a:pt x="486" y="158"/>
                                </a:moveTo>
                                <a:lnTo>
                                  <a:pt x="475" y="158"/>
                                </a:lnTo>
                                <a:lnTo>
                                  <a:pt x="475" y="237"/>
                                </a:lnTo>
                                <a:lnTo>
                                  <a:pt x="486" y="237"/>
                                </a:lnTo>
                                <a:lnTo>
                                  <a:pt x="486" y="158"/>
                                </a:lnTo>
                                <a:close/>
                                <a:moveTo>
                                  <a:pt x="547" y="185"/>
                                </a:moveTo>
                                <a:lnTo>
                                  <a:pt x="540" y="179"/>
                                </a:lnTo>
                                <a:lnTo>
                                  <a:pt x="521" y="179"/>
                                </a:lnTo>
                                <a:lnTo>
                                  <a:pt x="515" y="182"/>
                                </a:lnTo>
                                <a:lnTo>
                                  <a:pt x="510" y="190"/>
                                </a:lnTo>
                                <a:lnTo>
                                  <a:pt x="510" y="181"/>
                                </a:lnTo>
                                <a:lnTo>
                                  <a:pt x="502" y="181"/>
                                </a:lnTo>
                                <a:lnTo>
                                  <a:pt x="502" y="237"/>
                                </a:lnTo>
                                <a:lnTo>
                                  <a:pt x="511" y="237"/>
                                </a:lnTo>
                                <a:lnTo>
                                  <a:pt x="511" y="194"/>
                                </a:lnTo>
                                <a:lnTo>
                                  <a:pt x="515" y="190"/>
                                </a:lnTo>
                                <a:lnTo>
                                  <a:pt x="517" y="187"/>
                                </a:lnTo>
                                <a:lnTo>
                                  <a:pt x="534" y="187"/>
                                </a:lnTo>
                                <a:lnTo>
                                  <a:pt x="538" y="191"/>
                                </a:lnTo>
                                <a:lnTo>
                                  <a:pt x="538" y="237"/>
                                </a:lnTo>
                                <a:lnTo>
                                  <a:pt x="547" y="237"/>
                                </a:lnTo>
                                <a:lnTo>
                                  <a:pt x="547" y="187"/>
                                </a:lnTo>
                                <a:lnTo>
                                  <a:pt x="547" y="185"/>
                                </a:lnTo>
                                <a:close/>
                                <a:moveTo>
                                  <a:pt x="607" y="181"/>
                                </a:moveTo>
                                <a:lnTo>
                                  <a:pt x="597" y="181"/>
                                </a:lnTo>
                                <a:lnTo>
                                  <a:pt x="581" y="226"/>
                                </a:lnTo>
                                <a:lnTo>
                                  <a:pt x="566" y="181"/>
                                </a:lnTo>
                                <a:lnTo>
                                  <a:pt x="556" y="181"/>
                                </a:lnTo>
                                <a:lnTo>
                                  <a:pt x="575" y="237"/>
                                </a:lnTo>
                                <a:lnTo>
                                  <a:pt x="585" y="237"/>
                                </a:lnTo>
                                <a:lnTo>
                                  <a:pt x="589" y="226"/>
                                </a:lnTo>
                                <a:lnTo>
                                  <a:pt x="607" y="181"/>
                                </a:lnTo>
                                <a:close/>
                                <a:moveTo>
                                  <a:pt x="664" y="203"/>
                                </a:moveTo>
                                <a:lnTo>
                                  <a:pt x="663" y="198"/>
                                </a:lnTo>
                                <a:lnTo>
                                  <a:pt x="661" y="194"/>
                                </a:lnTo>
                                <a:lnTo>
                                  <a:pt x="659" y="187"/>
                                </a:lnTo>
                                <a:lnTo>
                                  <a:pt x="658" y="185"/>
                                </a:lnTo>
                                <a:lnTo>
                                  <a:pt x="654" y="182"/>
                                </a:lnTo>
                                <a:lnTo>
                                  <a:pt x="654" y="194"/>
                                </a:lnTo>
                                <a:lnTo>
                                  <a:pt x="654" y="204"/>
                                </a:lnTo>
                                <a:lnTo>
                                  <a:pt x="622" y="204"/>
                                </a:lnTo>
                                <a:lnTo>
                                  <a:pt x="623" y="194"/>
                                </a:lnTo>
                                <a:lnTo>
                                  <a:pt x="629" y="187"/>
                                </a:lnTo>
                                <a:lnTo>
                                  <a:pt x="648" y="187"/>
                                </a:lnTo>
                                <a:lnTo>
                                  <a:pt x="654" y="194"/>
                                </a:lnTo>
                                <a:lnTo>
                                  <a:pt x="654" y="182"/>
                                </a:lnTo>
                                <a:lnTo>
                                  <a:pt x="649" y="179"/>
                                </a:lnTo>
                                <a:lnTo>
                                  <a:pt x="639" y="179"/>
                                </a:lnTo>
                                <a:lnTo>
                                  <a:pt x="628" y="181"/>
                                </a:lnTo>
                                <a:lnTo>
                                  <a:pt x="620" y="187"/>
                                </a:lnTo>
                                <a:lnTo>
                                  <a:pt x="615" y="197"/>
                                </a:lnTo>
                                <a:lnTo>
                                  <a:pt x="613" y="210"/>
                                </a:lnTo>
                                <a:lnTo>
                                  <a:pt x="613" y="228"/>
                                </a:lnTo>
                                <a:lnTo>
                                  <a:pt x="622" y="240"/>
                                </a:lnTo>
                                <a:lnTo>
                                  <a:pt x="651" y="240"/>
                                </a:lnTo>
                                <a:lnTo>
                                  <a:pt x="660" y="232"/>
                                </a:lnTo>
                                <a:lnTo>
                                  <a:pt x="660" y="231"/>
                                </a:lnTo>
                                <a:lnTo>
                                  <a:pt x="663" y="220"/>
                                </a:lnTo>
                                <a:lnTo>
                                  <a:pt x="654" y="220"/>
                                </a:lnTo>
                                <a:lnTo>
                                  <a:pt x="651" y="227"/>
                                </a:lnTo>
                                <a:lnTo>
                                  <a:pt x="646" y="231"/>
                                </a:lnTo>
                                <a:lnTo>
                                  <a:pt x="633" y="231"/>
                                </a:lnTo>
                                <a:lnTo>
                                  <a:pt x="628" y="229"/>
                                </a:lnTo>
                                <a:lnTo>
                                  <a:pt x="625" y="224"/>
                                </a:lnTo>
                                <a:lnTo>
                                  <a:pt x="623" y="221"/>
                                </a:lnTo>
                                <a:lnTo>
                                  <a:pt x="622" y="217"/>
                                </a:lnTo>
                                <a:lnTo>
                                  <a:pt x="622" y="212"/>
                                </a:lnTo>
                                <a:lnTo>
                                  <a:pt x="664" y="212"/>
                                </a:lnTo>
                                <a:lnTo>
                                  <a:pt x="664" y="204"/>
                                </a:lnTo>
                                <a:lnTo>
                                  <a:pt x="664" y="203"/>
                                </a:lnTo>
                                <a:close/>
                                <a:moveTo>
                                  <a:pt x="664" y="24"/>
                                </a:moveTo>
                                <a:lnTo>
                                  <a:pt x="662" y="15"/>
                                </a:lnTo>
                                <a:lnTo>
                                  <a:pt x="658" y="8"/>
                                </a:lnTo>
                                <a:lnTo>
                                  <a:pt x="656" y="5"/>
                                </a:lnTo>
                                <a:lnTo>
                                  <a:pt x="656" y="18"/>
                                </a:lnTo>
                                <a:lnTo>
                                  <a:pt x="656" y="57"/>
                                </a:lnTo>
                                <a:lnTo>
                                  <a:pt x="651" y="66"/>
                                </a:lnTo>
                                <a:lnTo>
                                  <a:pt x="632" y="66"/>
                                </a:lnTo>
                                <a:lnTo>
                                  <a:pt x="628" y="57"/>
                                </a:lnTo>
                                <a:lnTo>
                                  <a:pt x="628" y="18"/>
                                </a:lnTo>
                                <a:lnTo>
                                  <a:pt x="632" y="8"/>
                                </a:lnTo>
                                <a:lnTo>
                                  <a:pt x="651" y="8"/>
                                </a:lnTo>
                                <a:lnTo>
                                  <a:pt x="656" y="18"/>
                                </a:lnTo>
                                <a:lnTo>
                                  <a:pt x="656" y="5"/>
                                </a:lnTo>
                                <a:lnTo>
                                  <a:pt x="654" y="3"/>
                                </a:lnTo>
                                <a:lnTo>
                                  <a:pt x="648" y="0"/>
                                </a:lnTo>
                                <a:lnTo>
                                  <a:pt x="635" y="0"/>
                                </a:lnTo>
                                <a:lnTo>
                                  <a:pt x="629" y="3"/>
                                </a:lnTo>
                                <a:lnTo>
                                  <a:pt x="626" y="8"/>
                                </a:lnTo>
                                <a:lnTo>
                                  <a:pt x="621" y="14"/>
                                </a:lnTo>
                                <a:lnTo>
                                  <a:pt x="619" y="24"/>
                                </a:lnTo>
                                <a:lnTo>
                                  <a:pt x="619" y="38"/>
                                </a:lnTo>
                                <a:lnTo>
                                  <a:pt x="620" y="53"/>
                                </a:lnTo>
                                <a:lnTo>
                                  <a:pt x="625" y="64"/>
                                </a:lnTo>
                                <a:lnTo>
                                  <a:pt x="632" y="71"/>
                                </a:lnTo>
                                <a:lnTo>
                                  <a:pt x="642" y="74"/>
                                </a:lnTo>
                                <a:lnTo>
                                  <a:pt x="651" y="71"/>
                                </a:lnTo>
                                <a:lnTo>
                                  <a:pt x="656" y="66"/>
                                </a:lnTo>
                                <a:lnTo>
                                  <a:pt x="659" y="64"/>
                                </a:lnTo>
                                <a:lnTo>
                                  <a:pt x="663" y="53"/>
                                </a:lnTo>
                                <a:lnTo>
                                  <a:pt x="664" y="38"/>
                                </a:lnTo>
                                <a:lnTo>
                                  <a:pt x="664" y="24"/>
                                </a:lnTo>
                                <a:close/>
                                <a:moveTo>
                                  <a:pt x="688" y="61"/>
                                </a:moveTo>
                                <a:lnTo>
                                  <a:pt x="678" y="61"/>
                                </a:lnTo>
                                <a:lnTo>
                                  <a:pt x="678" y="71"/>
                                </a:lnTo>
                                <a:lnTo>
                                  <a:pt x="688" y="71"/>
                                </a:lnTo>
                                <a:lnTo>
                                  <a:pt x="688" y="61"/>
                                </a:lnTo>
                                <a:close/>
                                <a:moveTo>
                                  <a:pt x="703" y="179"/>
                                </a:moveTo>
                                <a:lnTo>
                                  <a:pt x="700" y="179"/>
                                </a:lnTo>
                                <a:lnTo>
                                  <a:pt x="694" y="179"/>
                                </a:lnTo>
                                <a:lnTo>
                                  <a:pt x="689" y="182"/>
                                </a:lnTo>
                                <a:lnTo>
                                  <a:pt x="684" y="191"/>
                                </a:lnTo>
                                <a:lnTo>
                                  <a:pt x="684" y="181"/>
                                </a:lnTo>
                                <a:lnTo>
                                  <a:pt x="676" y="181"/>
                                </a:lnTo>
                                <a:lnTo>
                                  <a:pt x="676" y="237"/>
                                </a:lnTo>
                                <a:lnTo>
                                  <a:pt x="685" y="237"/>
                                </a:lnTo>
                                <a:lnTo>
                                  <a:pt x="685" y="194"/>
                                </a:lnTo>
                                <a:lnTo>
                                  <a:pt x="688" y="191"/>
                                </a:lnTo>
                                <a:lnTo>
                                  <a:pt x="691" y="188"/>
                                </a:lnTo>
                                <a:lnTo>
                                  <a:pt x="703" y="188"/>
                                </a:lnTo>
                                <a:lnTo>
                                  <a:pt x="703" y="179"/>
                                </a:lnTo>
                                <a:close/>
                                <a:moveTo>
                                  <a:pt x="747" y="63"/>
                                </a:moveTo>
                                <a:lnTo>
                                  <a:pt x="747" y="35"/>
                                </a:lnTo>
                                <a:lnTo>
                                  <a:pt x="745" y="33"/>
                                </a:lnTo>
                                <a:lnTo>
                                  <a:pt x="742" y="30"/>
                                </a:lnTo>
                                <a:lnTo>
                                  <a:pt x="738" y="25"/>
                                </a:lnTo>
                                <a:lnTo>
                                  <a:pt x="719" y="25"/>
                                </a:lnTo>
                                <a:lnTo>
                                  <a:pt x="716" y="27"/>
                                </a:lnTo>
                                <a:lnTo>
                                  <a:pt x="711" y="30"/>
                                </a:lnTo>
                                <a:lnTo>
                                  <a:pt x="714" y="10"/>
                                </a:lnTo>
                                <a:lnTo>
                                  <a:pt x="743" y="10"/>
                                </a:lnTo>
                                <a:lnTo>
                                  <a:pt x="743" y="2"/>
                                </a:lnTo>
                                <a:lnTo>
                                  <a:pt x="707" y="2"/>
                                </a:lnTo>
                                <a:lnTo>
                                  <a:pt x="702" y="40"/>
                                </a:lnTo>
                                <a:lnTo>
                                  <a:pt x="710" y="40"/>
                                </a:lnTo>
                                <a:lnTo>
                                  <a:pt x="714" y="35"/>
                                </a:lnTo>
                                <a:lnTo>
                                  <a:pt x="717" y="33"/>
                                </a:lnTo>
                                <a:lnTo>
                                  <a:pt x="732" y="33"/>
                                </a:lnTo>
                                <a:lnTo>
                                  <a:pt x="738" y="40"/>
                                </a:lnTo>
                                <a:lnTo>
                                  <a:pt x="738" y="60"/>
                                </a:lnTo>
                                <a:lnTo>
                                  <a:pt x="732" y="66"/>
                                </a:lnTo>
                                <a:lnTo>
                                  <a:pt x="715" y="66"/>
                                </a:lnTo>
                                <a:lnTo>
                                  <a:pt x="711" y="62"/>
                                </a:lnTo>
                                <a:lnTo>
                                  <a:pt x="709" y="54"/>
                                </a:lnTo>
                                <a:lnTo>
                                  <a:pt x="700" y="54"/>
                                </a:lnTo>
                                <a:lnTo>
                                  <a:pt x="701" y="60"/>
                                </a:lnTo>
                                <a:lnTo>
                                  <a:pt x="702" y="63"/>
                                </a:lnTo>
                                <a:lnTo>
                                  <a:pt x="704" y="65"/>
                                </a:lnTo>
                                <a:lnTo>
                                  <a:pt x="708" y="71"/>
                                </a:lnTo>
                                <a:lnTo>
                                  <a:pt x="715" y="74"/>
                                </a:lnTo>
                                <a:lnTo>
                                  <a:pt x="737" y="74"/>
                                </a:lnTo>
                                <a:lnTo>
                                  <a:pt x="744" y="66"/>
                                </a:lnTo>
                                <a:lnTo>
                                  <a:pt x="747" y="63"/>
                                </a:lnTo>
                                <a:close/>
                                <a:moveTo>
                                  <a:pt x="754" y="213"/>
                                </a:moveTo>
                                <a:lnTo>
                                  <a:pt x="749" y="209"/>
                                </a:lnTo>
                                <a:lnTo>
                                  <a:pt x="722" y="202"/>
                                </a:lnTo>
                                <a:lnTo>
                                  <a:pt x="719" y="200"/>
                                </a:lnTo>
                                <a:lnTo>
                                  <a:pt x="719" y="190"/>
                                </a:lnTo>
                                <a:lnTo>
                                  <a:pt x="723" y="187"/>
                                </a:lnTo>
                                <a:lnTo>
                                  <a:pt x="738" y="187"/>
                                </a:lnTo>
                                <a:lnTo>
                                  <a:pt x="742" y="190"/>
                                </a:lnTo>
                                <a:lnTo>
                                  <a:pt x="742" y="196"/>
                                </a:lnTo>
                                <a:lnTo>
                                  <a:pt x="752" y="196"/>
                                </a:lnTo>
                                <a:lnTo>
                                  <a:pt x="751" y="187"/>
                                </a:lnTo>
                                <a:lnTo>
                                  <a:pt x="751" y="185"/>
                                </a:lnTo>
                                <a:lnTo>
                                  <a:pt x="744" y="179"/>
                                </a:lnTo>
                                <a:lnTo>
                                  <a:pt x="718" y="179"/>
                                </a:lnTo>
                                <a:lnTo>
                                  <a:pt x="709" y="186"/>
                                </a:lnTo>
                                <a:lnTo>
                                  <a:pt x="709" y="205"/>
                                </a:lnTo>
                                <a:lnTo>
                                  <a:pt x="714" y="209"/>
                                </a:lnTo>
                                <a:lnTo>
                                  <a:pt x="742" y="216"/>
                                </a:lnTo>
                                <a:lnTo>
                                  <a:pt x="744" y="218"/>
                                </a:lnTo>
                                <a:lnTo>
                                  <a:pt x="744" y="228"/>
                                </a:lnTo>
                                <a:lnTo>
                                  <a:pt x="739" y="231"/>
                                </a:lnTo>
                                <a:lnTo>
                                  <a:pt x="726" y="231"/>
                                </a:lnTo>
                                <a:lnTo>
                                  <a:pt x="722" y="230"/>
                                </a:lnTo>
                                <a:lnTo>
                                  <a:pt x="720" y="227"/>
                                </a:lnTo>
                                <a:lnTo>
                                  <a:pt x="719" y="226"/>
                                </a:lnTo>
                                <a:lnTo>
                                  <a:pt x="718" y="224"/>
                                </a:lnTo>
                                <a:lnTo>
                                  <a:pt x="717" y="220"/>
                                </a:lnTo>
                                <a:lnTo>
                                  <a:pt x="708" y="220"/>
                                </a:lnTo>
                                <a:lnTo>
                                  <a:pt x="708" y="233"/>
                                </a:lnTo>
                                <a:lnTo>
                                  <a:pt x="716" y="240"/>
                                </a:lnTo>
                                <a:lnTo>
                                  <a:pt x="745" y="240"/>
                                </a:lnTo>
                                <a:lnTo>
                                  <a:pt x="754" y="232"/>
                                </a:lnTo>
                                <a:lnTo>
                                  <a:pt x="754" y="231"/>
                                </a:lnTo>
                                <a:lnTo>
                                  <a:pt x="754" y="213"/>
                                </a:lnTo>
                                <a:close/>
                                <a:moveTo>
                                  <a:pt x="814" y="203"/>
                                </a:moveTo>
                                <a:lnTo>
                                  <a:pt x="813" y="198"/>
                                </a:lnTo>
                                <a:lnTo>
                                  <a:pt x="811" y="194"/>
                                </a:lnTo>
                                <a:lnTo>
                                  <a:pt x="809" y="187"/>
                                </a:lnTo>
                                <a:lnTo>
                                  <a:pt x="808" y="185"/>
                                </a:lnTo>
                                <a:lnTo>
                                  <a:pt x="804" y="182"/>
                                </a:lnTo>
                                <a:lnTo>
                                  <a:pt x="804" y="194"/>
                                </a:lnTo>
                                <a:lnTo>
                                  <a:pt x="804" y="204"/>
                                </a:lnTo>
                                <a:lnTo>
                                  <a:pt x="772" y="204"/>
                                </a:lnTo>
                                <a:lnTo>
                                  <a:pt x="773" y="194"/>
                                </a:lnTo>
                                <a:lnTo>
                                  <a:pt x="779" y="187"/>
                                </a:lnTo>
                                <a:lnTo>
                                  <a:pt x="797" y="187"/>
                                </a:lnTo>
                                <a:lnTo>
                                  <a:pt x="804" y="194"/>
                                </a:lnTo>
                                <a:lnTo>
                                  <a:pt x="804" y="182"/>
                                </a:lnTo>
                                <a:lnTo>
                                  <a:pt x="799" y="179"/>
                                </a:lnTo>
                                <a:lnTo>
                                  <a:pt x="788" y="179"/>
                                </a:lnTo>
                                <a:lnTo>
                                  <a:pt x="778" y="181"/>
                                </a:lnTo>
                                <a:lnTo>
                                  <a:pt x="770" y="187"/>
                                </a:lnTo>
                                <a:lnTo>
                                  <a:pt x="764" y="197"/>
                                </a:lnTo>
                                <a:lnTo>
                                  <a:pt x="763" y="210"/>
                                </a:lnTo>
                                <a:lnTo>
                                  <a:pt x="763" y="228"/>
                                </a:lnTo>
                                <a:lnTo>
                                  <a:pt x="772" y="240"/>
                                </a:lnTo>
                                <a:lnTo>
                                  <a:pt x="801" y="240"/>
                                </a:lnTo>
                                <a:lnTo>
                                  <a:pt x="810" y="232"/>
                                </a:lnTo>
                                <a:lnTo>
                                  <a:pt x="810" y="231"/>
                                </a:lnTo>
                                <a:lnTo>
                                  <a:pt x="812" y="220"/>
                                </a:lnTo>
                                <a:lnTo>
                                  <a:pt x="803" y="220"/>
                                </a:lnTo>
                                <a:lnTo>
                                  <a:pt x="801" y="227"/>
                                </a:lnTo>
                                <a:lnTo>
                                  <a:pt x="796" y="231"/>
                                </a:lnTo>
                                <a:lnTo>
                                  <a:pt x="783" y="231"/>
                                </a:lnTo>
                                <a:lnTo>
                                  <a:pt x="778" y="229"/>
                                </a:lnTo>
                                <a:lnTo>
                                  <a:pt x="775" y="224"/>
                                </a:lnTo>
                                <a:lnTo>
                                  <a:pt x="773" y="221"/>
                                </a:lnTo>
                                <a:lnTo>
                                  <a:pt x="772" y="217"/>
                                </a:lnTo>
                                <a:lnTo>
                                  <a:pt x="772" y="212"/>
                                </a:lnTo>
                                <a:lnTo>
                                  <a:pt x="814" y="212"/>
                                </a:lnTo>
                                <a:lnTo>
                                  <a:pt x="814" y="204"/>
                                </a:lnTo>
                                <a:lnTo>
                                  <a:pt x="814" y="203"/>
                                </a:lnTo>
                                <a:close/>
                                <a:moveTo>
                                  <a:pt x="902" y="158"/>
                                </a:moveTo>
                                <a:lnTo>
                                  <a:pt x="893" y="158"/>
                                </a:lnTo>
                                <a:lnTo>
                                  <a:pt x="893" y="188"/>
                                </a:lnTo>
                                <a:lnTo>
                                  <a:pt x="893" y="196"/>
                                </a:lnTo>
                                <a:lnTo>
                                  <a:pt x="893" y="222"/>
                                </a:lnTo>
                                <a:lnTo>
                                  <a:pt x="886" y="231"/>
                                </a:lnTo>
                                <a:lnTo>
                                  <a:pt x="867" y="231"/>
                                </a:lnTo>
                                <a:lnTo>
                                  <a:pt x="860" y="222"/>
                                </a:lnTo>
                                <a:lnTo>
                                  <a:pt x="861" y="196"/>
                                </a:lnTo>
                                <a:lnTo>
                                  <a:pt x="867" y="187"/>
                                </a:lnTo>
                                <a:lnTo>
                                  <a:pt x="886" y="187"/>
                                </a:lnTo>
                                <a:lnTo>
                                  <a:pt x="893" y="196"/>
                                </a:lnTo>
                                <a:lnTo>
                                  <a:pt x="893" y="188"/>
                                </a:lnTo>
                                <a:lnTo>
                                  <a:pt x="892" y="187"/>
                                </a:lnTo>
                                <a:lnTo>
                                  <a:pt x="889" y="182"/>
                                </a:lnTo>
                                <a:lnTo>
                                  <a:pt x="883" y="179"/>
                                </a:lnTo>
                                <a:lnTo>
                                  <a:pt x="861" y="179"/>
                                </a:lnTo>
                                <a:lnTo>
                                  <a:pt x="851" y="191"/>
                                </a:lnTo>
                                <a:lnTo>
                                  <a:pt x="851" y="228"/>
                                </a:lnTo>
                                <a:lnTo>
                                  <a:pt x="860" y="240"/>
                                </a:lnTo>
                                <a:lnTo>
                                  <a:pt x="883" y="240"/>
                                </a:lnTo>
                                <a:lnTo>
                                  <a:pt x="889" y="237"/>
                                </a:lnTo>
                                <a:lnTo>
                                  <a:pt x="893" y="231"/>
                                </a:lnTo>
                                <a:lnTo>
                                  <a:pt x="894" y="230"/>
                                </a:lnTo>
                                <a:lnTo>
                                  <a:pt x="894" y="237"/>
                                </a:lnTo>
                                <a:lnTo>
                                  <a:pt x="902" y="237"/>
                                </a:lnTo>
                                <a:lnTo>
                                  <a:pt x="902" y="230"/>
                                </a:lnTo>
                                <a:lnTo>
                                  <a:pt x="902" y="188"/>
                                </a:lnTo>
                                <a:lnTo>
                                  <a:pt x="902" y="158"/>
                                </a:lnTo>
                                <a:close/>
                                <a:moveTo>
                                  <a:pt x="963" y="203"/>
                                </a:moveTo>
                                <a:lnTo>
                                  <a:pt x="963" y="198"/>
                                </a:lnTo>
                                <a:lnTo>
                                  <a:pt x="961" y="194"/>
                                </a:lnTo>
                                <a:lnTo>
                                  <a:pt x="959" y="187"/>
                                </a:lnTo>
                                <a:lnTo>
                                  <a:pt x="957" y="185"/>
                                </a:lnTo>
                                <a:lnTo>
                                  <a:pt x="954" y="182"/>
                                </a:lnTo>
                                <a:lnTo>
                                  <a:pt x="954" y="194"/>
                                </a:lnTo>
                                <a:lnTo>
                                  <a:pt x="954" y="204"/>
                                </a:lnTo>
                                <a:lnTo>
                                  <a:pt x="922" y="204"/>
                                </a:lnTo>
                                <a:lnTo>
                                  <a:pt x="923" y="194"/>
                                </a:lnTo>
                                <a:lnTo>
                                  <a:pt x="929" y="187"/>
                                </a:lnTo>
                                <a:lnTo>
                                  <a:pt x="947" y="187"/>
                                </a:lnTo>
                                <a:lnTo>
                                  <a:pt x="954" y="194"/>
                                </a:lnTo>
                                <a:lnTo>
                                  <a:pt x="954" y="182"/>
                                </a:lnTo>
                                <a:lnTo>
                                  <a:pt x="949" y="179"/>
                                </a:lnTo>
                                <a:lnTo>
                                  <a:pt x="938" y="179"/>
                                </a:lnTo>
                                <a:lnTo>
                                  <a:pt x="928" y="181"/>
                                </a:lnTo>
                                <a:lnTo>
                                  <a:pt x="919" y="187"/>
                                </a:lnTo>
                                <a:lnTo>
                                  <a:pt x="914" y="197"/>
                                </a:lnTo>
                                <a:lnTo>
                                  <a:pt x="912" y="210"/>
                                </a:lnTo>
                                <a:lnTo>
                                  <a:pt x="912" y="228"/>
                                </a:lnTo>
                                <a:lnTo>
                                  <a:pt x="922" y="240"/>
                                </a:lnTo>
                                <a:lnTo>
                                  <a:pt x="951" y="240"/>
                                </a:lnTo>
                                <a:lnTo>
                                  <a:pt x="960" y="232"/>
                                </a:lnTo>
                                <a:lnTo>
                                  <a:pt x="960" y="231"/>
                                </a:lnTo>
                                <a:lnTo>
                                  <a:pt x="962" y="220"/>
                                </a:lnTo>
                                <a:lnTo>
                                  <a:pt x="953" y="220"/>
                                </a:lnTo>
                                <a:lnTo>
                                  <a:pt x="951" y="227"/>
                                </a:lnTo>
                                <a:lnTo>
                                  <a:pt x="946" y="231"/>
                                </a:lnTo>
                                <a:lnTo>
                                  <a:pt x="933" y="231"/>
                                </a:lnTo>
                                <a:lnTo>
                                  <a:pt x="928" y="229"/>
                                </a:lnTo>
                                <a:lnTo>
                                  <a:pt x="925" y="224"/>
                                </a:lnTo>
                                <a:lnTo>
                                  <a:pt x="923" y="221"/>
                                </a:lnTo>
                                <a:lnTo>
                                  <a:pt x="922" y="217"/>
                                </a:lnTo>
                                <a:lnTo>
                                  <a:pt x="922" y="212"/>
                                </a:lnTo>
                                <a:lnTo>
                                  <a:pt x="963" y="212"/>
                                </a:lnTo>
                                <a:lnTo>
                                  <a:pt x="963" y="204"/>
                                </a:lnTo>
                                <a:lnTo>
                                  <a:pt x="963" y="203"/>
                                </a:lnTo>
                                <a:close/>
                                <a:moveTo>
                                  <a:pt x="1024" y="191"/>
                                </a:moveTo>
                                <a:lnTo>
                                  <a:pt x="1022" y="187"/>
                                </a:lnTo>
                                <a:lnTo>
                                  <a:pt x="1015" y="179"/>
                                </a:lnTo>
                                <a:lnTo>
                                  <a:pt x="1015" y="222"/>
                                </a:lnTo>
                                <a:lnTo>
                                  <a:pt x="1009" y="231"/>
                                </a:lnTo>
                                <a:lnTo>
                                  <a:pt x="989" y="231"/>
                                </a:lnTo>
                                <a:lnTo>
                                  <a:pt x="983" y="222"/>
                                </a:lnTo>
                                <a:lnTo>
                                  <a:pt x="983" y="196"/>
                                </a:lnTo>
                                <a:lnTo>
                                  <a:pt x="988" y="189"/>
                                </a:lnTo>
                                <a:lnTo>
                                  <a:pt x="989" y="187"/>
                                </a:lnTo>
                                <a:lnTo>
                                  <a:pt x="1009" y="187"/>
                                </a:lnTo>
                                <a:lnTo>
                                  <a:pt x="1015" y="196"/>
                                </a:lnTo>
                                <a:lnTo>
                                  <a:pt x="1015" y="222"/>
                                </a:lnTo>
                                <a:lnTo>
                                  <a:pt x="1015" y="179"/>
                                </a:lnTo>
                                <a:lnTo>
                                  <a:pt x="993" y="179"/>
                                </a:lnTo>
                                <a:lnTo>
                                  <a:pt x="986" y="182"/>
                                </a:lnTo>
                                <a:lnTo>
                                  <a:pt x="982" y="189"/>
                                </a:lnTo>
                                <a:lnTo>
                                  <a:pt x="982" y="181"/>
                                </a:lnTo>
                                <a:lnTo>
                                  <a:pt x="974" y="181"/>
                                </a:lnTo>
                                <a:lnTo>
                                  <a:pt x="974" y="261"/>
                                </a:lnTo>
                                <a:lnTo>
                                  <a:pt x="983" y="261"/>
                                </a:lnTo>
                                <a:lnTo>
                                  <a:pt x="983" y="231"/>
                                </a:lnTo>
                                <a:lnTo>
                                  <a:pt x="988" y="237"/>
                                </a:lnTo>
                                <a:lnTo>
                                  <a:pt x="993" y="240"/>
                                </a:lnTo>
                                <a:lnTo>
                                  <a:pt x="1015" y="240"/>
                                </a:lnTo>
                                <a:lnTo>
                                  <a:pt x="1024" y="228"/>
                                </a:lnTo>
                                <a:lnTo>
                                  <a:pt x="1024" y="191"/>
                                </a:lnTo>
                                <a:close/>
                                <a:moveTo>
                                  <a:pt x="1055" y="181"/>
                                </a:moveTo>
                                <a:lnTo>
                                  <a:pt x="1046" y="181"/>
                                </a:lnTo>
                                <a:lnTo>
                                  <a:pt x="1046" y="165"/>
                                </a:lnTo>
                                <a:lnTo>
                                  <a:pt x="1037" y="165"/>
                                </a:lnTo>
                                <a:lnTo>
                                  <a:pt x="1037" y="181"/>
                                </a:lnTo>
                                <a:lnTo>
                                  <a:pt x="1030" y="181"/>
                                </a:lnTo>
                                <a:lnTo>
                                  <a:pt x="1030" y="188"/>
                                </a:lnTo>
                                <a:lnTo>
                                  <a:pt x="1037" y="188"/>
                                </a:lnTo>
                                <a:lnTo>
                                  <a:pt x="1037" y="236"/>
                                </a:lnTo>
                                <a:lnTo>
                                  <a:pt x="1041" y="240"/>
                                </a:lnTo>
                                <a:lnTo>
                                  <a:pt x="1050" y="240"/>
                                </a:lnTo>
                                <a:lnTo>
                                  <a:pt x="1052" y="239"/>
                                </a:lnTo>
                                <a:lnTo>
                                  <a:pt x="1055" y="239"/>
                                </a:lnTo>
                                <a:lnTo>
                                  <a:pt x="1055" y="232"/>
                                </a:lnTo>
                                <a:lnTo>
                                  <a:pt x="1055" y="231"/>
                                </a:lnTo>
                                <a:lnTo>
                                  <a:pt x="1054" y="232"/>
                                </a:lnTo>
                                <a:lnTo>
                                  <a:pt x="1053" y="232"/>
                                </a:lnTo>
                                <a:lnTo>
                                  <a:pt x="1047" y="232"/>
                                </a:lnTo>
                                <a:lnTo>
                                  <a:pt x="1046" y="231"/>
                                </a:lnTo>
                                <a:lnTo>
                                  <a:pt x="1046" y="188"/>
                                </a:lnTo>
                                <a:lnTo>
                                  <a:pt x="1055" y="188"/>
                                </a:lnTo>
                                <a:lnTo>
                                  <a:pt x="1055" y="181"/>
                                </a:lnTo>
                                <a:close/>
                                <a:moveTo>
                                  <a:pt x="1110" y="185"/>
                                </a:moveTo>
                                <a:lnTo>
                                  <a:pt x="1104" y="179"/>
                                </a:lnTo>
                                <a:lnTo>
                                  <a:pt x="1085" y="179"/>
                                </a:lnTo>
                                <a:lnTo>
                                  <a:pt x="1080" y="181"/>
                                </a:lnTo>
                                <a:lnTo>
                                  <a:pt x="1075" y="188"/>
                                </a:lnTo>
                                <a:lnTo>
                                  <a:pt x="1075" y="158"/>
                                </a:lnTo>
                                <a:lnTo>
                                  <a:pt x="1066" y="158"/>
                                </a:lnTo>
                                <a:lnTo>
                                  <a:pt x="1066" y="237"/>
                                </a:lnTo>
                                <a:lnTo>
                                  <a:pt x="1075" y="237"/>
                                </a:lnTo>
                                <a:lnTo>
                                  <a:pt x="1075" y="194"/>
                                </a:lnTo>
                                <a:lnTo>
                                  <a:pt x="1079" y="188"/>
                                </a:lnTo>
                                <a:lnTo>
                                  <a:pt x="1081" y="187"/>
                                </a:lnTo>
                                <a:lnTo>
                                  <a:pt x="1093" y="187"/>
                                </a:lnTo>
                                <a:lnTo>
                                  <a:pt x="1096" y="188"/>
                                </a:lnTo>
                                <a:lnTo>
                                  <a:pt x="1100" y="191"/>
                                </a:lnTo>
                                <a:lnTo>
                                  <a:pt x="1101" y="194"/>
                                </a:lnTo>
                                <a:lnTo>
                                  <a:pt x="1101" y="237"/>
                                </a:lnTo>
                                <a:lnTo>
                                  <a:pt x="1110" y="237"/>
                                </a:lnTo>
                                <a:lnTo>
                                  <a:pt x="1110" y="187"/>
                                </a:lnTo>
                                <a:lnTo>
                                  <a:pt x="1110" y="185"/>
                                </a:lnTo>
                                <a:close/>
                                <a:moveTo>
                                  <a:pt x="1359" y="0"/>
                                </a:moveTo>
                                <a:lnTo>
                                  <a:pt x="1354" y="0"/>
                                </a:lnTo>
                                <a:lnTo>
                                  <a:pt x="1351" y="11"/>
                                </a:lnTo>
                                <a:lnTo>
                                  <a:pt x="1349" y="13"/>
                                </a:lnTo>
                                <a:lnTo>
                                  <a:pt x="1335" y="15"/>
                                </a:lnTo>
                                <a:lnTo>
                                  <a:pt x="1335" y="21"/>
                                </a:lnTo>
                                <a:lnTo>
                                  <a:pt x="1351" y="21"/>
                                </a:lnTo>
                                <a:lnTo>
                                  <a:pt x="1351" y="71"/>
                                </a:lnTo>
                                <a:lnTo>
                                  <a:pt x="1359" y="71"/>
                                </a:lnTo>
                                <a:lnTo>
                                  <a:pt x="1359" y="0"/>
                                </a:lnTo>
                                <a:close/>
                                <a:moveTo>
                                  <a:pt x="1978" y="0"/>
                                </a:moveTo>
                                <a:lnTo>
                                  <a:pt x="1973" y="0"/>
                                </a:lnTo>
                                <a:lnTo>
                                  <a:pt x="1970" y="11"/>
                                </a:lnTo>
                                <a:lnTo>
                                  <a:pt x="1968" y="13"/>
                                </a:lnTo>
                                <a:lnTo>
                                  <a:pt x="1954" y="15"/>
                                </a:lnTo>
                                <a:lnTo>
                                  <a:pt x="1954" y="21"/>
                                </a:lnTo>
                                <a:lnTo>
                                  <a:pt x="1970" y="21"/>
                                </a:lnTo>
                                <a:lnTo>
                                  <a:pt x="1970" y="71"/>
                                </a:lnTo>
                                <a:lnTo>
                                  <a:pt x="1978" y="71"/>
                                </a:lnTo>
                                <a:lnTo>
                                  <a:pt x="1978" y="0"/>
                                </a:lnTo>
                                <a:close/>
                                <a:moveTo>
                                  <a:pt x="2017" y="61"/>
                                </a:moveTo>
                                <a:lnTo>
                                  <a:pt x="2007" y="61"/>
                                </a:lnTo>
                                <a:lnTo>
                                  <a:pt x="2007" y="71"/>
                                </a:lnTo>
                                <a:lnTo>
                                  <a:pt x="2017" y="71"/>
                                </a:lnTo>
                                <a:lnTo>
                                  <a:pt x="2017" y="61"/>
                                </a:lnTo>
                                <a:close/>
                                <a:moveTo>
                                  <a:pt x="2076" y="63"/>
                                </a:moveTo>
                                <a:lnTo>
                                  <a:pt x="2076" y="35"/>
                                </a:lnTo>
                                <a:lnTo>
                                  <a:pt x="2075" y="33"/>
                                </a:lnTo>
                                <a:lnTo>
                                  <a:pt x="2071" y="30"/>
                                </a:lnTo>
                                <a:lnTo>
                                  <a:pt x="2067" y="25"/>
                                </a:lnTo>
                                <a:lnTo>
                                  <a:pt x="2049" y="25"/>
                                </a:lnTo>
                                <a:lnTo>
                                  <a:pt x="2045" y="27"/>
                                </a:lnTo>
                                <a:lnTo>
                                  <a:pt x="2041" y="30"/>
                                </a:lnTo>
                                <a:lnTo>
                                  <a:pt x="2044" y="10"/>
                                </a:lnTo>
                                <a:lnTo>
                                  <a:pt x="2073" y="10"/>
                                </a:lnTo>
                                <a:lnTo>
                                  <a:pt x="2073" y="2"/>
                                </a:lnTo>
                                <a:lnTo>
                                  <a:pt x="2037" y="2"/>
                                </a:lnTo>
                                <a:lnTo>
                                  <a:pt x="2032" y="40"/>
                                </a:lnTo>
                                <a:lnTo>
                                  <a:pt x="2040" y="40"/>
                                </a:lnTo>
                                <a:lnTo>
                                  <a:pt x="2044" y="35"/>
                                </a:lnTo>
                                <a:lnTo>
                                  <a:pt x="2047" y="33"/>
                                </a:lnTo>
                                <a:lnTo>
                                  <a:pt x="2062" y="33"/>
                                </a:lnTo>
                                <a:lnTo>
                                  <a:pt x="2067" y="40"/>
                                </a:lnTo>
                                <a:lnTo>
                                  <a:pt x="2067" y="60"/>
                                </a:lnTo>
                                <a:lnTo>
                                  <a:pt x="2062" y="66"/>
                                </a:lnTo>
                                <a:lnTo>
                                  <a:pt x="2045" y="66"/>
                                </a:lnTo>
                                <a:lnTo>
                                  <a:pt x="2040" y="62"/>
                                </a:lnTo>
                                <a:lnTo>
                                  <a:pt x="2038" y="54"/>
                                </a:lnTo>
                                <a:lnTo>
                                  <a:pt x="2029" y="54"/>
                                </a:lnTo>
                                <a:lnTo>
                                  <a:pt x="2031" y="60"/>
                                </a:lnTo>
                                <a:lnTo>
                                  <a:pt x="2032" y="63"/>
                                </a:lnTo>
                                <a:lnTo>
                                  <a:pt x="2034" y="65"/>
                                </a:lnTo>
                                <a:lnTo>
                                  <a:pt x="2038" y="71"/>
                                </a:lnTo>
                                <a:lnTo>
                                  <a:pt x="2045" y="74"/>
                                </a:lnTo>
                                <a:lnTo>
                                  <a:pt x="2067" y="74"/>
                                </a:lnTo>
                                <a:lnTo>
                                  <a:pt x="2074" y="66"/>
                                </a:lnTo>
                                <a:lnTo>
                                  <a:pt x="2076" y="6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8" name="docshape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4829" y="-309"/>
                            <a:ext cx="169"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docshape88"/>
                        <wps:cNvSpPr>
                          <a:spLocks/>
                        </wps:cNvSpPr>
                        <wps:spPr bwMode="auto">
                          <a:xfrm>
                            <a:off x="5037" y="-343"/>
                            <a:ext cx="106" cy="136"/>
                          </a:xfrm>
                          <a:custGeom>
                            <a:avLst/>
                            <a:gdLst>
                              <a:gd name="T0" fmla="+- 0 5058 5038"/>
                              <a:gd name="T1" fmla="*/ T0 w 106"/>
                              <a:gd name="T2" fmla="+- 0 -307 -343"/>
                              <a:gd name="T3" fmla="*/ -307 h 136"/>
                              <a:gd name="T4" fmla="+- 0 5038 5038"/>
                              <a:gd name="T5" fmla="*/ T4 w 106"/>
                              <a:gd name="T6" fmla="+- 0 -307 -343"/>
                              <a:gd name="T7" fmla="*/ -307 h 136"/>
                              <a:gd name="T8" fmla="+- 0 5038 5038"/>
                              <a:gd name="T9" fmla="*/ T8 w 106"/>
                              <a:gd name="T10" fmla="+- 0 -301 -343"/>
                              <a:gd name="T11" fmla="*/ -301 h 136"/>
                              <a:gd name="T12" fmla="+- 0 5058 5038"/>
                              <a:gd name="T13" fmla="*/ T12 w 106"/>
                              <a:gd name="T14" fmla="+- 0 -301 -343"/>
                              <a:gd name="T15" fmla="*/ -301 h 136"/>
                              <a:gd name="T16" fmla="+- 0 5058 5038"/>
                              <a:gd name="T17" fmla="*/ T16 w 106"/>
                              <a:gd name="T18" fmla="+- 0 -307 -343"/>
                              <a:gd name="T19" fmla="*/ -307 h 136"/>
                              <a:gd name="T20" fmla="+- 0 5092 5038"/>
                              <a:gd name="T21" fmla="*/ T20 w 106"/>
                              <a:gd name="T22" fmla="+- 0 -343 -343"/>
                              <a:gd name="T23" fmla="*/ -343 h 136"/>
                              <a:gd name="T24" fmla="+- 0 5087 5038"/>
                              <a:gd name="T25" fmla="*/ T24 w 106"/>
                              <a:gd name="T26" fmla="+- 0 -343 -343"/>
                              <a:gd name="T27" fmla="*/ -343 h 136"/>
                              <a:gd name="T28" fmla="+- 0 5085 5038"/>
                              <a:gd name="T29" fmla="*/ T28 w 106"/>
                              <a:gd name="T30" fmla="+- 0 -333 -343"/>
                              <a:gd name="T31" fmla="*/ -333 h 136"/>
                              <a:gd name="T32" fmla="+- 0 5083 5038"/>
                              <a:gd name="T33" fmla="*/ T32 w 106"/>
                              <a:gd name="T34" fmla="+- 0 -332 -343"/>
                              <a:gd name="T35" fmla="*/ -332 h 136"/>
                              <a:gd name="T36" fmla="+- 0 5071 5038"/>
                              <a:gd name="T37" fmla="*/ T36 w 106"/>
                              <a:gd name="T38" fmla="+- 0 -330 -343"/>
                              <a:gd name="T39" fmla="*/ -330 h 136"/>
                              <a:gd name="T40" fmla="+- 0 5071 5038"/>
                              <a:gd name="T41" fmla="*/ T40 w 106"/>
                              <a:gd name="T42" fmla="+- 0 -325 -343"/>
                              <a:gd name="T43" fmla="*/ -325 h 136"/>
                              <a:gd name="T44" fmla="+- 0 5085 5038"/>
                              <a:gd name="T45" fmla="*/ T44 w 106"/>
                              <a:gd name="T46" fmla="+- 0 -325 -343"/>
                              <a:gd name="T47" fmla="*/ -325 h 136"/>
                              <a:gd name="T48" fmla="+- 0 5085 5038"/>
                              <a:gd name="T49" fmla="*/ T48 w 106"/>
                              <a:gd name="T50" fmla="+- 0 -281 -343"/>
                              <a:gd name="T51" fmla="*/ -281 h 136"/>
                              <a:gd name="T52" fmla="+- 0 5092 5038"/>
                              <a:gd name="T53" fmla="*/ T52 w 106"/>
                              <a:gd name="T54" fmla="+- 0 -281 -343"/>
                              <a:gd name="T55" fmla="*/ -281 h 136"/>
                              <a:gd name="T56" fmla="+- 0 5092 5038"/>
                              <a:gd name="T57" fmla="*/ T56 w 106"/>
                              <a:gd name="T58" fmla="+- 0 -343 -343"/>
                              <a:gd name="T59" fmla="*/ -343 h 136"/>
                              <a:gd name="T60" fmla="+- 0 5143 5038"/>
                              <a:gd name="T61" fmla="*/ T60 w 106"/>
                              <a:gd name="T62" fmla="+- 0 -309 -343"/>
                              <a:gd name="T63" fmla="*/ -309 h 136"/>
                              <a:gd name="T64" fmla="+- 0 5123 5038"/>
                              <a:gd name="T65" fmla="*/ T64 w 106"/>
                              <a:gd name="T66" fmla="+- 0 -309 -343"/>
                              <a:gd name="T67" fmla="*/ -309 h 136"/>
                              <a:gd name="T68" fmla="+- 0 5123 5038"/>
                              <a:gd name="T69" fmla="*/ T68 w 106"/>
                              <a:gd name="T70" fmla="+- 0 -301 -343"/>
                              <a:gd name="T71" fmla="*/ -301 h 136"/>
                              <a:gd name="T72" fmla="+- 0 5134 5038"/>
                              <a:gd name="T73" fmla="*/ T72 w 106"/>
                              <a:gd name="T74" fmla="+- 0 -301 -343"/>
                              <a:gd name="T75" fmla="*/ -301 h 136"/>
                              <a:gd name="T76" fmla="+- 0 5134 5038"/>
                              <a:gd name="T77" fmla="*/ T76 w 106"/>
                              <a:gd name="T78" fmla="+- 0 -215 -343"/>
                              <a:gd name="T79" fmla="*/ -215 h 136"/>
                              <a:gd name="T80" fmla="+- 0 5123 5038"/>
                              <a:gd name="T81" fmla="*/ T80 w 106"/>
                              <a:gd name="T82" fmla="+- 0 -215 -343"/>
                              <a:gd name="T83" fmla="*/ -215 h 136"/>
                              <a:gd name="T84" fmla="+- 0 5123 5038"/>
                              <a:gd name="T85" fmla="*/ T84 w 106"/>
                              <a:gd name="T86" fmla="+- 0 -207 -343"/>
                              <a:gd name="T87" fmla="*/ -207 h 136"/>
                              <a:gd name="T88" fmla="+- 0 5143 5038"/>
                              <a:gd name="T89" fmla="*/ T88 w 106"/>
                              <a:gd name="T90" fmla="+- 0 -207 -343"/>
                              <a:gd name="T91" fmla="*/ -207 h 136"/>
                              <a:gd name="T92" fmla="+- 0 5143 5038"/>
                              <a:gd name="T93" fmla="*/ T92 w 106"/>
                              <a:gd name="T94" fmla="+- 0 -309 -343"/>
                              <a:gd name="T95" fmla="*/ -309 h 1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6" h="136">
                                <a:moveTo>
                                  <a:pt x="20" y="36"/>
                                </a:moveTo>
                                <a:lnTo>
                                  <a:pt x="0" y="36"/>
                                </a:lnTo>
                                <a:lnTo>
                                  <a:pt x="0" y="42"/>
                                </a:lnTo>
                                <a:lnTo>
                                  <a:pt x="20" y="42"/>
                                </a:lnTo>
                                <a:lnTo>
                                  <a:pt x="20" y="36"/>
                                </a:lnTo>
                                <a:close/>
                                <a:moveTo>
                                  <a:pt x="54" y="0"/>
                                </a:moveTo>
                                <a:lnTo>
                                  <a:pt x="49" y="0"/>
                                </a:lnTo>
                                <a:lnTo>
                                  <a:pt x="47" y="10"/>
                                </a:lnTo>
                                <a:lnTo>
                                  <a:pt x="45" y="11"/>
                                </a:lnTo>
                                <a:lnTo>
                                  <a:pt x="33" y="13"/>
                                </a:lnTo>
                                <a:lnTo>
                                  <a:pt x="33" y="18"/>
                                </a:lnTo>
                                <a:lnTo>
                                  <a:pt x="47" y="18"/>
                                </a:lnTo>
                                <a:lnTo>
                                  <a:pt x="47" y="62"/>
                                </a:lnTo>
                                <a:lnTo>
                                  <a:pt x="54" y="62"/>
                                </a:lnTo>
                                <a:lnTo>
                                  <a:pt x="54" y="0"/>
                                </a:lnTo>
                                <a:close/>
                                <a:moveTo>
                                  <a:pt x="105" y="34"/>
                                </a:moveTo>
                                <a:lnTo>
                                  <a:pt x="85" y="34"/>
                                </a:lnTo>
                                <a:lnTo>
                                  <a:pt x="85" y="42"/>
                                </a:lnTo>
                                <a:lnTo>
                                  <a:pt x="96" y="42"/>
                                </a:lnTo>
                                <a:lnTo>
                                  <a:pt x="96" y="128"/>
                                </a:lnTo>
                                <a:lnTo>
                                  <a:pt x="85" y="128"/>
                                </a:lnTo>
                                <a:lnTo>
                                  <a:pt x="85" y="136"/>
                                </a:lnTo>
                                <a:lnTo>
                                  <a:pt x="105" y="136"/>
                                </a:lnTo>
                                <a:lnTo>
                                  <a:pt x="105" y="34"/>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Line 84"/>
                        <wps:cNvCnPr>
                          <a:cxnSpLocks noChangeShapeType="1"/>
                        </wps:cNvCnPr>
                        <wps:spPr bwMode="auto">
                          <a:xfrm>
                            <a:off x="360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1" name="Line 85"/>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2" name="Line 86"/>
                        <wps:cNvCnPr>
                          <a:cxnSpLocks noChangeShapeType="1"/>
                        </wps:cNvCnPr>
                        <wps:spPr bwMode="auto">
                          <a:xfrm>
                            <a:off x="3609" y="-519"/>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3" name="Line 87"/>
                        <wps:cNvCnPr>
                          <a:cxnSpLocks noChangeShapeType="1"/>
                        </wps:cNvCnPr>
                        <wps:spPr bwMode="auto">
                          <a:xfrm>
                            <a:off x="3609" y="-758"/>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4" name="Line 88"/>
                        <wps:cNvCnPr>
                          <a:cxnSpLocks noChangeShapeType="1"/>
                        </wps:cNvCnPr>
                        <wps:spPr bwMode="auto">
                          <a:xfrm>
                            <a:off x="3609" y="-997"/>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5" name="Line 89"/>
                        <wps:cNvCnPr>
                          <a:cxnSpLocks noChangeShapeType="1"/>
                        </wps:cNvCnPr>
                        <wps:spPr bwMode="auto">
                          <a:xfrm>
                            <a:off x="3609" y="-1235"/>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6" name="Line 90"/>
                        <wps:cNvCnPr>
                          <a:cxnSpLocks noChangeShapeType="1"/>
                        </wps:cNvCnPr>
                        <wps:spPr bwMode="auto">
                          <a:xfrm>
                            <a:off x="3609" y="-1474"/>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7" name="Line 91"/>
                        <wps:cNvCnPr>
                          <a:cxnSpLocks noChangeShapeType="1"/>
                        </wps:cNvCnPr>
                        <wps:spPr bwMode="auto">
                          <a:xfrm>
                            <a:off x="3609" y="-1713"/>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8" name="Line 92"/>
                        <wps:cNvCnPr>
                          <a:cxnSpLocks noChangeShapeType="1"/>
                        </wps:cNvCnPr>
                        <wps:spPr bwMode="auto">
                          <a:xfrm>
                            <a:off x="3609" y="-1951"/>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9" name="Line 93"/>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0" name="Line 94"/>
                        <wps:cNvCnPr>
                          <a:cxnSpLocks noChangeShapeType="1"/>
                        </wps:cNvCnPr>
                        <wps:spPr bwMode="auto">
                          <a:xfrm>
                            <a:off x="5603" y="-758"/>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1" name="Line 95"/>
                        <wps:cNvCnPr>
                          <a:cxnSpLocks noChangeShapeType="1"/>
                        </wps:cNvCnPr>
                        <wps:spPr bwMode="auto">
                          <a:xfrm>
                            <a:off x="5603" y="-99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2" name="Line 96"/>
                        <wps:cNvCnPr>
                          <a:cxnSpLocks noChangeShapeType="1"/>
                        </wps:cNvCnPr>
                        <wps:spPr bwMode="auto">
                          <a:xfrm>
                            <a:off x="5603" y="-1235"/>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3" name="Line 97"/>
                        <wps:cNvCnPr>
                          <a:cxnSpLocks noChangeShapeType="1"/>
                        </wps:cNvCnPr>
                        <wps:spPr bwMode="auto">
                          <a:xfrm>
                            <a:off x="5603" y="-1474"/>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4" name="Line 98"/>
                        <wps:cNvCnPr>
                          <a:cxnSpLocks noChangeShapeType="1"/>
                        </wps:cNvCnPr>
                        <wps:spPr bwMode="auto">
                          <a:xfrm>
                            <a:off x="5603" y="-1713"/>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5" name="Line 99"/>
                        <wps:cNvCnPr>
                          <a:cxnSpLocks noChangeShapeType="1"/>
                        </wps:cNvCnPr>
                        <wps:spPr bwMode="auto">
                          <a:xfrm>
                            <a:off x="5603" y="-1951"/>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6" name="docshape89"/>
                        <wps:cNvSpPr>
                          <a:spLocks/>
                        </wps:cNvSpPr>
                        <wps:spPr bwMode="auto">
                          <a:xfrm>
                            <a:off x="3388" y="-1991"/>
                            <a:ext cx="176" cy="1505"/>
                          </a:xfrm>
                          <a:custGeom>
                            <a:avLst/>
                            <a:gdLst>
                              <a:gd name="T0" fmla="+- 0 3422 3388"/>
                              <a:gd name="T1" fmla="*/ T0 w 176"/>
                              <a:gd name="T2" fmla="+- 0 -1124 -1990"/>
                              <a:gd name="T3" fmla="*/ -1124 h 1505"/>
                              <a:gd name="T4" fmla="+- 0 3467 3388"/>
                              <a:gd name="T5" fmla="*/ T4 w 176"/>
                              <a:gd name="T6" fmla="+- 0 -1071 -1990"/>
                              <a:gd name="T7" fmla="*/ -1071 h 1505"/>
                              <a:gd name="T8" fmla="+- 0 3409 3388"/>
                              <a:gd name="T9" fmla="*/ T8 w 176"/>
                              <a:gd name="T10" fmla="+- 0 -1160 -1990"/>
                              <a:gd name="T11" fmla="*/ -1160 h 1505"/>
                              <a:gd name="T12" fmla="+- 0 3467 3388"/>
                              <a:gd name="T13" fmla="*/ T12 w 176"/>
                              <a:gd name="T14" fmla="+- 0 -1150 -1990"/>
                              <a:gd name="T15" fmla="*/ -1150 h 1505"/>
                              <a:gd name="T16" fmla="+- 0 3467 3388"/>
                              <a:gd name="T17" fmla="*/ T16 w 176"/>
                              <a:gd name="T18" fmla="+- 0 -1186 -1990"/>
                              <a:gd name="T19" fmla="*/ -1186 h 1505"/>
                              <a:gd name="T20" fmla="+- 0 3409 3388"/>
                              <a:gd name="T21" fmla="*/ T20 w 176"/>
                              <a:gd name="T22" fmla="+- 0 -1288 -1990"/>
                              <a:gd name="T23" fmla="*/ -1288 h 1505"/>
                              <a:gd name="T24" fmla="+- 0 3410 3388"/>
                              <a:gd name="T25" fmla="*/ T24 w 176"/>
                              <a:gd name="T26" fmla="+- 0 -1261 -1990"/>
                              <a:gd name="T27" fmla="*/ -1261 h 1505"/>
                              <a:gd name="T28" fmla="+- 0 3450 3388"/>
                              <a:gd name="T29" fmla="*/ T28 w 176"/>
                              <a:gd name="T30" fmla="+- 0 -1239 -1990"/>
                              <a:gd name="T31" fmla="*/ -1239 h 1505"/>
                              <a:gd name="T32" fmla="+- 0 3451 3388"/>
                              <a:gd name="T33" fmla="*/ T32 w 176"/>
                              <a:gd name="T34" fmla="+- 0 -1208 -1990"/>
                              <a:gd name="T35" fmla="*/ -1208 h 1505"/>
                              <a:gd name="T36" fmla="+- 0 3434 3388"/>
                              <a:gd name="T37" fmla="*/ T36 w 176"/>
                              <a:gd name="T38" fmla="+- 0 -1249 -1990"/>
                              <a:gd name="T39" fmla="*/ -1249 h 1505"/>
                              <a:gd name="T40" fmla="+- 0 3424 3388"/>
                              <a:gd name="T41" fmla="*/ T40 w 176"/>
                              <a:gd name="T42" fmla="+- 0 -1239 -1990"/>
                              <a:gd name="T43" fmla="*/ -1239 h 1505"/>
                              <a:gd name="T44" fmla="+- 0 3409 3388"/>
                              <a:gd name="T45" fmla="*/ T44 w 176"/>
                              <a:gd name="T46" fmla="+- 0 -1234 -1990"/>
                              <a:gd name="T47" fmla="*/ -1234 h 1505"/>
                              <a:gd name="T48" fmla="+- 0 3458 3388"/>
                              <a:gd name="T49" fmla="*/ T48 w 176"/>
                              <a:gd name="T50" fmla="+- 0 -1198 -1990"/>
                              <a:gd name="T51" fmla="*/ -1198 h 1505"/>
                              <a:gd name="T52" fmla="+- 0 3487 3388"/>
                              <a:gd name="T53" fmla="*/ T52 w 176"/>
                              <a:gd name="T54" fmla="+- 0 -1332 -1990"/>
                              <a:gd name="T55" fmla="*/ -1332 h 1505"/>
                              <a:gd name="T56" fmla="+- 0 3412 3388"/>
                              <a:gd name="T57" fmla="*/ T56 w 176"/>
                              <a:gd name="T58" fmla="+- 0 -1328 -1990"/>
                              <a:gd name="T59" fmla="*/ -1328 h 1505"/>
                              <a:gd name="T60" fmla="+- 0 3464 3388"/>
                              <a:gd name="T61" fmla="*/ T60 w 176"/>
                              <a:gd name="T62" fmla="+- 0 -1303 -1990"/>
                              <a:gd name="T63" fmla="*/ -1303 h 1505"/>
                              <a:gd name="T64" fmla="+- 0 3461 3388"/>
                              <a:gd name="T65" fmla="*/ T64 w 176"/>
                              <a:gd name="T66" fmla="+- 0 -1308 -1990"/>
                              <a:gd name="T67" fmla="*/ -1308 h 1505"/>
                              <a:gd name="T68" fmla="+- 0 3453 3388"/>
                              <a:gd name="T69" fmla="*/ T68 w 176"/>
                              <a:gd name="T70" fmla="+- 0 -1332 -1990"/>
                              <a:gd name="T71" fmla="*/ -1332 h 1505"/>
                              <a:gd name="T72" fmla="+- 0 3483 3388"/>
                              <a:gd name="T73" fmla="*/ T72 w 176"/>
                              <a:gd name="T74" fmla="+- 0 -1328 -1990"/>
                              <a:gd name="T75" fmla="*/ -1328 h 1505"/>
                              <a:gd name="T76" fmla="+- 0 3490 3388"/>
                              <a:gd name="T77" fmla="*/ T76 w 176"/>
                              <a:gd name="T78" fmla="+- 0 -1304 -1990"/>
                              <a:gd name="T79" fmla="*/ -1304 h 1505"/>
                              <a:gd name="T80" fmla="+- 0 3483 3388"/>
                              <a:gd name="T81" fmla="*/ T80 w 176"/>
                              <a:gd name="T82" fmla="+- 0 -1374 -1990"/>
                              <a:gd name="T83" fmla="*/ -1374 h 1505"/>
                              <a:gd name="T84" fmla="+- 0 3410 3388"/>
                              <a:gd name="T85" fmla="*/ T84 w 176"/>
                              <a:gd name="T86" fmla="+- 0 -1352 -1990"/>
                              <a:gd name="T87" fmla="*/ -1352 h 1505"/>
                              <a:gd name="T88" fmla="+- 0 3481 3388"/>
                              <a:gd name="T89" fmla="*/ T88 w 176"/>
                              <a:gd name="T90" fmla="+- 0 -1355 -1990"/>
                              <a:gd name="T91" fmla="*/ -1355 h 1505"/>
                              <a:gd name="T92" fmla="+- 0 3541 3388"/>
                              <a:gd name="T93" fmla="*/ T92 w 176"/>
                              <a:gd name="T94" fmla="+- 0 -797 -1990"/>
                              <a:gd name="T95" fmla="*/ -797 h 1505"/>
                              <a:gd name="T96" fmla="+- 0 3538 3388"/>
                              <a:gd name="T97" fmla="*/ T96 w 176"/>
                              <a:gd name="T98" fmla="+- 0 -726 -1990"/>
                              <a:gd name="T99" fmla="*/ -726 h 1505"/>
                              <a:gd name="T100" fmla="+- 0 3557 3388"/>
                              <a:gd name="T101" fmla="*/ T100 w 176"/>
                              <a:gd name="T102" fmla="+- 0 -1243 -1990"/>
                              <a:gd name="T103" fmla="*/ -1243 h 1505"/>
                              <a:gd name="T104" fmla="+- 0 3518 3388"/>
                              <a:gd name="T105" fmla="*/ T104 w 176"/>
                              <a:gd name="T106" fmla="+- 0 -1251 -1990"/>
                              <a:gd name="T107" fmla="*/ -1251 h 1505"/>
                              <a:gd name="T108" fmla="+- 0 3547 3388"/>
                              <a:gd name="T109" fmla="*/ T108 w 176"/>
                              <a:gd name="T110" fmla="+- 0 -1267 -1990"/>
                              <a:gd name="T111" fmla="*/ -1267 h 1505"/>
                              <a:gd name="T112" fmla="+- 0 3535 3388"/>
                              <a:gd name="T113" fmla="*/ T112 w 176"/>
                              <a:gd name="T114" fmla="+- 0 -1243 -1990"/>
                              <a:gd name="T115" fmla="*/ -1243 h 1505"/>
                              <a:gd name="T116" fmla="+- 0 3530 3388"/>
                              <a:gd name="T117" fmla="*/ T116 w 176"/>
                              <a:gd name="T118" fmla="+- 0 -1209 -1990"/>
                              <a:gd name="T119" fmla="*/ -1209 h 1505"/>
                              <a:gd name="T120" fmla="+- 0 3523 3388"/>
                              <a:gd name="T121" fmla="*/ T120 w 176"/>
                              <a:gd name="T122" fmla="+- 0 -1204 -1990"/>
                              <a:gd name="T123" fmla="*/ -1204 h 1505"/>
                              <a:gd name="T124" fmla="+- 0 3560 3388"/>
                              <a:gd name="T125" fmla="*/ T124 w 176"/>
                              <a:gd name="T126" fmla="+- 0 -544 -1990"/>
                              <a:gd name="T127" fmla="*/ -544 h 1505"/>
                              <a:gd name="T128" fmla="+- 0 3531 3388"/>
                              <a:gd name="T129" fmla="*/ T128 w 176"/>
                              <a:gd name="T130" fmla="+- 0 -492 -1990"/>
                              <a:gd name="T131" fmla="*/ -492 h 1505"/>
                              <a:gd name="T132" fmla="+- 0 3554 3388"/>
                              <a:gd name="T133" fmla="*/ T132 w 176"/>
                              <a:gd name="T134" fmla="+- 0 -553 -1990"/>
                              <a:gd name="T135" fmla="*/ -553 h 1505"/>
                              <a:gd name="T136" fmla="+- 0 3519 3388"/>
                              <a:gd name="T137" fmla="*/ T136 w 176"/>
                              <a:gd name="T138" fmla="+- 0 -544 -1990"/>
                              <a:gd name="T139" fmla="*/ -544 h 1505"/>
                              <a:gd name="T140" fmla="+- 0 3540 3388"/>
                              <a:gd name="T141" fmla="*/ T140 w 176"/>
                              <a:gd name="T142" fmla="+- 0 -485 -1990"/>
                              <a:gd name="T143" fmla="*/ -485 h 1505"/>
                              <a:gd name="T144" fmla="+- 0 3563 3388"/>
                              <a:gd name="T145" fmla="*/ T144 w 176"/>
                              <a:gd name="T146" fmla="+- 0 -535 -1990"/>
                              <a:gd name="T147" fmla="*/ -535 h 1505"/>
                              <a:gd name="T148" fmla="+- 0 3525 3388"/>
                              <a:gd name="T149" fmla="*/ T148 w 176"/>
                              <a:gd name="T150" fmla="+- 0 -1032 -1990"/>
                              <a:gd name="T151" fmla="*/ -1032 h 1505"/>
                              <a:gd name="T152" fmla="+- 0 3527 3388"/>
                              <a:gd name="T153" fmla="*/ T152 w 176"/>
                              <a:gd name="T154" fmla="+- 0 -1019 -1990"/>
                              <a:gd name="T155" fmla="*/ -1019 h 1505"/>
                              <a:gd name="T156" fmla="+- 0 3551 3388"/>
                              <a:gd name="T157" fmla="*/ T156 w 176"/>
                              <a:gd name="T158" fmla="+- 0 -1004 -1990"/>
                              <a:gd name="T159" fmla="*/ -1004 h 1505"/>
                              <a:gd name="T160" fmla="+- 0 3526 3388"/>
                              <a:gd name="T161" fmla="*/ T160 w 176"/>
                              <a:gd name="T162" fmla="+- 0 -973 -1990"/>
                              <a:gd name="T163" fmla="*/ -973 h 1505"/>
                              <a:gd name="T164" fmla="+- 0 3563 3388"/>
                              <a:gd name="T165" fmla="*/ T164 w 176"/>
                              <a:gd name="T166" fmla="+- 0 -1021 -1990"/>
                              <a:gd name="T167" fmla="*/ -1021 h 1505"/>
                              <a:gd name="T168" fmla="+- 0 3531 3388"/>
                              <a:gd name="T169" fmla="*/ T168 w 176"/>
                              <a:gd name="T170" fmla="+- 0 -1741 -1990"/>
                              <a:gd name="T171" fmla="*/ -1741 h 1505"/>
                              <a:gd name="T172" fmla="+- 0 3530 3388"/>
                              <a:gd name="T173" fmla="*/ T172 w 176"/>
                              <a:gd name="T174" fmla="+- 0 -1717 -1990"/>
                              <a:gd name="T175" fmla="*/ -1717 h 1505"/>
                              <a:gd name="T176" fmla="+- 0 3532 3388"/>
                              <a:gd name="T177" fmla="*/ T176 w 176"/>
                              <a:gd name="T178" fmla="+- 0 -1686 -1990"/>
                              <a:gd name="T179" fmla="*/ -1686 h 1505"/>
                              <a:gd name="T180" fmla="+- 0 3521 3388"/>
                              <a:gd name="T181" fmla="*/ T180 w 176"/>
                              <a:gd name="T182" fmla="+- 0 -1687 -1990"/>
                              <a:gd name="T183" fmla="*/ -1687 h 1505"/>
                              <a:gd name="T184" fmla="+- 0 3563 3388"/>
                              <a:gd name="T185" fmla="*/ T184 w 176"/>
                              <a:gd name="T186" fmla="+- 0 -1954 -1990"/>
                              <a:gd name="T187" fmla="*/ -1954 h 1505"/>
                              <a:gd name="T188" fmla="+- 0 3533 3388"/>
                              <a:gd name="T189" fmla="*/ T188 w 176"/>
                              <a:gd name="T190" fmla="+- 0 -1925 -1990"/>
                              <a:gd name="T191" fmla="*/ -1925 h 1505"/>
                              <a:gd name="T192" fmla="+- 0 3554 3388"/>
                              <a:gd name="T193" fmla="*/ T192 w 176"/>
                              <a:gd name="T194" fmla="+- 0 -1949 -1990"/>
                              <a:gd name="T195" fmla="*/ -1949 h 1505"/>
                              <a:gd name="T196" fmla="+- 0 3532 3388"/>
                              <a:gd name="T197" fmla="*/ T196 w 176"/>
                              <a:gd name="T198" fmla="+- 0 -1982 -1990"/>
                              <a:gd name="T199" fmla="*/ -1982 h 1505"/>
                              <a:gd name="T200" fmla="+- 0 3560 3388"/>
                              <a:gd name="T201" fmla="*/ T200 w 176"/>
                              <a:gd name="T202" fmla="+- 0 -1983 -1990"/>
                              <a:gd name="T203" fmla="*/ -1983 h 1505"/>
                              <a:gd name="T204" fmla="+- 0 3517 3388"/>
                              <a:gd name="T205" fmla="*/ T204 w 176"/>
                              <a:gd name="T206" fmla="+- 0 -1964 -1990"/>
                              <a:gd name="T207" fmla="*/ -1964 h 1505"/>
                              <a:gd name="T208" fmla="+- 0 3554 3388"/>
                              <a:gd name="T209" fmla="*/ T208 w 176"/>
                              <a:gd name="T210" fmla="+- 0 -1917 -1990"/>
                              <a:gd name="T211" fmla="*/ -1917 h 1505"/>
                              <a:gd name="T212" fmla="+- 0 3554 3388"/>
                              <a:gd name="T213" fmla="*/ T212 w 176"/>
                              <a:gd name="T214" fmla="+- 0 -1498 -1990"/>
                              <a:gd name="T215" fmla="*/ -1498 h 1505"/>
                              <a:gd name="T216" fmla="+- 0 3523 3388"/>
                              <a:gd name="T217" fmla="*/ T216 w 176"/>
                              <a:gd name="T218" fmla="+- 0 -1467 -1990"/>
                              <a:gd name="T219" fmla="*/ -1467 h 1505"/>
                              <a:gd name="T220" fmla="+- 0 3545 3388"/>
                              <a:gd name="T221" fmla="*/ T220 w 176"/>
                              <a:gd name="T222" fmla="+- 0 -1442 -1990"/>
                              <a:gd name="T223" fmla="*/ -1442 h 15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176" h="1505">
                                <a:moveTo>
                                  <a:pt x="79" y="862"/>
                                </a:moveTo>
                                <a:lnTo>
                                  <a:pt x="70" y="862"/>
                                </a:lnTo>
                                <a:lnTo>
                                  <a:pt x="70" y="909"/>
                                </a:lnTo>
                                <a:lnTo>
                                  <a:pt x="43" y="909"/>
                                </a:lnTo>
                                <a:lnTo>
                                  <a:pt x="43" y="866"/>
                                </a:lnTo>
                                <a:lnTo>
                                  <a:pt x="34" y="866"/>
                                </a:lnTo>
                                <a:lnTo>
                                  <a:pt x="34" y="909"/>
                                </a:lnTo>
                                <a:lnTo>
                                  <a:pt x="9" y="909"/>
                                </a:lnTo>
                                <a:lnTo>
                                  <a:pt x="9" y="864"/>
                                </a:lnTo>
                                <a:lnTo>
                                  <a:pt x="0" y="864"/>
                                </a:lnTo>
                                <a:lnTo>
                                  <a:pt x="0" y="919"/>
                                </a:lnTo>
                                <a:lnTo>
                                  <a:pt x="79" y="919"/>
                                </a:lnTo>
                                <a:lnTo>
                                  <a:pt x="79" y="909"/>
                                </a:lnTo>
                                <a:lnTo>
                                  <a:pt x="79" y="862"/>
                                </a:lnTo>
                                <a:close/>
                                <a:moveTo>
                                  <a:pt x="79" y="804"/>
                                </a:moveTo>
                                <a:lnTo>
                                  <a:pt x="27" y="804"/>
                                </a:lnTo>
                                <a:lnTo>
                                  <a:pt x="21" y="811"/>
                                </a:lnTo>
                                <a:lnTo>
                                  <a:pt x="21" y="830"/>
                                </a:lnTo>
                                <a:lnTo>
                                  <a:pt x="24" y="836"/>
                                </a:lnTo>
                                <a:lnTo>
                                  <a:pt x="32" y="841"/>
                                </a:lnTo>
                                <a:lnTo>
                                  <a:pt x="22" y="841"/>
                                </a:lnTo>
                                <a:lnTo>
                                  <a:pt x="22" y="849"/>
                                </a:lnTo>
                                <a:lnTo>
                                  <a:pt x="79" y="849"/>
                                </a:lnTo>
                                <a:lnTo>
                                  <a:pt x="79" y="840"/>
                                </a:lnTo>
                                <a:lnTo>
                                  <a:pt x="36" y="840"/>
                                </a:lnTo>
                                <a:lnTo>
                                  <a:pt x="29" y="834"/>
                                </a:lnTo>
                                <a:lnTo>
                                  <a:pt x="29" y="817"/>
                                </a:lnTo>
                                <a:lnTo>
                                  <a:pt x="33" y="813"/>
                                </a:lnTo>
                                <a:lnTo>
                                  <a:pt x="79" y="813"/>
                                </a:lnTo>
                                <a:lnTo>
                                  <a:pt x="79" y="804"/>
                                </a:lnTo>
                                <a:close/>
                                <a:moveTo>
                                  <a:pt x="79" y="720"/>
                                </a:moveTo>
                                <a:lnTo>
                                  <a:pt x="50" y="720"/>
                                </a:lnTo>
                                <a:lnTo>
                                  <a:pt x="36" y="720"/>
                                </a:lnTo>
                                <a:lnTo>
                                  <a:pt x="30" y="714"/>
                                </a:lnTo>
                                <a:lnTo>
                                  <a:pt x="30" y="702"/>
                                </a:lnTo>
                                <a:lnTo>
                                  <a:pt x="21" y="702"/>
                                </a:lnTo>
                                <a:lnTo>
                                  <a:pt x="21" y="705"/>
                                </a:lnTo>
                                <a:lnTo>
                                  <a:pt x="21" y="711"/>
                                </a:lnTo>
                                <a:lnTo>
                                  <a:pt x="24" y="716"/>
                                </a:lnTo>
                                <a:lnTo>
                                  <a:pt x="33" y="721"/>
                                </a:lnTo>
                                <a:lnTo>
                                  <a:pt x="22" y="721"/>
                                </a:lnTo>
                                <a:lnTo>
                                  <a:pt x="22" y="729"/>
                                </a:lnTo>
                                <a:lnTo>
                                  <a:pt x="79" y="729"/>
                                </a:lnTo>
                                <a:lnTo>
                                  <a:pt x="79" y="720"/>
                                </a:lnTo>
                                <a:close/>
                                <a:moveTo>
                                  <a:pt x="81" y="754"/>
                                </a:moveTo>
                                <a:lnTo>
                                  <a:pt x="74" y="745"/>
                                </a:lnTo>
                                <a:lnTo>
                                  <a:pt x="62" y="742"/>
                                </a:lnTo>
                                <a:lnTo>
                                  <a:pt x="62" y="751"/>
                                </a:lnTo>
                                <a:lnTo>
                                  <a:pt x="69" y="754"/>
                                </a:lnTo>
                                <a:lnTo>
                                  <a:pt x="73" y="759"/>
                                </a:lnTo>
                                <a:lnTo>
                                  <a:pt x="73" y="772"/>
                                </a:lnTo>
                                <a:lnTo>
                                  <a:pt x="71" y="777"/>
                                </a:lnTo>
                                <a:lnTo>
                                  <a:pt x="66" y="780"/>
                                </a:lnTo>
                                <a:lnTo>
                                  <a:pt x="63" y="782"/>
                                </a:lnTo>
                                <a:lnTo>
                                  <a:pt x="59" y="783"/>
                                </a:lnTo>
                                <a:lnTo>
                                  <a:pt x="54" y="783"/>
                                </a:lnTo>
                                <a:lnTo>
                                  <a:pt x="54" y="751"/>
                                </a:lnTo>
                                <a:lnTo>
                                  <a:pt x="54" y="741"/>
                                </a:lnTo>
                                <a:lnTo>
                                  <a:pt x="46" y="741"/>
                                </a:lnTo>
                                <a:lnTo>
                                  <a:pt x="46" y="751"/>
                                </a:lnTo>
                                <a:lnTo>
                                  <a:pt x="46" y="783"/>
                                </a:lnTo>
                                <a:lnTo>
                                  <a:pt x="36" y="782"/>
                                </a:lnTo>
                                <a:lnTo>
                                  <a:pt x="29" y="775"/>
                                </a:lnTo>
                                <a:lnTo>
                                  <a:pt x="29" y="757"/>
                                </a:lnTo>
                                <a:lnTo>
                                  <a:pt x="36" y="751"/>
                                </a:lnTo>
                                <a:lnTo>
                                  <a:pt x="46" y="751"/>
                                </a:lnTo>
                                <a:lnTo>
                                  <a:pt x="46" y="741"/>
                                </a:lnTo>
                                <a:lnTo>
                                  <a:pt x="45" y="741"/>
                                </a:lnTo>
                                <a:lnTo>
                                  <a:pt x="40" y="742"/>
                                </a:lnTo>
                                <a:lnTo>
                                  <a:pt x="26" y="747"/>
                                </a:lnTo>
                                <a:lnTo>
                                  <a:pt x="21" y="756"/>
                                </a:lnTo>
                                <a:lnTo>
                                  <a:pt x="21" y="766"/>
                                </a:lnTo>
                                <a:lnTo>
                                  <a:pt x="23" y="777"/>
                                </a:lnTo>
                                <a:lnTo>
                                  <a:pt x="29" y="785"/>
                                </a:lnTo>
                                <a:lnTo>
                                  <a:pt x="39" y="790"/>
                                </a:lnTo>
                                <a:lnTo>
                                  <a:pt x="51" y="792"/>
                                </a:lnTo>
                                <a:lnTo>
                                  <a:pt x="70" y="792"/>
                                </a:lnTo>
                                <a:lnTo>
                                  <a:pt x="81" y="783"/>
                                </a:lnTo>
                                <a:lnTo>
                                  <a:pt x="81" y="754"/>
                                </a:lnTo>
                                <a:close/>
                                <a:moveTo>
                                  <a:pt x="102" y="665"/>
                                </a:moveTo>
                                <a:lnTo>
                                  <a:pt x="100" y="658"/>
                                </a:lnTo>
                                <a:lnTo>
                                  <a:pt x="99" y="658"/>
                                </a:lnTo>
                                <a:lnTo>
                                  <a:pt x="90" y="650"/>
                                </a:lnTo>
                                <a:lnTo>
                                  <a:pt x="83" y="649"/>
                                </a:lnTo>
                                <a:lnTo>
                                  <a:pt x="22" y="649"/>
                                </a:lnTo>
                                <a:lnTo>
                                  <a:pt x="22" y="657"/>
                                </a:lnTo>
                                <a:lnTo>
                                  <a:pt x="31" y="657"/>
                                </a:lnTo>
                                <a:lnTo>
                                  <a:pt x="24" y="662"/>
                                </a:lnTo>
                                <a:lnTo>
                                  <a:pt x="21" y="667"/>
                                </a:lnTo>
                                <a:lnTo>
                                  <a:pt x="21" y="687"/>
                                </a:lnTo>
                                <a:lnTo>
                                  <a:pt x="34" y="697"/>
                                </a:lnTo>
                                <a:lnTo>
                                  <a:pt x="61" y="697"/>
                                </a:lnTo>
                                <a:lnTo>
                                  <a:pt x="68" y="695"/>
                                </a:lnTo>
                                <a:lnTo>
                                  <a:pt x="76" y="687"/>
                                </a:lnTo>
                                <a:lnTo>
                                  <a:pt x="79" y="685"/>
                                </a:lnTo>
                                <a:lnTo>
                                  <a:pt x="81" y="680"/>
                                </a:lnTo>
                                <a:lnTo>
                                  <a:pt x="81" y="667"/>
                                </a:lnTo>
                                <a:lnTo>
                                  <a:pt x="78" y="663"/>
                                </a:lnTo>
                                <a:lnTo>
                                  <a:pt x="73" y="659"/>
                                </a:lnTo>
                                <a:lnTo>
                                  <a:pt x="73" y="682"/>
                                </a:lnTo>
                                <a:lnTo>
                                  <a:pt x="65" y="687"/>
                                </a:lnTo>
                                <a:lnTo>
                                  <a:pt x="37" y="687"/>
                                </a:lnTo>
                                <a:lnTo>
                                  <a:pt x="29" y="682"/>
                                </a:lnTo>
                                <a:lnTo>
                                  <a:pt x="29" y="663"/>
                                </a:lnTo>
                                <a:lnTo>
                                  <a:pt x="37" y="658"/>
                                </a:lnTo>
                                <a:lnTo>
                                  <a:pt x="65" y="658"/>
                                </a:lnTo>
                                <a:lnTo>
                                  <a:pt x="73" y="663"/>
                                </a:lnTo>
                                <a:lnTo>
                                  <a:pt x="73" y="682"/>
                                </a:lnTo>
                                <a:lnTo>
                                  <a:pt x="73" y="659"/>
                                </a:lnTo>
                                <a:lnTo>
                                  <a:pt x="71" y="658"/>
                                </a:lnTo>
                                <a:lnTo>
                                  <a:pt x="89" y="658"/>
                                </a:lnTo>
                                <a:lnTo>
                                  <a:pt x="95" y="662"/>
                                </a:lnTo>
                                <a:lnTo>
                                  <a:pt x="95" y="681"/>
                                </a:lnTo>
                                <a:lnTo>
                                  <a:pt x="92" y="685"/>
                                </a:lnTo>
                                <a:lnTo>
                                  <a:pt x="85" y="686"/>
                                </a:lnTo>
                                <a:lnTo>
                                  <a:pt x="85" y="695"/>
                                </a:lnTo>
                                <a:lnTo>
                                  <a:pt x="96" y="694"/>
                                </a:lnTo>
                                <a:lnTo>
                                  <a:pt x="102" y="686"/>
                                </a:lnTo>
                                <a:lnTo>
                                  <a:pt x="102" y="665"/>
                                </a:lnTo>
                                <a:close/>
                                <a:moveTo>
                                  <a:pt x="102" y="626"/>
                                </a:moveTo>
                                <a:lnTo>
                                  <a:pt x="101" y="623"/>
                                </a:lnTo>
                                <a:lnTo>
                                  <a:pt x="99" y="619"/>
                                </a:lnTo>
                                <a:lnTo>
                                  <a:pt x="98" y="618"/>
                                </a:lnTo>
                                <a:lnTo>
                                  <a:pt x="95" y="616"/>
                                </a:lnTo>
                                <a:lnTo>
                                  <a:pt x="91" y="614"/>
                                </a:lnTo>
                                <a:lnTo>
                                  <a:pt x="22" y="589"/>
                                </a:lnTo>
                                <a:lnTo>
                                  <a:pt x="22" y="599"/>
                                </a:lnTo>
                                <a:lnTo>
                                  <a:pt x="66" y="614"/>
                                </a:lnTo>
                                <a:lnTo>
                                  <a:pt x="22" y="629"/>
                                </a:lnTo>
                                <a:lnTo>
                                  <a:pt x="22" y="638"/>
                                </a:lnTo>
                                <a:lnTo>
                                  <a:pt x="79" y="619"/>
                                </a:lnTo>
                                <a:lnTo>
                                  <a:pt x="92" y="624"/>
                                </a:lnTo>
                                <a:lnTo>
                                  <a:pt x="94" y="626"/>
                                </a:lnTo>
                                <a:lnTo>
                                  <a:pt x="94" y="632"/>
                                </a:lnTo>
                                <a:lnTo>
                                  <a:pt x="93" y="633"/>
                                </a:lnTo>
                                <a:lnTo>
                                  <a:pt x="93" y="635"/>
                                </a:lnTo>
                                <a:lnTo>
                                  <a:pt x="101" y="635"/>
                                </a:lnTo>
                                <a:lnTo>
                                  <a:pt x="102" y="633"/>
                                </a:lnTo>
                                <a:lnTo>
                                  <a:pt x="102" y="632"/>
                                </a:lnTo>
                                <a:lnTo>
                                  <a:pt x="102" y="626"/>
                                </a:lnTo>
                                <a:close/>
                                <a:moveTo>
                                  <a:pt x="159" y="1193"/>
                                </a:moveTo>
                                <a:lnTo>
                                  <a:pt x="153" y="1193"/>
                                </a:lnTo>
                                <a:lnTo>
                                  <a:pt x="150" y="1204"/>
                                </a:lnTo>
                                <a:lnTo>
                                  <a:pt x="148" y="1206"/>
                                </a:lnTo>
                                <a:lnTo>
                                  <a:pt x="135" y="1207"/>
                                </a:lnTo>
                                <a:lnTo>
                                  <a:pt x="135" y="1214"/>
                                </a:lnTo>
                                <a:lnTo>
                                  <a:pt x="150" y="1214"/>
                                </a:lnTo>
                                <a:lnTo>
                                  <a:pt x="150" y="1264"/>
                                </a:lnTo>
                                <a:lnTo>
                                  <a:pt x="159" y="1264"/>
                                </a:lnTo>
                                <a:lnTo>
                                  <a:pt x="159" y="1193"/>
                                </a:lnTo>
                                <a:close/>
                                <a:moveTo>
                                  <a:pt x="175" y="758"/>
                                </a:moveTo>
                                <a:lnTo>
                                  <a:pt x="171" y="753"/>
                                </a:lnTo>
                                <a:lnTo>
                                  <a:pt x="163" y="750"/>
                                </a:lnTo>
                                <a:lnTo>
                                  <a:pt x="169" y="747"/>
                                </a:lnTo>
                                <a:lnTo>
                                  <a:pt x="172" y="743"/>
                                </a:lnTo>
                                <a:lnTo>
                                  <a:pt x="172" y="723"/>
                                </a:lnTo>
                                <a:lnTo>
                                  <a:pt x="165" y="716"/>
                                </a:lnTo>
                                <a:lnTo>
                                  <a:pt x="137" y="716"/>
                                </a:lnTo>
                                <a:lnTo>
                                  <a:pt x="130" y="724"/>
                                </a:lnTo>
                                <a:lnTo>
                                  <a:pt x="130" y="739"/>
                                </a:lnTo>
                                <a:lnTo>
                                  <a:pt x="138" y="739"/>
                                </a:lnTo>
                                <a:lnTo>
                                  <a:pt x="138" y="734"/>
                                </a:lnTo>
                                <a:lnTo>
                                  <a:pt x="139" y="732"/>
                                </a:lnTo>
                                <a:lnTo>
                                  <a:pt x="142" y="726"/>
                                </a:lnTo>
                                <a:lnTo>
                                  <a:pt x="146" y="723"/>
                                </a:lnTo>
                                <a:lnTo>
                                  <a:pt x="159" y="723"/>
                                </a:lnTo>
                                <a:lnTo>
                                  <a:pt x="164" y="728"/>
                                </a:lnTo>
                                <a:lnTo>
                                  <a:pt x="164" y="741"/>
                                </a:lnTo>
                                <a:lnTo>
                                  <a:pt x="162" y="744"/>
                                </a:lnTo>
                                <a:lnTo>
                                  <a:pt x="156" y="746"/>
                                </a:lnTo>
                                <a:lnTo>
                                  <a:pt x="153" y="747"/>
                                </a:lnTo>
                                <a:lnTo>
                                  <a:pt x="147" y="747"/>
                                </a:lnTo>
                                <a:lnTo>
                                  <a:pt x="147" y="754"/>
                                </a:lnTo>
                                <a:lnTo>
                                  <a:pt x="161" y="754"/>
                                </a:lnTo>
                                <a:lnTo>
                                  <a:pt x="166" y="759"/>
                                </a:lnTo>
                                <a:lnTo>
                                  <a:pt x="166" y="776"/>
                                </a:lnTo>
                                <a:lnTo>
                                  <a:pt x="160" y="781"/>
                                </a:lnTo>
                                <a:lnTo>
                                  <a:pt x="142" y="781"/>
                                </a:lnTo>
                                <a:lnTo>
                                  <a:pt x="137" y="777"/>
                                </a:lnTo>
                                <a:lnTo>
                                  <a:pt x="137" y="766"/>
                                </a:lnTo>
                                <a:lnTo>
                                  <a:pt x="128" y="766"/>
                                </a:lnTo>
                                <a:lnTo>
                                  <a:pt x="128" y="772"/>
                                </a:lnTo>
                                <a:lnTo>
                                  <a:pt x="129" y="776"/>
                                </a:lnTo>
                                <a:lnTo>
                                  <a:pt x="135" y="786"/>
                                </a:lnTo>
                                <a:lnTo>
                                  <a:pt x="141" y="789"/>
                                </a:lnTo>
                                <a:lnTo>
                                  <a:pt x="165" y="789"/>
                                </a:lnTo>
                                <a:lnTo>
                                  <a:pt x="175" y="780"/>
                                </a:lnTo>
                                <a:lnTo>
                                  <a:pt x="175" y="758"/>
                                </a:lnTo>
                                <a:close/>
                                <a:moveTo>
                                  <a:pt x="175" y="1455"/>
                                </a:moveTo>
                                <a:lnTo>
                                  <a:pt x="172" y="1446"/>
                                </a:lnTo>
                                <a:lnTo>
                                  <a:pt x="168" y="1439"/>
                                </a:lnTo>
                                <a:lnTo>
                                  <a:pt x="166" y="1437"/>
                                </a:lnTo>
                                <a:lnTo>
                                  <a:pt x="166" y="1449"/>
                                </a:lnTo>
                                <a:lnTo>
                                  <a:pt x="166" y="1488"/>
                                </a:lnTo>
                                <a:lnTo>
                                  <a:pt x="161" y="1498"/>
                                </a:lnTo>
                                <a:lnTo>
                                  <a:pt x="143" y="1498"/>
                                </a:lnTo>
                                <a:lnTo>
                                  <a:pt x="138" y="1488"/>
                                </a:lnTo>
                                <a:lnTo>
                                  <a:pt x="138" y="1449"/>
                                </a:lnTo>
                                <a:lnTo>
                                  <a:pt x="143" y="1439"/>
                                </a:lnTo>
                                <a:lnTo>
                                  <a:pt x="161" y="1439"/>
                                </a:lnTo>
                                <a:lnTo>
                                  <a:pt x="166" y="1449"/>
                                </a:lnTo>
                                <a:lnTo>
                                  <a:pt x="166" y="1437"/>
                                </a:lnTo>
                                <a:lnTo>
                                  <a:pt x="164" y="1435"/>
                                </a:lnTo>
                                <a:lnTo>
                                  <a:pt x="158" y="1432"/>
                                </a:lnTo>
                                <a:lnTo>
                                  <a:pt x="145" y="1432"/>
                                </a:lnTo>
                                <a:lnTo>
                                  <a:pt x="139" y="1435"/>
                                </a:lnTo>
                                <a:lnTo>
                                  <a:pt x="136" y="1440"/>
                                </a:lnTo>
                                <a:lnTo>
                                  <a:pt x="131" y="1446"/>
                                </a:lnTo>
                                <a:lnTo>
                                  <a:pt x="129" y="1455"/>
                                </a:lnTo>
                                <a:lnTo>
                                  <a:pt x="129" y="1469"/>
                                </a:lnTo>
                                <a:lnTo>
                                  <a:pt x="131" y="1484"/>
                                </a:lnTo>
                                <a:lnTo>
                                  <a:pt x="135" y="1496"/>
                                </a:lnTo>
                                <a:lnTo>
                                  <a:pt x="142" y="1503"/>
                                </a:lnTo>
                                <a:lnTo>
                                  <a:pt x="152" y="1505"/>
                                </a:lnTo>
                                <a:lnTo>
                                  <a:pt x="162" y="1503"/>
                                </a:lnTo>
                                <a:lnTo>
                                  <a:pt x="167" y="1498"/>
                                </a:lnTo>
                                <a:lnTo>
                                  <a:pt x="169" y="1496"/>
                                </a:lnTo>
                                <a:lnTo>
                                  <a:pt x="173" y="1484"/>
                                </a:lnTo>
                                <a:lnTo>
                                  <a:pt x="175" y="1469"/>
                                </a:lnTo>
                                <a:lnTo>
                                  <a:pt x="175" y="1455"/>
                                </a:lnTo>
                                <a:close/>
                                <a:moveTo>
                                  <a:pt x="175" y="969"/>
                                </a:moveTo>
                                <a:lnTo>
                                  <a:pt x="173" y="964"/>
                                </a:lnTo>
                                <a:lnTo>
                                  <a:pt x="164" y="956"/>
                                </a:lnTo>
                                <a:lnTo>
                                  <a:pt x="159" y="955"/>
                                </a:lnTo>
                                <a:lnTo>
                                  <a:pt x="144" y="955"/>
                                </a:lnTo>
                                <a:lnTo>
                                  <a:pt x="137" y="958"/>
                                </a:lnTo>
                                <a:lnTo>
                                  <a:pt x="131" y="967"/>
                                </a:lnTo>
                                <a:lnTo>
                                  <a:pt x="130" y="972"/>
                                </a:lnTo>
                                <a:lnTo>
                                  <a:pt x="130" y="979"/>
                                </a:lnTo>
                                <a:lnTo>
                                  <a:pt x="138" y="979"/>
                                </a:lnTo>
                                <a:lnTo>
                                  <a:pt x="139" y="974"/>
                                </a:lnTo>
                                <a:lnTo>
                                  <a:pt x="139" y="971"/>
                                </a:lnTo>
                                <a:lnTo>
                                  <a:pt x="143" y="965"/>
                                </a:lnTo>
                                <a:lnTo>
                                  <a:pt x="147" y="962"/>
                                </a:lnTo>
                                <a:lnTo>
                                  <a:pt x="160" y="962"/>
                                </a:lnTo>
                                <a:lnTo>
                                  <a:pt x="166" y="968"/>
                                </a:lnTo>
                                <a:lnTo>
                                  <a:pt x="166" y="981"/>
                                </a:lnTo>
                                <a:lnTo>
                                  <a:pt x="163" y="986"/>
                                </a:lnTo>
                                <a:lnTo>
                                  <a:pt x="133" y="1003"/>
                                </a:lnTo>
                                <a:lnTo>
                                  <a:pt x="129" y="1010"/>
                                </a:lnTo>
                                <a:lnTo>
                                  <a:pt x="128" y="1025"/>
                                </a:lnTo>
                                <a:lnTo>
                                  <a:pt x="175" y="1025"/>
                                </a:lnTo>
                                <a:lnTo>
                                  <a:pt x="175" y="1017"/>
                                </a:lnTo>
                                <a:lnTo>
                                  <a:pt x="138" y="1017"/>
                                </a:lnTo>
                                <a:lnTo>
                                  <a:pt x="139" y="1011"/>
                                </a:lnTo>
                                <a:lnTo>
                                  <a:pt x="142" y="1007"/>
                                </a:lnTo>
                                <a:lnTo>
                                  <a:pt x="150" y="1002"/>
                                </a:lnTo>
                                <a:lnTo>
                                  <a:pt x="170" y="991"/>
                                </a:lnTo>
                                <a:lnTo>
                                  <a:pt x="175" y="984"/>
                                </a:lnTo>
                                <a:lnTo>
                                  <a:pt x="175" y="969"/>
                                </a:lnTo>
                                <a:close/>
                                <a:moveTo>
                                  <a:pt x="175" y="273"/>
                                </a:moveTo>
                                <a:lnTo>
                                  <a:pt x="166" y="264"/>
                                </a:lnTo>
                                <a:lnTo>
                                  <a:pt x="148" y="264"/>
                                </a:lnTo>
                                <a:lnTo>
                                  <a:pt x="144" y="265"/>
                                </a:lnTo>
                                <a:lnTo>
                                  <a:pt x="140" y="268"/>
                                </a:lnTo>
                                <a:lnTo>
                                  <a:pt x="143" y="249"/>
                                </a:lnTo>
                                <a:lnTo>
                                  <a:pt x="172" y="249"/>
                                </a:lnTo>
                                <a:lnTo>
                                  <a:pt x="172" y="240"/>
                                </a:lnTo>
                                <a:lnTo>
                                  <a:pt x="136" y="240"/>
                                </a:lnTo>
                                <a:lnTo>
                                  <a:pt x="130" y="278"/>
                                </a:lnTo>
                                <a:lnTo>
                                  <a:pt x="138" y="278"/>
                                </a:lnTo>
                                <a:lnTo>
                                  <a:pt x="142" y="273"/>
                                </a:lnTo>
                                <a:lnTo>
                                  <a:pt x="146" y="271"/>
                                </a:lnTo>
                                <a:lnTo>
                                  <a:pt x="161" y="271"/>
                                </a:lnTo>
                                <a:lnTo>
                                  <a:pt x="166" y="278"/>
                                </a:lnTo>
                                <a:lnTo>
                                  <a:pt x="166" y="298"/>
                                </a:lnTo>
                                <a:lnTo>
                                  <a:pt x="161" y="304"/>
                                </a:lnTo>
                                <a:lnTo>
                                  <a:pt x="144" y="304"/>
                                </a:lnTo>
                                <a:lnTo>
                                  <a:pt x="139" y="300"/>
                                </a:lnTo>
                                <a:lnTo>
                                  <a:pt x="137" y="292"/>
                                </a:lnTo>
                                <a:lnTo>
                                  <a:pt x="128" y="292"/>
                                </a:lnTo>
                                <a:lnTo>
                                  <a:pt x="129" y="298"/>
                                </a:lnTo>
                                <a:lnTo>
                                  <a:pt x="130" y="301"/>
                                </a:lnTo>
                                <a:lnTo>
                                  <a:pt x="133" y="303"/>
                                </a:lnTo>
                                <a:lnTo>
                                  <a:pt x="136" y="309"/>
                                </a:lnTo>
                                <a:lnTo>
                                  <a:pt x="144" y="312"/>
                                </a:lnTo>
                                <a:lnTo>
                                  <a:pt x="165" y="312"/>
                                </a:lnTo>
                                <a:lnTo>
                                  <a:pt x="175" y="302"/>
                                </a:lnTo>
                                <a:lnTo>
                                  <a:pt x="175" y="273"/>
                                </a:lnTo>
                                <a:close/>
                                <a:moveTo>
                                  <a:pt x="175" y="36"/>
                                </a:moveTo>
                                <a:lnTo>
                                  <a:pt x="174" y="35"/>
                                </a:lnTo>
                                <a:lnTo>
                                  <a:pt x="166" y="27"/>
                                </a:lnTo>
                                <a:lnTo>
                                  <a:pt x="166" y="41"/>
                                </a:lnTo>
                                <a:lnTo>
                                  <a:pt x="166" y="59"/>
                                </a:lnTo>
                                <a:lnTo>
                                  <a:pt x="160" y="65"/>
                                </a:lnTo>
                                <a:lnTo>
                                  <a:pt x="145" y="65"/>
                                </a:lnTo>
                                <a:lnTo>
                                  <a:pt x="138" y="59"/>
                                </a:lnTo>
                                <a:lnTo>
                                  <a:pt x="139" y="41"/>
                                </a:lnTo>
                                <a:lnTo>
                                  <a:pt x="144" y="35"/>
                                </a:lnTo>
                                <a:lnTo>
                                  <a:pt x="161" y="35"/>
                                </a:lnTo>
                                <a:lnTo>
                                  <a:pt x="166" y="41"/>
                                </a:lnTo>
                                <a:lnTo>
                                  <a:pt x="166" y="27"/>
                                </a:lnTo>
                                <a:lnTo>
                                  <a:pt x="147" y="27"/>
                                </a:lnTo>
                                <a:lnTo>
                                  <a:pt x="142" y="30"/>
                                </a:lnTo>
                                <a:lnTo>
                                  <a:pt x="138" y="35"/>
                                </a:lnTo>
                                <a:lnTo>
                                  <a:pt x="138" y="17"/>
                                </a:lnTo>
                                <a:lnTo>
                                  <a:pt x="144" y="8"/>
                                </a:lnTo>
                                <a:lnTo>
                                  <a:pt x="160" y="8"/>
                                </a:lnTo>
                                <a:lnTo>
                                  <a:pt x="164" y="12"/>
                                </a:lnTo>
                                <a:lnTo>
                                  <a:pt x="165" y="18"/>
                                </a:lnTo>
                                <a:lnTo>
                                  <a:pt x="174" y="18"/>
                                </a:lnTo>
                                <a:lnTo>
                                  <a:pt x="172" y="8"/>
                                </a:lnTo>
                                <a:lnTo>
                                  <a:pt x="172" y="7"/>
                                </a:lnTo>
                                <a:lnTo>
                                  <a:pt x="165" y="0"/>
                                </a:lnTo>
                                <a:lnTo>
                                  <a:pt x="146" y="0"/>
                                </a:lnTo>
                                <a:lnTo>
                                  <a:pt x="140" y="4"/>
                                </a:lnTo>
                                <a:lnTo>
                                  <a:pt x="135" y="10"/>
                                </a:lnTo>
                                <a:lnTo>
                                  <a:pt x="131" y="17"/>
                                </a:lnTo>
                                <a:lnTo>
                                  <a:pt x="129" y="26"/>
                                </a:lnTo>
                                <a:lnTo>
                                  <a:pt x="129" y="50"/>
                                </a:lnTo>
                                <a:lnTo>
                                  <a:pt x="131" y="58"/>
                                </a:lnTo>
                                <a:lnTo>
                                  <a:pt x="135" y="64"/>
                                </a:lnTo>
                                <a:lnTo>
                                  <a:pt x="139" y="70"/>
                                </a:lnTo>
                                <a:lnTo>
                                  <a:pt x="145" y="73"/>
                                </a:lnTo>
                                <a:lnTo>
                                  <a:pt x="166" y="73"/>
                                </a:lnTo>
                                <a:lnTo>
                                  <a:pt x="173" y="65"/>
                                </a:lnTo>
                                <a:lnTo>
                                  <a:pt x="175" y="63"/>
                                </a:lnTo>
                                <a:lnTo>
                                  <a:pt x="175" y="36"/>
                                </a:lnTo>
                                <a:close/>
                                <a:moveTo>
                                  <a:pt x="176" y="523"/>
                                </a:moveTo>
                                <a:lnTo>
                                  <a:pt x="166" y="523"/>
                                </a:lnTo>
                                <a:lnTo>
                                  <a:pt x="166" y="492"/>
                                </a:lnTo>
                                <a:lnTo>
                                  <a:pt x="166" y="477"/>
                                </a:lnTo>
                                <a:lnTo>
                                  <a:pt x="159" y="477"/>
                                </a:lnTo>
                                <a:lnTo>
                                  <a:pt x="157" y="480"/>
                                </a:lnTo>
                                <a:lnTo>
                                  <a:pt x="157" y="492"/>
                                </a:lnTo>
                                <a:lnTo>
                                  <a:pt x="157" y="523"/>
                                </a:lnTo>
                                <a:lnTo>
                                  <a:pt x="135" y="523"/>
                                </a:lnTo>
                                <a:lnTo>
                                  <a:pt x="157" y="492"/>
                                </a:lnTo>
                                <a:lnTo>
                                  <a:pt x="157" y="480"/>
                                </a:lnTo>
                                <a:lnTo>
                                  <a:pt x="128" y="522"/>
                                </a:lnTo>
                                <a:lnTo>
                                  <a:pt x="128" y="531"/>
                                </a:lnTo>
                                <a:lnTo>
                                  <a:pt x="157" y="531"/>
                                </a:lnTo>
                                <a:lnTo>
                                  <a:pt x="157" y="548"/>
                                </a:lnTo>
                                <a:lnTo>
                                  <a:pt x="166" y="548"/>
                                </a:lnTo>
                                <a:lnTo>
                                  <a:pt x="166" y="531"/>
                                </a:lnTo>
                                <a:lnTo>
                                  <a:pt x="176" y="531"/>
                                </a:lnTo>
                                <a:lnTo>
                                  <a:pt x="176" y="52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 name="docshape9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623" y="-2115"/>
                            <a:ext cx="23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8" name="docshape91"/>
                        <wps:cNvSpPr>
                          <a:spLocks/>
                        </wps:cNvSpPr>
                        <wps:spPr bwMode="auto">
                          <a:xfrm>
                            <a:off x="3742" y="-1986"/>
                            <a:ext cx="1862" cy="1415"/>
                          </a:xfrm>
                          <a:custGeom>
                            <a:avLst/>
                            <a:gdLst>
                              <a:gd name="T0" fmla="+- 0 3769 3742"/>
                              <a:gd name="T1" fmla="*/ T0 w 1862"/>
                              <a:gd name="T2" fmla="+- 0 -1056 -1985"/>
                              <a:gd name="T3" fmla="*/ -1056 h 1415"/>
                              <a:gd name="T4" fmla="+- 0 3822 3742"/>
                              <a:gd name="T5" fmla="*/ T4 w 1862"/>
                              <a:gd name="T6" fmla="+- 0 -1054 -1985"/>
                              <a:gd name="T7" fmla="*/ -1054 h 1415"/>
                              <a:gd name="T8" fmla="+- 0 3875 3742"/>
                              <a:gd name="T9" fmla="*/ T8 w 1862"/>
                              <a:gd name="T10" fmla="+- 0 -1053 -1985"/>
                              <a:gd name="T11" fmla="*/ -1053 h 1415"/>
                              <a:gd name="T12" fmla="+- 0 3928 3742"/>
                              <a:gd name="T13" fmla="*/ T12 w 1862"/>
                              <a:gd name="T14" fmla="+- 0 -1057 -1985"/>
                              <a:gd name="T15" fmla="*/ -1057 h 1415"/>
                              <a:gd name="T16" fmla="+- 0 3981 3742"/>
                              <a:gd name="T17" fmla="*/ T16 w 1862"/>
                              <a:gd name="T18" fmla="+- 0 -1048 -1985"/>
                              <a:gd name="T19" fmla="*/ -1048 h 1415"/>
                              <a:gd name="T20" fmla="+- 0 4035 3742"/>
                              <a:gd name="T21" fmla="*/ T20 w 1862"/>
                              <a:gd name="T22" fmla="+- 0 -1014 -1985"/>
                              <a:gd name="T23" fmla="*/ -1014 h 1415"/>
                              <a:gd name="T24" fmla="+- 0 4088 3742"/>
                              <a:gd name="T25" fmla="*/ T24 w 1862"/>
                              <a:gd name="T26" fmla="+- 0 -962 -1985"/>
                              <a:gd name="T27" fmla="*/ -962 h 1415"/>
                              <a:gd name="T28" fmla="+- 0 4141 3742"/>
                              <a:gd name="T29" fmla="*/ T28 w 1862"/>
                              <a:gd name="T30" fmla="+- 0 -898 -1985"/>
                              <a:gd name="T31" fmla="*/ -898 h 1415"/>
                              <a:gd name="T32" fmla="+- 0 4194 3742"/>
                              <a:gd name="T33" fmla="*/ T32 w 1862"/>
                              <a:gd name="T34" fmla="+- 0 -830 -1985"/>
                              <a:gd name="T35" fmla="*/ -830 h 1415"/>
                              <a:gd name="T36" fmla="+- 0 4247 3742"/>
                              <a:gd name="T37" fmla="*/ T36 w 1862"/>
                              <a:gd name="T38" fmla="+- 0 -760 -1985"/>
                              <a:gd name="T39" fmla="*/ -760 h 1415"/>
                              <a:gd name="T40" fmla="+- 0 4300 3742"/>
                              <a:gd name="T41" fmla="*/ T40 w 1862"/>
                              <a:gd name="T42" fmla="+- 0 -689 -1985"/>
                              <a:gd name="T43" fmla="*/ -689 h 1415"/>
                              <a:gd name="T44" fmla="+- 0 4354 3742"/>
                              <a:gd name="T45" fmla="*/ T44 w 1862"/>
                              <a:gd name="T46" fmla="+- 0 -627 -1985"/>
                              <a:gd name="T47" fmla="*/ -627 h 1415"/>
                              <a:gd name="T48" fmla="+- 0 4407 3742"/>
                              <a:gd name="T49" fmla="*/ T48 w 1862"/>
                              <a:gd name="T50" fmla="+- 0 -583 -1985"/>
                              <a:gd name="T51" fmla="*/ -583 h 1415"/>
                              <a:gd name="T52" fmla="+- 0 4460 3742"/>
                              <a:gd name="T53" fmla="*/ T52 w 1862"/>
                              <a:gd name="T54" fmla="+- 0 -573 -1985"/>
                              <a:gd name="T55" fmla="*/ -573 h 1415"/>
                              <a:gd name="T56" fmla="+- 0 4593 3742"/>
                              <a:gd name="T57" fmla="*/ T56 w 1862"/>
                              <a:gd name="T58" fmla="+- 0 -695 -1985"/>
                              <a:gd name="T59" fmla="*/ -695 h 1415"/>
                              <a:gd name="T60" fmla="+- 0 4646 3742"/>
                              <a:gd name="T61" fmla="*/ T60 w 1862"/>
                              <a:gd name="T62" fmla="+- 0 -786 -1985"/>
                              <a:gd name="T63" fmla="*/ -786 h 1415"/>
                              <a:gd name="T64" fmla="+- 0 4699 3742"/>
                              <a:gd name="T65" fmla="*/ T64 w 1862"/>
                              <a:gd name="T66" fmla="+- 0 -895 -1985"/>
                              <a:gd name="T67" fmla="*/ -895 h 1415"/>
                              <a:gd name="T68" fmla="+- 0 4752 3742"/>
                              <a:gd name="T69" fmla="*/ T68 w 1862"/>
                              <a:gd name="T70" fmla="+- 0 -1021 -1985"/>
                              <a:gd name="T71" fmla="*/ -1021 h 1415"/>
                              <a:gd name="T72" fmla="+- 0 4806 3742"/>
                              <a:gd name="T73" fmla="*/ T72 w 1862"/>
                              <a:gd name="T74" fmla="+- 0 -1154 -1985"/>
                              <a:gd name="T75" fmla="*/ -1154 h 1415"/>
                              <a:gd name="T76" fmla="+- 0 4859 3742"/>
                              <a:gd name="T77" fmla="*/ T76 w 1862"/>
                              <a:gd name="T78" fmla="+- 0 -1283 -1985"/>
                              <a:gd name="T79" fmla="*/ -1283 h 1415"/>
                              <a:gd name="T80" fmla="+- 0 4912 3742"/>
                              <a:gd name="T81" fmla="*/ T80 w 1862"/>
                              <a:gd name="T82" fmla="+- 0 -1358 -1985"/>
                              <a:gd name="T83" fmla="*/ -1358 h 1415"/>
                              <a:gd name="T84" fmla="+- 0 4965 3742"/>
                              <a:gd name="T85" fmla="*/ T84 w 1862"/>
                              <a:gd name="T86" fmla="+- 0 -1396 -1985"/>
                              <a:gd name="T87" fmla="*/ -1396 h 1415"/>
                              <a:gd name="T88" fmla="+- 0 5018 3742"/>
                              <a:gd name="T89" fmla="*/ T88 w 1862"/>
                              <a:gd name="T90" fmla="+- 0 -1416 -1985"/>
                              <a:gd name="T91" fmla="*/ -1416 h 1415"/>
                              <a:gd name="T92" fmla="+- 0 5072 3742"/>
                              <a:gd name="T93" fmla="*/ T92 w 1862"/>
                              <a:gd name="T94" fmla="+- 0 -1444 -1985"/>
                              <a:gd name="T95" fmla="*/ -1444 h 1415"/>
                              <a:gd name="T96" fmla="+- 0 5125 3742"/>
                              <a:gd name="T97" fmla="*/ T96 w 1862"/>
                              <a:gd name="T98" fmla="+- 0 -1486 -1985"/>
                              <a:gd name="T99" fmla="*/ -1486 h 1415"/>
                              <a:gd name="T100" fmla="+- 0 5178 3742"/>
                              <a:gd name="T101" fmla="*/ T100 w 1862"/>
                              <a:gd name="T102" fmla="+- 0 -1509 -1985"/>
                              <a:gd name="T103" fmla="*/ -1509 h 1415"/>
                              <a:gd name="T104" fmla="+- 0 5231 3742"/>
                              <a:gd name="T105" fmla="*/ T104 w 1862"/>
                              <a:gd name="T106" fmla="+- 0 -1545 -1985"/>
                              <a:gd name="T107" fmla="*/ -1545 h 1415"/>
                              <a:gd name="T108" fmla="+- 0 5284 3742"/>
                              <a:gd name="T109" fmla="*/ T108 w 1862"/>
                              <a:gd name="T110" fmla="+- 0 -1602 -1985"/>
                              <a:gd name="T111" fmla="*/ -1602 h 1415"/>
                              <a:gd name="T112" fmla="+- 0 5337 3742"/>
                              <a:gd name="T113" fmla="*/ T112 w 1862"/>
                              <a:gd name="T114" fmla="+- 0 -1683 -1985"/>
                              <a:gd name="T115" fmla="*/ -1683 h 1415"/>
                              <a:gd name="T116" fmla="+- 0 5391 3742"/>
                              <a:gd name="T117" fmla="*/ T116 w 1862"/>
                              <a:gd name="T118" fmla="+- 0 -1787 -1985"/>
                              <a:gd name="T119" fmla="*/ -1787 h 1415"/>
                              <a:gd name="T120" fmla="+- 0 5444 3742"/>
                              <a:gd name="T121" fmla="*/ T120 w 1862"/>
                              <a:gd name="T122" fmla="+- 0 -1869 -1985"/>
                              <a:gd name="T123" fmla="*/ -1869 h 1415"/>
                              <a:gd name="T124" fmla="+- 0 5497 3742"/>
                              <a:gd name="T125" fmla="*/ T124 w 1862"/>
                              <a:gd name="T126" fmla="+- 0 -1932 -1985"/>
                              <a:gd name="T127" fmla="*/ -1932 h 1415"/>
                              <a:gd name="T128" fmla="+- 0 5550 3742"/>
                              <a:gd name="T129" fmla="*/ T128 w 1862"/>
                              <a:gd name="T130" fmla="+- 0 -1965 -1985"/>
                              <a:gd name="T131" fmla="*/ -1965 h 1415"/>
                              <a:gd name="T132" fmla="+- 0 5603 3742"/>
                              <a:gd name="T133" fmla="*/ T132 w 1862"/>
                              <a:gd name="T134" fmla="+- 0 -1957 -1985"/>
                              <a:gd name="T135" fmla="*/ -1957 h 14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62" h="1415">
                                <a:moveTo>
                                  <a:pt x="0" y="929"/>
                                </a:moveTo>
                                <a:lnTo>
                                  <a:pt x="27" y="929"/>
                                </a:lnTo>
                                <a:lnTo>
                                  <a:pt x="53" y="929"/>
                                </a:lnTo>
                                <a:lnTo>
                                  <a:pt x="80" y="931"/>
                                </a:lnTo>
                                <a:lnTo>
                                  <a:pt x="106" y="930"/>
                                </a:lnTo>
                                <a:lnTo>
                                  <a:pt x="133" y="932"/>
                                </a:lnTo>
                                <a:lnTo>
                                  <a:pt x="160" y="930"/>
                                </a:lnTo>
                                <a:lnTo>
                                  <a:pt x="186" y="928"/>
                                </a:lnTo>
                                <a:lnTo>
                                  <a:pt x="213" y="937"/>
                                </a:lnTo>
                                <a:lnTo>
                                  <a:pt x="239" y="937"/>
                                </a:lnTo>
                                <a:lnTo>
                                  <a:pt x="266" y="953"/>
                                </a:lnTo>
                                <a:lnTo>
                                  <a:pt x="293" y="971"/>
                                </a:lnTo>
                                <a:lnTo>
                                  <a:pt x="319" y="986"/>
                                </a:lnTo>
                                <a:lnTo>
                                  <a:pt x="346" y="1023"/>
                                </a:lnTo>
                                <a:lnTo>
                                  <a:pt x="372" y="1049"/>
                                </a:lnTo>
                                <a:lnTo>
                                  <a:pt x="399" y="1087"/>
                                </a:lnTo>
                                <a:lnTo>
                                  <a:pt x="425" y="1125"/>
                                </a:lnTo>
                                <a:lnTo>
                                  <a:pt x="452" y="1155"/>
                                </a:lnTo>
                                <a:lnTo>
                                  <a:pt x="479" y="1196"/>
                                </a:lnTo>
                                <a:lnTo>
                                  <a:pt x="505" y="1225"/>
                                </a:lnTo>
                                <a:lnTo>
                                  <a:pt x="532" y="1262"/>
                                </a:lnTo>
                                <a:lnTo>
                                  <a:pt x="558" y="1296"/>
                                </a:lnTo>
                                <a:lnTo>
                                  <a:pt x="585" y="1321"/>
                                </a:lnTo>
                                <a:lnTo>
                                  <a:pt x="612" y="1358"/>
                                </a:lnTo>
                                <a:lnTo>
                                  <a:pt x="638" y="1381"/>
                                </a:lnTo>
                                <a:lnTo>
                                  <a:pt x="665" y="1402"/>
                                </a:lnTo>
                                <a:lnTo>
                                  <a:pt x="691" y="1414"/>
                                </a:lnTo>
                                <a:lnTo>
                                  <a:pt x="718" y="1412"/>
                                </a:lnTo>
                                <a:lnTo>
                                  <a:pt x="798" y="1365"/>
                                </a:lnTo>
                                <a:lnTo>
                                  <a:pt x="851" y="1290"/>
                                </a:lnTo>
                                <a:lnTo>
                                  <a:pt x="878" y="1253"/>
                                </a:lnTo>
                                <a:lnTo>
                                  <a:pt x="904" y="1199"/>
                                </a:lnTo>
                                <a:lnTo>
                                  <a:pt x="931" y="1148"/>
                                </a:lnTo>
                                <a:lnTo>
                                  <a:pt x="957" y="1090"/>
                                </a:lnTo>
                                <a:lnTo>
                                  <a:pt x="984" y="1018"/>
                                </a:lnTo>
                                <a:lnTo>
                                  <a:pt x="1010" y="964"/>
                                </a:lnTo>
                                <a:lnTo>
                                  <a:pt x="1037" y="890"/>
                                </a:lnTo>
                                <a:lnTo>
                                  <a:pt x="1064" y="831"/>
                                </a:lnTo>
                                <a:lnTo>
                                  <a:pt x="1090" y="774"/>
                                </a:lnTo>
                                <a:lnTo>
                                  <a:pt x="1117" y="702"/>
                                </a:lnTo>
                                <a:lnTo>
                                  <a:pt x="1143" y="676"/>
                                </a:lnTo>
                                <a:lnTo>
                                  <a:pt x="1170" y="627"/>
                                </a:lnTo>
                                <a:lnTo>
                                  <a:pt x="1197" y="602"/>
                                </a:lnTo>
                                <a:lnTo>
                                  <a:pt x="1223" y="589"/>
                                </a:lnTo>
                                <a:lnTo>
                                  <a:pt x="1250" y="557"/>
                                </a:lnTo>
                                <a:lnTo>
                                  <a:pt x="1276" y="569"/>
                                </a:lnTo>
                                <a:lnTo>
                                  <a:pt x="1303" y="550"/>
                                </a:lnTo>
                                <a:lnTo>
                                  <a:pt x="1330" y="541"/>
                                </a:lnTo>
                                <a:lnTo>
                                  <a:pt x="1356" y="534"/>
                                </a:lnTo>
                                <a:lnTo>
                                  <a:pt x="1383" y="499"/>
                                </a:lnTo>
                                <a:lnTo>
                                  <a:pt x="1409" y="503"/>
                                </a:lnTo>
                                <a:lnTo>
                                  <a:pt x="1436" y="476"/>
                                </a:lnTo>
                                <a:lnTo>
                                  <a:pt x="1462" y="457"/>
                                </a:lnTo>
                                <a:lnTo>
                                  <a:pt x="1489" y="440"/>
                                </a:lnTo>
                                <a:lnTo>
                                  <a:pt x="1516" y="394"/>
                                </a:lnTo>
                                <a:lnTo>
                                  <a:pt x="1542" y="383"/>
                                </a:lnTo>
                                <a:lnTo>
                                  <a:pt x="1569" y="340"/>
                                </a:lnTo>
                                <a:lnTo>
                                  <a:pt x="1595" y="302"/>
                                </a:lnTo>
                                <a:lnTo>
                                  <a:pt x="1622" y="265"/>
                                </a:lnTo>
                                <a:lnTo>
                                  <a:pt x="1649" y="198"/>
                                </a:lnTo>
                                <a:lnTo>
                                  <a:pt x="1675" y="173"/>
                                </a:lnTo>
                                <a:lnTo>
                                  <a:pt x="1702" y="116"/>
                                </a:lnTo>
                                <a:lnTo>
                                  <a:pt x="1728" y="77"/>
                                </a:lnTo>
                                <a:lnTo>
                                  <a:pt x="1755" y="53"/>
                                </a:lnTo>
                                <a:lnTo>
                                  <a:pt x="1782" y="0"/>
                                </a:lnTo>
                                <a:lnTo>
                                  <a:pt x="1808" y="20"/>
                                </a:lnTo>
                                <a:lnTo>
                                  <a:pt x="1835" y="14"/>
                                </a:lnTo>
                                <a:lnTo>
                                  <a:pt x="1861" y="28"/>
                                </a:lnTo>
                                <a:lnTo>
                                  <a:pt x="1862" y="28"/>
                                </a:lnTo>
                              </a:path>
                            </a:pathLst>
                          </a:custGeom>
                          <a:noFill/>
                          <a:ln w="19456">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Line 103"/>
                        <wps:cNvCnPr>
                          <a:cxnSpLocks noChangeShapeType="1"/>
                        </wps:cNvCnPr>
                        <wps:spPr bwMode="auto">
                          <a:xfrm>
                            <a:off x="4449" y="-519"/>
                            <a:ext cx="0" cy="0"/>
                          </a:xfrm>
                          <a:prstGeom prst="line">
                            <a:avLst/>
                          </a:prstGeom>
                          <a:noFill/>
                          <a:ln w="11671">
                            <a:solidFill>
                              <a:srgbClr val="000000"/>
                            </a:solidFill>
                            <a:prstDash val="dash"/>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0" name="docshape9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4435" y="-100"/>
                            <a:ext cx="171"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docshape93"/>
                        <wps:cNvSpPr>
                          <a:spLocks/>
                        </wps:cNvSpPr>
                        <wps:spPr bwMode="auto">
                          <a:xfrm>
                            <a:off x="1229" y="732"/>
                            <a:ext cx="2578" cy="119"/>
                          </a:xfrm>
                          <a:custGeom>
                            <a:avLst/>
                            <a:gdLst>
                              <a:gd name="T0" fmla="+- 0 1230 1230"/>
                              <a:gd name="T1" fmla="*/ T0 w 2578"/>
                              <a:gd name="T2" fmla="+- 0 851 733"/>
                              <a:gd name="T3" fmla="*/ 851 h 119"/>
                              <a:gd name="T4" fmla="+- 0 1348 1230"/>
                              <a:gd name="T5" fmla="*/ T4 w 2578"/>
                              <a:gd name="T6" fmla="+- 0 851 733"/>
                              <a:gd name="T7" fmla="*/ 851 h 119"/>
                              <a:gd name="T8" fmla="+- 0 1348 1230"/>
                              <a:gd name="T9" fmla="*/ T8 w 2578"/>
                              <a:gd name="T10" fmla="+- 0 733 733"/>
                              <a:gd name="T11" fmla="*/ 733 h 119"/>
                              <a:gd name="T12" fmla="+- 0 1230 1230"/>
                              <a:gd name="T13" fmla="*/ T12 w 2578"/>
                              <a:gd name="T14" fmla="+- 0 733 733"/>
                              <a:gd name="T15" fmla="*/ 733 h 119"/>
                              <a:gd name="T16" fmla="+- 0 1230 1230"/>
                              <a:gd name="T17" fmla="*/ T16 w 2578"/>
                              <a:gd name="T18" fmla="+- 0 851 733"/>
                              <a:gd name="T19" fmla="*/ 851 h 119"/>
                              <a:gd name="T20" fmla="+- 0 3689 1230"/>
                              <a:gd name="T21" fmla="*/ T20 w 2578"/>
                              <a:gd name="T22" fmla="+- 0 851 733"/>
                              <a:gd name="T23" fmla="*/ 851 h 119"/>
                              <a:gd name="T24" fmla="+- 0 3807 1230"/>
                              <a:gd name="T25" fmla="*/ T24 w 2578"/>
                              <a:gd name="T26" fmla="+- 0 851 733"/>
                              <a:gd name="T27" fmla="*/ 851 h 119"/>
                              <a:gd name="T28" fmla="+- 0 3807 1230"/>
                              <a:gd name="T29" fmla="*/ T28 w 2578"/>
                              <a:gd name="T30" fmla="+- 0 733 733"/>
                              <a:gd name="T31" fmla="*/ 733 h 119"/>
                              <a:gd name="T32" fmla="+- 0 3689 1230"/>
                              <a:gd name="T33" fmla="*/ T32 w 2578"/>
                              <a:gd name="T34" fmla="+- 0 733 733"/>
                              <a:gd name="T35" fmla="*/ 733 h 119"/>
                              <a:gd name="T36" fmla="+- 0 3689 1230"/>
                              <a:gd name="T37" fmla="*/ T36 w 2578"/>
                              <a:gd name="T38" fmla="+- 0 851 733"/>
                              <a:gd name="T39" fmla="*/ 851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578" h="119">
                                <a:moveTo>
                                  <a:pt x="0" y="118"/>
                                </a:moveTo>
                                <a:lnTo>
                                  <a:pt x="118" y="118"/>
                                </a:lnTo>
                                <a:lnTo>
                                  <a:pt x="118" y="0"/>
                                </a:lnTo>
                                <a:lnTo>
                                  <a:pt x="0" y="0"/>
                                </a:lnTo>
                                <a:lnTo>
                                  <a:pt x="0" y="118"/>
                                </a:lnTo>
                                <a:close/>
                                <a:moveTo>
                                  <a:pt x="2459" y="118"/>
                                </a:moveTo>
                                <a:lnTo>
                                  <a:pt x="2577" y="118"/>
                                </a:lnTo>
                                <a:lnTo>
                                  <a:pt x="2577" y="0"/>
                                </a:lnTo>
                                <a:lnTo>
                                  <a:pt x="2459" y="0"/>
                                </a:lnTo>
                                <a:lnTo>
                                  <a:pt x="2459" y="118"/>
                                </a:lnTo>
                                <a:close/>
                              </a:path>
                            </a:pathLst>
                          </a:custGeom>
                          <a:noFill/>
                          <a:ln w="11112">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8176DFE" id="Группа 124" o:spid="_x0000_s1026" style="width:240.15pt;height:206.5pt;mso-position-horizontal-relative:char;mso-position-vertical-relative:line" coordorigin="859,-2114" coordsize="4803,413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">
                <v:shape id="docshape84" o:spid="_x0000_s1027" type="#_x0000_t75" style="position:absolute;left:858;top:-1926;width:4803;height:3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">
                  <v:imagedata r:id="rId67" o:title=""/>
                </v:shape>
                <v:shape id="docshape85" o:spid="_x0000_s1028" type="#_x0000_t75" style="position:absolute;left:1845;top:-99;width:162;height: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">
                  <v:imagedata r:id="rId68" o:title=""/>
                </v:shape>
                <v:line id="Line 71" o:spid="_x0000_s1029" style="position:absolute;visibility:visible;mso-wrap-style:square" from="3609,-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" strokecolor="#262626" strokeweight=".35pt"/>
                <v:line id="Line 72" o:spid="_x0000_s1030" style="position:absolute;visibility:visible;mso-wrap-style:square" from="3609,-1985" to="5603,-1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" strokecolor="#262626" strokeweight=".35pt"/>
                <v:line id="Line 73" o:spid="_x0000_s1031" style="position:absolute;visibility:visible;mso-wrap-style:square" from="3609,-519" to="3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" strokecolor="#262626" strokeweight=".35pt"/>
                <v:line id="Line 74" o:spid="_x0000_s1032" style="position:absolute;visibility:visible;mso-wrap-style:square" from="4274,-519" to="4274,-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IHQxAAAANwAAAAPAAAAZHJzL2Rvd25yZXYueG1sRI/NbsJA&#10;DITvlXiHlZG4lQ0gtS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ATogdDEAAAA3AAAAA8A&#10;AAAAAAAAAAAAAAAABwIAAGRycy9kb3ducmV2LnhtbFBLBQYAAAAAAwADALcAAAD4AgAAAAA=&#10;" strokecolor="#262626" strokeweight=".35pt"/>
                <v:line id="Line 75" o:spid="_x0000_s1033" style="position:absolute;visibility:visible;mso-wrap-style:square" from="4939,-519" to="493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CRLwAAAANwAAAAPAAAAZHJzL2Rvd25yZXYueG1sRE/bisIw&#10;EH1f8B/CCL6tqQq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a6QkS8AAAADcAAAADwAAAAAA&#10;AAAAAAAAAAAHAgAAZHJzL2Rvd25yZXYueG1sUEsFBgAAAAADAAMAtwAAAPQCAAAAAA==&#10;" strokecolor="#262626" strokeweight=".35pt"/>
                <v:line id="Line 76" o:spid="_x0000_s1034"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ro8wgAAANwAAAAPAAAAZHJzL2Rvd25yZXYueG1sRE9LasMw&#10;EN0Xcgcxge5qOSm0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Cbdro8wgAAANwAAAAPAAAA&#10;AAAAAAAAAAAAAAcCAABkcnMvZG93bnJldi54bWxQSwUGAAAAAAMAAwC3AAAA9gIAAAAA&#10;" strokecolor="#262626" strokeweight=".35pt"/>
                <v:line id="Line 77" o:spid="_x0000_s1035" style="position:absolute;visibility:visible;mso-wrap-style:square" from="3609,-1985" to="3609,-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h+nwgAAANwAAAAPAAAAZHJzL2Rvd25yZXYueG1sRE9LasMw&#10;EN0Hcgcxge4SuQ2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D0Oh+nwgAAANwAAAAPAAAA&#10;AAAAAAAAAAAAAAcCAABkcnMvZG93bnJldi54bWxQSwUGAAAAAAMAAwC3AAAA9gIAAAAA&#10;" strokecolor="#262626" strokeweight=".35pt"/>
                <v:line id="Line 78" o:spid="_x0000_s1036" style="position:absolute;visibility:visible;mso-wrap-style:square" from="4274,-1985" to="4274,-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4fTwgAAANwAAAAPAAAAZHJzL2Rvd25yZXYueG1sRE/NasJA&#10;EL4LvsMygre6qZV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B704fTwgAAANwAAAAPAAAA&#10;AAAAAAAAAAAAAAcCAABkcnMvZG93bnJldi54bWxQSwUGAAAAAAMAAwC3AAAA9gIAAAAA&#10;" strokecolor="#262626" strokeweight=".35pt"/>
                <v:line id="Line 79" o:spid="_x0000_s1037" style="position:absolute;visibility:visible;mso-wrap-style:square" from="4939,-1985" to="4939,-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yJIwgAAANwAAAAPAAAAZHJzL2Rvd25yZXYueG1sRE/NasJA&#10;EL4LvsMygre6qcV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AUnyJIwgAAANwAAAAPAAAA&#10;AAAAAAAAAAAAAAcCAABkcnMvZG93bnJldi54bWxQSwUGAAAAAAMAAwC3AAAA9gIAAAAA&#10;" strokecolor="#262626" strokeweight=".35pt"/>
                <v:line id="Line 80" o:spid="_x0000_s1038" style="position:absolute;visibility:visible;mso-wrap-style:square" from="5603,-1985" to="5603,-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" strokecolor="#262626" strokeweight=".35pt"/>
                <v:shape id="docshape86" o:spid="_x0000_s1039" style="position:absolute;left:3581;top:-467;width:2077;height:261;visibility:visible;mso-wrap-style:square;v-text-anchor:top" coordsize="2077,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" path="m46,24l43,15,39,8,37,5r,13l37,57r-5,9l14,66,9,57,9,18,14,8r18,l37,18,37,5,35,3,29,,16,,11,3,7,8,2,14,,24,,38,2,53,6,64r7,7l23,74,33,71r5,-5l40,64,44,53,46,38r,-14xm486,158r-11,l475,237r11,l486,158xm547,185r-7,-6l521,179r-6,3l510,190r,-9l502,181r,56l511,237r,-43l515,190r2,-3l534,187r4,4l538,237r9,l547,187r,-2xm607,181r-10,l581,226,566,181r-10,l575,237r10,l589,226r18,-45xm664,203r-1,-5l661,194r-2,-7l658,185r-4,-3l654,194r,10l622,204r1,-10l629,187r19,l654,194r,-12l649,179r-10,l628,181r-8,6l615,197r-2,13l613,228r9,12l651,240r9,-8l660,231r3,-11l654,220r-3,7l646,231r-13,l628,229r-3,-5l623,221r-1,-4l622,212r42,l664,204r,-1xm664,24r-2,-9l658,8,656,5r,13l656,57r-5,9l632,66r-4,-9l628,18,632,8r19,l656,18r,-13l654,3,648,,635,r-6,3l626,8r-5,6l619,24r,14l620,53r5,11l632,71r10,3l651,71r5,-5l659,64r4,-11l664,38r,-14xm688,61r-10,l678,71r10,l688,61xm703,179r-3,l694,179r-5,3l684,191r,-10l676,181r,56l685,237r,-43l688,191r3,-3l703,188r,-9xm747,63r,-28l745,33r-3,-3l738,25r-19,l716,27r-5,3l714,10r29,l743,2r-36,l702,40r8,l714,35r3,-2l732,33r6,7l738,60r-6,6l715,66r-4,-4l709,54r-9,l701,60r1,3l704,65r4,6l715,74r22,l744,66r3,-3xm754,213r-5,-4l722,202r-3,-2l719,190r4,-3l738,187r4,3l742,196r10,l751,187r,-2l744,179r-26,l709,186r,19l714,209r28,7l744,218r,10l739,231r-13,l722,230r-2,-3l719,226r-1,-2l717,220r-9,l708,233r8,7l745,240r9,-8l754,231r,-18xm814,203r-1,-5l811,194r-2,-7l808,185r-4,-3l804,194r,10l772,204r1,-10l779,187r18,l804,194r,-12l799,179r-11,l778,181r-8,6l764,197r-1,13l763,228r9,12l801,240r9,-8l810,231r2,-11l803,220r-2,7l796,231r-13,l778,229r-3,-5l773,221r-1,-4l772,212r42,l814,204r,-1xm902,158r-9,l893,188r,8l893,222r-7,9l867,231r-7,-9l861,196r6,-9l886,187r7,9l893,188r-1,-1l889,182r-6,-3l861,179r-10,12l851,228r9,12l883,240r6,-3l893,231r1,-1l894,237r8,l902,230r,-42l902,158xm963,203r,-5l961,194r-2,-7l957,185r-3,-3l954,194r,10l922,204r1,-10l929,187r18,l954,194r,-12l949,179r-11,l928,181r-9,6l914,197r-2,13l912,228r10,12l951,240r9,-8l960,231r2,-11l953,220r-2,7l946,231r-13,l928,229r-3,-5l923,221r-1,-4l922,212r41,l963,204r,-1xm1024,191r-2,-4l1015,179r,43l1009,231r-20,l983,222r,-26l988,189r1,-2l1009,187r6,9l1015,222r,-43l993,179r-7,3l982,189r,-8l974,181r,80l983,261r,-30l988,237r5,3l1015,240r9,-12l1024,191xm1055,181r-9,l1046,165r-9,l1037,181r-7,l1030,188r7,l1037,236r4,4l1050,240r2,-1l1055,239r,-7l1055,231r-1,1l1053,232r-6,l1046,231r,-43l1055,188r,-7xm1110,185r-6,-6l1085,179r-5,2l1075,188r,-30l1066,158r,79l1075,237r,-43l1079,188r2,-1l1093,187r3,1l1100,191r1,3l1101,237r9,l1110,187r,-2xm1359,r-5,l1351,11r-2,2l1335,15r,6l1351,21r,50l1359,71r,-71xm1978,r-5,l1970,11r-2,2l1954,15r,6l1970,21r,50l1978,71r,-71xm2017,61r-10,l2007,71r10,l2017,61xm2076,63r,-28l2075,33r-4,-3l2067,25r-18,l2045,27r-4,3l2044,10r29,l2073,2r-36,l2032,40r8,l2044,35r3,-2l2062,33r5,7l2067,60r-5,6l2045,66r-5,-4l2038,54r-9,l2031,60r1,3l2034,65r4,6l2045,74r22,l2074,66r2,-3xe" fillcolor="#262626" stroked="f">
                  <v:path arrowok="t" o:connecttype="custom" o:connectlocs="14,-401;29,-467;6,-403;46,-443;521,-288;515,-277;607,-286;607,-286;654,-263;639,-288;660,-235;625,-243;662,-452;628,-449;629,-464;642,-393;678,-406;684,-276;703,-279;719,-442;710,-427;711,-405;737,-393;723,-280;718,-288;726,-236;716,-227;809,-280;797,-280;763,-257;801,-240;814,-255;886,-236;892,-280;889,-230;963,-264;922,-263;928,-286;960,-236;923,-246;1015,-288;989,-280;982,-286;1024,-239;1030,-279;1055,-236;1110,-282;1075,-230;1101,-230;1335,-452;1970,-456;2017,-406;2071,-437;2037,-465;2062,-401;2038,-396" o:connectangles="0,0,0,0,0,0,0,0,0,0,0,0,0,0,0,0,0,0,0,0,0,0,0,0,0,0,0,0,0,0,0,0,0,0,0,0,0,0,0,0,0,0,0,0,0,0,0,0,0,0,0,0,0,0,0,0"/>
                </v:shape>
                <v:shape id="docshape87" o:spid="_x0000_s1040" type="#_x0000_t75" style="position:absolute;left:4829;top:-309;width:169;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">
                  <v:imagedata r:id="rId69" o:title=""/>
                </v:shape>
                <v:shape id="docshape88" o:spid="_x0000_s1041" style="position:absolute;left:5037;top:-343;width:106;height:136;visibility:visible;mso-wrap-style:square;v-text-anchor:top" coordsize="10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" path="m20,36l,36r,6l20,42r,-6xm54,l49,,47,10r-2,1l33,13r,5l47,18r,44l54,62,54,xm105,34r-20,l85,42r11,l96,128r-11,l85,136r20,l105,34xe" fillcolor="#262626" stroked="f">
                  <v:path arrowok="t" o:connecttype="custom" o:connectlocs="20,-307;0,-307;0,-301;20,-301;20,-307;54,-343;49,-343;47,-333;45,-332;33,-330;33,-325;47,-325;47,-281;54,-281;54,-343;105,-309;85,-309;85,-301;96,-301;96,-215;85,-215;85,-207;105,-207;105,-309" o:connectangles="0,0,0,0,0,0,0,0,0,0,0,0,0,0,0,0,0,0,0,0,0,0,0,0"/>
                </v:shape>
                <v:line id="Line 84" o:spid="_x0000_s1042" style="position:absolute;visibility:visible;mso-wrap-style:square" from="3609,-519" to="3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vKtxAAAANwAAAAPAAAAZHJzL2Rvd25yZXYueG1sRI/NbsJA&#10;DITvlXiHlZG4lQ0ItS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Fzu8q3EAAAA3AAAAA8A&#10;AAAAAAAAAAAAAAAABwIAAGRycy9kb3ducmV2LnhtbFBLBQYAAAAAAwADALcAAAD4AgAAAAA=&#10;" strokecolor="#262626" strokeweight=".35pt"/>
                <v:line id="Line 85" o:spid="_x0000_s1043"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lc2wAAAANwAAAAPAAAAZHJzL2Rvd25yZXYueG1sRE/bisIw&#10;EH1f8B/CCL6tqSK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M6JXNsAAAADcAAAADwAAAAAA&#10;AAAAAAAAAAAHAgAAZHJzL2Rvd25yZXYueG1sUEsFBgAAAAADAAMAtwAAAPQCAAAAAA==&#10;" strokecolor="#262626" strokeweight=".35pt"/>
                <v:line id="Line 86" o:spid="_x0000_s1044" style="position:absolute;visibility:visible;mso-wrap-style:square" from="3609,-519" to="362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MlBwgAAANwAAAAPAAAAZHJzL2Rvd25yZXYueG1sRE9LasMw&#10;EN0Xcgcxge5qOaG0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DDcMlBwgAAANwAAAAPAAAA&#10;AAAAAAAAAAAAAAcCAABkcnMvZG93bnJldi54bWxQSwUGAAAAAAMAAwC3AAAA9gIAAAAA&#10;" strokecolor="#262626" strokeweight=".35pt"/>
                <v:line id="Line 87" o:spid="_x0000_s1045" style="position:absolute;visibility:visible;mso-wrap-style:square" from="3609,-758" to="3629,-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GzawgAAANwAAAAPAAAAZHJzL2Rvd25yZXYueG1sRE/NasJA&#10;EL4LvsMygre6qZV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CsPGzawgAAANwAAAAPAAAA&#10;AAAAAAAAAAAAAAcCAABkcnMvZG93bnJldi54bWxQSwUGAAAAAAMAAwC3AAAA9gIAAAAA&#10;" strokecolor="#262626" strokeweight=".35pt"/>
                <v:line id="Line 88" o:spid="_x0000_s1046" style="position:absolute;visibility:visible;mso-wrap-style:square" from="3609,-997" to="3629,-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SuwgAAANwAAAAPAAAAZHJzL2Rvd25yZXYueG1sRE9LasMw&#10;EN0Hcgcxge4SuSW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Aj1fSuwgAAANwAAAAPAAAA&#10;AAAAAAAAAAAAAAcCAABkcnMvZG93bnJldi54bWxQSwUGAAAAAAMAAwC3AAAA9gIAAAAA&#10;" strokecolor="#262626" strokeweight=".35pt"/>
                <v:line id="Line 89" o:spid="_x0000_s1047" style="position:absolute;visibility:visible;mso-wrap-style:square" from="3609,-1235" to="3629,-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VE1wgAAANwAAAAPAAAAZHJzL2Rvd25yZXYueG1sRE/NasJA&#10;EL4LvsMygre6qdR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BMmVE1wgAAANwAAAAPAAAA&#10;AAAAAAAAAAAAAAcCAABkcnMvZG93bnJldi54bWxQSwUGAAAAAAMAAwC3AAAA9gIAAAAA&#10;" strokecolor="#262626" strokeweight=".35pt"/>
                <v:line id="Line 90" o:spid="_x0000_s1048" style="position:absolute;visibility:visible;mso-wrap-style:square" from="3609,-1474" to="3629,-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" strokecolor="#262626" strokeweight=".35pt"/>
                <v:line id="Line 91" o:spid="_x0000_s1049" style="position:absolute;visibility:visible;mso-wrap-style:square" from="3609,-1713" to="3629,-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" strokecolor="#262626" strokeweight=".35pt"/>
                <v:line id="Line 92" o:spid="_x0000_s1050" style="position:absolute;visibility:visible;mso-wrap-style:square" from="3609,-1951" to="3629,-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" strokecolor="#262626" strokeweight=".35pt"/>
                <v:line id="Line 93" o:spid="_x0000_s1051"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" strokecolor="#262626" strokeweight=".35pt"/>
                <v:line id="Line 94" o:spid="_x0000_s1052" style="position:absolute;visibility:visible;mso-wrap-style:square" from="5603,-758" to="5603,-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2RwxAAAANwAAAAPAAAAZHJzL2Rvd25yZXYueG1sRI/NbsJA&#10;DITvlXiHlZG4lQ1ItC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Nk3ZHDEAAAA3AAAAA8A&#10;AAAAAAAAAAAAAAAABwIAAGRycy9kb3ducmV2LnhtbFBLBQYAAAAAAwADALcAAAD4AgAAAAA=&#10;" strokecolor="#262626" strokeweight=".35pt"/>
                <v:line id="Line 95" o:spid="_x0000_s1053" style="position:absolute;visibility:visible;mso-wrap-style:square" from="5603,-997" to="5603,-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8HrwAAAANwAAAAPAAAAZHJzL2Rvd25yZXYueG1sRE/bisIw&#10;EH1f8B/CCL6tqYK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tnvB68AAAADcAAAADwAAAAAA&#10;AAAAAAAAAAAHAgAAZHJzL2Rvd25yZXYueG1sUEsFBgAAAAADAAMAtwAAAPQCAAAAAA==&#10;" strokecolor="#262626" strokeweight=".35pt"/>
                <v:line id="Line 96" o:spid="_x0000_s1054" style="position:absolute;visibility:visible;mso-wrap-style:square" from="5603,-1235" to="5603,-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V+cwgAAANwAAAAPAAAAZHJzL2Rvd25yZXYueG1sRE9LasMw&#10;EN0Xcgcxge5qOYG2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BGqV+cwgAAANwAAAAPAAAA&#10;AAAAAAAAAAAAAAcCAABkcnMvZG93bnJldi54bWxQSwUGAAAAAAMAAwC3AAAA9gIAAAAA&#10;" strokecolor="#262626" strokeweight=".35pt"/>
                <v:line id="Line 97" o:spid="_x0000_s1055" style="position:absolute;visibility:visible;mso-wrap-style:square" from="5603,-1474" to="5603,-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foHwgAAANwAAAAPAAAAZHJzL2Rvd25yZXYueG1sRE/NasJA&#10;EL4LvsMygre6qcV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Ap5foHwgAAANwAAAAPAAAA&#10;AAAAAAAAAAAAAAcCAABkcnMvZG93bnJldi54bWxQSwUGAAAAAAMAAwC3AAAA9gIAAAAA&#10;" strokecolor="#262626" strokeweight=".35pt"/>
                <v:line id="Line 98" o:spid="_x0000_s1056" style="position:absolute;visibility:visible;mso-wrap-style:square" from="5603,-1713" to="5603,-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GJzwgAAANwAAAAPAAAAZHJzL2Rvd25yZXYueG1sRE/NasJA&#10;EL4LvsMygre6qdR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CmDGJzwgAAANwAAAAPAAAA&#10;AAAAAAAAAAAAAAcCAABkcnMvZG93bnJldi54bWxQSwUGAAAAAAMAAwC3AAAA9gIAAAAA&#10;" strokecolor="#262626" strokeweight=".35pt"/>
                <v:line id="Line 99" o:spid="_x0000_s1057" style="position:absolute;visibility:visible;mso-wrap-style:square" from="5603,-1951" to="5603,-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MfowgAAANwAAAAPAAAAZHJzL2Rvd25yZXYueG1sRE9LasMw&#10;EN0Hcgcxge4SuYW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DJQMfowgAAANwAAAAPAAAA&#10;AAAAAAAAAAAAAAcCAABkcnMvZG93bnJldi54bWxQSwUGAAAAAAMAAwC3AAAA9gIAAAAA&#10;" strokecolor="#262626" strokeweight=".35pt"/>
                <v:shape id="docshape89" o:spid="_x0000_s1058" style="position:absolute;left:3388;top:-1991;width:176;height:1505;visibility:visible;mso-wrap-style:square;v-text-anchor:top" coordsize="176,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" path="m79,862r-9,l70,909r-27,l43,866r-9,l34,909r-25,l9,864r-9,l,919r79,l79,909r,-47xm79,804r-52,l21,811r,19l24,836r8,5l22,841r,8l79,849r,-9l36,840r-7,-6l29,817r4,-4l79,813r,-9xm79,720r-29,l36,720r-6,-6l30,702r-9,l21,705r,6l24,716r9,5l22,721r,8l79,729r,-9xm81,754r-7,-9l62,742r,9l69,754r4,5l73,772r-2,5l66,780r-3,2l59,783r-5,l54,751r,-10l46,741r,10l46,783,36,782r-7,-7l29,757r7,-6l46,751r,-10l45,741r-5,1l26,747r-5,9l21,766r2,11l29,785r10,5l51,792r19,l81,783r,-29xm102,665r-2,-7l99,658r-9,-8l83,649r-61,l22,657r9,l24,662r-3,5l21,687r13,10l61,697r7,-2l76,687r3,-2l81,680r,-13l78,663r-5,-4l73,682r-8,5l37,687r-8,-5l29,663r8,-5l65,658r8,5l73,682r,-23l71,658r18,l95,662r,19l92,685r-7,1l85,695r11,-1l102,686r,-21xm102,626r-1,-3l99,619r-1,-1l95,616r-4,-2l22,589r,10l66,614,22,629r,9l79,619r13,5l94,626r,6l93,633r,2l101,635r1,-2l102,632r,-6xm159,1193r-6,l150,1204r-2,2l135,1207r,7l150,1214r,50l159,1264r,-71xm175,758r-4,-5l163,750r6,-3l172,743r,-20l165,716r-28,l130,724r,15l138,739r,-5l139,732r3,-6l146,723r13,l164,728r,13l162,744r-6,2l153,747r-6,l147,754r14,l166,759r,17l160,781r-18,l137,777r,-11l128,766r,6l129,776r6,10l141,789r24,l175,780r,-22xm175,1455r-3,-9l168,1439r-2,-2l166,1449r,39l161,1498r-18,l138,1488r,-39l143,1439r18,l166,1449r,-12l164,1435r-6,-3l145,1432r-6,3l136,1440r-5,6l129,1455r,14l131,1484r4,12l142,1503r10,2l162,1503r5,-5l169,1496r4,-12l175,1469r,-14xm175,969r-2,-5l164,956r-5,-1l144,955r-7,3l131,967r-1,5l130,979r8,l139,974r,-3l143,965r4,-3l160,962r6,6l166,981r-3,5l133,1003r-4,7l128,1025r47,l175,1017r-37,l139,1011r3,-4l150,1002r20,-11l175,984r,-15xm175,273r-9,-9l148,264r-4,1l140,268r3,-19l172,249r,-9l136,240r-6,38l138,278r4,-5l146,271r15,l166,278r,20l161,304r-17,l139,300r-2,-8l128,292r1,6l130,301r3,2l136,309r8,3l165,312r10,-10l175,273xm175,36r-1,-1l166,27r,14l166,59r-6,6l145,65r-7,-6l139,41r5,-6l161,35r5,6l166,27r-19,l142,30r-4,5l138,17r6,-9l160,8r4,4l165,18r9,l172,8r,-1l165,,146,r-6,4l135,10r-4,7l129,26r,24l131,58r4,6l139,70r6,3l166,73r7,-8l175,63r,-27xm176,523r-10,l166,492r,-15l159,477r-2,3l157,492r,31l135,523r22,-31l157,480r-29,42l128,531r29,l157,548r9,l166,531r10,l176,523xe" fillcolor="#262626" stroked="f">
                  <v:path arrowok="t" o:connecttype="custom" o:connectlocs="34,-1124;79,-1071;21,-1160;79,-1150;79,-1186;21,-1288;22,-1261;62,-1239;63,-1208;46,-1249;36,-1239;21,-1234;70,-1198;99,-1332;24,-1328;76,-1303;73,-1308;65,-1332;95,-1328;102,-1304;95,-1374;22,-1352;93,-1355;153,-797;150,-726;169,-1243;130,-1251;159,-1267;147,-1243;142,-1209;135,-1204;172,-544;143,-492;166,-553;131,-544;152,-485;175,-535;137,-1032;139,-1019;163,-1004;138,-973;175,-1021;143,-1741;142,-1717;144,-1686;133,-1687;175,-1954;145,-1925;166,-1949;144,-1982;172,-1983;129,-1964;166,-1917;166,-1498;135,-1467;157,-1442" o:connectangles="0,0,0,0,0,0,0,0,0,0,0,0,0,0,0,0,0,0,0,0,0,0,0,0,0,0,0,0,0,0,0,0,0,0,0,0,0,0,0,0,0,0,0,0,0,0,0,0,0,0,0,0,0,0,0,0"/>
                </v:shape>
                <v:shape id="docshape90" o:spid="_x0000_s1059" type="#_x0000_t75" style="position:absolute;left:3623;top:-2115;width:233;height: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">
                  <v:imagedata r:id="rId70" o:title=""/>
                </v:shape>
                <v:shape id="docshape91" o:spid="_x0000_s1060" style="position:absolute;left:3742;top:-1986;width:1862;height:1415;visibility:visible;mso-wrap-style:square;v-text-anchor:top" coordsize="1862,1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" path="m,929r27,l53,929r27,2l106,930r27,2l160,930r26,-2l213,937r26,l266,953r27,18l319,986r27,37l372,1049r27,38l425,1125r27,30l479,1196r26,29l532,1262r26,34l585,1321r27,37l638,1381r27,21l691,1414r27,-2l798,1365r53,-75l878,1253r26,-54l931,1148r26,-58l984,1018r26,-54l1037,890r27,-59l1090,774r27,-72l1143,676r27,-49l1197,602r26,-13l1250,557r26,12l1303,550r27,-9l1356,534r27,-35l1409,503r27,-27l1462,457r27,-17l1516,394r26,-11l1569,340r26,-38l1622,265r27,-67l1675,173r27,-57l1728,77r27,-24l1782,r26,20l1835,14r26,14l1862,28e" filled="f" strokecolor="red" strokeweight=".54044mm">
                  <v:path arrowok="t" o:connecttype="custom" o:connectlocs="27,-1056;80,-1054;133,-1053;186,-1057;239,-1048;293,-1014;346,-962;399,-898;452,-830;505,-760;558,-689;612,-627;665,-583;718,-573;851,-695;904,-786;957,-895;1010,-1021;1064,-1154;1117,-1283;1170,-1358;1223,-1396;1276,-1416;1330,-1444;1383,-1486;1436,-1509;1489,-1545;1542,-1602;1595,-1683;1649,-1787;1702,-1869;1755,-1932;1808,-1965;1861,-1957" o:connectangles="0,0,0,0,0,0,0,0,0,0,0,0,0,0,0,0,0,0,0,0,0,0,0,0,0,0,0,0,0,0,0,0,0,0"/>
                </v:shape>
                <v:line id="Line 103" o:spid="_x0000_s1061" style="position:absolute;visibility:visible;mso-wrap-style:square" from="4449,-519" to="444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" strokeweight=".32419mm">
                  <v:stroke dashstyle="dash"/>
                </v:line>
                <v:shape id="docshape92" o:spid="_x0000_s1062" type="#_x0000_t75" style="position:absolute;left:4435;top:-100;width:171;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">
                  <v:imagedata r:id="rId71" o:title=""/>
                </v:shape>
                <v:shape id="docshape93" o:spid="_x0000_s1063" style="position:absolute;left:1229;top:732;width:2578;height:119;visibility:visible;mso-wrap-style:square;v-text-anchor:top" coordsize="257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" path="m,118r118,l118,,,,,118xm2459,118r118,l2577,,2459,r,118xe" filled="f" strokecolor="red" strokeweight=".30867mm">
                  <v:path arrowok="t" o:connecttype="custom" o:connectlocs="0,851;118,851;118,733;0,733;0,851;2459,851;2577,851;2577,733;2459,733;2459,851" o:connectangles="0,0,0,0,0,0,0,0,0,0"/>
                </v:shape>
                <w10:anchorlock/>
              </v:group>
            </w:pict>
          </mc:Fallback>
        </mc:AlternateContent>
      </w:r>
    </w:p>
    <w:p w:rsidR="00922B26" w:rsidRPr="00922B26" w:rsidRDefault="00922B26" w:rsidP="00922B26">
      <w:pPr>
        <w:pStyle w:val="af"/>
        <w:rPr>
          <w:sz w:val="28"/>
          <w:szCs w:val="28"/>
          <w:lang w:val="ru-RU"/>
        </w:rPr>
      </w:pPr>
      <w:bookmarkStart w:id="82" w:name="_Ref91670593"/>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4</w:t>
      </w:r>
      <w:r w:rsidR="00AF6891">
        <w:rPr>
          <w:lang w:val="ru-RU"/>
        </w:rPr>
        <w:fldChar w:fldCharType="end"/>
      </w:r>
      <w:bookmarkEnd w:id="82"/>
      <w:r>
        <w:rPr>
          <w:lang w:val="ru-RU"/>
        </w:rPr>
        <w:t xml:space="preserve"> </w:t>
      </w:r>
      <w:r w:rsidRPr="004A49D9">
        <w:rPr>
          <w:lang w:val="ru-RU"/>
        </w:rPr>
        <w:t>Сопоставление. Пространственно-временная согласованность. (a) Кадр интенсивности</w:t>
      </w:r>
      <w:r>
        <w:rPr>
          <w:lang w:val="ru-RU"/>
        </w:rPr>
        <w:t>.</w:t>
      </w:r>
      <w:r w:rsidRPr="00922B26">
        <w:rPr>
          <w:lang w:val="ru-RU"/>
        </w:rPr>
        <w:t xml:space="preserve"> (b) Объективная функция</w:t>
      </w:r>
      <w:r>
        <w:rPr>
          <w:lang w:val="ru-RU"/>
        </w:rPr>
        <w:t xml:space="preserve"> </w:t>
      </w:r>
      <w:r w:rsidRPr="00922B26">
        <w:rPr>
          <w:lang w:val="ru-RU"/>
        </w:rPr>
        <w:t>несоответстви</w:t>
      </w:r>
      <w:r>
        <w:rPr>
          <w:lang w:val="ru-RU"/>
        </w:rPr>
        <w:t xml:space="preserve">я, </w:t>
      </w:r>
      <w:r w:rsidRPr="00922B26">
        <w:rPr>
          <w:lang w:val="ru-RU"/>
        </w:rPr>
        <w:t>временные поверхности (c) и (d)</w:t>
      </w:r>
    </w:p>
    <w:p w:rsidR="00922B26" w:rsidRDefault="00922B26" w:rsidP="00922B26">
      <w:pPr>
        <w:spacing w:after="160" w:line="259" w:lineRule="auto"/>
        <w:rPr>
          <w:sz w:val="28"/>
          <w:szCs w:val="28"/>
          <w:lang w:val="ru-RU"/>
        </w:rPr>
      </w:pPr>
      <w:r>
        <w:rPr>
          <w:sz w:val="28"/>
          <w:szCs w:val="28"/>
          <w:lang w:val="ru-RU"/>
        </w:rPr>
        <w:t xml:space="preserve">На рисунке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Pr>
          <w:sz w:val="28"/>
          <w:szCs w:val="28"/>
          <w:lang w:val="ru-RU"/>
        </w:rPr>
        <w:t xml:space="preserve"> показан процесс</w:t>
      </w:r>
      <w:r w:rsidRPr="00922B26">
        <w:rPr>
          <w:sz w:val="28"/>
          <w:szCs w:val="28"/>
          <w:lang w:val="ru-RU"/>
        </w:rPr>
        <w:t xml:space="preserve"> </w:t>
      </w:r>
      <w:r>
        <w:rPr>
          <w:sz w:val="28"/>
          <w:szCs w:val="28"/>
          <w:lang w:val="ru-RU"/>
        </w:rPr>
        <w:t>с</w:t>
      </w:r>
      <w:r w:rsidRPr="00922B26">
        <w:rPr>
          <w:sz w:val="28"/>
          <w:szCs w:val="28"/>
          <w:lang w:val="ru-RU"/>
        </w:rPr>
        <w:t>опоставление</w:t>
      </w:r>
      <w:r>
        <w:rPr>
          <w:sz w:val="28"/>
          <w:szCs w:val="28"/>
          <w:lang w:val="ru-RU"/>
        </w:rPr>
        <w:t xml:space="preserve"> изображений по пространственно</w:t>
      </w:r>
      <w:r w:rsidRPr="00922B26">
        <w:rPr>
          <w:sz w:val="28"/>
          <w:szCs w:val="28"/>
          <w:lang w:val="ru-RU"/>
        </w:rPr>
        <w:t>-временная согласованност</w:t>
      </w:r>
      <w:r>
        <w:rPr>
          <w:sz w:val="28"/>
          <w:szCs w:val="28"/>
          <w:lang w:val="ru-RU"/>
        </w:rPr>
        <w:t>и</w:t>
      </w:r>
      <w:r w:rsidRPr="00922B26">
        <w:rPr>
          <w:sz w:val="28"/>
          <w:szCs w:val="28"/>
          <w:lang w:val="ru-RU"/>
        </w:rPr>
        <w:t xml:space="preserve">. </w:t>
      </w:r>
    </w:p>
    <w:p w:rsidR="00922B26" w:rsidRPr="00922B26" w:rsidRDefault="00922B26" w:rsidP="00922B26">
      <w:pPr>
        <w:spacing w:after="160" w:line="259" w:lineRule="auto"/>
        <w:rPr>
          <w:sz w:val="28"/>
          <w:szCs w:val="28"/>
          <w:lang w:val="ru-RU"/>
        </w:rPr>
      </w:pPr>
      <w:r w:rsidRPr="00922B26">
        <w:rPr>
          <w:sz w:val="28"/>
          <w:szCs w:val="28"/>
          <w:lang w:val="ru-RU"/>
        </w:rPr>
        <w:t>(a) Кадр интенсивности показывает визуальный вид сцены. Наш метод не использует кадры интенсивности; только события</w:t>
      </w:r>
      <w:bookmarkStart w:id="83" w:name="_Hlk91670554"/>
      <w:r w:rsidRPr="00922B26">
        <w:rPr>
          <w:sz w:val="28"/>
          <w:szCs w:val="28"/>
          <w:lang w:val="ru-RU"/>
        </w:rPr>
        <w:t>. (b) Объективная функция измеряет несоответствие</w:t>
      </w:r>
      <w:bookmarkEnd w:id="83"/>
      <w:r w:rsidRPr="00922B26">
        <w:rPr>
          <w:sz w:val="28"/>
          <w:szCs w:val="28"/>
          <w:lang w:val="ru-RU"/>
        </w:rPr>
        <w:t xml:space="preserve"> между содержанием истории движения [</w:t>
      </w:r>
      <w:bookmarkStart w:id="84" w:name="_Hlk91670570"/>
      <w:r w:rsidRPr="00922B26">
        <w:rPr>
          <w:sz w:val="28"/>
          <w:szCs w:val="28"/>
          <w:lang w:val="ru-RU"/>
        </w:rPr>
        <w:t>временные поверхности (c) и (d)</w:t>
      </w:r>
      <w:bookmarkEnd w:id="84"/>
      <w:r w:rsidRPr="00922B26">
        <w:rPr>
          <w:sz w:val="28"/>
          <w:szCs w:val="28"/>
          <w:lang w:val="ru-RU"/>
        </w:rPr>
        <w:t>] на левой и правой сетчатках, заменяя таким образом фотометрическую ошибку в стерео на основе кадров. В частности, (b) изображает изменение C(x, ρ, left( , t), right( , t), T tδt:t) с обратной глубиной ρ. Вертикальная пунктирная линия (черная) указывает на обратную глубину. (c), (d) показывают временные поверхности стереокамеры событий в момент наблюдения, где пиксели для измерения временного остатка в (b) выделены красным цветом. (a) Сцена в наборе данных [55]. (b) Целевая функция (3) (красным цветом). (c) Временная поверхность (левый DVS). (d) Временная поверхность (правая DVS).</w:t>
      </w:r>
    </w:p>
    <w:p w:rsidR="00922B26" w:rsidRDefault="00922B26" w:rsidP="00922B26">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3</w:t>
      </w:r>
      <w:r>
        <w:rPr>
          <w:sz w:val="28"/>
          <w:szCs w:val="28"/>
          <w:lang w:val="ru-RU"/>
        </w:rPr>
        <w:fldChar w:fldCharType="end"/>
      </w:r>
      <w:r w:rsidRPr="00922B26">
        <w:rPr>
          <w:sz w:val="28"/>
          <w:szCs w:val="28"/>
          <w:lang w:val="ru-RU"/>
        </w:rPr>
        <w:t>, предположение об обратной глубине ρ дает трехмерную точку (x, ρ), проекция которой на обе плоскости стереоизображения в момент времени t дает точки x 1(ρ) и x 2(ρ), окрестности которых сравниваются в объективной функции. Следовательно, обратная гипотеза глубины ρ устанавливает кандидата на совпадение стереособытий, а наилучшее совпадение обеспечивается тем ρ, который минимизирует цель. Нелинейный решатель для оценки глубины: Объективная функция оптимизируется с помощью нелинейных методов наименьших квадратов, таких как метод Гаусса-Ньютона, которые итеративно находят корень из необходимого условия оптимальности.</w:t>
      </w:r>
    </w:p>
    <w:p w:rsidR="00922B26" w:rsidRDefault="00922B26">
      <w:pPr>
        <w:spacing w:after="160" w:line="259" w:lineRule="auto"/>
        <w:rPr>
          <w:sz w:val="28"/>
          <w:szCs w:val="28"/>
          <w:lang w:val="ru-RU"/>
        </w:rPr>
      </w:pPr>
      <w:r>
        <w:rPr>
          <w:sz w:val="28"/>
          <w:szCs w:val="28"/>
          <w:lang w:val="ru-RU"/>
        </w:rPr>
        <w:br w:type="page"/>
      </w:r>
    </w:p>
    <w:p w:rsidR="00922B26" w:rsidRPr="00922B26" w:rsidRDefault="00922B26" w:rsidP="00922B26">
      <w:pPr>
        <w:spacing w:after="160" w:line="259" w:lineRule="auto"/>
        <w:rPr>
          <w:sz w:val="28"/>
          <w:szCs w:val="28"/>
          <w:lang w:val="ru-RU"/>
        </w:rPr>
      </w:pPr>
    </w:p>
    <w:p w:rsidR="00922B26" w:rsidRDefault="00922B26" w:rsidP="00922B26">
      <w:pPr>
        <w:keepNext/>
        <w:spacing w:after="160" w:line="259" w:lineRule="auto"/>
      </w:pPr>
      <w:r w:rsidRPr="00922B26">
        <w:rPr>
          <w:sz w:val="28"/>
          <w:szCs w:val="28"/>
          <w:lang w:val="ru-RU"/>
        </w:rPr>
        <mc:AlternateContent>
          <mc:Choice Requires="wpg">
            <w:drawing>
              <wp:inline distT="0" distB="0" distL="0" distR="0" wp14:anchorId="2EED081B" wp14:editId="565CC99A">
                <wp:extent cx="1433195" cy="1070610"/>
                <wp:effectExtent l="0" t="9525" r="5080" b="5715"/>
                <wp:docPr id="162" name="Группа 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3195" cy="1070610"/>
                          <a:chOff x="0" y="0"/>
                          <a:chExt cx="2257" cy="1686"/>
                        </a:xfrm>
                      </wpg:grpSpPr>
                      <wps:wsp>
                        <wps:cNvPr id="163" name="docshape64"/>
                        <wps:cNvSpPr>
                          <a:spLocks/>
                        </wps:cNvSpPr>
                        <wps:spPr bwMode="auto">
                          <a:xfrm>
                            <a:off x="352" y="36"/>
                            <a:ext cx="19" cy="1406"/>
                          </a:xfrm>
                          <a:custGeom>
                            <a:avLst/>
                            <a:gdLst>
                              <a:gd name="T0" fmla="+- 0 353 353"/>
                              <a:gd name="T1" fmla="*/ T0 w 19"/>
                              <a:gd name="T2" fmla="+- 0 1442 36"/>
                              <a:gd name="T3" fmla="*/ 1442 h 1406"/>
                              <a:gd name="T4" fmla="+- 0 353 353"/>
                              <a:gd name="T5" fmla="*/ T4 w 19"/>
                              <a:gd name="T6" fmla="+- 0 36 36"/>
                              <a:gd name="T7" fmla="*/ 36 h 1406"/>
                              <a:gd name="T8" fmla="+- 0 353 353"/>
                              <a:gd name="T9" fmla="*/ T8 w 19"/>
                              <a:gd name="T10" fmla="+- 0 1442 36"/>
                              <a:gd name="T11" fmla="*/ 1442 h 1406"/>
                              <a:gd name="T12" fmla="+- 0 371 353"/>
                              <a:gd name="T13" fmla="*/ T12 w 19"/>
                              <a:gd name="T14" fmla="+- 0 1442 36"/>
                              <a:gd name="T15" fmla="*/ 1442 h 1406"/>
                            </a:gdLst>
                            <a:ahLst/>
                            <a:cxnLst>
                              <a:cxn ang="0">
                                <a:pos x="T1" y="T3"/>
                              </a:cxn>
                              <a:cxn ang="0">
                                <a:pos x="T5" y="T7"/>
                              </a:cxn>
                              <a:cxn ang="0">
                                <a:pos x="T9" y="T11"/>
                              </a:cxn>
                              <a:cxn ang="0">
                                <a:pos x="T13" y="T15"/>
                              </a:cxn>
                            </a:cxnLst>
                            <a:rect l="0" t="0" r="r" b="b"/>
                            <a:pathLst>
                              <a:path w="19" h="1406">
                                <a:moveTo>
                                  <a:pt x="0" y="1406"/>
                                </a:moveTo>
                                <a:lnTo>
                                  <a:pt x="0" y="0"/>
                                </a:lnTo>
                                <a:moveTo>
                                  <a:pt x="0" y="1406"/>
                                </a:moveTo>
                                <a:lnTo>
                                  <a:pt x="18" y="1406"/>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Line 108"/>
                        <wps:cNvCnPr>
                          <a:cxnSpLocks noChangeShapeType="1"/>
                        </wps:cNvCnPr>
                        <wps:spPr bwMode="auto">
                          <a:xfrm>
                            <a:off x="353" y="1090"/>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5" name="Line 109"/>
                        <wps:cNvCnPr>
                          <a:cxnSpLocks noChangeShapeType="1"/>
                        </wps:cNvCnPr>
                        <wps:spPr bwMode="auto">
                          <a:xfrm>
                            <a:off x="353" y="739"/>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6" name="Line 110"/>
                        <wps:cNvCnPr>
                          <a:cxnSpLocks noChangeShapeType="1"/>
                        </wps:cNvCnPr>
                        <wps:spPr bwMode="auto">
                          <a:xfrm>
                            <a:off x="353" y="388"/>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7" name="Line 111"/>
                        <wps:cNvCnPr>
                          <a:cxnSpLocks noChangeShapeType="1"/>
                        </wps:cNvCnPr>
                        <wps:spPr bwMode="auto">
                          <a:xfrm>
                            <a:off x="353" y="36"/>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8" name="docshape65"/>
                        <wps:cNvSpPr>
                          <a:spLocks/>
                        </wps:cNvSpPr>
                        <wps:spPr bwMode="auto">
                          <a:xfrm>
                            <a:off x="0" y="0"/>
                            <a:ext cx="310" cy="1475"/>
                          </a:xfrm>
                          <a:custGeom>
                            <a:avLst/>
                            <a:gdLst>
                              <a:gd name="T0" fmla="*/ 11 w 310"/>
                              <a:gd name="T1" fmla="*/ 636 h 1475"/>
                              <a:gd name="T2" fmla="*/ 30 w 310"/>
                              <a:gd name="T3" fmla="*/ 939 h 1475"/>
                              <a:gd name="T4" fmla="*/ 73 w 310"/>
                              <a:gd name="T5" fmla="*/ 658 h 1475"/>
                              <a:gd name="T6" fmla="*/ 76 w 310"/>
                              <a:gd name="T7" fmla="*/ 878 h 1475"/>
                              <a:gd name="T8" fmla="*/ 60 w 310"/>
                              <a:gd name="T9" fmla="*/ 877 h 1475"/>
                              <a:gd name="T10" fmla="*/ 76 w 310"/>
                              <a:gd name="T11" fmla="*/ 878 h 1475"/>
                              <a:gd name="T12" fmla="*/ 35 w 310"/>
                              <a:gd name="T13" fmla="*/ 820 h 1475"/>
                              <a:gd name="T14" fmla="*/ 0 w 310"/>
                              <a:gd name="T15" fmla="*/ 850 h 1475"/>
                              <a:gd name="T16" fmla="*/ 75 w 310"/>
                              <a:gd name="T17" fmla="*/ 754 h 1475"/>
                              <a:gd name="T18" fmla="*/ 28 w 310"/>
                              <a:gd name="T19" fmla="*/ 800 h 1475"/>
                              <a:gd name="T20" fmla="*/ 42 w 310"/>
                              <a:gd name="T21" fmla="*/ 771 h 1475"/>
                              <a:gd name="T22" fmla="*/ 73 w 310"/>
                              <a:gd name="T23" fmla="*/ 774 h 1475"/>
                              <a:gd name="T24" fmla="*/ 47 w 310"/>
                              <a:gd name="T25" fmla="*/ 769 h 1475"/>
                              <a:gd name="T26" fmla="*/ 76 w 310"/>
                              <a:gd name="T27" fmla="*/ 758 h 1475"/>
                              <a:gd name="T28" fmla="*/ 35 w 310"/>
                              <a:gd name="T29" fmla="*/ 708 h 1475"/>
                              <a:gd name="T30" fmla="*/ 0 w 310"/>
                              <a:gd name="T31" fmla="*/ 738 h 1475"/>
                              <a:gd name="T32" fmla="*/ 76 w 310"/>
                              <a:gd name="T33" fmla="*/ 606 h 1475"/>
                              <a:gd name="T34" fmla="*/ 6 w 310"/>
                              <a:gd name="T35" fmla="*/ 612 h 1475"/>
                              <a:gd name="T36" fmla="*/ 73 w 310"/>
                              <a:gd name="T37" fmla="*/ 991 h 1475"/>
                              <a:gd name="T38" fmla="*/ 60 w 310"/>
                              <a:gd name="T39" fmla="*/ 966 h 1475"/>
                              <a:gd name="T40" fmla="*/ 21 w 310"/>
                              <a:gd name="T41" fmla="*/ 997 h 1475"/>
                              <a:gd name="T42" fmla="*/ 21 w 310"/>
                              <a:gd name="T43" fmla="*/ 552 h 1475"/>
                              <a:gd name="T44" fmla="*/ 87 w 310"/>
                              <a:gd name="T45" fmla="*/ 593 h 1475"/>
                              <a:gd name="T46" fmla="*/ 155 w 310"/>
                              <a:gd name="T47" fmla="*/ 1070 h 1475"/>
                              <a:gd name="T48" fmla="*/ 153 w 310"/>
                              <a:gd name="T49" fmla="*/ 1057 h 1475"/>
                              <a:gd name="T50" fmla="*/ 133 w 310"/>
                              <a:gd name="T51" fmla="*/ 1120 h 1475"/>
                              <a:gd name="T52" fmla="*/ 155 w 310"/>
                              <a:gd name="T53" fmla="*/ 719 h 1475"/>
                              <a:gd name="T54" fmla="*/ 153 w 310"/>
                              <a:gd name="T55" fmla="*/ 705 h 1475"/>
                              <a:gd name="T56" fmla="*/ 133 w 310"/>
                              <a:gd name="T57" fmla="*/ 769 h 1475"/>
                              <a:gd name="T58" fmla="*/ 155 w 310"/>
                              <a:gd name="T59" fmla="*/ 367 h 1475"/>
                              <a:gd name="T60" fmla="*/ 153 w 310"/>
                              <a:gd name="T61" fmla="*/ 354 h 1475"/>
                              <a:gd name="T62" fmla="*/ 133 w 310"/>
                              <a:gd name="T63" fmla="*/ 418 h 1475"/>
                              <a:gd name="T64" fmla="*/ 155 w 310"/>
                              <a:gd name="T65" fmla="*/ 16 h 1475"/>
                              <a:gd name="T66" fmla="*/ 153 w 310"/>
                              <a:gd name="T67" fmla="*/ 3 h 1475"/>
                              <a:gd name="T68" fmla="*/ 133 w 310"/>
                              <a:gd name="T69" fmla="*/ 66 h 1475"/>
                              <a:gd name="T70" fmla="*/ 185 w 310"/>
                              <a:gd name="T71" fmla="*/ 1111 h 1475"/>
                              <a:gd name="T72" fmla="*/ 185 w 310"/>
                              <a:gd name="T73" fmla="*/ 408 h 1475"/>
                              <a:gd name="T74" fmla="*/ 231 w 310"/>
                              <a:gd name="T75" fmla="*/ 1070 h 1475"/>
                              <a:gd name="T76" fmla="*/ 230 w 310"/>
                              <a:gd name="T77" fmla="*/ 1057 h 1475"/>
                              <a:gd name="T78" fmla="*/ 209 w 310"/>
                              <a:gd name="T79" fmla="*/ 1120 h 1475"/>
                              <a:gd name="T80" fmla="*/ 231 w 310"/>
                              <a:gd name="T81" fmla="*/ 719 h 1475"/>
                              <a:gd name="T82" fmla="*/ 230 w 310"/>
                              <a:gd name="T83" fmla="*/ 705 h 1475"/>
                              <a:gd name="T84" fmla="*/ 209 w 310"/>
                              <a:gd name="T85" fmla="*/ 769 h 1475"/>
                              <a:gd name="T86" fmla="*/ 231 w 310"/>
                              <a:gd name="T87" fmla="*/ 367 h 1475"/>
                              <a:gd name="T88" fmla="*/ 230 w 310"/>
                              <a:gd name="T89" fmla="*/ 354 h 1475"/>
                              <a:gd name="T90" fmla="*/ 209 w 310"/>
                              <a:gd name="T91" fmla="*/ 418 h 1475"/>
                              <a:gd name="T92" fmla="*/ 231 w 310"/>
                              <a:gd name="T93" fmla="*/ 16 h 1475"/>
                              <a:gd name="T94" fmla="*/ 230 w 310"/>
                              <a:gd name="T95" fmla="*/ 3 h 1475"/>
                              <a:gd name="T96" fmla="*/ 209 w 310"/>
                              <a:gd name="T97" fmla="*/ 66 h 1475"/>
                              <a:gd name="T98" fmla="*/ 253 w 310"/>
                              <a:gd name="T99" fmla="*/ 1067 h 1475"/>
                              <a:gd name="T100" fmla="*/ 288 w 310"/>
                              <a:gd name="T101" fmla="*/ 376 h 1475"/>
                              <a:gd name="T102" fmla="*/ 260 w 310"/>
                              <a:gd name="T103" fmla="*/ 361 h 1475"/>
                              <a:gd name="T104" fmla="*/ 277 w 310"/>
                              <a:gd name="T105" fmla="*/ 387 h 1475"/>
                              <a:gd name="T106" fmla="*/ 253 w 310"/>
                              <a:gd name="T107" fmla="*/ 417 h 1475"/>
                              <a:gd name="T108" fmla="*/ 281 w 310"/>
                              <a:gd name="T109" fmla="*/ 704 h 1475"/>
                              <a:gd name="T110" fmla="*/ 257 w 310"/>
                              <a:gd name="T111" fmla="*/ 719 h 1475"/>
                              <a:gd name="T112" fmla="*/ 248 w 310"/>
                              <a:gd name="T113" fmla="*/ 755 h 1475"/>
                              <a:gd name="T114" fmla="*/ 291 w 310"/>
                              <a:gd name="T115" fmla="*/ 717 h 1475"/>
                              <a:gd name="T116" fmla="*/ 274 w 310"/>
                              <a:gd name="T117" fmla="*/ 14 h 1475"/>
                              <a:gd name="T118" fmla="*/ 309 w 310"/>
                              <a:gd name="T119" fmla="*/ 1427 h 1475"/>
                              <a:gd name="T120" fmla="*/ 279 w 310"/>
                              <a:gd name="T121" fmla="*/ 1413 h 1475"/>
                              <a:gd name="T122" fmla="*/ 267 w 310"/>
                              <a:gd name="T123" fmla="*/ 1427 h 14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10" h="1475">
                                <a:moveTo>
                                  <a:pt x="11" y="681"/>
                                </a:moveTo>
                                <a:lnTo>
                                  <a:pt x="0" y="681"/>
                                </a:lnTo>
                                <a:lnTo>
                                  <a:pt x="0" y="689"/>
                                </a:lnTo>
                                <a:lnTo>
                                  <a:pt x="11" y="689"/>
                                </a:lnTo>
                                <a:lnTo>
                                  <a:pt x="11" y="681"/>
                                </a:lnTo>
                                <a:close/>
                                <a:moveTo>
                                  <a:pt x="11" y="636"/>
                                </a:moveTo>
                                <a:lnTo>
                                  <a:pt x="0" y="636"/>
                                </a:lnTo>
                                <a:lnTo>
                                  <a:pt x="0" y="644"/>
                                </a:lnTo>
                                <a:lnTo>
                                  <a:pt x="11" y="644"/>
                                </a:lnTo>
                                <a:lnTo>
                                  <a:pt x="11" y="636"/>
                                </a:lnTo>
                                <a:close/>
                                <a:moveTo>
                                  <a:pt x="73" y="938"/>
                                </a:moveTo>
                                <a:lnTo>
                                  <a:pt x="46" y="938"/>
                                </a:lnTo>
                                <a:lnTo>
                                  <a:pt x="33" y="938"/>
                                </a:lnTo>
                                <a:lnTo>
                                  <a:pt x="28" y="933"/>
                                </a:lnTo>
                                <a:lnTo>
                                  <a:pt x="28" y="921"/>
                                </a:lnTo>
                                <a:lnTo>
                                  <a:pt x="19" y="921"/>
                                </a:lnTo>
                                <a:lnTo>
                                  <a:pt x="19" y="925"/>
                                </a:lnTo>
                                <a:lnTo>
                                  <a:pt x="19" y="930"/>
                                </a:lnTo>
                                <a:lnTo>
                                  <a:pt x="22" y="934"/>
                                </a:lnTo>
                                <a:lnTo>
                                  <a:pt x="30" y="939"/>
                                </a:lnTo>
                                <a:lnTo>
                                  <a:pt x="21" y="939"/>
                                </a:lnTo>
                                <a:lnTo>
                                  <a:pt x="21" y="947"/>
                                </a:lnTo>
                                <a:lnTo>
                                  <a:pt x="73" y="947"/>
                                </a:lnTo>
                                <a:lnTo>
                                  <a:pt x="73" y="938"/>
                                </a:lnTo>
                                <a:close/>
                                <a:moveTo>
                                  <a:pt x="73" y="681"/>
                                </a:moveTo>
                                <a:lnTo>
                                  <a:pt x="21" y="681"/>
                                </a:lnTo>
                                <a:lnTo>
                                  <a:pt x="21" y="689"/>
                                </a:lnTo>
                                <a:lnTo>
                                  <a:pt x="73" y="689"/>
                                </a:lnTo>
                                <a:lnTo>
                                  <a:pt x="73" y="681"/>
                                </a:lnTo>
                                <a:close/>
                                <a:moveTo>
                                  <a:pt x="73" y="658"/>
                                </a:moveTo>
                                <a:lnTo>
                                  <a:pt x="0" y="658"/>
                                </a:lnTo>
                                <a:lnTo>
                                  <a:pt x="0" y="667"/>
                                </a:lnTo>
                                <a:lnTo>
                                  <a:pt x="73" y="667"/>
                                </a:lnTo>
                                <a:lnTo>
                                  <a:pt x="73" y="658"/>
                                </a:lnTo>
                                <a:close/>
                                <a:moveTo>
                                  <a:pt x="73" y="636"/>
                                </a:moveTo>
                                <a:lnTo>
                                  <a:pt x="21" y="636"/>
                                </a:lnTo>
                                <a:lnTo>
                                  <a:pt x="21" y="644"/>
                                </a:lnTo>
                                <a:lnTo>
                                  <a:pt x="73" y="644"/>
                                </a:lnTo>
                                <a:lnTo>
                                  <a:pt x="73" y="636"/>
                                </a:lnTo>
                                <a:close/>
                                <a:moveTo>
                                  <a:pt x="76" y="878"/>
                                </a:moveTo>
                                <a:lnTo>
                                  <a:pt x="76" y="877"/>
                                </a:lnTo>
                                <a:lnTo>
                                  <a:pt x="68" y="871"/>
                                </a:lnTo>
                                <a:lnTo>
                                  <a:pt x="68" y="883"/>
                                </a:lnTo>
                                <a:lnTo>
                                  <a:pt x="68" y="902"/>
                                </a:lnTo>
                                <a:lnTo>
                                  <a:pt x="60" y="908"/>
                                </a:lnTo>
                                <a:lnTo>
                                  <a:pt x="35" y="908"/>
                                </a:lnTo>
                                <a:lnTo>
                                  <a:pt x="27" y="902"/>
                                </a:lnTo>
                                <a:lnTo>
                                  <a:pt x="27" y="883"/>
                                </a:lnTo>
                                <a:lnTo>
                                  <a:pt x="35" y="877"/>
                                </a:lnTo>
                                <a:lnTo>
                                  <a:pt x="60" y="877"/>
                                </a:lnTo>
                                <a:lnTo>
                                  <a:pt x="68" y="883"/>
                                </a:lnTo>
                                <a:lnTo>
                                  <a:pt x="68" y="871"/>
                                </a:lnTo>
                                <a:lnTo>
                                  <a:pt x="65" y="869"/>
                                </a:lnTo>
                                <a:lnTo>
                                  <a:pt x="30" y="869"/>
                                </a:lnTo>
                                <a:lnTo>
                                  <a:pt x="19" y="877"/>
                                </a:lnTo>
                                <a:lnTo>
                                  <a:pt x="19" y="908"/>
                                </a:lnTo>
                                <a:lnTo>
                                  <a:pt x="30" y="917"/>
                                </a:lnTo>
                                <a:lnTo>
                                  <a:pt x="65" y="917"/>
                                </a:lnTo>
                                <a:lnTo>
                                  <a:pt x="76" y="908"/>
                                </a:lnTo>
                                <a:lnTo>
                                  <a:pt x="76" y="878"/>
                                </a:lnTo>
                                <a:close/>
                                <a:moveTo>
                                  <a:pt x="76" y="820"/>
                                </a:moveTo>
                                <a:lnTo>
                                  <a:pt x="75" y="820"/>
                                </a:lnTo>
                                <a:lnTo>
                                  <a:pt x="68" y="814"/>
                                </a:lnTo>
                                <a:lnTo>
                                  <a:pt x="68" y="826"/>
                                </a:lnTo>
                                <a:lnTo>
                                  <a:pt x="68" y="844"/>
                                </a:lnTo>
                                <a:lnTo>
                                  <a:pt x="60" y="850"/>
                                </a:lnTo>
                                <a:lnTo>
                                  <a:pt x="35" y="850"/>
                                </a:lnTo>
                                <a:lnTo>
                                  <a:pt x="27" y="844"/>
                                </a:lnTo>
                                <a:lnTo>
                                  <a:pt x="27" y="826"/>
                                </a:lnTo>
                                <a:lnTo>
                                  <a:pt x="35" y="820"/>
                                </a:lnTo>
                                <a:lnTo>
                                  <a:pt x="60" y="820"/>
                                </a:lnTo>
                                <a:lnTo>
                                  <a:pt x="68" y="826"/>
                                </a:lnTo>
                                <a:lnTo>
                                  <a:pt x="68" y="814"/>
                                </a:lnTo>
                                <a:lnTo>
                                  <a:pt x="64" y="811"/>
                                </a:lnTo>
                                <a:lnTo>
                                  <a:pt x="30" y="811"/>
                                </a:lnTo>
                                <a:lnTo>
                                  <a:pt x="19" y="820"/>
                                </a:lnTo>
                                <a:lnTo>
                                  <a:pt x="19" y="841"/>
                                </a:lnTo>
                                <a:lnTo>
                                  <a:pt x="22" y="846"/>
                                </a:lnTo>
                                <a:lnTo>
                                  <a:pt x="28" y="850"/>
                                </a:lnTo>
                                <a:lnTo>
                                  <a:pt x="0" y="850"/>
                                </a:lnTo>
                                <a:lnTo>
                                  <a:pt x="0" y="859"/>
                                </a:lnTo>
                                <a:lnTo>
                                  <a:pt x="73" y="859"/>
                                </a:lnTo>
                                <a:lnTo>
                                  <a:pt x="73" y="851"/>
                                </a:lnTo>
                                <a:lnTo>
                                  <a:pt x="67" y="851"/>
                                </a:lnTo>
                                <a:lnTo>
                                  <a:pt x="73" y="847"/>
                                </a:lnTo>
                                <a:lnTo>
                                  <a:pt x="76" y="842"/>
                                </a:lnTo>
                                <a:lnTo>
                                  <a:pt x="76" y="820"/>
                                </a:lnTo>
                                <a:close/>
                                <a:moveTo>
                                  <a:pt x="76" y="758"/>
                                </a:moveTo>
                                <a:lnTo>
                                  <a:pt x="76" y="757"/>
                                </a:lnTo>
                                <a:lnTo>
                                  <a:pt x="75" y="754"/>
                                </a:lnTo>
                                <a:lnTo>
                                  <a:pt x="69" y="754"/>
                                </a:lnTo>
                                <a:lnTo>
                                  <a:pt x="69" y="756"/>
                                </a:lnTo>
                                <a:lnTo>
                                  <a:pt x="69" y="759"/>
                                </a:lnTo>
                                <a:lnTo>
                                  <a:pt x="67" y="760"/>
                                </a:lnTo>
                                <a:lnTo>
                                  <a:pt x="24" y="760"/>
                                </a:lnTo>
                                <a:lnTo>
                                  <a:pt x="19" y="767"/>
                                </a:lnTo>
                                <a:lnTo>
                                  <a:pt x="19" y="788"/>
                                </a:lnTo>
                                <a:lnTo>
                                  <a:pt x="21" y="794"/>
                                </a:lnTo>
                                <a:lnTo>
                                  <a:pt x="25" y="798"/>
                                </a:lnTo>
                                <a:lnTo>
                                  <a:pt x="28" y="800"/>
                                </a:lnTo>
                                <a:lnTo>
                                  <a:pt x="31" y="801"/>
                                </a:lnTo>
                                <a:lnTo>
                                  <a:pt x="36" y="801"/>
                                </a:lnTo>
                                <a:lnTo>
                                  <a:pt x="36" y="793"/>
                                </a:lnTo>
                                <a:lnTo>
                                  <a:pt x="30" y="792"/>
                                </a:lnTo>
                                <a:lnTo>
                                  <a:pt x="27" y="788"/>
                                </a:lnTo>
                                <a:lnTo>
                                  <a:pt x="27" y="773"/>
                                </a:lnTo>
                                <a:lnTo>
                                  <a:pt x="30" y="769"/>
                                </a:lnTo>
                                <a:lnTo>
                                  <a:pt x="37" y="769"/>
                                </a:lnTo>
                                <a:lnTo>
                                  <a:pt x="41" y="769"/>
                                </a:lnTo>
                                <a:lnTo>
                                  <a:pt x="42" y="771"/>
                                </a:lnTo>
                                <a:lnTo>
                                  <a:pt x="44" y="789"/>
                                </a:lnTo>
                                <a:lnTo>
                                  <a:pt x="45" y="791"/>
                                </a:lnTo>
                                <a:lnTo>
                                  <a:pt x="46" y="794"/>
                                </a:lnTo>
                                <a:lnTo>
                                  <a:pt x="49" y="801"/>
                                </a:lnTo>
                                <a:lnTo>
                                  <a:pt x="53" y="804"/>
                                </a:lnTo>
                                <a:lnTo>
                                  <a:pt x="70" y="804"/>
                                </a:lnTo>
                                <a:lnTo>
                                  <a:pt x="76" y="797"/>
                                </a:lnTo>
                                <a:lnTo>
                                  <a:pt x="76" y="795"/>
                                </a:lnTo>
                                <a:lnTo>
                                  <a:pt x="76" y="780"/>
                                </a:lnTo>
                                <a:lnTo>
                                  <a:pt x="73" y="774"/>
                                </a:lnTo>
                                <a:lnTo>
                                  <a:pt x="68" y="769"/>
                                </a:lnTo>
                                <a:lnTo>
                                  <a:pt x="68" y="780"/>
                                </a:lnTo>
                                <a:lnTo>
                                  <a:pt x="68" y="791"/>
                                </a:lnTo>
                                <a:lnTo>
                                  <a:pt x="65" y="795"/>
                                </a:lnTo>
                                <a:lnTo>
                                  <a:pt x="54" y="795"/>
                                </a:lnTo>
                                <a:lnTo>
                                  <a:pt x="52" y="791"/>
                                </a:lnTo>
                                <a:lnTo>
                                  <a:pt x="50" y="782"/>
                                </a:lnTo>
                                <a:lnTo>
                                  <a:pt x="49" y="773"/>
                                </a:lnTo>
                                <a:lnTo>
                                  <a:pt x="49" y="772"/>
                                </a:lnTo>
                                <a:lnTo>
                                  <a:pt x="47" y="769"/>
                                </a:lnTo>
                                <a:lnTo>
                                  <a:pt x="60" y="769"/>
                                </a:lnTo>
                                <a:lnTo>
                                  <a:pt x="61" y="770"/>
                                </a:lnTo>
                                <a:lnTo>
                                  <a:pt x="67" y="776"/>
                                </a:lnTo>
                                <a:lnTo>
                                  <a:pt x="68" y="780"/>
                                </a:lnTo>
                                <a:lnTo>
                                  <a:pt x="68" y="769"/>
                                </a:lnTo>
                                <a:lnTo>
                                  <a:pt x="68" y="768"/>
                                </a:lnTo>
                                <a:lnTo>
                                  <a:pt x="73" y="768"/>
                                </a:lnTo>
                                <a:lnTo>
                                  <a:pt x="76" y="765"/>
                                </a:lnTo>
                                <a:lnTo>
                                  <a:pt x="76" y="758"/>
                                </a:lnTo>
                                <a:close/>
                                <a:moveTo>
                                  <a:pt x="76" y="708"/>
                                </a:moveTo>
                                <a:lnTo>
                                  <a:pt x="75" y="708"/>
                                </a:lnTo>
                                <a:lnTo>
                                  <a:pt x="68" y="702"/>
                                </a:lnTo>
                                <a:lnTo>
                                  <a:pt x="68" y="714"/>
                                </a:lnTo>
                                <a:lnTo>
                                  <a:pt x="68" y="732"/>
                                </a:lnTo>
                                <a:lnTo>
                                  <a:pt x="60" y="738"/>
                                </a:lnTo>
                                <a:lnTo>
                                  <a:pt x="35" y="738"/>
                                </a:lnTo>
                                <a:lnTo>
                                  <a:pt x="27" y="732"/>
                                </a:lnTo>
                                <a:lnTo>
                                  <a:pt x="27" y="714"/>
                                </a:lnTo>
                                <a:lnTo>
                                  <a:pt x="35" y="708"/>
                                </a:lnTo>
                                <a:lnTo>
                                  <a:pt x="60" y="708"/>
                                </a:lnTo>
                                <a:lnTo>
                                  <a:pt x="68" y="714"/>
                                </a:lnTo>
                                <a:lnTo>
                                  <a:pt x="68" y="702"/>
                                </a:lnTo>
                                <a:lnTo>
                                  <a:pt x="64" y="699"/>
                                </a:lnTo>
                                <a:lnTo>
                                  <a:pt x="30" y="699"/>
                                </a:lnTo>
                                <a:lnTo>
                                  <a:pt x="19" y="708"/>
                                </a:lnTo>
                                <a:lnTo>
                                  <a:pt x="19" y="729"/>
                                </a:lnTo>
                                <a:lnTo>
                                  <a:pt x="22" y="734"/>
                                </a:lnTo>
                                <a:lnTo>
                                  <a:pt x="28" y="738"/>
                                </a:lnTo>
                                <a:lnTo>
                                  <a:pt x="0" y="738"/>
                                </a:lnTo>
                                <a:lnTo>
                                  <a:pt x="0" y="746"/>
                                </a:lnTo>
                                <a:lnTo>
                                  <a:pt x="73" y="746"/>
                                </a:lnTo>
                                <a:lnTo>
                                  <a:pt x="73" y="739"/>
                                </a:lnTo>
                                <a:lnTo>
                                  <a:pt x="67" y="739"/>
                                </a:lnTo>
                                <a:lnTo>
                                  <a:pt x="73" y="735"/>
                                </a:lnTo>
                                <a:lnTo>
                                  <a:pt x="76" y="730"/>
                                </a:lnTo>
                                <a:lnTo>
                                  <a:pt x="76" y="708"/>
                                </a:lnTo>
                                <a:close/>
                                <a:moveTo>
                                  <a:pt x="76" y="616"/>
                                </a:moveTo>
                                <a:lnTo>
                                  <a:pt x="76" y="607"/>
                                </a:lnTo>
                                <a:lnTo>
                                  <a:pt x="76" y="606"/>
                                </a:lnTo>
                                <a:lnTo>
                                  <a:pt x="75" y="603"/>
                                </a:lnTo>
                                <a:lnTo>
                                  <a:pt x="68" y="603"/>
                                </a:lnTo>
                                <a:lnTo>
                                  <a:pt x="68" y="606"/>
                                </a:lnTo>
                                <a:lnTo>
                                  <a:pt x="68" y="611"/>
                                </a:lnTo>
                                <a:lnTo>
                                  <a:pt x="67" y="612"/>
                                </a:lnTo>
                                <a:lnTo>
                                  <a:pt x="28" y="612"/>
                                </a:lnTo>
                                <a:lnTo>
                                  <a:pt x="28" y="603"/>
                                </a:lnTo>
                                <a:lnTo>
                                  <a:pt x="21" y="603"/>
                                </a:lnTo>
                                <a:lnTo>
                                  <a:pt x="21" y="612"/>
                                </a:lnTo>
                                <a:lnTo>
                                  <a:pt x="6" y="612"/>
                                </a:lnTo>
                                <a:lnTo>
                                  <a:pt x="6" y="620"/>
                                </a:lnTo>
                                <a:lnTo>
                                  <a:pt x="21" y="620"/>
                                </a:lnTo>
                                <a:lnTo>
                                  <a:pt x="21" y="627"/>
                                </a:lnTo>
                                <a:lnTo>
                                  <a:pt x="28" y="627"/>
                                </a:lnTo>
                                <a:lnTo>
                                  <a:pt x="28" y="620"/>
                                </a:lnTo>
                                <a:lnTo>
                                  <a:pt x="73" y="620"/>
                                </a:lnTo>
                                <a:lnTo>
                                  <a:pt x="76" y="616"/>
                                </a:lnTo>
                                <a:close/>
                                <a:moveTo>
                                  <a:pt x="95" y="996"/>
                                </a:moveTo>
                                <a:lnTo>
                                  <a:pt x="68" y="996"/>
                                </a:lnTo>
                                <a:lnTo>
                                  <a:pt x="73" y="991"/>
                                </a:lnTo>
                                <a:lnTo>
                                  <a:pt x="76" y="987"/>
                                </a:lnTo>
                                <a:lnTo>
                                  <a:pt x="76" y="966"/>
                                </a:lnTo>
                                <a:lnTo>
                                  <a:pt x="68" y="960"/>
                                </a:lnTo>
                                <a:lnTo>
                                  <a:pt x="68" y="990"/>
                                </a:lnTo>
                                <a:lnTo>
                                  <a:pt x="60" y="996"/>
                                </a:lnTo>
                                <a:lnTo>
                                  <a:pt x="35" y="996"/>
                                </a:lnTo>
                                <a:lnTo>
                                  <a:pt x="27" y="990"/>
                                </a:lnTo>
                                <a:lnTo>
                                  <a:pt x="27" y="972"/>
                                </a:lnTo>
                                <a:lnTo>
                                  <a:pt x="35" y="966"/>
                                </a:lnTo>
                                <a:lnTo>
                                  <a:pt x="60" y="966"/>
                                </a:lnTo>
                                <a:lnTo>
                                  <a:pt x="68" y="972"/>
                                </a:lnTo>
                                <a:lnTo>
                                  <a:pt x="68" y="990"/>
                                </a:lnTo>
                                <a:lnTo>
                                  <a:pt x="68" y="960"/>
                                </a:lnTo>
                                <a:lnTo>
                                  <a:pt x="65" y="957"/>
                                </a:lnTo>
                                <a:lnTo>
                                  <a:pt x="30" y="957"/>
                                </a:lnTo>
                                <a:lnTo>
                                  <a:pt x="19" y="966"/>
                                </a:lnTo>
                                <a:lnTo>
                                  <a:pt x="19" y="987"/>
                                </a:lnTo>
                                <a:lnTo>
                                  <a:pt x="22" y="993"/>
                                </a:lnTo>
                                <a:lnTo>
                                  <a:pt x="29" y="997"/>
                                </a:lnTo>
                                <a:lnTo>
                                  <a:pt x="21" y="997"/>
                                </a:lnTo>
                                <a:lnTo>
                                  <a:pt x="21" y="1004"/>
                                </a:lnTo>
                                <a:lnTo>
                                  <a:pt x="95" y="1004"/>
                                </a:lnTo>
                                <a:lnTo>
                                  <a:pt x="95" y="996"/>
                                </a:lnTo>
                                <a:close/>
                                <a:moveTo>
                                  <a:pt x="95" y="587"/>
                                </a:moveTo>
                                <a:lnTo>
                                  <a:pt x="95" y="584"/>
                                </a:lnTo>
                                <a:lnTo>
                                  <a:pt x="92" y="581"/>
                                </a:lnTo>
                                <a:lnTo>
                                  <a:pt x="91" y="579"/>
                                </a:lnTo>
                                <a:lnTo>
                                  <a:pt x="89" y="577"/>
                                </a:lnTo>
                                <a:lnTo>
                                  <a:pt x="85" y="576"/>
                                </a:lnTo>
                                <a:lnTo>
                                  <a:pt x="21" y="552"/>
                                </a:lnTo>
                                <a:lnTo>
                                  <a:pt x="21" y="561"/>
                                </a:lnTo>
                                <a:lnTo>
                                  <a:pt x="62" y="576"/>
                                </a:lnTo>
                                <a:lnTo>
                                  <a:pt x="21" y="590"/>
                                </a:lnTo>
                                <a:lnTo>
                                  <a:pt x="21" y="599"/>
                                </a:lnTo>
                                <a:lnTo>
                                  <a:pt x="74" y="581"/>
                                </a:lnTo>
                                <a:lnTo>
                                  <a:pt x="82" y="584"/>
                                </a:lnTo>
                                <a:lnTo>
                                  <a:pt x="86" y="585"/>
                                </a:lnTo>
                                <a:lnTo>
                                  <a:pt x="87" y="587"/>
                                </a:lnTo>
                                <a:lnTo>
                                  <a:pt x="87" y="592"/>
                                </a:lnTo>
                                <a:lnTo>
                                  <a:pt x="87" y="593"/>
                                </a:lnTo>
                                <a:lnTo>
                                  <a:pt x="87" y="595"/>
                                </a:lnTo>
                                <a:lnTo>
                                  <a:pt x="94" y="595"/>
                                </a:lnTo>
                                <a:lnTo>
                                  <a:pt x="95" y="593"/>
                                </a:lnTo>
                                <a:lnTo>
                                  <a:pt x="95" y="592"/>
                                </a:lnTo>
                                <a:lnTo>
                                  <a:pt x="95" y="587"/>
                                </a:lnTo>
                                <a:close/>
                                <a:moveTo>
                                  <a:pt x="163" y="1076"/>
                                </a:moveTo>
                                <a:lnTo>
                                  <a:pt x="161" y="1067"/>
                                </a:lnTo>
                                <a:lnTo>
                                  <a:pt x="157" y="1061"/>
                                </a:lnTo>
                                <a:lnTo>
                                  <a:pt x="155" y="1059"/>
                                </a:lnTo>
                                <a:lnTo>
                                  <a:pt x="155" y="1070"/>
                                </a:lnTo>
                                <a:lnTo>
                                  <a:pt x="155" y="1107"/>
                                </a:lnTo>
                                <a:lnTo>
                                  <a:pt x="151" y="1116"/>
                                </a:lnTo>
                                <a:lnTo>
                                  <a:pt x="133" y="1116"/>
                                </a:lnTo>
                                <a:lnTo>
                                  <a:pt x="129" y="1107"/>
                                </a:lnTo>
                                <a:lnTo>
                                  <a:pt x="129" y="1070"/>
                                </a:lnTo>
                                <a:lnTo>
                                  <a:pt x="133" y="1061"/>
                                </a:lnTo>
                                <a:lnTo>
                                  <a:pt x="150" y="1061"/>
                                </a:lnTo>
                                <a:lnTo>
                                  <a:pt x="155" y="1070"/>
                                </a:lnTo>
                                <a:lnTo>
                                  <a:pt x="155" y="1059"/>
                                </a:lnTo>
                                <a:lnTo>
                                  <a:pt x="153" y="1057"/>
                                </a:lnTo>
                                <a:lnTo>
                                  <a:pt x="148" y="1054"/>
                                </a:lnTo>
                                <a:lnTo>
                                  <a:pt x="136" y="1054"/>
                                </a:lnTo>
                                <a:lnTo>
                                  <a:pt x="130" y="1057"/>
                                </a:lnTo>
                                <a:lnTo>
                                  <a:pt x="127" y="1061"/>
                                </a:lnTo>
                                <a:lnTo>
                                  <a:pt x="123" y="1067"/>
                                </a:lnTo>
                                <a:lnTo>
                                  <a:pt x="120" y="1076"/>
                                </a:lnTo>
                                <a:lnTo>
                                  <a:pt x="120" y="1088"/>
                                </a:lnTo>
                                <a:lnTo>
                                  <a:pt x="122" y="1103"/>
                                </a:lnTo>
                                <a:lnTo>
                                  <a:pt x="126" y="1114"/>
                                </a:lnTo>
                                <a:lnTo>
                                  <a:pt x="133" y="1120"/>
                                </a:lnTo>
                                <a:lnTo>
                                  <a:pt x="142" y="1123"/>
                                </a:lnTo>
                                <a:lnTo>
                                  <a:pt x="155" y="1123"/>
                                </a:lnTo>
                                <a:lnTo>
                                  <a:pt x="160" y="1116"/>
                                </a:lnTo>
                                <a:lnTo>
                                  <a:pt x="163" y="1111"/>
                                </a:lnTo>
                                <a:lnTo>
                                  <a:pt x="163" y="1076"/>
                                </a:lnTo>
                                <a:close/>
                                <a:moveTo>
                                  <a:pt x="163" y="725"/>
                                </a:moveTo>
                                <a:lnTo>
                                  <a:pt x="161" y="716"/>
                                </a:lnTo>
                                <a:lnTo>
                                  <a:pt x="157" y="710"/>
                                </a:lnTo>
                                <a:lnTo>
                                  <a:pt x="155" y="707"/>
                                </a:lnTo>
                                <a:lnTo>
                                  <a:pt x="155" y="719"/>
                                </a:lnTo>
                                <a:lnTo>
                                  <a:pt x="155" y="756"/>
                                </a:lnTo>
                                <a:lnTo>
                                  <a:pt x="151" y="765"/>
                                </a:lnTo>
                                <a:lnTo>
                                  <a:pt x="133" y="765"/>
                                </a:lnTo>
                                <a:lnTo>
                                  <a:pt x="129" y="756"/>
                                </a:lnTo>
                                <a:lnTo>
                                  <a:pt x="129" y="719"/>
                                </a:lnTo>
                                <a:lnTo>
                                  <a:pt x="133" y="710"/>
                                </a:lnTo>
                                <a:lnTo>
                                  <a:pt x="150" y="710"/>
                                </a:lnTo>
                                <a:lnTo>
                                  <a:pt x="155" y="719"/>
                                </a:lnTo>
                                <a:lnTo>
                                  <a:pt x="155" y="707"/>
                                </a:lnTo>
                                <a:lnTo>
                                  <a:pt x="153" y="705"/>
                                </a:lnTo>
                                <a:lnTo>
                                  <a:pt x="148" y="703"/>
                                </a:lnTo>
                                <a:lnTo>
                                  <a:pt x="136" y="703"/>
                                </a:lnTo>
                                <a:lnTo>
                                  <a:pt x="130" y="706"/>
                                </a:lnTo>
                                <a:lnTo>
                                  <a:pt x="127" y="710"/>
                                </a:lnTo>
                                <a:lnTo>
                                  <a:pt x="123" y="716"/>
                                </a:lnTo>
                                <a:lnTo>
                                  <a:pt x="120" y="725"/>
                                </a:lnTo>
                                <a:lnTo>
                                  <a:pt x="120" y="737"/>
                                </a:lnTo>
                                <a:lnTo>
                                  <a:pt x="122" y="752"/>
                                </a:lnTo>
                                <a:lnTo>
                                  <a:pt x="126" y="763"/>
                                </a:lnTo>
                                <a:lnTo>
                                  <a:pt x="133" y="769"/>
                                </a:lnTo>
                                <a:lnTo>
                                  <a:pt x="142" y="771"/>
                                </a:lnTo>
                                <a:lnTo>
                                  <a:pt x="155" y="771"/>
                                </a:lnTo>
                                <a:lnTo>
                                  <a:pt x="160" y="765"/>
                                </a:lnTo>
                                <a:lnTo>
                                  <a:pt x="163" y="759"/>
                                </a:lnTo>
                                <a:lnTo>
                                  <a:pt x="163" y="725"/>
                                </a:lnTo>
                                <a:close/>
                                <a:moveTo>
                                  <a:pt x="163" y="373"/>
                                </a:moveTo>
                                <a:lnTo>
                                  <a:pt x="161" y="365"/>
                                </a:lnTo>
                                <a:lnTo>
                                  <a:pt x="157" y="359"/>
                                </a:lnTo>
                                <a:lnTo>
                                  <a:pt x="155" y="356"/>
                                </a:lnTo>
                                <a:lnTo>
                                  <a:pt x="155" y="367"/>
                                </a:lnTo>
                                <a:lnTo>
                                  <a:pt x="155" y="404"/>
                                </a:lnTo>
                                <a:lnTo>
                                  <a:pt x="151" y="413"/>
                                </a:lnTo>
                                <a:lnTo>
                                  <a:pt x="133" y="413"/>
                                </a:lnTo>
                                <a:lnTo>
                                  <a:pt x="129" y="404"/>
                                </a:lnTo>
                                <a:lnTo>
                                  <a:pt x="129" y="367"/>
                                </a:lnTo>
                                <a:lnTo>
                                  <a:pt x="133" y="359"/>
                                </a:lnTo>
                                <a:lnTo>
                                  <a:pt x="150" y="359"/>
                                </a:lnTo>
                                <a:lnTo>
                                  <a:pt x="155" y="367"/>
                                </a:lnTo>
                                <a:lnTo>
                                  <a:pt x="155" y="356"/>
                                </a:lnTo>
                                <a:lnTo>
                                  <a:pt x="153" y="354"/>
                                </a:lnTo>
                                <a:lnTo>
                                  <a:pt x="148" y="351"/>
                                </a:lnTo>
                                <a:lnTo>
                                  <a:pt x="136" y="351"/>
                                </a:lnTo>
                                <a:lnTo>
                                  <a:pt x="130" y="354"/>
                                </a:lnTo>
                                <a:lnTo>
                                  <a:pt x="127" y="359"/>
                                </a:lnTo>
                                <a:lnTo>
                                  <a:pt x="123" y="364"/>
                                </a:lnTo>
                                <a:lnTo>
                                  <a:pt x="120" y="373"/>
                                </a:lnTo>
                                <a:lnTo>
                                  <a:pt x="120" y="386"/>
                                </a:lnTo>
                                <a:lnTo>
                                  <a:pt x="122" y="400"/>
                                </a:lnTo>
                                <a:lnTo>
                                  <a:pt x="126" y="411"/>
                                </a:lnTo>
                                <a:lnTo>
                                  <a:pt x="133" y="418"/>
                                </a:lnTo>
                                <a:lnTo>
                                  <a:pt x="142" y="420"/>
                                </a:lnTo>
                                <a:lnTo>
                                  <a:pt x="155" y="420"/>
                                </a:lnTo>
                                <a:lnTo>
                                  <a:pt x="160" y="413"/>
                                </a:lnTo>
                                <a:lnTo>
                                  <a:pt x="163" y="408"/>
                                </a:lnTo>
                                <a:lnTo>
                                  <a:pt x="163" y="373"/>
                                </a:lnTo>
                                <a:close/>
                                <a:moveTo>
                                  <a:pt x="163" y="22"/>
                                </a:moveTo>
                                <a:lnTo>
                                  <a:pt x="161" y="13"/>
                                </a:lnTo>
                                <a:lnTo>
                                  <a:pt x="157" y="7"/>
                                </a:lnTo>
                                <a:lnTo>
                                  <a:pt x="155" y="5"/>
                                </a:lnTo>
                                <a:lnTo>
                                  <a:pt x="155" y="16"/>
                                </a:lnTo>
                                <a:lnTo>
                                  <a:pt x="155" y="53"/>
                                </a:lnTo>
                                <a:lnTo>
                                  <a:pt x="151" y="62"/>
                                </a:lnTo>
                                <a:lnTo>
                                  <a:pt x="133" y="62"/>
                                </a:lnTo>
                                <a:lnTo>
                                  <a:pt x="129" y="53"/>
                                </a:lnTo>
                                <a:lnTo>
                                  <a:pt x="129" y="16"/>
                                </a:lnTo>
                                <a:lnTo>
                                  <a:pt x="133" y="7"/>
                                </a:lnTo>
                                <a:lnTo>
                                  <a:pt x="150" y="7"/>
                                </a:lnTo>
                                <a:lnTo>
                                  <a:pt x="155" y="16"/>
                                </a:lnTo>
                                <a:lnTo>
                                  <a:pt x="155" y="5"/>
                                </a:lnTo>
                                <a:lnTo>
                                  <a:pt x="153" y="3"/>
                                </a:lnTo>
                                <a:lnTo>
                                  <a:pt x="148" y="0"/>
                                </a:lnTo>
                                <a:lnTo>
                                  <a:pt x="136" y="0"/>
                                </a:lnTo>
                                <a:lnTo>
                                  <a:pt x="130" y="3"/>
                                </a:lnTo>
                                <a:lnTo>
                                  <a:pt x="127" y="7"/>
                                </a:lnTo>
                                <a:lnTo>
                                  <a:pt x="123" y="13"/>
                                </a:lnTo>
                                <a:lnTo>
                                  <a:pt x="120" y="22"/>
                                </a:lnTo>
                                <a:lnTo>
                                  <a:pt x="120" y="34"/>
                                </a:lnTo>
                                <a:lnTo>
                                  <a:pt x="122" y="49"/>
                                </a:lnTo>
                                <a:lnTo>
                                  <a:pt x="126" y="60"/>
                                </a:lnTo>
                                <a:lnTo>
                                  <a:pt x="133" y="66"/>
                                </a:lnTo>
                                <a:lnTo>
                                  <a:pt x="142" y="68"/>
                                </a:lnTo>
                                <a:lnTo>
                                  <a:pt x="155" y="68"/>
                                </a:lnTo>
                                <a:lnTo>
                                  <a:pt x="160" y="62"/>
                                </a:lnTo>
                                <a:lnTo>
                                  <a:pt x="163" y="57"/>
                                </a:lnTo>
                                <a:lnTo>
                                  <a:pt x="163" y="22"/>
                                </a:lnTo>
                                <a:close/>
                                <a:moveTo>
                                  <a:pt x="185" y="1111"/>
                                </a:moveTo>
                                <a:lnTo>
                                  <a:pt x="175" y="1111"/>
                                </a:lnTo>
                                <a:lnTo>
                                  <a:pt x="175" y="1121"/>
                                </a:lnTo>
                                <a:lnTo>
                                  <a:pt x="185" y="1121"/>
                                </a:lnTo>
                                <a:lnTo>
                                  <a:pt x="185" y="1111"/>
                                </a:lnTo>
                                <a:close/>
                                <a:moveTo>
                                  <a:pt x="185" y="760"/>
                                </a:moveTo>
                                <a:lnTo>
                                  <a:pt x="175" y="760"/>
                                </a:lnTo>
                                <a:lnTo>
                                  <a:pt x="175" y="769"/>
                                </a:lnTo>
                                <a:lnTo>
                                  <a:pt x="185" y="769"/>
                                </a:lnTo>
                                <a:lnTo>
                                  <a:pt x="185" y="760"/>
                                </a:lnTo>
                                <a:close/>
                                <a:moveTo>
                                  <a:pt x="185" y="408"/>
                                </a:moveTo>
                                <a:lnTo>
                                  <a:pt x="175" y="408"/>
                                </a:lnTo>
                                <a:lnTo>
                                  <a:pt x="175" y="418"/>
                                </a:lnTo>
                                <a:lnTo>
                                  <a:pt x="185" y="418"/>
                                </a:lnTo>
                                <a:lnTo>
                                  <a:pt x="185" y="408"/>
                                </a:lnTo>
                                <a:close/>
                                <a:moveTo>
                                  <a:pt x="185" y="57"/>
                                </a:moveTo>
                                <a:lnTo>
                                  <a:pt x="175" y="57"/>
                                </a:lnTo>
                                <a:lnTo>
                                  <a:pt x="175" y="66"/>
                                </a:lnTo>
                                <a:lnTo>
                                  <a:pt x="185" y="66"/>
                                </a:lnTo>
                                <a:lnTo>
                                  <a:pt x="185" y="57"/>
                                </a:lnTo>
                                <a:close/>
                                <a:moveTo>
                                  <a:pt x="239" y="1076"/>
                                </a:moveTo>
                                <a:lnTo>
                                  <a:pt x="237" y="1067"/>
                                </a:lnTo>
                                <a:lnTo>
                                  <a:pt x="233" y="1061"/>
                                </a:lnTo>
                                <a:lnTo>
                                  <a:pt x="231" y="1059"/>
                                </a:lnTo>
                                <a:lnTo>
                                  <a:pt x="231" y="1070"/>
                                </a:lnTo>
                                <a:lnTo>
                                  <a:pt x="231" y="1107"/>
                                </a:lnTo>
                                <a:lnTo>
                                  <a:pt x="227" y="1116"/>
                                </a:lnTo>
                                <a:lnTo>
                                  <a:pt x="209" y="1116"/>
                                </a:lnTo>
                                <a:lnTo>
                                  <a:pt x="205" y="1107"/>
                                </a:lnTo>
                                <a:lnTo>
                                  <a:pt x="205" y="1070"/>
                                </a:lnTo>
                                <a:lnTo>
                                  <a:pt x="209" y="1061"/>
                                </a:lnTo>
                                <a:lnTo>
                                  <a:pt x="227" y="1061"/>
                                </a:lnTo>
                                <a:lnTo>
                                  <a:pt x="231" y="1070"/>
                                </a:lnTo>
                                <a:lnTo>
                                  <a:pt x="231" y="1059"/>
                                </a:lnTo>
                                <a:lnTo>
                                  <a:pt x="230" y="1057"/>
                                </a:lnTo>
                                <a:lnTo>
                                  <a:pt x="224" y="1054"/>
                                </a:lnTo>
                                <a:lnTo>
                                  <a:pt x="212" y="1054"/>
                                </a:lnTo>
                                <a:lnTo>
                                  <a:pt x="207" y="1057"/>
                                </a:lnTo>
                                <a:lnTo>
                                  <a:pt x="203" y="1061"/>
                                </a:lnTo>
                                <a:lnTo>
                                  <a:pt x="199" y="1067"/>
                                </a:lnTo>
                                <a:lnTo>
                                  <a:pt x="197" y="1076"/>
                                </a:lnTo>
                                <a:lnTo>
                                  <a:pt x="197" y="1088"/>
                                </a:lnTo>
                                <a:lnTo>
                                  <a:pt x="198" y="1103"/>
                                </a:lnTo>
                                <a:lnTo>
                                  <a:pt x="202" y="1114"/>
                                </a:lnTo>
                                <a:lnTo>
                                  <a:pt x="209" y="1120"/>
                                </a:lnTo>
                                <a:lnTo>
                                  <a:pt x="218" y="1123"/>
                                </a:lnTo>
                                <a:lnTo>
                                  <a:pt x="232" y="1123"/>
                                </a:lnTo>
                                <a:lnTo>
                                  <a:pt x="236" y="1116"/>
                                </a:lnTo>
                                <a:lnTo>
                                  <a:pt x="239" y="1111"/>
                                </a:lnTo>
                                <a:lnTo>
                                  <a:pt x="239" y="1076"/>
                                </a:lnTo>
                                <a:close/>
                                <a:moveTo>
                                  <a:pt x="239" y="725"/>
                                </a:moveTo>
                                <a:lnTo>
                                  <a:pt x="237" y="716"/>
                                </a:lnTo>
                                <a:lnTo>
                                  <a:pt x="233" y="710"/>
                                </a:lnTo>
                                <a:lnTo>
                                  <a:pt x="231" y="707"/>
                                </a:lnTo>
                                <a:lnTo>
                                  <a:pt x="231" y="719"/>
                                </a:lnTo>
                                <a:lnTo>
                                  <a:pt x="231" y="756"/>
                                </a:lnTo>
                                <a:lnTo>
                                  <a:pt x="227" y="765"/>
                                </a:lnTo>
                                <a:lnTo>
                                  <a:pt x="209" y="765"/>
                                </a:lnTo>
                                <a:lnTo>
                                  <a:pt x="205" y="756"/>
                                </a:lnTo>
                                <a:lnTo>
                                  <a:pt x="205" y="719"/>
                                </a:lnTo>
                                <a:lnTo>
                                  <a:pt x="209" y="710"/>
                                </a:lnTo>
                                <a:lnTo>
                                  <a:pt x="227" y="710"/>
                                </a:lnTo>
                                <a:lnTo>
                                  <a:pt x="231" y="719"/>
                                </a:lnTo>
                                <a:lnTo>
                                  <a:pt x="231" y="707"/>
                                </a:lnTo>
                                <a:lnTo>
                                  <a:pt x="230" y="705"/>
                                </a:lnTo>
                                <a:lnTo>
                                  <a:pt x="224" y="703"/>
                                </a:lnTo>
                                <a:lnTo>
                                  <a:pt x="212" y="703"/>
                                </a:lnTo>
                                <a:lnTo>
                                  <a:pt x="207" y="706"/>
                                </a:lnTo>
                                <a:lnTo>
                                  <a:pt x="203" y="710"/>
                                </a:lnTo>
                                <a:lnTo>
                                  <a:pt x="199" y="716"/>
                                </a:lnTo>
                                <a:lnTo>
                                  <a:pt x="197" y="725"/>
                                </a:lnTo>
                                <a:lnTo>
                                  <a:pt x="197" y="737"/>
                                </a:lnTo>
                                <a:lnTo>
                                  <a:pt x="198" y="752"/>
                                </a:lnTo>
                                <a:lnTo>
                                  <a:pt x="202" y="763"/>
                                </a:lnTo>
                                <a:lnTo>
                                  <a:pt x="209" y="769"/>
                                </a:lnTo>
                                <a:lnTo>
                                  <a:pt x="218" y="771"/>
                                </a:lnTo>
                                <a:lnTo>
                                  <a:pt x="232" y="771"/>
                                </a:lnTo>
                                <a:lnTo>
                                  <a:pt x="236" y="765"/>
                                </a:lnTo>
                                <a:lnTo>
                                  <a:pt x="239" y="759"/>
                                </a:lnTo>
                                <a:lnTo>
                                  <a:pt x="239" y="725"/>
                                </a:lnTo>
                                <a:close/>
                                <a:moveTo>
                                  <a:pt x="239" y="373"/>
                                </a:moveTo>
                                <a:lnTo>
                                  <a:pt x="237" y="365"/>
                                </a:lnTo>
                                <a:lnTo>
                                  <a:pt x="233" y="359"/>
                                </a:lnTo>
                                <a:lnTo>
                                  <a:pt x="231" y="356"/>
                                </a:lnTo>
                                <a:lnTo>
                                  <a:pt x="231" y="367"/>
                                </a:lnTo>
                                <a:lnTo>
                                  <a:pt x="231" y="404"/>
                                </a:lnTo>
                                <a:lnTo>
                                  <a:pt x="227" y="413"/>
                                </a:lnTo>
                                <a:lnTo>
                                  <a:pt x="209" y="413"/>
                                </a:lnTo>
                                <a:lnTo>
                                  <a:pt x="205" y="404"/>
                                </a:lnTo>
                                <a:lnTo>
                                  <a:pt x="205" y="367"/>
                                </a:lnTo>
                                <a:lnTo>
                                  <a:pt x="209" y="359"/>
                                </a:lnTo>
                                <a:lnTo>
                                  <a:pt x="227" y="359"/>
                                </a:lnTo>
                                <a:lnTo>
                                  <a:pt x="231" y="367"/>
                                </a:lnTo>
                                <a:lnTo>
                                  <a:pt x="231" y="356"/>
                                </a:lnTo>
                                <a:lnTo>
                                  <a:pt x="230" y="354"/>
                                </a:lnTo>
                                <a:lnTo>
                                  <a:pt x="224" y="351"/>
                                </a:lnTo>
                                <a:lnTo>
                                  <a:pt x="212" y="351"/>
                                </a:lnTo>
                                <a:lnTo>
                                  <a:pt x="207" y="354"/>
                                </a:lnTo>
                                <a:lnTo>
                                  <a:pt x="203" y="359"/>
                                </a:lnTo>
                                <a:lnTo>
                                  <a:pt x="199" y="364"/>
                                </a:lnTo>
                                <a:lnTo>
                                  <a:pt x="197" y="373"/>
                                </a:lnTo>
                                <a:lnTo>
                                  <a:pt x="197" y="386"/>
                                </a:lnTo>
                                <a:lnTo>
                                  <a:pt x="198" y="400"/>
                                </a:lnTo>
                                <a:lnTo>
                                  <a:pt x="202" y="411"/>
                                </a:lnTo>
                                <a:lnTo>
                                  <a:pt x="209" y="418"/>
                                </a:lnTo>
                                <a:lnTo>
                                  <a:pt x="218" y="420"/>
                                </a:lnTo>
                                <a:lnTo>
                                  <a:pt x="232" y="420"/>
                                </a:lnTo>
                                <a:lnTo>
                                  <a:pt x="236" y="413"/>
                                </a:lnTo>
                                <a:lnTo>
                                  <a:pt x="239" y="408"/>
                                </a:lnTo>
                                <a:lnTo>
                                  <a:pt x="239" y="373"/>
                                </a:lnTo>
                                <a:close/>
                                <a:moveTo>
                                  <a:pt x="239" y="22"/>
                                </a:moveTo>
                                <a:lnTo>
                                  <a:pt x="237" y="13"/>
                                </a:lnTo>
                                <a:lnTo>
                                  <a:pt x="233" y="7"/>
                                </a:lnTo>
                                <a:lnTo>
                                  <a:pt x="231" y="5"/>
                                </a:lnTo>
                                <a:lnTo>
                                  <a:pt x="231" y="16"/>
                                </a:lnTo>
                                <a:lnTo>
                                  <a:pt x="231" y="53"/>
                                </a:lnTo>
                                <a:lnTo>
                                  <a:pt x="227" y="62"/>
                                </a:lnTo>
                                <a:lnTo>
                                  <a:pt x="209" y="62"/>
                                </a:lnTo>
                                <a:lnTo>
                                  <a:pt x="205" y="53"/>
                                </a:lnTo>
                                <a:lnTo>
                                  <a:pt x="205" y="16"/>
                                </a:lnTo>
                                <a:lnTo>
                                  <a:pt x="209" y="7"/>
                                </a:lnTo>
                                <a:lnTo>
                                  <a:pt x="227" y="7"/>
                                </a:lnTo>
                                <a:lnTo>
                                  <a:pt x="231" y="16"/>
                                </a:lnTo>
                                <a:lnTo>
                                  <a:pt x="231" y="5"/>
                                </a:lnTo>
                                <a:lnTo>
                                  <a:pt x="230" y="3"/>
                                </a:lnTo>
                                <a:lnTo>
                                  <a:pt x="224" y="0"/>
                                </a:lnTo>
                                <a:lnTo>
                                  <a:pt x="212" y="0"/>
                                </a:lnTo>
                                <a:lnTo>
                                  <a:pt x="207" y="3"/>
                                </a:lnTo>
                                <a:lnTo>
                                  <a:pt x="203" y="7"/>
                                </a:lnTo>
                                <a:lnTo>
                                  <a:pt x="199" y="13"/>
                                </a:lnTo>
                                <a:lnTo>
                                  <a:pt x="197" y="22"/>
                                </a:lnTo>
                                <a:lnTo>
                                  <a:pt x="197" y="34"/>
                                </a:lnTo>
                                <a:lnTo>
                                  <a:pt x="198" y="49"/>
                                </a:lnTo>
                                <a:lnTo>
                                  <a:pt x="202" y="60"/>
                                </a:lnTo>
                                <a:lnTo>
                                  <a:pt x="209" y="66"/>
                                </a:lnTo>
                                <a:lnTo>
                                  <a:pt x="218" y="68"/>
                                </a:lnTo>
                                <a:lnTo>
                                  <a:pt x="232" y="68"/>
                                </a:lnTo>
                                <a:lnTo>
                                  <a:pt x="236" y="62"/>
                                </a:lnTo>
                                <a:lnTo>
                                  <a:pt x="239" y="57"/>
                                </a:lnTo>
                                <a:lnTo>
                                  <a:pt x="239" y="22"/>
                                </a:lnTo>
                                <a:close/>
                                <a:moveTo>
                                  <a:pt x="276" y="1054"/>
                                </a:moveTo>
                                <a:lnTo>
                                  <a:pt x="270" y="1054"/>
                                </a:lnTo>
                                <a:lnTo>
                                  <a:pt x="268" y="1064"/>
                                </a:lnTo>
                                <a:lnTo>
                                  <a:pt x="266" y="1066"/>
                                </a:lnTo>
                                <a:lnTo>
                                  <a:pt x="253" y="1067"/>
                                </a:lnTo>
                                <a:lnTo>
                                  <a:pt x="253" y="1073"/>
                                </a:lnTo>
                                <a:lnTo>
                                  <a:pt x="268" y="1073"/>
                                </a:lnTo>
                                <a:lnTo>
                                  <a:pt x="268" y="1120"/>
                                </a:lnTo>
                                <a:lnTo>
                                  <a:pt x="276" y="1120"/>
                                </a:lnTo>
                                <a:lnTo>
                                  <a:pt x="276" y="1054"/>
                                </a:lnTo>
                                <a:close/>
                                <a:moveTo>
                                  <a:pt x="290" y="391"/>
                                </a:moveTo>
                                <a:lnTo>
                                  <a:pt x="287" y="386"/>
                                </a:lnTo>
                                <a:lnTo>
                                  <a:pt x="279" y="383"/>
                                </a:lnTo>
                                <a:lnTo>
                                  <a:pt x="285" y="381"/>
                                </a:lnTo>
                                <a:lnTo>
                                  <a:pt x="288" y="376"/>
                                </a:lnTo>
                                <a:lnTo>
                                  <a:pt x="288" y="358"/>
                                </a:lnTo>
                                <a:lnTo>
                                  <a:pt x="281" y="351"/>
                                </a:lnTo>
                                <a:lnTo>
                                  <a:pt x="256" y="351"/>
                                </a:lnTo>
                                <a:lnTo>
                                  <a:pt x="249" y="359"/>
                                </a:lnTo>
                                <a:lnTo>
                                  <a:pt x="248" y="373"/>
                                </a:lnTo>
                                <a:lnTo>
                                  <a:pt x="256" y="373"/>
                                </a:lnTo>
                                <a:lnTo>
                                  <a:pt x="256" y="369"/>
                                </a:lnTo>
                                <a:lnTo>
                                  <a:pt x="257" y="366"/>
                                </a:lnTo>
                                <a:lnTo>
                                  <a:pt x="260" y="361"/>
                                </a:lnTo>
                                <a:lnTo>
                                  <a:pt x="264" y="358"/>
                                </a:lnTo>
                                <a:lnTo>
                                  <a:pt x="276" y="358"/>
                                </a:lnTo>
                                <a:lnTo>
                                  <a:pt x="280" y="363"/>
                                </a:lnTo>
                                <a:lnTo>
                                  <a:pt x="280" y="375"/>
                                </a:lnTo>
                                <a:lnTo>
                                  <a:pt x="279" y="377"/>
                                </a:lnTo>
                                <a:lnTo>
                                  <a:pt x="273" y="380"/>
                                </a:lnTo>
                                <a:lnTo>
                                  <a:pt x="270" y="380"/>
                                </a:lnTo>
                                <a:lnTo>
                                  <a:pt x="264" y="380"/>
                                </a:lnTo>
                                <a:lnTo>
                                  <a:pt x="264" y="387"/>
                                </a:lnTo>
                                <a:lnTo>
                                  <a:pt x="277" y="387"/>
                                </a:lnTo>
                                <a:lnTo>
                                  <a:pt x="282" y="391"/>
                                </a:lnTo>
                                <a:lnTo>
                                  <a:pt x="282" y="408"/>
                                </a:lnTo>
                                <a:lnTo>
                                  <a:pt x="277" y="413"/>
                                </a:lnTo>
                                <a:lnTo>
                                  <a:pt x="260" y="413"/>
                                </a:lnTo>
                                <a:lnTo>
                                  <a:pt x="256" y="408"/>
                                </a:lnTo>
                                <a:lnTo>
                                  <a:pt x="255" y="398"/>
                                </a:lnTo>
                                <a:lnTo>
                                  <a:pt x="247" y="398"/>
                                </a:lnTo>
                                <a:lnTo>
                                  <a:pt x="247" y="404"/>
                                </a:lnTo>
                                <a:lnTo>
                                  <a:pt x="248" y="407"/>
                                </a:lnTo>
                                <a:lnTo>
                                  <a:pt x="253" y="417"/>
                                </a:lnTo>
                                <a:lnTo>
                                  <a:pt x="259" y="420"/>
                                </a:lnTo>
                                <a:lnTo>
                                  <a:pt x="282" y="420"/>
                                </a:lnTo>
                                <a:lnTo>
                                  <a:pt x="289" y="413"/>
                                </a:lnTo>
                                <a:lnTo>
                                  <a:pt x="290" y="412"/>
                                </a:lnTo>
                                <a:lnTo>
                                  <a:pt x="290" y="391"/>
                                </a:lnTo>
                                <a:close/>
                                <a:moveTo>
                                  <a:pt x="291" y="717"/>
                                </a:moveTo>
                                <a:lnTo>
                                  <a:pt x="289" y="711"/>
                                </a:lnTo>
                                <a:lnTo>
                                  <a:pt x="287" y="710"/>
                                </a:lnTo>
                                <a:lnTo>
                                  <a:pt x="285" y="708"/>
                                </a:lnTo>
                                <a:lnTo>
                                  <a:pt x="281" y="704"/>
                                </a:lnTo>
                                <a:lnTo>
                                  <a:pt x="276" y="703"/>
                                </a:lnTo>
                                <a:lnTo>
                                  <a:pt x="262" y="703"/>
                                </a:lnTo>
                                <a:lnTo>
                                  <a:pt x="256" y="706"/>
                                </a:lnTo>
                                <a:lnTo>
                                  <a:pt x="252" y="711"/>
                                </a:lnTo>
                                <a:lnTo>
                                  <a:pt x="250" y="715"/>
                                </a:lnTo>
                                <a:lnTo>
                                  <a:pt x="249" y="719"/>
                                </a:lnTo>
                                <a:lnTo>
                                  <a:pt x="249" y="726"/>
                                </a:lnTo>
                                <a:lnTo>
                                  <a:pt x="257" y="726"/>
                                </a:lnTo>
                                <a:lnTo>
                                  <a:pt x="257" y="721"/>
                                </a:lnTo>
                                <a:lnTo>
                                  <a:pt x="257" y="719"/>
                                </a:lnTo>
                                <a:lnTo>
                                  <a:pt x="261" y="712"/>
                                </a:lnTo>
                                <a:lnTo>
                                  <a:pt x="265" y="710"/>
                                </a:lnTo>
                                <a:lnTo>
                                  <a:pt x="277" y="710"/>
                                </a:lnTo>
                                <a:lnTo>
                                  <a:pt x="283" y="715"/>
                                </a:lnTo>
                                <a:lnTo>
                                  <a:pt x="283" y="728"/>
                                </a:lnTo>
                                <a:lnTo>
                                  <a:pt x="280" y="732"/>
                                </a:lnTo>
                                <a:lnTo>
                                  <a:pt x="274" y="736"/>
                                </a:lnTo>
                                <a:lnTo>
                                  <a:pt x="265" y="740"/>
                                </a:lnTo>
                                <a:lnTo>
                                  <a:pt x="252" y="748"/>
                                </a:lnTo>
                                <a:lnTo>
                                  <a:pt x="248" y="755"/>
                                </a:lnTo>
                                <a:lnTo>
                                  <a:pt x="247" y="769"/>
                                </a:lnTo>
                                <a:lnTo>
                                  <a:pt x="290" y="769"/>
                                </a:lnTo>
                                <a:lnTo>
                                  <a:pt x="290" y="761"/>
                                </a:lnTo>
                                <a:lnTo>
                                  <a:pt x="256" y="761"/>
                                </a:lnTo>
                                <a:lnTo>
                                  <a:pt x="257" y="756"/>
                                </a:lnTo>
                                <a:lnTo>
                                  <a:pt x="260" y="752"/>
                                </a:lnTo>
                                <a:lnTo>
                                  <a:pt x="268" y="747"/>
                                </a:lnTo>
                                <a:lnTo>
                                  <a:pt x="286" y="737"/>
                                </a:lnTo>
                                <a:lnTo>
                                  <a:pt x="291" y="730"/>
                                </a:lnTo>
                                <a:lnTo>
                                  <a:pt x="291" y="717"/>
                                </a:lnTo>
                                <a:close/>
                                <a:moveTo>
                                  <a:pt x="292" y="43"/>
                                </a:moveTo>
                                <a:lnTo>
                                  <a:pt x="282" y="43"/>
                                </a:lnTo>
                                <a:lnTo>
                                  <a:pt x="282" y="14"/>
                                </a:lnTo>
                                <a:lnTo>
                                  <a:pt x="282" y="0"/>
                                </a:lnTo>
                                <a:lnTo>
                                  <a:pt x="276" y="0"/>
                                </a:lnTo>
                                <a:lnTo>
                                  <a:pt x="274" y="3"/>
                                </a:lnTo>
                                <a:lnTo>
                                  <a:pt x="274" y="14"/>
                                </a:lnTo>
                                <a:lnTo>
                                  <a:pt x="274" y="43"/>
                                </a:lnTo>
                                <a:lnTo>
                                  <a:pt x="254" y="43"/>
                                </a:lnTo>
                                <a:lnTo>
                                  <a:pt x="274" y="14"/>
                                </a:lnTo>
                                <a:lnTo>
                                  <a:pt x="274" y="3"/>
                                </a:lnTo>
                                <a:lnTo>
                                  <a:pt x="247" y="42"/>
                                </a:lnTo>
                                <a:lnTo>
                                  <a:pt x="247" y="50"/>
                                </a:lnTo>
                                <a:lnTo>
                                  <a:pt x="274" y="50"/>
                                </a:lnTo>
                                <a:lnTo>
                                  <a:pt x="274" y="66"/>
                                </a:lnTo>
                                <a:lnTo>
                                  <a:pt x="282" y="66"/>
                                </a:lnTo>
                                <a:lnTo>
                                  <a:pt x="282" y="50"/>
                                </a:lnTo>
                                <a:lnTo>
                                  <a:pt x="292" y="50"/>
                                </a:lnTo>
                                <a:lnTo>
                                  <a:pt x="292" y="43"/>
                                </a:lnTo>
                                <a:close/>
                                <a:moveTo>
                                  <a:pt x="309" y="1427"/>
                                </a:moveTo>
                                <a:lnTo>
                                  <a:pt x="307" y="1419"/>
                                </a:lnTo>
                                <a:lnTo>
                                  <a:pt x="303" y="1413"/>
                                </a:lnTo>
                                <a:lnTo>
                                  <a:pt x="301" y="1410"/>
                                </a:lnTo>
                                <a:lnTo>
                                  <a:pt x="301" y="1422"/>
                                </a:lnTo>
                                <a:lnTo>
                                  <a:pt x="301" y="1459"/>
                                </a:lnTo>
                                <a:lnTo>
                                  <a:pt x="297" y="1467"/>
                                </a:lnTo>
                                <a:lnTo>
                                  <a:pt x="279" y="1467"/>
                                </a:lnTo>
                                <a:lnTo>
                                  <a:pt x="275" y="1459"/>
                                </a:lnTo>
                                <a:lnTo>
                                  <a:pt x="275" y="1422"/>
                                </a:lnTo>
                                <a:lnTo>
                                  <a:pt x="279" y="1413"/>
                                </a:lnTo>
                                <a:lnTo>
                                  <a:pt x="297" y="1413"/>
                                </a:lnTo>
                                <a:lnTo>
                                  <a:pt x="301" y="1422"/>
                                </a:lnTo>
                                <a:lnTo>
                                  <a:pt x="301" y="1410"/>
                                </a:lnTo>
                                <a:lnTo>
                                  <a:pt x="299" y="1408"/>
                                </a:lnTo>
                                <a:lnTo>
                                  <a:pt x="294" y="1406"/>
                                </a:lnTo>
                                <a:lnTo>
                                  <a:pt x="282" y="1406"/>
                                </a:lnTo>
                                <a:lnTo>
                                  <a:pt x="276" y="1408"/>
                                </a:lnTo>
                                <a:lnTo>
                                  <a:pt x="273" y="1413"/>
                                </a:lnTo>
                                <a:lnTo>
                                  <a:pt x="269" y="1419"/>
                                </a:lnTo>
                                <a:lnTo>
                                  <a:pt x="267" y="1427"/>
                                </a:lnTo>
                                <a:lnTo>
                                  <a:pt x="267" y="1440"/>
                                </a:lnTo>
                                <a:lnTo>
                                  <a:pt x="268" y="1455"/>
                                </a:lnTo>
                                <a:lnTo>
                                  <a:pt x="272" y="1465"/>
                                </a:lnTo>
                                <a:lnTo>
                                  <a:pt x="279" y="1472"/>
                                </a:lnTo>
                                <a:lnTo>
                                  <a:pt x="288" y="1474"/>
                                </a:lnTo>
                                <a:lnTo>
                                  <a:pt x="302" y="1474"/>
                                </a:lnTo>
                                <a:lnTo>
                                  <a:pt x="306" y="1467"/>
                                </a:lnTo>
                                <a:lnTo>
                                  <a:pt x="309" y="1462"/>
                                </a:lnTo>
                                <a:lnTo>
                                  <a:pt x="309" y="1427"/>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 name="docshape66"/>
                        <wps:cNvSpPr>
                          <a:spLocks/>
                        </wps:cNvSpPr>
                        <wps:spPr bwMode="auto">
                          <a:xfrm>
                            <a:off x="2178" y="36"/>
                            <a:ext cx="19" cy="1406"/>
                          </a:xfrm>
                          <a:custGeom>
                            <a:avLst/>
                            <a:gdLst>
                              <a:gd name="T0" fmla="+- 0 2197 2178"/>
                              <a:gd name="T1" fmla="*/ T0 w 19"/>
                              <a:gd name="T2" fmla="+- 0 1442 36"/>
                              <a:gd name="T3" fmla="*/ 1442 h 1406"/>
                              <a:gd name="T4" fmla="+- 0 2197 2178"/>
                              <a:gd name="T5" fmla="*/ T4 w 19"/>
                              <a:gd name="T6" fmla="+- 0 36 36"/>
                              <a:gd name="T7" fmla="*/ 36 h 1406"/>
                              <a:gd name="T8" fmla="+- 0 2197 2178"/>
                              <a:gd name="T9" fmla="*/ T8 w 19"/>
                              <a:gd name="T10" fmla="+- 0 1442 36"/>
                              <a:gd name="T11" fmla="*/ 1442 h 1406"/>
                              <a:gd name="T12" fmla="+- 0 2178 2178"/>
                              <a:gd name="T13" fmla="*/ T12 w 19"/>
                              <a:gd name="T14" fmla="+- 0 1442 36"/>
                              <a:gd name="T15" fmla="*/ 1442 h 1406"/>
                            </a:gdLst>
                            <a:ahLst/>
                            <a:cxnLst>
                              <a:cxn ang="0">
                                <a:pos x="T1" y="T3"/>
                              </a:cxn>
                              <a:cxn ang="0">
                                <a:pos x="T5" y="T7"/>
                              </a:cxn>
                              <a:cxn ang="0">
                                <a:pos x="T9" y="T11"/>
                              </a:cxn>
                              <a:cxn ang="0">
                                <a:pos x="T13" y="T15"/>
                              </a:cxn>
                            </a:cxnLst>
                            <a:rect l="0" t="0" r="r" b="b"/>
                            <a:pathLst>
                              <a:path w="19" h="1406">
                                <a:moveTo>
                                  <a:pt x="19" y="1406"/>
                                </a:moveTo>
                                <a:lnTo>
                                  <a:pt x="19" y="0"/>
                                </a:lnTo>
                                <a:moveTo>
                                  <a:pt x="19" y="1406"/>
                                </a:moveTo>
                                <a:lnTo>
                                  <a:pt x="0" y="1406"/>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 name="Line 114"/>
                        <wps:cNvCnPr>
                          <a:cxnSpLocks noChangeShapeType="1"/>
                        </wps:cNvCnPr>
                        <wps:spPr bwMode="auto">
                          <a:xfrm>
                            <a:off x="2197" y="1090"/>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1" name="Line 115"/>
                        <wps:cNvCnPr>
                          <a:cxnSpLocks noChangeShapeType="1"/>
                        </wps:cNvCnPr>
                        <wps:spPr bwMode="auto">
                          <a:xfrm>
                            <a:off x="2197" y="73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2" name="Line 116"/>
                        <wps:cNvCnPr>
                          <a:cxnSpLocks noChangeShapeType="1"/>
                        </wps:cNvCnPr>
                        <wps:spPr bwMode="auto">
                          <a:xfrm>
                            <a:off x="2197" y="388"/>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3" name="Line 117"/>
                        <wps:cNvCnPr>
                          <a:cxnSpLocks noChangeShapeType="1"/>
                        </wps:cNvCnPr>
                        <wps:spPr bwMode="auto">
                          <a:xfrm>
                            <a:off x="2197" y="36"/>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4" name="Line 118"/>
                        <wps:cNvCnPr>
                          <a:cxnSpLocks noChangeShapeType="1"/>
                        </wps:cNvCnPr>
                        <wps:spPr bwMode="auto">
                          <a:xfrm>
                            <a:off x="353" y="1442"/>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5" name="Line 119"/>
                        <wps:cNvCnPr>
                          <a:cxnSpLocks noChangeShapeType="1"/>
                        </wps:cNvCnPr>
                        <wps:spPr bwMode="auto">
                          <a:xfrm>
                            <a:off x="47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6" name="Line 120"/>
                        <wps:cNvCnPr>
                          <a:cxnSpLocks noChangeShapeType="1"/>
                        </wps:cNvCnPr>
                        <wps:spPr bwMode="auto">
                          <a:xfrm>
                            <a:off x="53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7" name="Line 121"/>
                        <wps:cNvCnPr>
                          <a:cxnSpLocks noChangeShapeType="1"/>
                        </wps:cNvCnPr>
                        <wps:spPr bwMode="auto">
                          <a:xfrm>
                            <a:off x="58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8" name="Line 122"/>
                        <wps:cNvCnPr>
                          <a:cxnSpLocks noChangeShapeType="1"/>
                        </wps:cNvCnPr>
                        <wps:spPr bwMode="auto">
                          <a:xfrm>
                            <a:off x="63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9" name="Line 123"/>
                        <wps:cNvCnPr>
                          <a:cxnSpLocks noChangeShapeType="1"/>
                        </wps:cNvCnPr>
                        <wps:spPr bwMode="auto">
                          <a:xfrm>
                            <a:off x="69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0" name="Line 124"/>
                        <wps:cNvCnPr>
                          <a:cxnSpLocks noChangeShapeType="1"/>
                        </wps:cNvCnPr>
                        <wps:spPr bwMode="auto">
                          <a:xfrm>
                            <a:off x="74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1" name="Line 125"/>
                        <wps:cNvCnPr>
                          <a:cxnSpLocks noChangeShapeType="1"/>
                        </wps:cNvCnPr>
                        <wps:spPr bwMode="auto">
                          <a:xfrm>
                            <a:off x="79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2" name="Line 126"/>
                        <wps:cNvCnPr>
                          <a:cxnSpLocks noChangeShapeType="1"/>
                        </wps:cNvCnPr>
                        <wps:spPr bwMode="auto">
                          <a:xfrm>
                            <a:off x="84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3" name="Line 127"/>
                        <wps:cNvCnPr>
                          <a:cxnSpLocks noChangeShapeType="1"/>
                        </wps:cNvCnPr>
                        <wps:spPr bwMode="auto">
                          <a:xfrm>
                            <a:off x="90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4" name="Line 128"/>
                        <wps:cNvCnPr>
                          <a:cxnSpLocks noChangeShapeType="1"/>
                        </wps:cNvCnPr>
                        <wps:spPr bwMode="auto">
                          <a:xfrm>
                            <a:off x="95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5" name="Line 129"/>
                        <wps:cNvCnPr>
                          <a:cxnSpLocks noChangeShapeType="1"/>
                        </wps:cNvCnPr>
                        <wps:spPr bwMode="auto">
                          <a:xfrm>
                            <a:off x="100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6" name="Line 130"/>
                        <wps:cNvCnPr>
                          <a:cxnSpLocks noChangeShapeType="1"/>
                        </wps:cNvCnPr>
                        <wps:spPr bwMode="auto">
                          <a:xfrm>
                            <a:off x="106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7" name="Line 131"/>
                        <wps:cNvCnPr>
                          <a:cxnSpLocks noChangeShapeType="1"/>
                        </wps:cNvCnPr>
                        <wps:spPr bwMode="auto">
                          <a:xfrm>
                            <a:off x="111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8" name="Line 132"/>
                        <wps:cNvCnPr>
                          <a:cxnSpLocks noChangeShapeType="1"/>
                        </wps:cNvCnPr>
                        <wps:spPr bwMode="auto">
                          <a:xfrm>
                            <a:off x="116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9" name="Line 133"/>
                        <wps:cNvCnPr>
                          <a:cxnSpLocks noChangeShapeType="1"/>
                        </wps:cNvCnPr>
                        <wps:spPr bwMode="auto">
                          <a:xfrm>
                            <a:off x="122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0" name="Line 134"/>
                        <wps:cNvCnPr>
                          <a:cxnSpLocks noChangeShapeType="1"/>
                        </wps:cNvCnPr>
                        <wps:spPr bwMode="auto">
                          <a:xfrm>
                            <a:off x="127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1" name="Line 135"/>
                        <wps:cNvCnPr>
                          <a:cxnSpLocks noChangeShapeType="1"/>
                        </wps:cNvCnPr>
                        <wps:spPr bwMode="auto">
                          <a:xfrm>
                            <a:off x="132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2" name="Line 136"/>
                        <wps:cNvCnPr>
                          <a:cxnSpLocks noChangeShapeType="1"/>
                        </wps:cNvCnPr>
                        <wps:spPr bwMode="auto">
                          <a:xfrm>
                            <a:off x="137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3" name="Line 137"/>
                        <wps:cNvCnPr>
                          <a:cxnSpLocks noChangeShapeType="1"/>
                        </wps:cNvCnPr>
                        <wps:spPr bwMode="auto">
                          <a:xfrm>
                            <a:off x="143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4" name="Line 138"/>
                        <wps:cNvCnPr>
                          <a:cxnSpLocks noChangeShapeType="1"/>
                        </wps:cNvCnPr>
                        <wps:spPr bwMode="auto">
                          <a:xfrm>
                            <a:off x="148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5" name="Line 139"/>
                        <wps:cNvCnPr>
                          <a:cxnSpLocks noChangeShapeType="1"/>
                        </wps:cNvCnPr>
                        <wps:spPr bwMode="auto">
                          <a:xfrm>
                            <a:off x="153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6" name="Line 140"/>
                        <wps:cNvCnPr>
                          <a:cxnSpLocks noChangeShapeType="1"/>
                        </wps:cNvCnPr>
                        <wps:spPr bwMode="auto">
                          <a:xfrm>
                            <a:off x="159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7" name="Line 141"/>
                        <wps:cNvCnPr>
                          <a:cxnSpLocks noChangeShapeType="1"/>
                        </wps:cNvCnPr>
                        <wps:spPr bwMode="auto">
                          <a:xfrm>
                            <a:off x="164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8" name="Line 142"/>
                        <wps:cNvCnPr>
                          <a:cxnSpLocks noChangeShapeType="1"/>
                        </wps:cNvCnPr>
                        <wps:spPr bwMode="auto">
                          <a:xfrm>
                            <a:off x="169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9" name="Line 143"/>
                        <wps:cNvCnPr>
                          <a:cxnSpLocks noChangeShapeType="1"/>
                        </wps:cNvCnPr>
                        <wps:spPr bwMode="auto">
                          <a:xfrm>
                            <a:off x="175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0" name="Line 144"/>
                        <wps:cNvCnPr>
                          <a:cxnSpLocks noChangeShapeType="1"/>
                        </wps:cNvCnPr>
                        <wps:spPr bwMode="auto">
                          <a:xfrm>
                            <a:off x="180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1" name="Line 145"/>
                        <wps:cNvCnPr>
                          <a:cxnSpLocks noChangeShapeType="1"/>
                        </wps:cNvCnPr>
                        <wps:spPr bwMode="auto">
                          <a:xfrm>
                            <a:off x="185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2" name="Line 146"/>
                        <wps:cNvCnPr>
                          <a:cxnSpLocks noChangeShapeType="1"/>
                        </wps:cNvCnPr>
                        <wps:spPr bwMode="auto">
                          <a:xfrm>
                            <a:off x="190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3" name="Line 147"/>
                        <wps:cNvCnPr>
                          <a:cxnSpLocks noChangeShapeType="1"/>
                        </wps:cNvCnPr>
                        <wps:spPr bwMode="auto">
                          <a:xfrm>
                            <a:off x="196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4" name="Line 148"/>
                        <wps:cNvCnPr>
                          <a:cxnSpLocks noChangeShapeType="1"/>
                        </wps:cNvCnPr>
                        <wps:spPr bwMode="auto">
                          <a:xfrm>
                            <a:off x="201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5" name="Line 149"/>
                        <wps:cNvCnPr>
                          <a:cxnSpLocks noChangeShapeType="1"/>
                        </wps:cNvCnPr>
                        <wps:spPr bwMode="auto">
                          <a:xfrm>
                            <a:off x="206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6" name="Line 150"/>
                        <wps:cNvCnPr>
                          <a:cxnSpLocks noChangeShapeType="1"/>
                        </wps:cNvCnPr>
                        <wps:spPr bwMode="auto">
                          <a:xfrm>
                            <a:off x="212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7" name="docshape67"/>
                        <wps:cNvSpPr>
                          <a:spLocks/>
                        </wps:cNvSpPr>
                        <wps:spPr bwMode="auto">
                          <a:xfrm>
                            <a:off x="352" y="202"/>
                            <a:ext cx="1845" cy="1239"/>
                          </a:xfrm>
                          <a:custGeom>
                            <a:avLst/>
                            <a:gdLst>
                              <a:gd name="T0" fmla="+- 0 376 353"/>
                              <a:gd name="T1" fmla="*/ T0 w 1845"/>
                              <a:gd name="T2" fmla="+- 0 1441 203"/>
                              <a:gd name="T3" fmla="*/ 1441 h 1239"/>
                              <a:gd name="T4" fmla="+- 0 408 353"/>
                              <a:gd name="T5" fmla="*/ T4 w 1845"/>
                              <a:gd name="T6" fmla="+- 0 1441 203"/>
                              <a:gd name="T7" fmla="*/ 1441 h 1239"/>
                              <a:gd name="T8" fmla="+- 0 436 353"/>
                              <a:gd name="T9" fmla="*/ T8 w 1845"/>
                              <a:gd name="T10" fmla="+- 0 1441 203"/>
                              <a:gd name="T11" fmla="*/ 1441 h 1239"/>
                              <a:gd name="T12" fmla="+- 0 459 353"/>
                              <a:gd name="T13" fmla="*/ T12 w 1845"/>
                              <a:gd name="T14" fmla="+- 0 1441 203"/>
                              <a:gd name="T15" fmla="*/ 1441 h 1239"/>
                              <a:gd name="T16" fmla="+- 0 500 353"/>
                              <a:gd name="T17" fmla="*/ T16 w 1845"/>
                              <a:gd name="T18" fmla="+- 0 1441 203"/>
                              <a:gd name="T19" fmla="*/ 1441 h 1239"/>
                              <a:gd name="T20" fmla="+- 0 532 353"/>
                              <a:gd name="T21" fmla="*/ T20 w 1845"/>
                              <a:gd name="T22" fmla="+- 0 1441 203"/>
                              <a:gd name="T23" fmla="*/ 1441 h 1239"/>
                              <a:gd name="T24" fmla="+- 0 560 353"/>
                              <a:gd name="T25" fmla="*/ T24 w 1845"/>
                              <a:gd name="T26" fmla="+- 0 1441 203"/>
                              <a:gd name="T27" fmla="*/ 1441 h 1239"/>
                              <a:gd name="T28" fmla="+- 0 583 353"/>
                              <a:gd name="T29" fmla="*/ T28 w 1845"/>
                              <a:gd name="T30" fmla="+- 0 1441 203"/>
                              <a:gd name="T31" fmla="*/ 1441 h 1239"/>
                              <a:gd name="T32" fmla="+- 0 602 353"/>
                              <a:gd name="T33" fmla="*/ T32 w 1845"/>
                              <a:gd name="T34" fmla="+- 0 1441 203"/>
                              <a:gd name="T35" fmla="*/ 1441 h 1239"/>
                              <a:gd name="T36" fmla="+- 0 634 353"/>
                              <a:gd name="T37" fmla="*/ T36 w 1845"/>
                              <a:gd name="T38" fmla="+- 0 1441 203"/>
                              <a:gd name="T39" fmla="*/ 1441 h 1239"/>
                              <a:gd name="T40" fmla="+- 0 657 353"/>
                              <a:gd name="T41" fmla="*/ T40 w 1845"/>
                              <a:gd name="T42" fmla="+- 0 1441 203"/>
                              <a:gd name="T43" fmla="*/ 1441 h 1239"/>
                              <a:gd name="T44" fmla="+- 0 675 353"/>
                              <a:gd name="T45" fmla="*/ T44 w 1845"/>
                              <a:gd name="T46" fmla="+- 0 1441 203"/>
                              <a:gd name="T47" fmla="*/ 1441 h 1239"/>
                              <a:gd name="T48" fmla="+- 0 694 353"/>
                              <a:gd name="T49" fmla="*/ T48 w 1845"/>
                              <a:gd name="T50" fmla="+- 0 1440 203"/>
                              <a:gd name="T51" fmla="*/ 1440 h 1239"/>
                              <a:gd name="T52" fmla="+- 0 749 353"/>
                              <a:gd name="T53" fmla="*/ T52 w 1845"/>
                              <a:gd name="T54" fmla="+- 0 1440 203"/>
                              <a:gd name="T55" fmla="*/ 1440 h 1239"/>
                              <a:gd name="T56" fmla="+- 0 777 353"/>
                              <a:gd name="T57" fmla="*/ T56 w 1845"/>
                              <a:gd name="T58" fmla="+- 0 1440 203"/>
                              <a:gd name="T59" fmla="*/ 1440 h 1239"/>
                              <a:gd name="T60" fmla="+- 0 804 353"/>
                              <a:gd name="T61" fmla="*/ T60 w 1845"/>
                              <a:gd name="T62" fmla="+- 0 1439 203"/>
                              <a:gd name="T63" fmla="*/ 1439 h 1239"/>
                              <a:gd name="T64" fmla="+- 0 827 353"/>
                              <a:gd name="T65" fmla="*/ T64 w 1845"/>
                              <a:gd name="T66" fmla="+- 0 1439 203"/>
                              <a:gd name="T67" fmla="*/ 1439 h 1239"/>
                              <a:gd name="T68" fmla="+- 0 846 353"/>
                              <a:gd name="T69" fmla="*/ T68 w 1845"/>
                              <a:gd name="T70" fmla="+- 0 1438 203"/>
                              <a:gd name="T71" fmla="*/ 1438 h 1239"/>
                              <a:gd name="T72" fmla="+- 0 864 353"/>
                              <a:gd name="T73" fmla="*/ T72 w 1845"/>
                              <a:gd name="T74" fmla="+- 0 1438 203"/>
                              <a:gd name="T75" fmla="*/ 1438 h 1239"/>
                              <a:gd name="T76" fmla="+- 0 892 353"/>
                              <a:gd name="T77" fmla="*/ T76 w 1845"/>
                              <a:gd name="T78" fmla="+- 0 1437 203"/>
                              <a:gd name="T79" fmla="*/ 1437 h 1239"/>
                              <a:gd name="T80" fmla="+- 0 910 353"/>
                              <a:gd name="T81" fmla="*/ T80 w 1845"/>
                              <a:gd name="T82" fmla="+- 0 1436 203"/>
                              <a:gd name="T83" fmla="*/ 1436 h 1239"/>
                              <a:gd name="T84" fmla="+- 0 938 353"/>
                              <a:gd name="T85" fmla="*/ T84 w 1845"/>
                              <a:gd name="T86" fmla="+- 0 1434 203"/>
                              <a:gd name="T87" fmla="*/ 1434 h 1239"/>
                              <a:gd name="T88" fmla="+- 0 957 353"/>
                              <a:gd name="T89" fmla="*/ T88 w 1845"/>
                              <a:gd name="T90" fmla="+- 0 1433 203"/>
                              <a:gd name="T91" fmla="*/ 1433 h 1239"/>
                              <a:gd name="T92" fmla="+- 0 975 353"/>
                              <a:gd name="T93" fmla="*/ T92 w 1845"/>
                              <a:gd name="T94" fmla="+- 0 1431 203"/>
                              <a:gd name="T95" fmla="*/ 1431 h 1239"/>
                              <a:gd name="T96" fmla="+- 0 1159 353"/>
                              <a:gd name="T97" fmla="*/ T96 w 1845"/>
                              <a:gd name="T98" fmla="+- 0 1288 203"/>
                              <a:gd name="T99" fmla="*/ 1288 h 1239"/>
                              <a:gd name="T100" fmla="+- 0 1210 353"/>
                              <a:gd name="T101" fmla="*/ T100 w 1845"/>
                              <a:gd name="T102" fmla="+- 0 965 203"/>
                              <a:gd name="T103" fmla="*/ 965 h 1239"/>
                              <a:gd name="T104" fmla="+- 0 1233 353"/>
                              <a:gd name="T105" fmla="*/ T104 w 1845"/>
                              <a:gd name="T106" fmla="+- 0 652 203"/>
                              <a:gd name="T107" fmla="*/ 652 h 1239"/>
                              <a:gd name="T108" fmla="+- 0 1252 353"/>
                              <a:gd name="T109" fmla="*/ T108 w 1845"/>
                              <a:gd name="T110" fmla="+- 0 365 203"/>
                              <a:gd name="T111" fmla="*/ 365 h 1239"/>
                              <a:gd name="T112" fmla="+- 0 1288 353"/>
                              <a:gd name="T113" fmla="*/ T112 w 1845"/>
                              <a:gd name="T114" fmla="+- 0 298 203"/>
                              <a:gd name="T115" fmla="*/ 298 h 1239"/>
                              <a:gd name="T116" fmla="+- 0 1311 353"/>
                              <a:gd name="T117" fmla="*/ T116 w 1845"/>
                              <a:gd name="T118" fmla="+- 0 641 203"/>
                              <a:gd name="T119" fmla="*/ 641 h 1239"/>
                              <a:gd name="T120" fmla="+- 0 1335 353"/>
                              <a:gd name="T121" fmla="*/ T120 w 1845"/>
                              <a:gd name="T122" fmla="+- 0 957 203"/>
                              <a:gd name="T123" fmla="*/ 957 h 1239"/>
                              <a:gd name="T124" fmla="+- 0 1376 353"/>
                              <a:gd name="T125" fmla="*/ T124 w 1845"/>
                              <a:gd name="T126" fmla="+- 0 1252 203"/>
                              <a:gd name="T127" fmla="*/ 1252 h 1239"/>
                              <a:gd name="T128" fmla="+- 0 1519 353"/>
                              <a:gd name="T129" fmla="*/ T128 w 1845"/>
                              <a:gd name="T130" fmla="+- 0 1423 203"/>
                              <a:gd name="T131" fmla="*/ 1423 h 1239"/>
                              <a:gd name="T132" fmla="+- 0 1588 353"/>
                              <a:gd name="T133" fmla="*/ T132 w 1845"/>
                              <a:gd name="T134" fmla="+- 0 1433 203"/>
                              <a:gd name="T135" fmla="*/ 1433 h 1239"/>
                              <a:gd name="T136" fmla="+- 0 1616 353"/>
                              <a:gd name="T137" fmla="*/ T136 w 1845"/>
                              <a:gd name="T138" fmla="+- 0 1435 203"/>
                              <a:gd name="T139" fmla="*/ 1435 h 1239"/>
                              <a:gd name="T140" fmla="+- 0 1634 353"/>
                              <a:gd name="T141" fmla="*/ T140 w 1845"/>
                              <a:gd name="T142" fmla="+- 0 1436 203"/>
                              <a:gd name="T143" fmla="*/ 1436 h 1239"/>
                              <a:gd name="T144" fmla="+- 0 1657 353"/>
                              <a:gd name="T145" fmla="*/ T144 w 1845"/>
                              <a:gd name="T146" fmla="+- 0 1437 203"/>
                              <a:gd name="T147" fmla="*/ 1437 h 1239"/>
                              <a:gd name="T148" fmla="+- 0 1676 353"/>
                              <a:gd name="T149" fmla="*/ T148 w 1845"/>
                              <a:gd name="T150" fmla="+- 0 1438 203"/>
                              <a:gd name="T151" fmla="*/ 1438 h 1239"/>
                              <a:gd name="T152" fmla="+- 0 1694 353"/>
                              <a:gd name="T153" fmla="*/ T152 w 1845"/>
                              <a:gd name="T154" fmla="+- 0 1438 203"/>
                              <a:gd name="T155" fmla="*/ 1438 h 1239"/>
                              <a:gd name="T156" fmla="+- 0 1713 353"/>
                              <a:gd name="T157" fmla="*/ T156 w 1845"/>
                              <a:gd name="T158" fmla="+- 0 1439 203"/>
                              <a:gd name="T159" fmla="*/ 1439 h 1239"/>
                              <a:gd name="T160" fmla="+- 0 1731 353"/>
                              <a:gd name="T161" fmla="*/ T160 w 1845"/>
                              <a:gd name="T162" fmla="+- 0 1439 203"/>
                              <a:gd name="T163" fmla="*/ 1439 h 1239"/>
                              <a:gd name="T164" fmla="+- 0 1768 353"/>
                              <a:gd name="T165" fmla="*/ T164 w 1845"/>
                              <a:gd name="T166" fmla="+- 0 1440 203"/>
                              <a:gd name="T167" fmla="*/ 1440 h 1239"/>
                              <a:gd name="T168" fmla="+- 0 1796 353"/>
                              <a:gd name="T169" fmla="*/ T168 w 1845"/>
                              <a:gd name="T170" fmla="+- 0 1440 203"/>
                              <a:gd name="T171" fmla="*/ 1440 h 1239"/>
                              <a:gd name="T172" fmla="+- 0 1814 353"/>
                              <a:gd name="T173" fmla="*/ T172 w 1845"/>
                              <a:gd name="T174" fmla="+- 0 1440 203"/>
                              <a:gd name="T175" fmla="*/ 1440 h 1239"/>
                              <a:gd name="T176" fmla="+- 0 1855 353"/>
                              <a:gd name="T177" fmla="*/ T176 w 1845"/>
                              <a:gd name="T178" fmla="+- 0 1440 203"/>
                              <a:gd name="T179" fmla="*/ 1440 h 1239"/>
                              <a:gd name="T180" fmla="+- 0 1874 353"/>
                              <a:gd name="T181" fmla="*/ T180 w 1845"/>
                              <a:gd name="T182" fmla="+- 0 1441 203"/>
                              <a:gd name="T183" fmla="*/ 1441 h 1239"/>
                              <a:gd name="T184" fmla="+- 0 1892 353"/>
                              <a:gd name="T185" fmla="*/ T184 w 1845"/>
                              <a:gd name="T186" fmla="+- 0 1441 203"/>
                              <a:gd name="T187" fmla="*/ 1441 h 1239"/>
                              <a:gd name="T188" fmla="+- 0 1929 353"/>
                              <a:gd name="T189" fmla="*/ T188 w 1845"/>
                              <a:gd name="T190" fmla="+- 0 1441 203"/>
                              <a:gd name="T191" fmla="*/ 1441 h 1239"/>
                              <a:gd name="T192" fmla="+- 0 1948 353"/>
                              <a:gd name="T193" fmla="*/ T192 w 1845"/>
                              <a:gd name="T194" fmla="+- 0 1441 203"/>
                              <a:gd name="T195" fmla="*/ 1441 h 1239"/>
                              <a:gd name="T196" fmla="+- 0 1971 353"/>
                              <a:gd name="T197" fmla="*/ T196 w 1845"/>
                              <a:gd name="T198" fmla="+- 0 1441 203"/>
                              <a:gd name="T199" fmla="*/ 1441 h 1239"/>
                              <a:gd name="T200" fmla="+- 0 1994 353"/>
                              <a:gd name="T201" fmla="*/ T200 w 1845"/>
                              <a:gd name="T202" fmla="+- 0 1441 203"/>
                              <a:gd name="T203" fmla="*/ 1441 h 1239"/>
                              <a:gd name="T204" fmla="+- 0 2026 353"/>
                              <a:gd name="T205" fmla="*/ T204 w 1845"/>
                              <a:gd name="T206" fmla="+- 0 1441 203"/>
                              <a:gd name="T207" fmla="*/ 1441 h 1239"/>
                              <a:gd name="T208" fmla="+- 0 2063 353"/>
                              <a:gd name="T209" fmla="*/ T208 w 1845"/>
                              <a:gd name="T210" fmla="+- 0 1441 203"/>
                              <a:gd name="T211" fmla="*/ 1441 h 1239"/>
                              <a:gd name="T212" fmla="+- 0 2095 353"/>
                              <a:gd name="T213" fmla="*/ T212 w 1845"/>
                              <a:gd name="T214" fmla="+- 0 1441 203"/>
                              <a:gd name="T215" fmla="*/ 1441 h 1239"/>
                              <a:gd name="T216" fmla="+- 0 2118 353"/>
                              <a:gd name="T217" fmla="*/ T216 w 1845"/>
                              <a:gd name="T218" fmla="+- 0 1441 203"/>
                              <a:gd name="T219" fmla="*/ 1441 h 1239"/>
                              <a:gd name="T220" fmla="+- 0 2146 353"/>
                              <a:gd name="T221" fmla="*/ T220 w 1845"/>
                              <a:gd name="T222" fmla="+- 0 1441 203"/>
                              <a:gd name="T223" fmla="*/ 1441 h 1239"/>
                              <a:gd name="T224" fmla="+- 0 2178 353"/>
                              <a:gd name="T225" fmla="*/ T224 w 1845"/>
                              <a:gd name="T226" fmla="+- 0 1441 203"/>
                              <a:gd name="T227" fmla="*/ 1441 h 12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1845" h="1239">
                                <a:moveTo>
                                  <a:pt x="0" y="1238"/>
                                </a:moveTo>
                                <a:lnTo>
                                  <a:pt x="9" y="1238"/>
                                </a:lnTo>
                                <a:lnTo>
                                  <a:pt x="13" y="1238"/>
                                </a:lnTo>
                                <a:lnTo>
                                  <a:pt x="23" y="1238"/>
                                </a:lnTo>
                                <a:lnTo>
                                  <a:pt x="27" y="1238"/>
                                </a:lnTo>
                                <a:lnTo>
                                  <a:pt x="41" y="1238"/>
                                </a:lnTo>
                                <a:lnTo>
                                  <a:pt x="46" y="1238"/>
                                </a:lnTo>
                                <a:lnTo>
                                  <a:pt x="55" y="1238"/>
                                </a:lnTo>
                                <a:lnTo>
                                  <a:pt x="60" y="1238"/>
                                </a:lnTo>
                                <a:lnTo>
                                  <a:pt x="69" y="1238"/>
                                </a:lnTo>
                                <a:lnTo>
                                  <a:pt x="73" y="1238"/>
                                </a:lnTo>
                                <a:lnTo>
                                  <a:pt x="83" y="1238"/>
                                </a:lnTo>
                                <a:lnTo>
                                  <a:pt x="87" y="1238"/>
                                </a:lnTo>
                                <a:lnTo>
                                  <a:pt x="92" y="1238"/>
                                </a:lnTo>
                                <a:lnTo>
                                  <a:pt x="96" y="1238"/>
                                </a:lnTo>
                                <a:lnTo>
                                  <a:pt x="106" y="1238"/>
                                </a:lnTo>
                                <a:lnTo>
                                  <a:pt x="110" y="1238"/>
                                </a:lnTo>
                                <a:lnTo>
                                  <a:pt x="124" y="1238"/>
                                </a:lnTo>
                                <a:lnTo>
                                  <a:pt x="129" y="1238"/>
                                </a:lnTo>
                                <a:lnTo>
                                  <a:pt x="147" y="1238"/>
                                </a:lnTo>
                                <a:lnTo>
                                  <a:pt x="152" y="1238"/>
                                </a:lnTo>
                                <a:lnTo>
                                  <a:pt x="161" y="1238"/>
                                </a:lnTo>
                                <a:lnTo>
                                  <a:pt x="166" y="1238"/>
                                </a:lnTo>
                                <a:lnTo>
                                  <a:pt x="179" y="1238"/>
                                </a:lnTo>
                                <a:lnTo>
                                  <a:pt x="184" y="1238"/>
                                </a:lnTo>
                                <a:lnTo>
                                  <a:pt x="193" y="1238"/>
                                </a:lnTo>
                                <a:lnTo>
                                  <a:pt x="198" y="1238"/>
                                </a:lnTo>
                                <a:lnTo>
                                  <a:pt x="207" y="1238"/>
                                </a:lnTo>
                                <a:lnTo>
                                  <a:pt x="212" y="1238"/>
                                </a:lnTo>
                                <a:lnTo>
                                  <a:pt x="216" y="1238"/>
                                </a:lnTo>
                                <a:lnTo>
                                  <a:pt x="221" y="1238"/>
                                </a:lnTo>
                                <a:lnTo>
                                  <a:pt x="230" y="1238"/>
                                </a:lnTo>
                                <a:lnTo>
                                  <a:pt x="235" y="1238"/>
                                </a:lnTo>
                                <a:lnTo>
                                  <a:pt x="239" y="1238"/>
                                </a:lnTo>
                                <a:lnTo>
                                  <a:pt x="244" y="1238"/>
                                </a:lnTo>
                                <a:lnTo>
                                  <a:pt x="249" y="1238"/>
                                </a:lnTo>
                                <a:lnTo>
                                  <a:pt x="253" y="1238"/>
                                </a:lnTo>
                                <a:lnTo>
                                  <a:pt x="258" y="1238"/>
                                </a:lnTo>
                                <a:lnTo>
                                  <a:pt x="276" y="1238"/>
                                </a:lnTo>
                                <a:lnTo>
                                  <a:pt x="281" y="1238"/>
                                </a:lnTo>
                                <a:lnTo>
                                  <a:pt x="290" y="1238"/>
                                </a:lnTo>
                                <a:lnTo>
                                  <a:pt x="295" y="1238"/>
                                </a:lnTo>
                                <a:lnTo>
                                  <a:pt x="299" y="1238"/>
                                </a:lnTo>
                                <a:lnTo>
                                  <a:pt x="304" y="1238"/>
                                </a:lnTo>
                                <a:lnTo>
                                  <a:pt x="308" y="1238"/>
                                </a:lnTo>
                                <a:lnTo>
                                  <a:pt x="313" y="1238"/>
                                </a:lnTo>
                                <a:lnTo>
                                  <a:pt x="318" y="1238"/>
                                </a:lnTo>
                                <a:lnTo>
                                  <a:pt x="322" y="1238"/>
                                </a:lnTo>
                                <a:lnTo>
                                  <a:pt x="327" y="1238"/>
                                </a:lnTo>
                                <a:lnTo>
                                  <a:pt x="332" y="1238"/>
                                </a:lnTo>
                                <a:lnTo>
                                  <a:pt x="336" y="1237"/>
                                </a:lnTo>
                                <a:lnTo>
                                  <a:pt x="341" y="1237"/>
                                </a:lnTo>
                                <a:lnTo>
                                  <a:pt x="382" y="1237"/>
                                </a:lnTo>
                                <a:lnTo>
                                  <a:pt x="387" y="1237"/>
                                </a:lnTo>
                                <a:lnTo>
                                  <a:pt x="391" y="1237"/>
                                </a:lnTo>
                                <a:lnTo>
                                  <a:pt x="396" y="1237"/>
                                </a:lnTo>
                                <a:lnTo>
                                  <a:pt x="401" y="1237"/>
                                </a:lnTo>
                                <a:lnTo>
                                  <a:pt x="405" y="1237"/>
                                </a:lnTo>
                                <a:lnTo>
                                  <a:pt x="419" y="1237"/>
                                </a:lnTo>
                                <a:lnTo>
                                  <a:pt x="424" y="1237"/>
                                </a:lnTo>
                                <a:lnTo>
                                  <a:pt x="428" y="1237"/>
                                </a:lnTo>
                                <a:lnTo>
                                  <a:pt x="442" y="1236"/>
                                </a:lnTo>
                                <a:lnTo>
                                  <a:pt x="447" y="1236"/>
                                </a:lnTo>
                                <a:lnTo>
                                  <a:pt x="451" y="1236"/>
                                </a:lnTo>
                                <a:lnTo>
                                  <a:pt x="456" y="1236"/>
                                </a:lnTo>
                                <a:lnTo>
                                  <a:pt x="465" y="1236"/>
                                </a:lnTo>
                                <a:lnTo>
                                  <a:pt x="470" y="1236"/>
                                </a:lnTo>
                                <a:lnTo>
                                  <a:pt x="474" y="1236"/>
                                </a:lnTo>
                                <a:lnTo>
                                  <a:pt x="479" y="1236"/>
                                </a:lnTo>
                                <a:lnTo>
                                  <a:pt x="484" y="1236"/>
                                </a:lnTo>
                                <a:lnTo>
                                  <a:pt x="488" y="1235"/>
                                </a:lnTo>
                                <a:lnTo>
                                  <a:pt x="493" y="1235"/>
                                </a:lnTo>
                                <a:lnTo>
                                  <a:pt x="497" y="1235"/>
                                </a:lnTo>
                                <a:lnTo>
                                  <a:pt x="502" y="1235"/>
                                </a:lnTo>
                                <a:lnTo>
                                  <a:pt x="507" y="1235"/>
                                </a:lnTo>
                                <a:lnTo>
                                  <a:pt x="511" y="1235"/>
                                </a:lnTo>
                                <a:lnTo>
                                  <a:pt x="521" y="1234"/>
                                </a:lnTo>
                                <a:lnTo>
                                  <a:pt x="525" y="1234"/>
                                </a:lnTo>
                                <a:lnTo>
                                  <a:pt x="530" y="1234"/>
                                </a:lnTo>
                                <a:lnTo>
                                  <a:pt x="539" y="1234"/>
                                </a:lnTo>
                                <a:lnTo>
                                  <a:pt x="544" y="1234"/>
                                </a:lnTo>
                                <a:lnTo>
                                  <a:pt x="548" y="1233"/>
                                </a:lnTo>
                                <a:lnTo>
                                  <a:pt x="553" y="1233"/>
                                </a:lnTo>
                                <a:lnTo>
                                  <a:pt x="557" y="1233"/>
                                </a:lnTo>
                                <a:lnTo>
                                  <a:pt x="567" y="1232"/>
                                </a:lnTo>
                                <a:lnTo>
                                  <a:pt x="576" y="1232"/>
                                </a:lnTo>
                                <a:lnTo>
                                  <a:pt x="580" y="1232"/>
                                </a:lnTo>
                                <a:lnTo>
                                  <a:pt x="585" y="1231"/>
                                </a:lnTo>
                                <a:lnTo>
                                  <a:pt x="590" y="1231"/>
                                </a:lnTo>
                                <a:lnTo>
                                  <a:pt x="594" y="1231"/>
                                </a:lnTo>
                                <a:lnTo>
                                  <a:pt x="599" y="1230"/>
                                </a:lnTo>
                                <a:lnTo>
                                  <a:pt x="604" y="1230"/>
                                </a:lnTo>
                                <a:lnTo>
                                  <a:pt x="608" y="1230"/>
                                </a:lnTo>
                                <a:lnTo>
                                  <a:pt x="613" y="1229"/>
                                </a:lnTo>
                                <a:lnTo>
                                  <a:pt x="617" y="1229"/>
                                </a:lnTo>
                                <a:lnTo>
                                  <a:pt x="622" y="1228"/>
                                </a:lnTo>
                                <a:lnTo>
                                  <a:pt x="682" y="1218"/>
                                </a:lnTo>
                                <a:lnTo>
                                  <a:pt x="737" y="1194"/>
                                </a:lnTo>
                                <a:lnTo>
                                  <a:pt x="779" y="1149"/>
                                </a:lnTo>
                                <a:lnTo>
                                  <a:pt x="806" y="1085"/>
                                </a:lnTo>
                                <a:lnTo>
                                  <a:pt x="825" y="1010"/>
                                </a:lnTo>
                                <a:lnTo>
                                  <a:pt x="839" y="927"/>
                                </a:lnTo>
                                <a:lnTo>
                                  <a:pt x="848" y="853"/>
                                </a:lnTo>
                                <a:lnTo>
                                  <a:pt x="857" y="762"/>
                                </a:lnTo>
                                <a:lnTo>
                                  <a:pt x="866" y="651"/>
                                </a:lnTo>
                                <a:lnTo>
                                  <a:pt x="871" y="588"/>
                                </a:lnTo>
                                <a:lnTo>
                                  <a:pt x="875" y="520"/>
                                </a:lnTo>
                                <a:lnTo>
                                  <a:pt x="880" y="449"/>
                                </a:lnTo>
                                <a:lnTo>
                                  <a:pt x="885" y="376"/>
                                </a:lnTo>
                                <a:lnTo>
                                  <a:pt x="889" y="302"/>
                                </a:lnTo>
                                <a:lnTo>
                                  <a:pt x="894" y="230"/>
                                </a:lnTo>
                                <a:lnTo>
                                  <a:pt x="899" y="162"/>
                                </a:lnTo>
                                <a:lnTo>
                                  <a:pt x="908" y="54"/>
                                </a:lnTo>
                                <a:lnTo>
                                  <a:pt x="922" y="0"/>
                                </a:lnTo>
                                <a:lnTo>
                                  <a:pt x="926" y="16"/>
                                </a:lnTo>
                                <a:lnTo>
                                  <a:pt x="935" y="95"/>
                                </a:lnTo>
                                <a:lnTo>
                                  <a:pt x="945" y="219"/>
                                </a:lnTo>
                                <a:lnTo>
                                  <a:pt x="949" y="291"/>
                                </a:lnTo>
                                <a:lnTo>
                                  <a:pt x="954" y="364"/>
                                </a:lnTo>
                                <a:lnTo>
                                  <a:pt x="958" y="438"/>
                                </a:lnTo>
                                <a:lnTo>
                                  <a:pt x="963" y="509"/>
                                </a:lnTo>
                                <a:lnTo>
                                  <a:pt x="968" y="577"/>
                                </a:lnTo>
                                <a:lnTo>
                                  <a:pt x="972" y="641"/>
                                </a:lnTo>
                                <a:lnTo>
                                  <a:pt x="982" y="754"/>
                                </a:lnTo>
                                <a:lnTo>
                                  <a:pt x="991" y="847"/>
                                </a:lnTo>
                                <a:lnTo>
                                  <a:pt x="1000" y="922"/>
                                </a:lnTo>
                                <a:lnTo>
                                  <a:pt x="1009" y="982"/>
                                </a:lnTo>
                                <a:lnTo>
                                  <a:pt x="1023" y="1049"/>
                                </a:lnTo>
                                <a:lnTo>
                                  <a:pt x="1041" y="1109"/>
                                </a:lnTo>
                                <a:lnTo>
                                  <a:pt x="1074" y="1168"/>
                                </a:lnTo>
                                <a:lnTo>
                                  <a:pt x="1124" y="1206"/>
                                </a:lnTo>
                                <a:lnTo>
                                  <a:pt x="1166" y="1220"/>
                                </a:lnTo>
                                <a:lnTo>
                                  <a:pt x="1171" y="1221"/>
                                </a:lnTo>
                                <a:lnTo>
                                  <a:pt x="1226" y="1229"/>
                                </a:lnTo>
                                <a:lnTo>
                                  <a:pt x="1230" y="1229"/>
                                </a:lnTo>
                                <a:lnTo>
                                  <a:pt x="1235" y="1230"/>
                                </a:lnTo>
                                <a:lnTo>
                                  <a:pt x="1240" y="1230"/>
                                </a:lnTo>
                                <a:lnTo>
                                  <a:pt x="1254" y="1231"/>
                                </a:lnTo>
                                <a:lnTo>
                                  <a:pt x="1258" y="1232"/>
                                </a:lnTo>
                                <a:lnTo>
                                  <a:pt x="1263" y="1232"/>
                                </a:lnTo>
                                <a:lnTo>
                                  <a:pt x="1267" y="1232"/>
                                </a:lnTo>
                                <a:lnTo>
                                  <a:pt x="1272" y="1232"/>
                                </a:lnTo>
                                <a:lnTo>
                                  <a:pt x="1277" y="1233"/>
                                </a:lnTo>
                                <a:lnTo>
                                  <a:pt x="1281" y="1233"/>
                                </a:lnTo>
                                <a:lnTo>
                                  <a:pt x="1286" y="1233"/>
                                </a:lnTo>
                                <a:lnTo>
                                  <a:pt x="1295" y="1234"/>
                                </a:lnTo>
                                <a:lnTo>
                                  <a:pt x="1300" y="1234"/>
                                </a:lnTo>
                                <a:lnTo>
                                  <a:pt x="1304" y="1234"/>
                                </a:lnTo>
                                <a:lnTo>
                                  <a:pt x="1309" y="1234"/>
                                </a:lnTo>
                                <a:lnTo>
                                  <a:pt x="1313" y="1234"/>
                                </a:lnTo>
                                <a:lnTo>
                                  <a:pt x="1318" y="1234"/>
                                </a:lnTo>
                                <a:lnTo>
                                  <a:pt x="1323" y="1235"/>
                                </a:lnTo>
                                <a:lnTo>
                                  <a:pt x="1327" y="1235"/>
                                </a:lnTo>
                                <a:lnTo>
                                  <a:pt x="1332" y="1235"/>
                                </a:lnTo>
                                <a:lnTo>
                                  <a:pt x="1337" y="1235"/>
                                </a:lnTo>
                                <a:lnTo>
                                  <a:pt x="1341" y="1235"/>
                                </a:lnTo>
                                <a:lnTo>
                                  <a:pt x="1346" y="1235"/>
                                </a:lnTo>
                                <a:lnTo>
                                  <a:pt x="1350" y="1235"/>
                                </a:lnTo>
                                <a:lnTo>
                                  <a:pt x="1355" y="1236"/>
                                </a:lnTo>
                                <a:lnTo>
                                  <a:pt x="1360" y="1236"/>
                                </a:lnTo>
                                <a:lnTo>
                                  <a:pt x="1364" y="1236"/>
                                </a:lnTo>
                                <a:lnTo>
                                  <a:pt x="1369" y="1236"/>
                                </a:lnTo>
                                <a:lnTo>
                                  <a:pt x="1373" y="1236"/>
                                </a:lnTo>
                                <a:lnTo>
                                  <a:pt x="1378" y="1236"/>
                                </a:lnTo>
                                <a:lnTo>
                                  <a:pt x="1383" y="1236"/>
                                </a:lnTo>
                                <a:lnTo>
                                  <a:pt x="1406" y="1236"/>
                                </a:lnTo>
                                <a:lnTo>
                                  <a:pt x="1410" y="1237"/>
                                </a:lnTo>
                                <a:lnTo>
                                  <a:pt x="1415" y="1237"/>
                                </a:lnTo>
                                <a:lnTo>
                                  <a:pt x="1419" y="1237"/>
                                </a:lnTo>
                                <a:lnTo>
                                  <a:pt x="1433" y="1237"/>
                                </a:lnTo>
                                <a:lnTo>
                                  <a:pt x="1438" y="1237"/>
                                </a:lnTo>
                                <a:lnTo>
                                  <a:pt x="1443" y="1237"/>
                                </a:lnTo>
                                <a:lnTo>
                                  <a:pt x="1447" y="1237"/>
                                </a:lnTo>
                                <a:lnTo>
                                  <a:pt x="1452" y="1237"/>
                                </a:lnTo>
                                <a:lnTo>
                                  <a:pt x="1456" y="1237"/>
                                </a:lnTo>
                                <a:lnTo>
                                  <a:pt x="1461" y="1237"/>
                                </a:lnTo>
                                <a:lnTo>
                                  <a:pt x="1466" y="1237"/>
                                </a:lnTo>
                                <a:lnTo>
                                  <a:pt x="1470" y="1237"/>
                                </a:lnTo>
                                <a:lnTo>
                                  <a:pt x="1475" y="1237"/>
                                </a:lnTo>
                                <a:lnTo>
                                  <a:pt x="1502" y="1237"/>
                                </a:lnTo>
                                <a:lnTo>
                                  <a:pt x="1507" y="1238"/>
                                </a:lnTo>
                                <a:lnTo>
                                  <a:pt x="1512" y="1238"/>
                                </a:lnTo>
                                <a:lnTo>
                                  <a:pt x="1516" y="1238"/>
                                </a:lnTo>
                                <a:lnTo>
                                  <a:pt x="1521" y="1238"/>
                                </a:lnTo>
                                <a:lnTo>
                                  <a:pt x="1526" y="1238"/>
                                </a:lnTo>
                                <a:lnTo>
                                  <a:pt x="1530" y="1238"/>
                                </a:lnTo>
                                <a:lnTo>
                                  <a:pt x="1535" y="1238"/>
                                </a:lnTo>
                                <a:lnTo>
                                  <a:pt x="1539" y="1238"/>
                                </a:lnTo>
                                <a:lnTo>
                                  <a:pt x="1544" y="1238"/>
                                </a:lnTo>
                                <a:lnTo>
                                  <a:pt x="1549" y="1238"/>
                                </a:lnTo>
                                <a:lnTo>
                                  <a:pt x="1572" y="1238"/>
                                </a:lnTo>
                                <a:lnTo>
                                  <a:pt x="1576" y="1238"/>
                                </a:lnTo>
                                <a:lnTo>
                                  <a:pt x="1581" y="1238"/>
                                </a:lnTo>
                                <a:lnTo>
                                  <a:pt x="1585" y="1238"/>
                                </a:lnTo>
                                <a:lnTo>
                                  <a:pt x="1590" y="1238"/>
                                </a:lnTo>
                                <a:lnTo>
                                  <a:pt x="1595" y="1238"/>
                                </a:lnTo>
                                <a:lnTo>
                                  <a:pt x="1599" y="1238"/>
                                </a:lnTo>
                                <a:lnTo>
                                  <a:pt x="1604" y="1238"/>
                                </a:lnTo>
                                <a:lnTo>
                                  <a:pt x="1608" y="1238"/>
                                </a:lnTo>
                                <a:lnTo>
                                  <a:pt x="1618" y="1238"/>
                                </a:lnTo>
                                <a:lnTo>
                                  <a:pt x="1622" y="1238"/>
                                </a:lnTo>
                                <a:lnTo>
                                  <a:pt x="1627" y="1238"/>
                                </a:lnTo>
                                <a:lnTo>
                                  <a:pt x="1632" y="1238"/>
                                </a:lnTo>
                                <a:lnTo>
                                  <a:pt x="1641" y="1238"/>
                                </a:lnTo>
                                <a:lnTo>
                                  <a:pt x="1645" y="1238"/>
                                </a:lnTo>
                                <a:lnTo>
                                  <a:pt x="1659" y="1238"/>
                                </a:lnTo>
                                <a:lnTo>
                                  <a:pt x="1664" y="1238"/>
                                </a:lnTo>
                                <a:lnTo>
                                  <a:pt x="1673" y="1238"/>
                                </a:lnTo>
                                <a:lnTo>
                                  <a:pt x="1678" y="1238"/>
                                </a:lnTo>
                                <a:lnTo>
                                  <a:pt x="1687" y="1238"/>
                                </a:lnTo>
                                <a:lnTo>
                                  <a:pt x="1691" y="1238"/>
                                </a:lnTo>
                                <a:lnTo>
                                  <a:pt x="1710" y="1238"/>
                                </a:lnTo>
                                <a:lnTo>
                                  <a:pt x="1715" y="1238"/>
                                </a:lnTo>
                                <a:lnTo>
                                  <a:pt x="1728" y="1238"/>
                                </a:lnTo>
                                <a:lnTo>
                                  <a:pt x="1733" y="1238"/>
                                </a:lnTo>
                                <a:lnTo>
                                  <a:pt x="1742" y="1238"/>
                                </a:lnTo>
                                <a:lnTo>
                                  <a:pt x="1747" y="1238"/>
                                </a:lnTo>
                                <a:lnTo>
                                  <a:pt x="1751" y="1238"/>
                                </a:lnTo>
                                <a:lnTo>
                                  <a:pt x="1756" y="1238"/>
                                </a:lnTo>
                                <a:lnTo>
                                  <a:pt x="1765" y="1238"/>
                                </a:lnTo>
                                <a:lnTo>
                                  <a:pt x="1770" y="1238"/>
                                </a:lnTo>
                                <a:lnTo>
                                  <a:pt x="1779" y="1238"/>
                                </a:lnTo>
                                <a:lnTo>
                                  <a:pt x="1784" y="1238"/>
                                </a:lnTo>
                                <a:lnTo>
                                  <a:pt x="1793" y="1238"/>
                                </a:lnTo>
                                <a:lnTo>
                                  <a:pt x="1798" y="1238"/>
                                </a:lnTo>
                                <a:lnTo>
                                  <a:pt x="1811" y="1238"/>
                                </a:lnTo>
                                <a:lnTo>
                                  <a:pt x="1816" y="1238"/>
                                </a:lnTo>
                                <a:lnTo>
                                  <a:pt x="1825" y="1238"/>
                                </a:lnTo>
                                <a:lnTo>
                                  <a:pt x="1830" y="1238"/>
                                </a:lnTo>
                                <a:lnTo>
                                  <a:pt x="1844" y="1238"/>
                                </a:lnTo>
                              </a:path>
                            </a:pathLst>
                          </a:custGeom>
                          <a:noFill/>
                          <a:ln w="7277">
                            <a:solidFill>
                              <a:srgbClr val="0072B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Line 152"/>
                        <wps:cNvCnPr>
                          <a:cxnSpLocks noChangeShapeType="1"/>
                        </wps:cNvCnPr>
                        <wps:spPr bwMode="auto">
                          <a:xfrm>
                            <a:off x="353" y="1442"/>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09" name="Line 153"/>
                        <wps:cNvCnPr>
                          <a:cxnSpLocks noChangeShapeType="1"/>
                        </wps:cNvCnPr>
                        <wps:spPr bwMode="auto">
                          <a:xfrm>
                            <a:off x="353" y="36"/>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0" name="Line 154"/>
                        <wps:cNvCnPr>
                          <a:cxnSpLocks noChangeShapeType="1"/>
                        </wps:cNvCnPr>
                        <wps:spPr bwMode="auto">
                          <a:xfrm>
                            <a:off x="353"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1" name="Line 155"/>
                        <wps:cNvCnPr>
                          <a:cxnSpLocks noChangeShapeType="1"/>
                        </wps:cNvCnPr>
                        <wps:spPr bwMode="auto">
                          <a:xfrm>
                            <a:off x="814"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2" name="Line 156"/>
                        <wps:cNvCnPr>
                          <a:cxnSpLocks noChangeShapeType="1"/>
                        </wps:cNvCnPr>
                        <wps:spPr bwMode="auto">
                          <a:xfrm>
                            <a:off x="1275"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3" name="Line 157"/>
                        <wps:cNvCnPr>
                          <a:cxnSpLocks noChangeShapeType="1"/>
                        </wps:cNvCnPr>
                        <wps:spPr bwMode="auto">
                          <a:xfrm>
                            <a:off x="1736"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4" name="Line 158"/>
                        <wps:cNvCnPr>
                          <a:cxnSpLocks noChangeShapeType="1"/>
                        </wps:cNvCnPr>
                        <wps:spPr bwMode="auto">
                          <a:xfrm>
                            <a:off x="2197"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5" name="Line 159"/>
                        <wps:cNvCnPr>
                          <a:cxnSpLocks noChangeShapeType="1"/>
                        </wps:cNvCnPr>
                        <wps:spPr bwMode="auto">
                          <a:xfrm>
                            <a:off x="353"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6" name="Line 160"/>
                        <wps:cNvCnPr>
                          <a:cxnSpLocks noChangeShapeType="1"/>
                        </wps:cNvCnPr>
                        <wps:spPr bwMode="auto">
                          <a:xfrm>
                            <a:off x="814"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7" name="Line 161"/>
                        <wps:cNvCnPr>
                          <a:cxnSpLocks noChangeShapeType="1"/>
                        </wps:cNvCnPr>
                        <wps:spPr bwMode="auto">
                          <a:xfrm>
                            <a:off x="1275"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8" name="Line 162"/>
                        <wps:cNvCnPr>
                          <a:cxnSpLocks noChangeShapeType="1"/>
                        </wps:cNvCnPr>
                        <wps:spPr bwMode="auto">
                          <a:xfrm>
                            <a:off x="1736"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9" name="Line 163"/>
                        <wps:cNvCnPr>
                          <a:cxnSpLocks noChangeShapeType="1"/>
                        </wps:cNvCnPr>
                        <wps:spPr bwMode="auto">
                          <a:xfrm>
                            <a:off x="2197"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20" name="docshape68"/>
                        <wps:cNvSpPr>
                          <a:spLocks/>
                        </wps:cNvSpPr>
                        <wps:spPr bwMode="auto">
                          <a:xfrm>
                            <a:off x="251" y="1491"/>
                            <a:ext cx="2006" cy="195"/>
                          </a:xfrm>
                          <a:custGeom>
                            <a:avLst/>
                            <a:gdLst>
                              <a:gd name="T0" fmla="+- 0 319 252"/>
                              <a:gd name="T1" fmla="*/ T0 w 2006"/>
                              <a:gd name="T2" fmla="+- 0 1496 1491"/>
                              <a:gd name="T3" fmla="*/ 1496 h 195"/>
                              <a:gd name="T4" fmla="+- 0 290 252"/>
                              <a:gd name="T5" fmla="*/ T4 w 2006"/>
                              <a:gd name="T6" fmla="+- 0 1514 1491"/>
                              <a:gd name="T7" fmla="*/ 1514 h 195"/>
                              <a:gd name="T8" fmla="+- 0 286 252"/>
                              <a:gd name="T9" fmla="*/ T8 w 2006"/>
                              <a:gd name="T10" fmla="+- 0 1537 1491"/>
                              <a:gd name="T11" fmla="*/ 1537 h 195"/>
                              <a:gd name="T12" fmla="+- 0 320 252"/>
                              <a:gd name="T13" fmla="*/ T12 w 2006"/>
                              <a:gd name="T14" fmla="+- 0 1526 1491"/>
                              <a:gd name="T15" fmla="*/ 1526 h 195"/>
                              <a:gd name="T16" fmla="+- 0 363 252"/>
                              <a:gd name="T17" fmla="*/ T16 w 2006"/>
                              <a:gd name="T18" fmla="+- 0 1553 1491"/>
                              <a:gd name="T19" fmla="*/ 1553 h 195"/>
                              <a:gd name="T20" fmla="+- 0 360 252"/>
                              <a:gd name="T21" fmla="*/ T20 w 2006"/>
                              <a:gd name="T22" fmla="+- 0 1491 1491"/>
                              <a:gd name="T23" fmla="*/ 1491 h 195"/>
                              <a:gd name="T24" fmla="+- 0 345 252"/>
                              <a:gd name="T25" fmla="*/ T24 w 2006"/>
                              <a:gd name="T26" fmla="+- 0 1557 1491"/>
                              <a:gd name="T27" fmla="*/ 1557 h 195"/>
                              <a:gd name="T28" fmla="+- 0 418 252"/>
                              <a:gd name="T29" fmla="*/ T28 w 2006"/>
                              <a:gd name="T30" fmla="+- 0 1496 1491"/>
                              <a:gd name="T31" fmla="*/ 1496 h 195"/>
                              <a:gd name="T32" fmla="+- 0 418 252"/>
                              <a:gd name="T33" fmla="*/ T32 w 2006"/>
                              <a:gd name="T34" fmla="+- 0 1507 1491"/>
                              <a:gd name="T35" fmla="*/ 1507 h 195"/>
                              <a:gd name="T36" fmla="+- 0 384 252"/>
                              <a:gd name="T37" fmla="*/ T36 w 2006"/>
                              <a:gd name="T38" fmla="+- 0 1525 1491"/>
                              <a:gd name="T39" fmla="*/ 1525 h 195"/>
                              <a:gd name="T40" fmla="+- 0 734 252"/>
                              <a:gd name="T41" fmla="*/ T40 w 2006"/>
                              <a:gd name="T42" fmla="+- 0 1529 1491"/>
                              <a:gd name="T43" fmla="*/ 1529 h 195"/>
                              <a:gd name="T44" fmla="+- 0 748 252"/>
                              <a:gd name="T45" fmla="*/ T44 w 2006"/>
                              <a:gd name="T46" fmla="+- 0 1504 1491"/>
                              <a:gd name="T47" fmla="*/ 1504 h 195"/>
                              <a:gd name="T48" fmla="+- 0 828 252"/>
                              <a:gd name="T49" fmla="*/ T48 w 2006"/>
                              <a:gd name="T50" fmla="+- 0 1496 1491"/>
                              <a:gd name="T51" fmla="*/ 1496 h 195"/>
                              <a:gd name="T52" fmla="+- 0 828 252"/>
                              <a:gd name="T53" fmla="*/ T52 w 2006"/>
                              <a:gd name="T54" fmla="+- 0 1507 1491"/>
                              <a:gd name="T55" fmla="*/ 1507 h 195"/>
                              <a:gd name="T56" fmla="+- 0 794 252"/>
                              <a:gd name="T57" fmla="*/ T56 w 2006"/>
                              <a:gd name="T58" fmla="+- 0 1525 1491"/>
                              <a:gd name="T59" fmla="*/ 1525 h 195"/>
                              <a:gd name="T60" fmla="+- 0 887 252"/>
                              <a:gd name="T61" fmla="*/ T60 w 2006"/>
                              <a:gd name="T62" fmla="+- 0 1513 1491"/>
                              <a:gd name="T63" fmla="*/ 1513 h 195"/>
                              <a:gd name="T64" fmla="+- 0 853 252"/>
                              <a:gd name="T65" fmla="*/ T64 w 2006"/>
                              <a:gd name="T66" fmla="+- 0 1507 1491"/>
                              <a:gd name="T67" fmla="*/ 1507 h 195"/>
                              <a:gd name="T68" fmla="+- 0 851 252"/>
                              <a:gd name="T69" fmla="*/ T68 w 2006"/>
                              <a:gd name="T70" fmla="+- 0 1498 1491"/>
                              <a:gd name="T71" fmla="*/ 1498 h 195"/>
                              <a:gd name="T72" fmla="+- 0 884 252"/>
                              <a:gd name="T73" fmla="*/ T72 w 2006"/>
                              <a:gd name="T74" fmla="+- 0 1553 1491"/>
                              <a:gd name="T75" fmla="*/ 1553 h 195"/>
                              <a:gd name="T76" fmla="+- 0 1080 252"/>
                              <a:gd name="T77" fmla="*/ T76 w 2006"/>
                              <a:gd name="T78" fmla="+- 0 1631 1491"/>
                              <a:gd name="T79" fmla="*/ 1631 h 195"/>
                              <a:gd name="T80" fmla="+- 0 1158 252"/>
                              <a:gd name="T81" fmla="*/ T80 w 2006"/>
                              <a:gd name="T82" fmla="+- 0 1652 1491"/>
                              <a:gd name="T83" fmla="*/ 1652 h 195"/>
                              <a:gd name="T84" fmla="+- 0 1126 252"/>
                              <a:gd name="T85" fmla="*/ T84 w 2006"/>
                              <a:gd name="T86" fmla="+- 0 1637 1491"/>
                              <a:gd name="T87" fmla="*/ 1637 h 195"/>
                              <a:gd name="T88" fmla="+- 0 1146 252"/>
                              <a:gd name="T89" fmla="*/ T88 w 2006"/>
                              <a:gd name="T90" fmla="+- 0 1686 1491"/>
                              <a:gd name="T91" fmla="*/ 1686 h 195"/>
                              <a:gd name="T92" fmla="+- 0 1122 252"/>
                              <a:gd name="T93" fmla="*/ T92 w 2006"/>
                              <a:gd name="T94" fmla="+- 0 1671 1491"/>
                              <a:gd name="T95" fmla="*/ 1671 h 195"/>
                              <a:gd name="T96" fmla="+- 0 1179 252"/>
                              <a:gd name="T97" fmla="*/ T96 w 2006"/>
                              <a:gd name="T98" fmla="+- 0 1651 1491"/>
                              <a:gd name="T99" fmla="*/ 1651 h 195"/>
                              <a:gd name="T100" fmla="+- 0 1206 252"/>
                              <a:gd name="T101" fmla="*/ T100 w 2006"/>
                              <a:gd name="T102" fmla="+- 0 1635 1491"/>
                              <a:gd name="T103" fmla="*/ 1635 h 195"/>
                              <a:gd name="T104" fmla="+- 0 1195 252"/>
                              <a:gd name="T105" fmla="*/ T104 w 2006"/>
                              <a:gd name="T106" fmla="+- 0 1678 1491"/>
                              <a:gd name="T107" fmla="*/ 1678 h 195"/>
                              <a:gd name="T108" fmla="+- 0 1173 252"/>
                              <a:gd name="T109" fmla="*/ T108 w 2006"/>
                              <a:gd name="T110" fmla="+- 0 1686 1491"/>
                              <a:gd name="T111" fmla="*/ 1686 h 195"/>
                              <a:gd name="T112" fmla="+- 0 1228 252"/>
                              <a:gd name="T113" fmla="*/ T112 w 2006"/>
                              <a:gd name="T114" fmla="+- 0 1631 1491"/>
                              <a:gd name="T115" fmla="*/ 1631 h 195"/>
                              <a:gd name="T116" fmla="+- 0 1277 252"/>
                              <a:gd name="T117" fmla="*/ T116 w 2006"/>
                              <a:gd name="T118" fmla="+- 0 1645 1491"/>
                              <a:gd name="T119" fmla="*/ 1645 h 195"/>
                              <a:gd name="T120" fmla="+- 0 1277 252"/>
                              <a:gd name="T121" fmla="*/ T120 w 2006"/>
                              <a:gd name="T122" fmla="+- 0 1637 1491"/>
                              <a:gd name="T123" fmla="*/ 1637 h 195"/>
                              <a:gd name="T124" fmla="+- 0 1273 252"/>
                              <a:gd name="T125" fmla="*/ T124 w 2006"/>
                              <a:gd name="T126" fmla="+- 0 1683 1491"/>
                              <a:gd name="T127" fmla="*/ 1683 h 195"/>
                              <a:gd name="T128" fmla="+- 0 1289 252"/>
                              <a:gd name="T129" fmla="*/ T128 w 2006"/>
                              <a:gd name="T130" fmla="+- 0 1505 1491"/>
                              <a:gd name="T131" fmla="*/ 1505 h 195"/>
                              <a:gd name="T132" fmla="+- 0 1261 252"/>
                              <a:gd name="T133" fmla="*/ T132 w 2006"/>
                              <a:gd name="T134" fmla="+- 0 1498 1491"/>
                              <a:gd name="T135" fmla="*/ 1498 h 195"/>
                              <a:gd name="T136" fmla="+- 0 1251 252"/>
                              <a:gd name="T137" fmla="*/ T136 w 2006"/>
                              <a:gd name="T138" fmla="+- 0 1504 1491"/>
                              <a:gd name="T139" fmla="*/ 1504 h 195"/>
                              <a:gd name="T140" fmla="+- 0 1291 252"/>
                              <a:gd name="T141" fmla="*/ T140 w 2006"/>
                              <a:gd name="T142" fmla="+- 0 1548 1491"/>
                              <a:gd name="T143" fmla="*/ 1548 h 195"/>
                              <a:gd name="T144" fmla="+- 0 1298 252"/>
                              <a:gd name="T145" fmla="*/ T144 w 2006"/>
                              <a:gd name="T146" fmla="+- 0 1631 1491"/>
                              <a:gd name="T147" fmla="*/ 1631 h 195"/>
                              <a:gd name="T148" fmla="+- 0 1340 252"/>
                              <a:gd name="T149" fmla="*/ T148 w 2006"/>
                              <a:gd name="T150" fmla="+- 0 1676 1491"/>
                              <a:gd name="T151" fmla="*/ 1676 h 195"/>
                              <a:gd name="T152" fmla="+- 0 1395 252"/>
                              <a:gd name="T153" fmla="*/ T152 w 2006"/>
                              <a:gd name="T154" fmla="+- 0 1634 1491"/>
                              <a:gd name="T155" fmla="*/ 1634 h 195"/>
                              <a:gd name="T156" fmla="+- 0 1363 252"/>
                              <a:gd name="T157" fmla="*/ T156 w 2006"/>
                              <a:gd name="T158" fmla="+- 0 1640 1491"/>
                              <a:gd name="T159" fmla="*/ 1640 h 195"/>
                              <a:gd name="T160" fmla="+- 0 1364 252"/>
                              <a:gd name="T161" fmla="*/ T160 w 2006"/>
                              <a:gd name="T162" fmla="+- 0 1679 1491"/>
                              <a:gd name="T163" fmla="*/ 1679 h 195"/>
                              <a:gd name="T164" fmla="+- 0 1386 252"/>
                              <a:gd name="T165" fmla="*/ T164 w 2006"/>
                              <a:gd name="T166" fmla="+- 0 1651 1491"/>
                              <a:gd name="T167" fmla="*/ 1651 h 195"/>
                              <a:gd name="T168" fmla="+- 0 1375 252"/>
                              <a:gd name="T169" fmla="*/ T168 w 2006"/>
                              <a:gd name="T170" fmla="+- 0 1686 1491"/>
                              <a:gd name="T171" fmla="*/ 1686 h 195"/>
                              <a:gd name="T172" fmla="+- 0 1401 252"/>
                              <a:gd name="T173" fmla="*/ T172 w 2006"/>
                              <a:gd name="T174" fmla="+- 0 1679 1491"/>
                              <a:gd name="T175" fmla="*/ 1679 h 195"/>
                              <a:gd name="T176" fmla="+- 0 1671 252"/>
                              <a:gd name="T177" fmla="*/ T176 w 2006"/>
                              <a:gd name="T178" fmla="+- 0 1501 1491"/>
                              <a:gd name="T179" fmla="*/ 1501 h 195"/>
                              <a:gd name="T180" fmla="+- 0 1743 252"/>
                              <a:gd name="T181" fmla="*/ T180 w 2006"/>
                              <a:gd name="T182" fmla="+- 0 1505 1491"/>
                              <a:gd name="T183" fmla="*/ 1505 h 195"/>
                              <a:gd name="T184" fmla="+- 0 1715 252"/>
                              <a:gd name="T185" fmla="*/ T184 w 2006"/>
                              <a:gd name="T186" fmla="+- 0 1498 1491"/>
                              <a:gd name="T187" fmla="*/ 1498 h 195"/>
                              <a:gd name="T188" fmla="+- 0 1705 252"/>
                              <a:gd name="T189" fmla="*/ T188 w 2006"/>
                              <a:gd name="T190" fmla="+- 0 1504 1491"/>
                              <a:gd name="T191" fmla="*/ 1504 h 195"/>
                              <a:gd name="T192" fmla="+- 0 1745 252"/>
                              <a:gd name="T193" fmla="*/ T192 w 2006"/>
                              <a:gd name="T194" fmla="+- 0 1548 1491"/>
                              <a:gd name="T195" fmla="*/ 1548 h 195"/>
                              <a:gd name="T196" fmla="+- 0 1766 252"/>
                              <a:gd name="T197" fmla="*/ T196 w 2006"/>
                              <a:gd name="T198" fmla="+- 0 1553 1491"/>
                              <a:gd name="T199" fmla="*/ 1553 h 195"/>
                              <a:gd name="T200" fmla="+- 0 1769 252"/>
                              <a:gd name="T201" fmla="*/ T200 w 2006"/>
                              <a:gd name="T202" fmla="+- 0 1491 1491"/>
                              <a:gd name="T203" fmla="*/ 1491 h 195"/>
                              <a:gd name="T204" fmla="+- 0 1775 252"/>
                              <a:gd name="T205" fmla="*/ T204 w 2006"/>
                              <a:gd name="T206" fmla="+- 0 1560 1491"/>
                              <a:gd name="T207" fmla="*/ 1560 h 195"/>
                              <a:gd name="T208" fmla="+- 0 2149 252"/>
                              <a:gd name="T209" fmla="*/ T208 w 2006"/>
                              <a:gd name="T210" fmla="+- 0 1496 1491"/>
                              <a:gd name="T211" fmla="*/ 1496 h 195"/>
                              <a:gd name="T212" fmla="+- 0 2121 252"/>
                              <a:gd name="T213" fmla="*/ T212 w 2006"/>
                              <a:gd name="T214" fmla="+- 0 1514 1491"/>
                              <a:gd name="T215" fmla="*/ 1514 h 195"/>
                              <a:gd name="T216" fmla="+- 0 2144 252"/>
                              <a:gd name="T217" fmla="*/ T216 w 2006"/>
                              <a:gd name="T218" fmla="+- 0 1521 1491"/>
                              <a:gd name="T219" fmla="*/ 1521 h 195"/>
                              <a:gd name="T220" fmla="+- 0 2122 252"/>
                              <a:gd name="T221" fmla="*/ T220 w 2006"/>
                              <a:gd name="T222" fmla="+- 0 1544 1491"/>
                              <a:gd name="T223" fmla="*/ 1544 h 195"/>
                              <a:gd name="T224" fmla="+- 0 2198 252"/>
                              <a:gd name="T225" fmla="*/ T224 w 2006"/>
                              <a:gd name="T226" fmla="+- 0 1507 1491"/>
                              <a:gd name="T227" fmla="*/ 1507 h 195"/>
                              <a:gd name="T228" fmla="+- 0 2198 252"/>
                              <a:gd name="T229" fmla="*/ T228 w 2006"/>
                              <a:gd name="T230" fmla="+- 0 1496 1491"/>
                              <a:gd name="T231" fmla="*/ 1496 h 195"/>
                              <a:gd name="T232" fmla="+- 0 2165 252"/>
                              <a:gd name="T233" fmla="*/ T232 w 2006"/>
                              <a:gd name="T234" fmla="+- 0 1540 1491"/>
                              <a:gd name="T235" fmla="*/ 1540 h 195"/>
                              <a:gd name="T236" fmla="+- 0 2255 252"/>
                              <a:gd name="T237" fmla="*/ T236 w 2006"/>
                              <a:gd name="T238" fmla="+- 0 1505 1491"/>
                              <a:gd name="T239" fmla="*/ 1505 h 195"/>
                              <a:gd name="T240" fmla="+- 0 2227 252"/>
                              <a:gd name="T241" fmla="*/ T240 w 2006"/>
                              <a:gd name="T242" fmla="+- 0 1498 1491"/>
                              <a:gd name="T243" fmla="*/ 1498 h 195"/>
                              <a:gd name="T244" fmla="+- 0 2217 252"/>
                              <a:gd name="T245" fmla="*/ T244 w 2006"/>
                              <a:gd name="T246" fmla="+- 0 1504 1491"/>
                              <a:gd name="T247" fmla="*/ 1504 h 195"/>
                              <a:gd name="T248" fmla="+- 0 2257 252"/>
                              <a:gd name="T249" fmla="*/ T248 w 2006"/>
                              <a:gd name="T250" fmla="+- 0 1548 1491"/>
                              <a:gd name="T251" fmla="*/ 1548 h 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2006" h="195">
                                <a:moveTo>
                                  <a:pt x="21" y="38"/>
                                </a:moveTo>
                                <a:lnTo>
                                  <a:pt x="0" y="38"/>
                                </a:lnTo>
                                <a:lnTo>
                                  <a:pt x="0" y="45"/>
                                </a:lnTo>
                                <a:lnTo>
                                  <a:pt x="21" y="45"/>
                                </a:lnTo>
                                <a:lnTo>
                                  <a:pt x="21" y="38"/>
                                </a:lnTo>
                                <a:close/>
                                <a:moveTo>
                                  <a:pt x="73" y="14"/>
                                </a:moveTo>
                                <a:lnTo>
                                  <a:pt x="70" y="9"/>
                                </a:lnTo>
                                <a:lnTo>
                                  <a:pt x="69" y="7"/>
                                </a:lnTo>
                                <a:lnTo>
                                  <a:pt x="67" y="5"/>
                                </a:lnTo>
                                <a:lnTo>
                                  <a:pt x="63" y="2"/>
                                </a:lnTo>
                                <a:lnTo>
                                  <a:pt x="58" y="0"/>
                                </a:lnTo>
                                <a:lnTo>
                                  <a:pt x="44" y="0"/>
                                </a:lnTo>
                                <a:lnTo>
                                  <a:pt x="37" y="3"/>
                                </a:lnTo>
                                <a:lnTo>
                                  <a:pt x="34" y="9"/>
                                </a:lnTo>
                                <a:lnTo>
                                  <a:pt x="32" y="12"/>
                                </a:lnTo>
                                <a:lnTo>
                                  <a:pt x="31" y="16"/>
                                </a:lnTo>
                                <a:lnTo>
                                  <a:pt x="30" y="23"/>
                                </a:lnTo>
                                <a:lnTo>
                                  <a:pt x="38" y="23"/>
                                </a:lnTo>
                                <a:lnTo>
                                  <a:pt x="39" y="19"/>
                                </a:lnTo>
                                <a:lnTo>
                                  <a:pt x="39" y="16"/>
                                </a:lnTo>
                                <a:lnTo>
                                  <a:pt x="43" y="10"/>
                                </a:lnTo>
                                <a:lnTo>
                                  <a:pt x="47" y="7"/>
                                </a:lnTo>
                                <a:lnTo>
                                  <a:pt x="59" y="7"/>
                                </a:lnTo>
                                <a:lnTo>
                                  <a:pt x="64" y="13"/>
                                </a:lnTo>
                                <a:lnTo>
                                  <a:pt x="64" y="25"/>
                                </a:lnTo>
                                <a:lnTo>
                                  <a:pt x="61" y="30"/>
                                </a:lnTo>
                                <a:lnTo>
                                  <a:pt x="34" y="46"/>
                                </a:lnTo>
                                <a:lnTo>
                                  <a:pt x="30" y="52"/>
                                </a:lnTo>
                                <a:lnTo>
                                  <a:pt x="29" y="66"/>
                                </a:lnTo>
                                <a:lnTo>
                                  <a:pt x="72" y="66"/>
                                </a:lnTo>
                                <a:lnTo>
                                  <a:pt x="72" y="59"/>
                                </a:lnTo>
                                <a:lnTo>
                                  <a:pt x="38" y="59"/>
                                </a:lnTo>
                                <a:lnTo>
                                  <a:pt x="39" y="53"/>
                                </a:lnTo>
                                <a:lnTo>
                                  <a:pt x="42" y="50"/>
                                </a:lnTo>
                                <a:lnTo>
                                  <a:pt x="50" y="45"/>
                                </a:lnTo>
                                <a:lnTo>
                                  <a:pt x="68" y="35"/>
                                </a:lnTo>
                                <a:lnTo>
                                  <a:pt x="73" y="28"/>
                                </a:lnTo>
                                <a:lnTo>
                                  <a:pt x="73" y="14"/>
                                </a:lnTo>
                                <a:close/>
                                <a:moveTo>
                                  <a:pt x="123" y="22"/>
                                </a:moveTo>
                                <a:lnTo>
                                  <a:pt x="121" y="14"/>
                                </a:lnTo>
                                <a:lnTo>
                                  <a:pt x="117" y="7"/>
                                </a:lnTo>
                                <a:lnTo>
                                  <a:pt x="115" y="5"/>
                                </a:lnTo>
                                <a:lnTo>
                                  <a:pt x="115" y="16"/>
                                </a:lnTo>
                                <a:lnTo>
                                  <a:pt x="115" y="53"/>
                                </a:lnTo>
                                <a:lnTo>
                                  <a:pt x="111" y="62"/>
                                </a:lnTo>
                                <a:lnTo>
                                  <a:pt x="93" y="62"/>
                                </a:lnTo>
                                <a:lnTo>
                                  <a:pt x="89" y="53"/>
                                </a:lnTo>
                                <a:lnTo>
                                  <a:pt x="89" y="16"/>
                                </a:lnTo>
                                <a:lnTo>
                                  <a:pt x="93" y="7"/>
                                </a:lnTo>
                                <a:lnTo>
                                  <a:pt x="111" y="7"/>
                                </a:lnTo>
                                <a:lnTo>
                                  <a:pt x="115" y="16"/>
                                </a:lnTo>
                                <a:lnTo>
                                  <a:pt x="115" y="5"/>
                                </a:lnTo>
                                <a:lnTo>
                                  <a:pt x="114" y="3"/>
                                </a:lnTo>
                                <a:lnTo>
                                  <a:pt x="108" y="0"/>
                                </a:lnTo>
                                <a:lnTo>
                                  <a:pt x="96" y="0"/>
                                </a:lnTo>
                                <a:lnTo>
                                  <a:pt x="90" y="3"/>
                                </a:lnTo>
                                <a:lnTo>
                                  <a:pt x="87" y="7"/>
                                </a:lnTo>
                                <a:lnTo>
                                  <a:pt x="83" y="13"/>
                                </a:lnTo>
                                <a:lnTo>
                                  <a:pt x="81" y="22"/>
                                </a:lnTo>
                                <a:lnTo>
                                  <a:pt x="81" y="34"/>
                                </a:lnTo>
                                <a:lnTo>
                                  <a:pt x="82" y="49"/>
                                </a:lnTo>
                                <a:lnTo>
                                  <a:pt x="86" y="60"/>
                                </a:lnTo>
                                <a:lnTo>
                                  <a:pt x="93" y="66"/>
                                </a:lnTo>
                                <a:lnTo>
                                  <a:pt x="102" y="69"/>
                                </a:lnTo>
                                <a:lnTo>
                                  <a:pt x="116" y="69"/>
                                </a:lnTo>
                                <a:lnTo>
                                  <a:pt x="120" y="62"/>
                                </a:lnTo>
                                <a:lnTo>
                                  <a:pt x="123" y="57"/>
                                </a:lnTo>
                                <a:lnTo>
                                  <a:pt x="123" y="22"/>
                                </a:lnTo>
                                <a:close/>
                                <a:moveTo>
                                  <a:pt x="174" y="22"/>
                                </a:moveTo>
                                <a:lnTo>
                                  <a:pt x="172" y="14"/>
                                </a:lnTo>
                                <a:lnTo>
                                  <a:pt x="168" y="7"/>
                                </a:lnTo>
                                <a:lnTo>
                                  <a:pt x="166" y="5"/>
                                </a:lnTo>
                                <a:lnTo>
                                  <a:pt x="166" y="16"/>
                                </a:lnTo>
                                <a:lnTo>
                                  <a:pt x="166" y="53"/>
                                </a:lnTo>
                                <a:lnTo>
                                  <a:pt x="162" y="62"/>
                                </a:lnTo>
                                <a:lnTo>
                                  <a:pt x="144" y="62"/>
                                </a:lnTo>
                                <a:lnTo>
                                  <a:pt x="140" y="53"/>
                                </a:lnTo>
                                <a:lnTo>
                                  <a:pt x="140" y="16"/>
                                </a:lnTo>
                                <a:lnTo>
                                  <a:pt x="144" y="7"/>
                                </a:lnTo>
                                <a:lnTo>
                                  <a:pt x="162" y="7"/>
                                </a:lnTo>
                                <a:lnTo>
                                  <a:pt x="166" y="16"/>
                                </a:lnTo>
                                <a:lnTo>
                                  <a:pt x="166" y="5"/>
                                </a:lnTo>
                                <a:lnTo>
                                  <a:pt x="165" y="3"/>
                                </a:lnTo>
                                <a:lnTo>
                                  <a:pt x="159" y="0"/>
                                </a:lnTo>
                                <a:lnTo>
                                  <a:pt x="147" y="0"/>
                                </a:lnTo>
                                <a:lnTo>
                                  <a:pt x="141" y="3"/>
                                </a:lnTo>
                                <a:lnTo>
                                  <a:pt x="138" y="7"/>
                                </a:lnTo>
                                <a:lnTo>
                                  <a:pt x="134" y="13"/>
                                </a:lnTo>
                                <a:lnTo>
                                  <a:pt x="132" y="22"/>
                                </a:lnTo>
                                <a:lnTo>
                                  <a:pt x="132" y="34"/>
                                </a:lnTo>
                                <a:lnTo>
                                  <a:pt x="133" y="49"/>
                                </a:lnTo>
                                <a:lnTo>
                                  <a:pt x="137" y="60"/>
                                </a:lnTo>
                                <a:lnTo>
                                  <a:pt x="144" y="66"/>
                                </a:lnTo>
                                <a:lnTo>
                                  <a:pt x="153" y="69"/>
                                </a:lnTo>
                                <a:lnTo>
                                  <a:pt x="167" y="69"/>
                                </a:lnTo>
                                <a:lnTo>
                                  <a:pt x="171" y="62"/>
                                </a:lnTo>
                                <a:lnTo>
                                  <a:pt x="174" y="57"/>
                                </a:lnTo>
                                <a:lnTo>
                                  <a:pt x="174" y="22"/>
                                </a:lnTo>
                                <a:close/>
                                <a:moveTo>
                                  <a:pt x="482" y="38"/>
                                </a:moveTo>
                                <a:lnTo>
                                  <a:pt x="461" y="38"/>
                                </a:lnTo>
                                <a:lnTo>
                                  <a:pt x="461" y="45"/>
                                </a:lnTo>
                                <a:lnTo>
                                  <a:pt x="482" y="45"/>
                                </a:lnTo>
                                <a:lnTo>
                                  <a:pt x="482" y="38"/>
                                </a:lnTo>
                                <a:close/>
                                <a:moveTo>
                                  <a:pt x="519" y="0"/>
                                </a:moveTo>
                                <a:lnTo>
                                  <a:pt x="513" y="0"/>
                                </a:lnTo>
                                <a:lnTo>
                                  <a:pt x="510" y="10"/>
                                </a:lnTo>
                                <a:lnTo>
                                  <a:pt x="509" y="12"/>
                                </a:lnTo>
                                <a:lnTo>
                                  <a:pt x="496" y="13"/>
                                </a:lnTo>
                                <a:lnTo>
                                  <a:pt x="496" y="19"/>
                                </a:lnTo>
                                <a:lnTo>
                                  <a:pt x="511" y="19"/>
                                </a:lnTo>
                                <a:lnTo>
                                  <a:pt x="511" y="67"/>
                                </a:lnTo>
                                <a:lnTo>
                                  <a:pt x="519" y="67"/>
                                </a:lnTo>
                                <a:lnTo>
                                  <a:pt x="519" y="0"/>
                                </a:lnTo>
                                <a:close/>
                                <a:moveTo>
                                  <a:pt x="584" y="22"/>
                                </a:moveTo>
                                <a:lnTo>
                                  <a:pt x="582" y="14"/>
                                </a:lnTo>
                                <a:lnTo>
                                  <a:pt x="578" y="7"/>
                                </a:lnTo>
                                <a:lnTo>
                                  <a:pt x="576" y="5"/>
                                </a:lnTo>
                                <a:lnTo>
                                  <a:pt x="576" y="16"/>
                                </a:lnTo>
                                <a:lnTo>
                                  <a:pt x="576" y="53"/>
                                </a:lnTo>
                                <a:lnTo>
                                  <a:pt x="572" y="62"/>
                                </a:lnTo>
                                <a:lnTo>
                                  <a:pt x="554" y="62"/>
                                </a:lnTo>
                                <a:lnTo>
                                  <a:pt x="550" y="53"/>
                                </a:lnTo>
                                <a:lnTo>
                                  <a:pt x="550" y="16"/>
                                </a:lnTo>
                                <a:lnTo>
                                  <a:pt x="554" y="7"/>
                                </a:lnTo>
                                <a:lnTo>
                                  <a:pt x="572" y="7"/>
                                </a:lnTo>
                                <a:lnTo>
                                  <a:pt x="576" y="16"/>
                                </a:lnTo>
                                <a:lnTo>
                                  <a:pt x="576" y="5"/>
                                </a:lnTo>
                                <a:lnTo>
                                  <a:pt x="575" y="3"/>
                                </a:lnTo>
                                <a:lnTo>
                                  <a:pt x="569" y="0"/>
                                </a:lnTo>
                                <a:lnTo>
                                  <a:pt x="557" y="0"/>
                                </a:lnTo>
                                <a:lnTo>
                                  <a:pt x="551" y="3"/>
                                </a:lnTo>
                                <a:lnTo>
                                  <a:pt x="548" y="7"/>
                                </a:lnTo>
                                <a:lnTo>
                                  <a:pt x="544" y="13"/>
                                </a:lnTo>
                                <a:lnTo>
                                  <a:pt x="542" y="22"/>
                                </a:lnTo>
                                <a:lnTo>
                                  <a:pt x="542" y="34"/>
                                </a:lnTo>
                                <a:lnTo>
                                  <a:pt x="543" y="49"/>
                                </a:lnTo>
                                <a:lnTo>
                                  <a:pt x="547" y="60"/>
                                </a:lnTo>
                                <a:lnTo>
                                  <a:pt x="554" y="66"/>
                                </a:lnTo>
                                <a:lnTo>
                                  <a:pt x="563" y="69"/>
                                </a:lnTo>
                                <a:lnTo>
                                  <a:pt x="577" y="69"/>
                                </a:lnTo>
                                <a:lnTo>
                                  <a:pt x="581" y="62"/>
                                </a:lnTo>
                                <a:lnTo>
                                  <a:pt x="584" y="57"/>
                                </a:lnTo>
                                <a:lnTo>
                                  <a:pt x="584" y="22"/>
                                </a:lnTo>
                                <a:close/>
                                <a:moveTo>
                                  <a:pt x="635" y="22"/>
                                </a:moveTo>
                                <a:lnTo>
                                  <a:pt x="633" y="14"/>
                                </a:lnTo>
                                <a:lnTo>
                                  <a:pt x="629" y="7"/>
                                </a:lnTo>
                                <a:lnTo>
                                  <a:pt x="627" y="5"/>
                                </a:lnTo>
                                <a:lnTo>
                                  <a:pt x="627" y="16"/>
                                </a:lnTo>
                                <a:lnTo>
                                  <a:pt x="627" y="53"/>
                                </a:lnTo>
                                <a:lnTo>
                                  <a:pt x="623" y="62"/>
                                </a:lnTo>
                                <a:lnTo>
                                  <a:pt x="605" y="62"/>
                                </a:lnTo>
                                <a:lnTo>
                                  <a:pt x="601" y="53"/>
                                </a:lnTo>
                                <a:lnTo>
                                  <a:pt x="601" y="16"/>
                                </a:lnTo>
                                <a:lnTo>
                                  <a:pt x="605" y="7"/>
                                </a:lnTo>
                                <a:lnTo>
                                  <a:pt x="623" y="7"/>
                                </a:lnTo>
                                <a:lnTo>
                                  <a:pt x="627" y="16"/>
                                </a:lnTo>
                                <a:lnTo>
                                  <a:pt x="627" y="5"/>
                                </a:lnTo>
                                <a:lnTo>
                                  <a:pt x="626" y="3"/>
                                </a:lnTo>
                                <a:lnTo>
                                  <a:pt x="620" y="0"/>
                                </a:lnTo>
                                <a:lnTo>
                                  <a:pt x="608" y="0"/>
                                </a:lnTo>
                                <a:lnTo>
                                  <a:pt x="602" y="3"/>
                                </a:lnTo>
                                <a:lnTo>
                                  <a:pt x="599" y="7"/>
                                </a:lnTo>
                                <a:lnTo>
                                  <a:pt x="595" y="13"/>
                                </a:lnTo>
                                <a:lnTo>
                                  <a:pt x="593" y="22"/>
                                </a:lnTo>
                                <a:lnTo>
                                  <a:pt x="593" y="34"/>
                                </a:lnTo>
                                <a:lnTo>
                                  <a:pt x="594" y="49"/>
                                </a:lnTo>
                                <a:lnTo>
                                  <a:pt x="598" y="60"/>
                                </a:lnTo>
                                <a:lnTo>
                                  <a:pt x="605" y="66"/>
                                </a:lnTo>
                                <a:lnTo>
                                  <a:pt x="614" y="69"/>
                                </a:lnTo>
                                <a:lnTo>
                                  <a:pt x="628" y="69"/>
                                </a:lnTo>
                                <a:lnTo>
                                  <a:pt x="632" y="62"/>
                                </a:lnTo>
                                <a:lnTo>
                                  <a:pt x="635" y="57"/>
                                </a:lnTo>
                                <a:lnTo>
                                  <a:pt x="635" y="22"/>
                                </a:lnTo>
                                <a:close/>
                                <a:moveTo>
                                  <a:pt x="853" y="139"/>
                                </a:moveTo>
                                <a:lnTo>
                                  <a:pt x="850" y="138"/>
                                </a:lnTo>
                                <a:lnTo>
                                  <a:pt x="844" y="138"/>
                                </a:lnTo>
                                <a:lnTo>
                                  <a:pt x="840" y="142"/>
                                </a:lnTo>
                                <a:lnTo>
                                  <a:pt x="835" y="149"/>
                                </a:lnTo>
                                <a:lnTo>
                                  <a:pt x="835" y="140"/>
                                </a:lnTo>
                                <a:lnTo>
                                  <a:pt x="828" y="140"/>
                                </a:lnTo>
                                <a:lnTo>
                                  <a:pt x="828" y="193"/>
                                </a:lnTo>
                                <a:lnTo>
                                  <a:pt x="836" y="193"/>
                                </a:lnTo>
                                <a:lnTo>
                                  <a:pt x="836" y="153"/>
                                </a:lnTo>
                                <a:lnTo>
                                  <a:pt x="839" y="149"/>
                                </a:lnTo>
                                <a:lnTo>
                                  <a:pt x="841" y="147"/>
                                </a:lnTo>
                                <a:lnTo>
                                  <a:pt x="853" y="147"/>
                                </a:lnTo>
                                <a:lnTo>
                                  <a:pt x="853" y="139"/>
                                </a:lnTo>
                                <a:close/>
                                <a:moveTo>
                                  <a:pt x="906" y="161"/>
                                </a:moveTo>
                                <a:lnTo>
                                  <a:pt x="905" y="156"/>
                                </a:lnTo>
                                <a:lnTo>
                                  <a:pt x="901" y="146"/>
                                </a:lnTo>
                                <a:lnTo>
                                  <a:pt x="900" y="144"/>
                                </a:lnTo>
                                <a:lnTo>
                                  <a:pt x="897" y="141"/>
                                </a:lnTo>
                                <a:lnTo>
                                  <a:pt x="897" y="153"/>
                                </a:lnTo>
                                <a:lnTo>
                                  <a:pt x="897" y="162"/>
                                </a:lnTo>
                                <a:lnTo>
                                  <a:pt x="867" y="162"/>
                                </a:lnTo>
                                <a:lnTo>
                                  <a:pt x="868" y="152"/>
                                </a:lnTo>
                                <a:lnTo>
                                  <a:pt x="874" y="146"/>
                                </a:lnTo>
                                <a:lnTo>
                                  <a:pt x="891" y="146"/>
                                </a:lnTo>
                                <a:lnTo>
                                  <a:pt x="897" y="153"/>
                                </a:lnTo>
                                <a:lnTo>
                                  <a:pt x="897" y="141"/>
                                </a:lnTo>
                                <a:lnTo>
                                  <a:pt x="892" y="138"/>
                                </a:lnTo>
                                <a:lnTo>
                                  <a:pt x="868" y="138"/>
                                </a:lnTo>
                                <a:lnTo>
                                  <a:pt x="858" y="149"/>
                                </a:lnTo>
                                <a:lnTo>
                                  <a:pt x="858" y="184"/>
                                </a:lnTo>
                                <a:lnTo>
                                  <a:pt x="867" y="195"/>
                                </a:lnTo>
                                <a:lnTo>
                                  <a:pt x="894" y="195"/>
                                </a:lnTo>
                                <a:lnTo>
                                  <a:pt x="903" y="188"/>
                                </a:lnTo>
                                <a:lnTo>
                                  <a:pt x="903" y="187"/>
                                </a:lnTo>
                                <a:lnTo>
                                  <a:pt x="905" y="177"/>
                                </a:lnTo>
                                <a:lnTo>
                                  <a:pt x="896" y="177"/>
                                </a:lnTo>
                                <a:lnTo>
                                  <a:pt x="894" y="184"/>
                                </a:lnTo>
                                <a:lnTo>
                                  <a:pt x="889" y="187"/>
                                </a:lnTo>
                                <a:lnTo>
                                  <a:pt x="877" y="187"/>
                                </a:lnTo>
                                <a:lnTo>
                                  <a:pt x="873" y="185"/>
                                </a:lnTo>
                                <a:lnTo>
                                  <a:pt x="870" y="180"/>
                                </a:lnTo>
                                <a:lnTo>
                                  <a:pt x="868" y="177"/>
                                </a:lnTo>
                                <a:lnTo>
                                  <a:pt x="867" y="174"/>
                                </a:lnTo>
                                <a:lnTo>
                                  <a:pt x="867" y="169"/>
                                </a:lnTo>
                                <a:lnTo>
                                  <a:pt x="906" y="169"/>
                                </a:lnTo>
                                <a:lnTo>
                                  <a:pt x="906" y="162"/>
                                </a:lnTo>
                                <a:lnTo>
                                  <a:pt x="906" y="161"/>
                                </a:lnTo>
                                <a:close/>
                                <a:moveTo>
                                  <a:pt x="957" y="170"/>
                                </a:moveTo>
                                <a:lnTo>
                                  <a:pt x="952" y="166"/>
                                </a:lnTo>
                                <a:lnTo>
                                  <a:pt x="927" y="160"/>
                                </a:lnTo>
                                <a:lnTo>
                                  <a:pt x="924" y="158"/>
                                </a:lnTo>
                                <a:lnTo>
                                  <a:pt x="924" y="149"/>
                                </a:lnTo>
                                <a:lnTo>
                                  <a:pt x="928" y="146"/>
                                </a:lnTo>
                                <a:lnTo>
                                  <a:pt x="942" y="146"/>
                                </a:lnTo>
                                <a:lnTo>
                                  <a:pt x="945" y="149"/>
                                </a:lnTo>
                                <a:lnTo>
                                  <a:pt x="946" y="155"/>
                                </a:lnTo>
                                <a:lnTo>
                                  <a:pt x="954" y="155"/>
                                </a:lnTo>
                                <a:lnTo>
                                  <a:pt x="954" y="146"/>
                                </a:lnTo>
                                <a:lnTo>
                                  <a:pt x="954" y="144"/>
                                </a:lnTo>
                                <a:lnTo>
                                  <a:pt x="947" y="138"/>
                                </a:lnTo>
                                <a:lnTo>
                                  <a:pt x="923" y="138"/>
                                </a:lnTo>
                                <a:lnTo>
                                  <a:pt x="915" y="145"/>
                                </a:lnTo>
                                <a:lnTo>
                                  <a:pt x="915" y="163"/>
                                </a:lnTo>
                                <a:lnTo>
                                  <a:pt x="919" y="167"/>
                                </a:lnTo>
                                <a:lnTo>
                                  <a:pt x="945" y="173"/>
                                </a:lnTo>
                                <a:lnTo>
                                  <a:pt x="948" y="175"/>
                                </a:lnTo>
                                <a:lnTo>
                                  <a:pt x="948" y="184"/>
                                </a:lnTo>
                                <a:lnTo>
                                  <a:pt x="943" y="187"/>
                                </a:lnTo>
                                <a:lnTo>
                                  <a:pt x="931" y="187"/>
                                </a:lnTo>
                                <a:lnTo>
                                  <a:pt x="927" y="186"/>
                                </a:lnTo>
                                <a:lnTo>
                                  <a:pt x="925" y="184"/>
                                </a:lnTo>
                                <a:lnTo>
                                  <a:pt x="924" y="182"/>
                                </a:lnTo>
                                <a:lnTo>
                                  <a:pt x="923" y="181"/>
                                </a:lnTo>
                                <a:lnTo>
                                  <a:pt x="923" y="177"/>
                                </a:lnTo>
                                <a:lnTo>
                                  <a:pt x="914" y="177"/>
                                </a:lnTo>
                                <a:lnTo>
                                  <a:pt x="914" y="189"/>
                                </a:lnTo>
                                <a:lnTo>
                                  <a:pt x="921" y="195"/>
                                </a:lnTo>
                                <a:lnTo>
                                  <a:pt x="948" y="195"/>
                                </a:lnTo>
                                <a:lnTo>
                                  <a:pt x="957" y="188"/>
                                </a:lnTo>
                                <a:lnTo>
                                  <a:pt x="957" y="187"/>
                                </a:lnTo>
                                <a:lnTo>
                                  <a:pt x="957" y="170"/>
                                </a:lnTo>
                                <a:close/>
                                <a:moveTo>
                                  <a:pt x="976" y="140"/>
                                </a:moveTo>
                                <a:lnTo>
                                  <a:pt x="967" y="140"/>
                                </a:lnTo>
                                <a:lnTo>
                                  <a:pt x="967" y="193"/>
                                </a:lnTo>
                                <a:lnTo>
                                  <a:pt x="976" y="193"/>
                                </a:lnTo>
                                <a:lnTo>
                                  <a:pt x="976" y="140"/>
                                </a:lnTo>
                                <a:close/>
                                <a:moveTo>
                                  <a:pt x="976" y="119"/>
                                </a:moveTo>
                                <a:lnTo>
                                  <a:pt x="967" y="119"/>
                                </a:lnTo>
                                <a:lnTo>
                                  <a:pt x="967" y="130"/>
                                </a:lnTo>
                                <a:lnTo>
                                  <a:pt x="976" y="130"/>
                                </a:lnTo>
                                <a:lnTo>
                                  <a:pt x="976" y="119"/>
                                </a:lnTo>
                                <a:close/>
                                <a:moveTo>
                                  <a:pt x="1033" y="119"/>
                                </a:moveTo>
                                <a:lnTo>
                                  <a:pt x="1025" y="119"/>
                                </a:lnTo>
                                <a:lnTo>
                                  <a:pt x="1025" y="146"/>
                                </a:lnTo>
                                <a:lnTo>
                                  <a:pt x="1025" y="154"/>
                                </a:lnTo>
                                <a:lnTo>
                                  <a:pt x="1025" y="179"/>
                                </a:lnTo>
                                <a:lnTo>
                                  <a:pt x="1019" y="187"/>
                                </a:lnTo>
                                <a:lnTo>
                                  <a:pt x="1001" y="187"/>
                                </a:lnTo>
                                <a:lnTo>
                                  <a:pt x="995" y="179"/>
                                </a:lnTo>
                                <a:lnTo>
                                  <a:pt x="995" y="154"/>
                                </a:lnTo>
                                <a:lnTo>
                                  <a:pt x="1001" y="146"/>
                                </a:lnTo>
                                <a:lnTo>
                                  <a:pt x="1019" y="146"/>
                                </a:lnTo>
                                <a:lnTo>
                                  <a:pt x="1025" y="154"/>
                                </a:lnTo>
                                <a:lnTo>
                                  <a:pt x="1025" y="146"/>
                                </a:lnTo>
                                <a:lnTo>
                                  <a:pt x="1024" y="146"/>
                                </a:lnTo>
                                <a:lnTo>
                                  <a:pt x="1021" y="141"/>
                                </a:lnTo>
                                <a:lnTo>
                                  <a:pt x="1015" y="138"/>
                                </a:lnTo>
                                <a:lnTo>
                                  <a:pt x="995" y="138"/>
                                </a:lnTo>
                                <a:lnTo>
                                  <a:pt x="986" y="149"/>
                                </a:lnTo>
                                <a:lnTo>
                                  <a:pt x="986" y="184"/>
                                </a:lnTo>
                                <a:lnTo>
                                  <a:pt x="994" y="195"/>
                                </a:lnTo>
                                <a:lnTo>
                                  <a:pt x="1016" y="195"/>
                                </a:lnTo>
                                <a:lnTo>
                                  <a:pt x="1021" y="192"/>
                                </a:lnTo>
                                <a:lnTo>
                                  <a:pt x="1025" y="187"/>
                                </a:lnTo>
                                <a:lnTo>
                                  <a:pt x="1026" y="186"/>
                                </a:lnTo>
                                <a:lnTo>
                                  <a:pt x="1026" y="193"/>
                                </a:lnTo>
                                <a:lnTo>
                                  <a:pt x="1033" y="193"/>
                                </a:lnTo>
                                <a:lnTo>
                                  <a:pt x="1033" y="186"/>
                                </a:lnTo>
                                <a:lnTo>
                                  <a:pt x="1033" y="146"/>
                                </a:lnTo>
                                <a:lnTo>
                                  <a:pt x="1033" y="119"/>
                                </a:lnTo>
                                <a:close/>
                                <a:moveTo>
                                  <a:pt x="1039" y="22"/>
                                </a:moveTo>
                                <a:lnTo>
                                  <a:pt x="1037" y="14"/>
                                </a:lnTo>
                                <a:lnTo>
                                  <a:pt x="1033" y="7"/>
                                </a:lnTo>
                                <a:lnTo>
                                  <a:pt x="1031" y="5"/>
                                </a:lnTo>
                                <a:lnTo>
                                  <a:pt x="1031" y="16"/>
                                </a:lnTo>
                                <a:lnTo>
                                  <a:pt x="1031" y="53"/>
                                </a:lnTo>
                                <a:lnTo>
                                  <a:pt x="1027" y="62"/>
                                </a:lnTo>
                                <a:lnTo>
                                  <a:pt x="1009" y="62"/>
                                </a:lnTo>
                                <a:lnTo>
                                  <a:pt x="1005" y="53"/>
                                </a:lnTo>
                                <a:lnTo>
                                  <a:pt x="1005" y="16"/>
                                </a:lnTo>
                                <a:lnTo>
                                  <a:pt x="1009" y="7"/>
                                </a:lnTo>
                                <a:lnTo>
                                  <a:pt x="1026" y="7"/>
                                </a:lnTo>
                                <a:lnTo>
                                  <a:pt x="1031" y="16"/>
                                </a:lnTo>
                                <a:lnTo>
                                  <a:pt x="1031" y="5"/>
                                </a:lnTo>
                                <a:lnTo>
                                  <a:pt x="1029" y="3"/>
                                </a:lnTo>
                                <a:lnTo>
                                  <a:pt x="1024" y="0"/>
                                </a:lnTo>
                                <a:lnTo>
                                  <a:pt x="1012" y="0"/>
                                </a:lnTo>
                                <a:lnTo>
                                  <a:pt x="1006" y="3"/>
                                </a:lnTo>
                                <a:lnTo>
                                  <a:pt x="1003" y="7"/>
                                </a:lnTo>
                                <a:lnTo>
                                  <a:pt x="999" y="13"/>
                                </a:lnTo>
                                <a:lnTo>
                                  <a:pt x="996" y="22"/>
                                </a:lnTo>
                                <a:lnTo>
                                  <a:pt x="996" y="34"/>
                                </a:lnTo>
                                <a:lnTo>
                                  <a:pt x="998" y="49"/>
                                </a:lnTo>
                                <a:lnTo>
                                  <a:pt x="1002" y="60"/>
                                </a:lnTo>
                                <a:lnTo>
                                  <a:pt x="1009" y="66"/>
                                </a:lnTo>
                                <a:lnTo>
                                  <a:pt x="1018" y="69"/>
                                </a:lnTo>
                                <a:lnTo>
                                  <a:pt x="1032" y="69"/>
                                </a:lnTo>
                                <a:lnTo>
                                  <a:pt x="1036" y="62"/>
                                </a:lnTo>
                                <a:lnTo>
                                  <a:pt x="1039" y="57"/>
                                </a:lnTo>
                                <a:lnTo>
                                  <a:pt x="1039" y="22"/>
                                </a:lnTo>
                                <a:close/>
                                <a:moveTo>
                                  <a:pt x="1088" y="140"/>
                                </a:moveTo>
                                <a:lnTo>
                                  <a:pt x="1079" y="140"/>
                                </a:lnTo>
                                <a:lnTo>
                                  <a:pt x="1079" y="181"/>
                                </a:lnTo>
                                <a:lnTo>
                                  <a:pt x="1074" y="188"/>
                                </a:lnTo>
                                <a:lnTo>
                                  <a:pt x="1058" y="188"/>
                                </a:lnTo>
                                <a:lnTo>
                                  <a:pt x="1054" y="184"/>
                                </a:lnTo>
                                <a:lnTo>
                                  <a:pt x="1054" y="140"/>
                                </a:lnTo>
                                <a:lnTo>
                                  <a:pt x="1046" y="140"/>
                                </a:lnTo>
                                <a:lnTo>
                                  <a:pt x="1046" y="189"/>
                                </a:lnTo>
                                <a:lnTo>
                                  <a:pt x="1052" y="195"/>
                                </a:lnTo>
                                <a:lnTo>
                                  <a:pt x="1070" y="195"/>
                                </a:lnTo>
                                <a:lnTo>
                                  <a:pt x="1075" y="192"/>
                                </a:lnTo>
                                <a:lnTo>
                                  <a:pt x="1079" y="188"/>
                                </a:lnTo>
                                <a:lnTo>
                                  <a:pt x="1080" y="185"/>
                                </a:lnTo>
                                <a:lnTo>
                                  <a:pt x="1080" y="193"/>
                                </a:lnTo>
                                <a:lnTo>
                                  <a:pt x="1088" y="193"/>
                                </a:lnTo>
                                <a:lnTo>
                                  <a:pt x="1088" y="185"/>
                                </a:lnTo>
                                <a:lnTo>
                                  <a:pt x="1088" y="140"/>
                                </a:lnTo>
                                <a:close/>
                                <a:moveTo>
                                  <a:pt x="1149" y="188"/>
                                </a:moveTo>
                                <a:lnTo>
                                  <a:pt x="1147" y="188"/>
                                </a:lnTo>
                                <a:lnTo>
                                  <a:pt x="1144" y="188"/>
                                </a:lnTo>
                                <a:lnTo>
                                  <a:pt x="1144" y="187"/>
                                </a:lnTo>
                                <a:lnTo>
                                  <a:pt x="1143" y="186"/>
                                </a:lnTo>
                                <a:lnTo>
                                  <a:pt x="1143" y="167"/>
                                </a:lnTo>
                                <a:lnTo>
                                  <a:pt x="1143" y="146"/>
                                </a:lnTo>
                                <a:lnTo>
                                  <a:pt x="1143" y="143"/>
                                </a:lnTo>
                                <a:lnTo>
                                  <a:pt x="1136" y="138"/>
                                </a:lnTo>
                                <a:lnTo>
                                  <a:pt x="1115" y="138"/>
                                </a:lnTo>
                                <a:lnTo>
                                  <a:pt x="1109" y="141"/>
                                </a:lnTo>
                                <a:lnTo>
                                  <a:pt x="1105" y="144"/>
                                </a:lnTo>
                                <a:lnTo>
                                  <a:pt x="1103" y="147"/>
                                </a:lnTo>
                                <a:lnTo>
                                  <a:pt x="1102" y="150"/>
                                </a:lnTo>
                                <a:lnTo>
                                  <a:pt x="1102" y="155"/>
                                </a:lnTo>
                                <a:lnTo>
                                  <a:pt x="1110" y="155"/>
                                </a:lnTo>
                                <a:lnTo>
                                  <a:pt x="1111" y="149"/>
                                </a:lnTo>
                                <a:lnTo>
                                  <a:pt x="1115" y="146"/>
                                </a:lnTo>
                                <a:lnTo>
                                  <a:pt x="1130" y="146"/>
                                </a:lnTo>
                                <a:lnTo>
                                  <a:pt x="1134" y="149"/>
                                </a:lnTo>
                                <a:lnTo>
                                  <a:pt x="1134" y="167"/>
                                </a:lnTo>
                                <a:lnTo>
                                  <a:pt x="1134" y="179"/>
                                </a:lnTo>
                                <a:lnTo>
                                  <a:pt x="1134" y="181"/>
                                </a:lnTo>
                                <a:lnTo>
                                  <a:pt x="1128" y="186"/>
                                </a:lnTo>
                                <a:lnTo>
                                  <a:pt x="1124" y="188"/>
                                </a:lnTo>
                                <a:lnTo>
                                  <a:pt x="1112" y="188"/>
                                </a:lnTo>
                                <a:lnTo>
                                  <a:pt x="1108" y="184"/>
                                </a:lnTo>
                                <a:lnTo>
                                  <a:pt x="1108" y="174"/>
                                </a:lnTo>
                                <a:lnTo>
                                  <a:pt x="1112" y="171"/>
                                </a:lnTo>
                                <a:lnTo>
                                  <a:pt x="1121" y="169"/>
                                </a:lnTo>
                                <a:lnTo>
                                  <a:pt x="1130" y="168"/>
                                </a:lnTo>
                                <a:lnTo>
                                  <a:pt x="1132" y="168"/>
                                </a:lnTo>
                                <a:lnTo>
                                  <a:pt x="1134" y="167"/>
                                </a:lnTo>
                                <a:lnTo>
                                  <a:pt x="1134" y="149"/>
                                </a:lnTo>
                                <a:lnTo>
                                  <a:pt x="1134" y="160"/>
                                </a:lnTo>
                                <a:lnTo>
                                  <a:pt x="1133" y="161"/>
                                </a:lnTo>
                                <a:lnTo>
                                  <a:pt x="1114" y="164"/>
                                </a:lnTo>
                                <a:lnTo>
                                  <a:pt x="1112" y="164"/>
                                </a:lnTo>
                                <a:lnTo>
                                  <a:pt x="1109" y="165"/>
                                </a:lnTo>
                                <a:lnTo>
                                  <a:pt x="1103" y="168"/>
                                </a:lnTo>
                                <a:lnTo>
                                  <a:pt x="1099" y="172"/>
                                </a:lnTo>
                                <a:lnTo>
                                  <a:pt x="1099" y="189"/>
                                </a:lnTo>
                                <a:lnTo>
                                  <a:pt x="1106" y="195"/>
                                </a:lnTo>
                                <a:lnTo>
                                  <a:pt x="1123" y="195"/>
                                </a:lnTo>
                                <a:lnTo>
                                  <a:pt x="1129" y="193"/>
                                </a:lnTo>
                                <a:lnTo>
                                  <a:pt x="1134" y="188"/>
                                </a:lnTo>
                                <a:lnTo>
                                  <a:pt x="1135" y="187"/>
                                </a:lnTo>
                                <a:lnTo>
                                  <a:pt x="1135" y="193"/>
                                </a:lnTo>
                                <a:lnTo>
                                  <a:pt x="1138" y="195"/>
                                </a:lnTo>
                                <a:lnTo>
                                  <a:pt x="1145" y="195"/>
                                </a:lnTo>
                                <a:lnTo>
                                  <a:pt x="1146" y="195"/>
                                </a:lnTo>
                                <a:lnTo>
                                  <a:pt x="1149" y="194"/>
                                </a:lnTo>
                                <a:lnTo>
                                  <a:pt x="1149" y="188"/>
                                </a:lnTo>
                                <a:close/>
                                <a:moveTo>
                                  <a:pt x="1167" y="119"/>
                                </a:moveTo>
                                <a:lnTo>
                                  <a:pt x="1158" y="119"/>
                                </a:lnTo>
                                <a:lnTo>
                                  <a:pt x="1158" y="193"/>
                                </a:lnTo>
                                <a:lnTo>
                                  <a:pt x="1167" y="193"/>
                                </a:lnTo>
                                <a:lnTo>
                                  <a:pt x="1167" y="119"/>
                                </a:lnTo>
                                <a:close/>
                                <a:moveTo>
                                  <a:pt x="1427" y="0"/>
                                </a:moveTo>
                                <a:lnTo>
                                  <a:pt x="1422" y="0"/>
                                </a:lnTo>
                                <a:lnTo>
                                  <a:pt x="1419" y="10"/>
                                </a:lnTo>
                                <a:lnTo>
                                  <a:pt x="1417" y="12"/>
                                </a:lnTo>
                                <a:lnTo>
                                  <a:pt x="1405" y="13"/>
                                </a:lnTo>
                                <a:lnTo>
                                  <a:pt x="1405" y="19"/>
                                </a:lnTo>
                                <a:lnTo>
                                  <a:pt x="1419" y="19"/>
                                </a:lnTo>
                                <a:lnTo>
                                  <a:pt x="1419" y="67"/>
                                </a:lnTo>
                                <a:lnTo>
                                  <a:pt x="1427" y="67"/>
                                </a:lnTo>
                                <a:lnTo>
                                  <a:pt x="1427" y="0"/>
                                </a:lnTo>
                                <a:close/>
                                <a:moveTo>
                                  <a:pt x="1493" y="22"/>
                                </a:moveTo>
                                <a:lnTo>
                                  <a:pt x="1491" y="14"/>
                                </a:lnTo>
                                <a:lnTo>
                                  <a:pt x="1487" y="7"/>
                                </a:lnTo>
                                <a:lnTo>
                                  <a:pt x="1485" y="5"/>
                                </a:lnTo>
                                <a:lnTo>
                                  <a:pt x="1485" y="16"/>
                                </a:lnTo>
                                <a:lnTo>
                                  <a:pt x="1485" y="53"/>
                                </a:lnTo>
                                <a:lnTo>
                                  <a:pt x="1481" y="62"/>
                                </a:lnTo>
                                <a:lnTo>
                                  <a:pt x="1463" y="62"/>
                                </a:lnTo>
                                <a:lnTo>
                                  <a:pt x="1459" y="53"/>
                                </a:lnTo>
                                <a:lnTo>
                                  <a:pt x="1459" y="16"/>
                                </a:lnTo>
                                <a:lnTo>
                                  <a:pt x="1463" y="7"/>
                                </a:lnTo>
                                <a:lnTo>
                                  <a:pt x="1480" y="7"/>
                                </a:lnTo>
                                <a:lnTo>
                                  <a:pt x="1485" y="16"/>
                                </a:lnTo>
                                <a:lnTo>
                                  <a:pt x="1485" y="5"/>
                                </a:lnTo>
                                <a:lnTo>
                                  <a:pt x="1483" y="3"/>
                                </a:lnTo>
                                <a:lnTo>
                                  <a:pt x="1478" y="0"/>
                                </a:lnTo>
                                <a:lnTo>
                                  <a:pt x="1466" y="0"/>
                                </a:lnTo>
                                <a:lnTo>
                                  <a:pt x="1460" y="3"/>
                                </a:lnTo>
                                <a:lnTo>
                                  <a:pt x="1457" y="7"/>
                                </a:lnTo>
                                <a:lnTo>
                                  <a:pt x="1453" y="13"/>
                                </a:lnTo>
                                <a:lnTo>
                                  <a:pt x="1450" y="22"/>
                                </a:lnTo>
                                <a:lnTo>
                                  <a:pt x="1450" y="34"/>
                                </a:lnTo>
                                <a:lnTo>
                                  <a:pt x="1452" y="49"/>
                                </a:lnTo>
                                <a:lnTo>
                                  <a:pt x="1456" y="60"/>
                                </a:lnTo>
                                <a:lnTo>
                                  <a:pt x="1463" y="66"/>
                                </a:lnTo>
                                <a:lnTo>
                                  <a:pt x="1472" y="69"/>
                                </a:lnTo>
                                <a:lnTo>
                                  <a:pt x="1485" y="69"/>
                                </a:lnTo>
                                <a:lnTo>
                                  <a:pt x="1490" y="62"/>
                                </a:lnTo>
                                <a:lnTo>
                                  <a:pt x="1493" y="57"/>
                                </a:lnTo>
                                <a:lnTo>
                                  <a:pt x="1493" y="22"/>
                                </a:lnTo>
                                <a:close/>
                                <a:moveTo>
                                  <a:pt x="1544" y="22"/>
                                </a:moveTo>
                                <a:lnTo>
                                  <a:pt x="1542" y="14"/>
                                </a:lnTo>
                                <a:lnTo>
                                  <a:pt x="1538" y="7"/>
                                </a:lnTo>
                                <a:lnTo>
                                  <a:pt x="1536" y="5"/>
                                </a:lnTo>
                                <a:lnTo>
                                  <a:pt x="1536" y="16"/>
                                </a:lnTo>
                                <a:lnTo>
                                  <a:pt x="1536" y="53"/>
                                </a:lnTo>
                                <a:lnTo>
                                  <a:pt x="1531" y="62"/>
                                </a:lnTo>
                                <a:lnTo>
                                  <a:pt x="1514" y="62"/>
                                </a:lnTo>
                                <a:lnTo>
                                  <a:pt x="1510" y="53"/>
                                </a:lnTo>
                                <a:lnTo>
                                  <a:pt x="1510" y="16"/>
                                </a:lnTo>
                                <a:lnTo>
                                  <a:pt x="1514" y="7"/>
                                </a:lnTo>
                                <a:lnTo>
                                  <a:pt x="1531" y="7"/>
                                </a:lnTo>
                                <a:lnTo>
                                  <a:pt x="1536" y="16"/>
                                </a:lnTo>
                                <a:lnTo>
                                  <a:pt x="1536" y="5"/>
                                </a:lnTo>
                                <a:lnTo>
                                  <a:pt x="1534" y="3"/>
                                </a:lnTo>
                                <a:lnTo>
                                  <a:pt x="1529" y="0"/>
                                </a:lnTo>
                                <a:lnTo>
                                  <a:pt x="1517" y="0"/>
                                </a:lnTo>
                                <a:lnTo>
                                  <a:pt x="1511" y="3"/>
                                </a:lnTo>
                                <a:lnTo>
                                  <a:pt x="1508" y="7"/>
                                </a:lnTo>
                                <a:lnTo>
                                  <a:pt x="1503" y="13"/>
                                </a:lnTo>
                                <a:lnTo>
                                  <a:pt x="1501" y="22"/>
                                </a:lnTo>
                                <a:lnTo>
                                  <a:pt x="1501" y="34"/>
                                </a:lnTo>
                                <a:lnTo>
                                  <a:pt x="1503" y="49"/>
                                </a:lnTo>
                                <a:lnTo>
                                  <a:pt x="1507" y="60"/>
                                </a:lnTo>
                                <a:lnTo>
                                  <a:pt x="1513" y="66"/>
                                </a:lnTo>
                                <a:lnTo>
                                  <a:pt x="1523" y="69"/>
                                </a:lnTo>
                                <a:lnTo>
                                  <a:pt x="1536" y="69"/>
                                </a:lnTo>
                                <a:lnTo>
                                  <a:pt x="1541" y="62"/>
                                </a:lnTo>
                                <a:lnTo>
                                  <a:pt x="1544" y="57"/>
                                </a:lnTo>
                                <a:lnTo>
                                  <a:pt x="1544" y="22"/>
                                </a:lnTo>
                                <a:close/>
                                <a:moveTo>
                                  <a:pt x="1903" y="28"/>
                                </a:moveTo>
                                <a:lnTo>
                                  <a:pt x="1903" y="14"/>
                                </a:lnTo>
                                <a:lnTo>
                                  <a:pt x="1901" y="9"/>
                                </a:lnTo>
                                <a:lnTo>
                                  <a:pt x="1899" y="7"/>
                                </a:lnTo>
                                <a:lnTo>
                                  <a:pt x="1897" y="5"/>
                                </a:lnTo>
                                <a:lnTo>
                                  <a:pt x="1893" y="2"/>
                                </a:lnTo>
                                <a:lnTo>
                                  <a:pt x="1889" y="0"/>
                                </a:lnTo>
                                <a:lnTo>
                                  <a:pt x="1874" y="0"/>
                                </a:lnTo>
                                <a:lnTo>
                                  <a:pt x="1868" y="3"/>
                                </a:lnTo>
                                <a:lnTo>
                                  <a:pt x="1865" y="9"/>
                                </a:lnTo>
                                <a:lnTo>
                                  <a:pt x="1862" y="12"/>
                                </a:lnTo>
                                <a:lnTo>
                                  <a:pt x="1861" y="16"/>
                                </a:lnTo>
                                <a:lnTo>
                                  <a:pt x="1861" y="23"/>
                                </a:lnTo>
                                <a:lnTo>
                                  <a:pt x="1869" y="23"/>
                                </a:lnTo>
                                <a:lnTo>
                                  <a:pt x="1869" y="19"/>
                                </a:lnTo>
                                <a:lnTo>
                                  <a:pt x="1870" y="16"/>
                                </a:lnTo>
                                <a:lnTo>
                                  <a:pt x="1871" y="14"/>
                                </a:lnTo>
                                <a:lnTo>
                                  <a:pt x="1873" y="10"/>
                                </a:lnTo>
                                <a:lnTo>
                                  <a:pt x="1877" y="7"/>
                                </a:lnTo>
                                <a:lnTo>
                                  <a:pt x="1890" y="7"/>
                                </a:lnTo>
                                <a:lnTo>
                                  <a:pt x="1895" y="13"/>
                                </a:lnTo>
                                <a:lnTo>
                                  <a:pt x="1895" y="25"/>
                                </a:lnTo>
                                <a:lnTo>
                                  <a:pt x="1892" y="30"/>
                                </a:lnTo>
                                <a:lnTo>
                                  <a:pt x="1886" y="33"/>
                                </a:lnTo>
                                <a:lnTo>
                                  <a:pt x="1878" y="38"/>
                                </a:lnTo>
                                <a:lnTo>
                                  <a:pt x="1864" y="46"/>
                                </a:lnTo>
                                <a:lnTo>
                                  <a:pt x="1860" y="52"/>
                                </a:lnTo>
                                <a:lnTo>
                                  <a:pt x="1860" y="66"/>
                                </a:lnTo>
                                <a:lnTo>
                                  <a:pt x="1903" y="66"/>
                                </a:lnTo>
                                <a:lnTo>
                                  <a:pt x="1903" y="59"/>
                                </a:lnTo>
                                <a:lnTo>
                                  <a:pt x="1869" y="59"/>
                                </a:lnTo>
                                <a:lnTo>
                                  <a:pt x="1870" y="53"/>
                                </a:lnTo>
                                <a:lnTo>
                                  <a:pt x="1872" y="50"/>
                                </a:lnTo>
                                <a:lnTo>
                                  <a:pt x="1880" y="45"/>
                                </a:lnTo>
                                <a:lnTo>
                                  <a:pt x="1899" y="35"/>
                                </a:lnTo>
                                <a:lnTo>
                                  <a:pt x="1903" y="28"/>
                                </a:lnTo>
                                <a:close/>
                                <a:moveTo>
                                  <a:pt x="1954" y="22"/>
                                </a:moveTo>
                                <a:lnTo>
                                  <a:pt x="1952" y="14"/>
                                </a:lnTo>
                                <a:lnTo>
                                  <a:pt x="1948" y="7"/>
                                </a:lnTo>
                                <a:lnTo>
                                  <a:pt x="1946" y="5"/>
                                </a:lnTo>
                                <a:lnTo>
                                  <a:pt x="1946" y="16"/>
                                </a:lnTo>
                                <a:lnTo>
                                  <a:pt x="1946" y="53"/>
                                </a:lnTo>
                                <a:lnTo>
                                  <a:pt x="1942" y="62"/>
                                </a:lnTo>
                                <a:lnTo>
                                  <a:pt x="1924" y="62"/>
                                </a:lnTo>
                                <a:lnTo>
                                  <a:pt x="1920" y="53"/>
                                </a:lnTo>
                                <a:lnTo>
                                  <a:pt x="1920" y="16"/>
                                </a:lnTo>
                                <a:lnTo>
                                  <a:pt x="1924" y="7"/>
                                </a:lnTo>
                                <a:lnTo>
                                  <a:pt x="1941" y="7"/>
                                </a:lnTo>
                                <a:lnTo>
                                  <a:pt x="1946" y="16"/>
                                </a:lnTo>
                                <a:lnTo>
                                  <a:pt x="1946" y="5"/>
                                </a:lnTo>
                                <a:lnTo>
                                  <a:pt x="1944" y="3"/>
                                </a:lnTo>
                                <a:lnTo>
                                  <a:pt x="1939" y="0"/>
                                </a:lnTo>
                                <a:lnTo>
                                  <a:pt x="1927" y="0"/>
                                </a:lnTo>
                                <a:lnTo>
                                  <a:pt x="1921" y="3"/>
                                </a:lnTo>
                                <a:lnTo>
                                  <a:pt x="1918" y="7"/>
                                </a:lnTo>
                                <a:lnTo>
                                  <a:pt x="1914" y="13"/>
                                </a:lnTo>
                                <a:lnTo>
                                  <a:pt x="1911" y="22"/>
                                </a:lnTo>
                                <a:lnTo>
                                  <a:pt x="1911" y="34"/>
                                </a:lnTo>
                                <a:lnTo>
                                  <a:pt x="1913" y="49"/>
                                </a:lnTo>
                                <a:lnTo>
                                  <a:pt x="1917" y="60"/>
                                </a:lnTo>
                                <a:lnTo>
                                  <a:pt x="1924" y="66"/>
                                </a:lnTo>
                                <a:lnTo>
                                  <a:pt x="1933" y="69"/>
                                </a:lnTo>
                                <a:lnTo>
                                  <a:pt x="1946" y="69"/>
                                </a:lnTo>
                                <a:lnTo>
                                  <a:pt x="1951" y="62"/>
                                </a:lnTo>
                                <a:lnTo>
                                  <a:pt x="1954" y="57"/>
                                </a:lnTo>
                                <a:lnTo>
                                  <a:pt x="1954" y="22"/>
                                </a:lnTo>
                                <a:close/>
                                <a:moveTo>
                                  <a:pt x="2005" y="22"/>
                                </a:moveTo>
                                <a:lnTo>
                                  <a:pt x="2003" y="14"/>
                                </a:lnTo>
                                <a:lnTo>
                                  <a:pt x="1999" y="7"/>
                                </a:lnTo>
                                <a:lnTo>
                                  <a:pt x="1997" y="5"/>
                                </a:lnTo>
                                <a:lnTo>
                                  <a:pt x="1997" y="16"/>
                                </a:lnTo>
                                <a:lnTo>
                                  <a:pt x="1997" y="53"/>
                                </a:lnTo>
                                <a:lnTo>
                                  <a:pt x="1993" y="62"/>
                                </a:lnTo>
                                <a:lnTo>
                                  <a:pt x="1975" y="62"/>
                                </a:lnTo>
                                <a:lnTo>
                                  <a:pt x="1971" y="53"/>
                                </a:lnTo>
                                <a:lnTo>
                                  <a:pt x="1971" y="16"/>
                                </a:lnTo>
                                <a:lnTo>
                                  <a:pt x="1975" y="7"/>
                                </a:lnTo>
                                <a:lnTo>
                                  <a:pt x="1992" y="7"/>
                                </a:lnTo>
                                <a:lnTo>
                                  <a:pt x="1997" y="16"/>
                                </a:lnTo>
                                <a:lnTo>
                                  <a:pt x="1997" y="5"/>
                                </a:lnTo>
                                <a:lnTo>
                                  <a:pt x="1995" y="3"/>
                                </a:lnTo>
                                <a:lnTo>
                                  <a:pt x="1990" y="0"/>
                                </a:lnTo>
                                <a:lnTo>
                                  <a:pt x="1978" y="0"/>
                                </a:lnTo>
                                <a:lnTo>
                                  <a:pt x="1972" y="3"/>
                                </a:lnTo>
                                <a:lnTo>
                                  <a:pt x="1969" y="7"/>
                                </a:lnTo>
                                <a:lnTo>
                                  <a:pt x="1965" y="13"/>
                                </a:lnTo>
                                <a:lnTo>
                                  <a:pt x="1962" y="22"/>
                                </a:lnTo>
                                <a:lnTo>
                                  <a:pt x="1962" y="34"/>
                                </a:lnTo>
                                <a:lnTo>
                                  <a:pt x="1964" y="49"/>
                                </a:lnTo>
                                <a:lnTo>
                                  <a:pt x="1968" y="60"/>
                                </a:lnTo>
                                <a:lnTo>
                                  <a:pt x="1974" y="66"/>
                                </a:lnTo>
                                <a:lnTo>
                                  <a:pt x="1984" y="69"/>
                                </a:lnTo>
                                <a:lnTo>
                                  <a:pt x="1997" y="69"/>
                                </a:lnTo>
                                <a:lnTo>
                                  <a:pt x="2002" y="62"/>
                                </a:lnTo>
                                <a:lnTo>
                                  <a:pt x="2005" y="57"/>
                                </a:lnTo>
                                <a:lnTo>
                                  <a:pt x="2005" y="22"/>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 name="docshape69"/>
                        <wps:cNvSpPr>
                          <a:spLocks noChangeArrowheads="1"/>
                        </wps:cNvSpPr>
                        <wps:spPr bwMode="auto">
                          <a:xfrm>
                            <a:off x="1388" y="92"/>
                            <a:ext cx="753" cy="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 name="docshape70"/>
                        <wps:cNvSpPr>
                          <a:spLocks/>
                        </wps:cNvSpPr>
                        <wps:spPr bwMode="auto">
                          <a:xfrm>
                            <a:off x="1596" y="118"/>
                            <a:ext cx="351" cy="79"/>
                          </a:xfrm>
                          <a:custGeom>
                            <a:avLst/>
                            <a:gdLst>
                              <a:gd name="T0" fmla="+- 0 1603 1596"/>
                              <a:gd name="T1" fmla="*/ T0 w 351"/>
                              <a:gd name="T2" fmla="+- 0 146 118"/>
                              <a:gd name="T3" fmla="*/ 146 h 79"/>
                              <a:gd name="T4" fmla="+- 0 1617 1596"/>
                              <a:gd name="T5" fmla="*/ T4 w 351"/>
                              <a:gd name="T6" fmla="+- 0 140 118"/>
                              <a:gd name="T7" fmla="*/ 140 h 79"/>
                              <a:gd name="T8" fmla="+- 0 1631 1596"/>
                              <a:gd name="T9" fmla="*/ T8 w 351"/>
                              <a:gd name="T10" fmla="+- 0 179 118"/>
                              <a:gd name="T11" fmla="*/ 179 h 79"/>
                              <a:gd name="T12" fmla="+- 0 1603 1596"/>
                              <a:gd name="T13" fmla="*/ T12 w 351"/>
                              <a:gd name="T14" fmla="+- 0 141 118"/>
                              <a:gd name="T15" fmla="*/ 141 h 79"/>
                              <a:gd name="T16" fmla="+- 0 1625 1596"/>
                              <a:gd name="T17" fmla="*/ T16 w 351"/>
                              <a:gd name="T18" fmla="+- 0 134 118"/>
                              <a:gd name="T19" fmla="*/ 134 h 79"/>
                              <a:gd name="T20" fmla="+- 0 1649 1596"/>
                              <a:gd name="T21" fmla="*/ T20 w 351"/>
                              <a:gd name="T22" fmla="+- 0 135 118"/>
                              <a:gd name="T23" fmla="*/ 135 h 79"/>
                              <a:gd name="T24" fmla="+- 0 1649 1596"/>
                              <a:gd name="T25" fmla="*/ T24 w 351"/>
                              <a:gd name="T26" fmla="+- 0 118 118"/>
                              <a:gd name="T27" fmla="*/ 118 h 79"/>
                              <a:gd name="T28" fmla="+- 0 1686 1596"/>
                              <a:gd name="T29" fmla="*/ T28 w 351"/>
                              <a:gd name="T30" fmla="+- 0 181 118"/>
                              <a:gd name="T31" fmla="*/ 181 h 79"/>
                              <a:gd name="T32" fmla="+- 0 1667 1596"/>
                              <a:gd name="T33" fmla="*/ T32 w 351"/>
                              <a:gd name="T34" fmla="+- 0 171 118"/>
                              <a:gd name="T35" fmla="*/ 171 h 79"/>
                              <a:gd name="T36" fmla="+- 0 1665 1596"/>
                              <a:gd name="T37" fmla="*/ T36 w 351"/>
                              <a:gd name="T38" fmla="+- 0 134 118"/>
                              <a:gd name="T39" fmla="*/ 134 h 79"/>
                              <a:gd name="T40" fmla="+- 0 1685 1596"/>
                              <a:gd name="T41" fmla="*/ T40 w 351"/>
                              <a:gd name="T42" fmla="+- 0 164 118"/>
                              <a:gd name="T43" fmla="*/ 164 h 79"/>
                              <a:gd name="T44" fmla="+- 0 1689 1596"/>
                              <a:gd name="T45" fmla="*/ T44 w 351"/>
                              <a:gd name="T46" fmla="+- 0 157 118"/>
                              <a:gd name="T47" fmla="*/ 157 h 79"/>
                              <a:gd name="T48" fmla="+- 0 1691 1596"/>
                              <a:gd name="T49" fmla="*/ T48 w 351"/>
                              <a:gd name="T50" fmla="+- 0 140 118"/>
                              <a:gd name="T51" fmla="*/ 140 h 79"/>
                              <a:gd name="T52" fmla="+- 0 1683 1596"/>
                              <a:gd name="T53" fmla="*/ T52 w 351"/>
                              <a:gd name="T54" fmla="+- 0 143 118"/>
                              <a:gd name="T55" fmla="*/ 143 h 79"/>
                              <a:gd name="T56" fmla="+- 0 1703 1596"/>
                              <a:gd name="T57" fmla="*/ T56 w 351"/>
                              <a:gd name="T58" fmla="+- 0 141 118"/>
                              <a:gd name="T59" fmla="*/ 141 h 79"/>
                              <a:gd name="T60" fmla="+- 0 1717 1596"/>
                              <a:gd name="T61" fmla="*/ T60 w 351"/>
                              <a:gd name="T62" fmla="+- 0 180 118"/>
                              <a:gd name="T63" fmla="*/ 180 h 79"/>
                              <a:gd name="T64" fmla="+- 0 1717 1596"/>
                              <a:gd name="T65" fmla="*/ T64 w 351"/>
                              <a:gd name="T66" fmla="+- 0 174 118"/>
                              <a:gd name="T67" fmla="*/ 174 h 79"/>
                              <a:gd name="T68" fmla="+- 0 1697 1596"/>
                              <a:gd name="T69" fmla="*/ T68 w 351"/>
                              <a:gd name="T70" fmla="+- 0 135 118"/>
                              <a:gd name="T71" fmla="*/ 135 h 79"/>
                              <a:gd name="T72" fmla="+- 0 1703 1596"/>
                              <a:gd name="T73" fmla="*/ T72 w 351"/>
                              <a:gd name="T74" fmla="+- 0 123 118"/>
                              <a:gd name="T75" fmla="*/ 123 h 79"/>
                              <a:gd name="T76" fmla="+- 0 1729 1596"/>
                              <a:gd name="T77" fmla="*/ T76 w 351"/>
                              <a:gd name="T78" fmla="+- 0 134 118"/>
                              <a:gd name="T79" fmla="*/ 134 h 79"/>
                              <a:gd name="T80" fmla="+- 0 1759 1596"/>
                              <a:gd name="T81" fmla="*/ T80 w 351"/>
                              <a:gd name="T82" fmla="+- 0 174 118"/>
                              <a:gd name="T83" fmla="*/ 174 h 79"/>
                              <a:gd name="T84" fmla="+- 0 1759 1596"/>
                              <a:gd name="T85" fmla="*/ T84 w 351"/>
                              <a:gd name="T86" fmla="+- 0 140 118"/>
                              <a:gd name="T87" fmla="*/ 140 h 79"/>
                              <a:gd name="T88" fmla="+- 0 1754 1596"/>
                              <a:gd name="T89" fmla="*/ T88 w 351"/>
                              <a:gd name="T90" fmla="+- 0 168 118"/>
                              <a:gd name="T91" fmla="*/ 168 h 79"/>
                              <a:gd name="T92" fmla="+- 0 1759 1596"/>
                              <a:gd name="T93" fmla="*/ T92 w 351"/>
                              <a:gd name="T94" fmla="+- 0 140 118"/>
                              <a:gd name="T95" fmla="*/ 140 h 79"/>
                              <a:gd name="T96" fmla="+- 0 1792 1596"/>
                              <a:gd name="T97" fmla="*/ T96 w 351"/>
                              <a:gd name="T98" fmla="+- 0 197 118"/>
                              <a:gd name="T99" fmla="*/ 197 h 79"/>
                              <a:gd name="T100" fmla="+- 0 1776 1596"/>
                              <a:gd name="T101" fmla="*/ T100 w 351"/>
                              <a:gd name="T102" fmla="+- 0 184 118"/>
                              <a:gd name="T103" fmla="*/ 184 h 79"/>
                              <a:gd name="T104" fmla="+- 0 1800 1596"/>
                              <a:gd name="T105" fmla="*/ T104 w 351"/>
                              <a:gd name="T106" fmla="+- 0 191 118"/>
                              <a:gd name="T107" fmla="*/ 191 h 79"/>
                              <a:gd name="T108" fmla="+- 0 1775 1596"/>
                              <a:gd name="T109" fmla="*/ T108 w 351"/>
                              <a:gd name="T110" fmla="+- 0 134 118"/>
                              <a:gd name="T111" fmla="*/ 134 h 79"/>
                              <a:gd name="T112" fmla="+- 0 1781 1596"/>
                              <a:gd name="T113" fmla="*/ T112 w 351"/>
                              <a:gd name="T114" fmla="+- 0 181 118"/>
                              <a:gd name="T115" fmla="*/ 181 h 79"/>
                              <a:gd name="T116" fmla="+- 0 1775 1596"/>
                              <a:gd name="T117" fmla="*/ T116 w 351"/>
                              <a:gd name="T118" fmla="+- 0 168 118"/>
                              <a:gd name="T119" fmla="*/ 168 h 79"/>
                              <a:gd name="T120" fmla="+- 0 1791 1596"/>
                              <a:gd name="T121" fmla="*/ T120 w 351"/>
                              <a:gd name="T122" fmla="+- 0 134 118"/>
                              <a:gd name="T123" fmla="*/ 134 h 79"/>
                              <a:gd name="T124" fmla="+- 0 1793 1596"/>
                              <a:gd name="T125" fmla="*/ T124 w 351"/>
                              <a:gd name="T126" fmla="+- 0 174 118"/>
                              <a:gd name="T127" fmla="*/ 174 h 79"/>
                              <a:gd name="T128" fmla="+- 0 1798 1596"/>
                              <a:gd name="T129" fmla="*/ T128 w 351"/>
                              <a:gd name="T130" fmla="+- 0 142 118"/>
                              <a:gd name="T131" fmla="*/ 142 h 79"/>
                              <a:gd name="T132" fmla="+- 0 1805 1596"/>
                              <a:gd name="T133" fmla="*/ T132 w 351"/>
                              <a:gd name="T134" fmla="+- 0 142 118"/>
                              <a:gd name="T135" fmla="*/ 142 h 79"/>
                              <a:gd name="T136" fmla="+- 0 1823 1596"/>
                              <a:gd name="T137" fmla="*/ T136 w 351"/>
                              <a:gd name="T138" fmla="+- 0 179 118"/>
                              <a:gd name="T139" fmla="*/ 179 h 79"/>
                              <a:gd name="T140" fmla="+- 0 1835 1596"/>
                              <a:gd name="T141" fmla="*/ T140 w 351"/>
                              <a:gd name="T142" fmla="+- 0 134 118"/>
                              <a:gd name="T143" fmla="*/ 134 h 79"/>
                              <a:gd name="T144" fmla="+- 0 1828 1596"/>
                              <a:gd name="T145" fmla="*/ T144 w 351"/>
                              <a:gd name="T146" fmla="+- 0 141 118"/>
                              <a:gd name="T147" fmla="*/ 141 h 79"/>
                              <a:gd name="T148" fmla="+- 0 1828 1596"/>
                              <a:gd name="T149" fmla="*/ T148 w 351"/>
                              <a:gd name="T150" fmla="+- 0 141 118"/>
                              <a:gd name="T151" fmla="*/ 141 h 79"/>
                              <a:gd name="T152" fmla="+- 0 1870 1596"/>
                              <a:gd name="T153" fmla="*/ T152 w 351"/>
                              <a:gd name="T154" fmla="+- 0 143 118"/>
                              <a:gd name="T155" fmla="*/ 143 h 79"/>
                              <a:gd name="T156" fmla="+- 0 1849 1596"/>
                              <a:gd name="T157" fmla="*/ T156 w 351"/>
                              <a:gd name="T158" fmla="+- 0 156 118"/>
                              <a:gd name="T159" fmla="*/ 156 h 79"/>
                              <a:gd name="T160" fmla="+- 0 1861 1596"/>
                              <a:gd name="T161" fmla="*/ T160 w 351"/>
                              <a:gd name="T162" fmla="+- 0 181 118"/>
                              <a:gd name="T163" fmla="*/ 181 h 79"/>
                              <a:gd name="T164" fmla="+- 0 1849 1596"/>
                              <a:gd name="T165" fmla="*/ T164 w 351"/>
                              <a:gd name="T166" fmla="+- 0 163 118"/>
                              <a:gd name="T167" fmla="*/ 163 h 79"/>
                              <a:gd name="T168" fmla="+- 0 1877 1596"/>
                              <a:gd name="T169" fmla="*/ T168 w 351"/>
                              <a:gd name="T170" fmla="+- 0 157 118"/>
                              <a:gd name="T171" fmla="*/ 157 h 79"/>
                              <a:gd name="T172" fmla="+- 0 1873 1596"/>
                              <a:gd name="T173" fmla="*/ T172 w 351"/>
                              <a:gd name="T174" fmla="+- 0 181 118"/>
                              <a:gd name="T175" fmla="*/ 181 h 79"/>
                              <a:gd name="T176" fmla="+- 0 1878 1596"/>
                              <a:gd name="T177" fmla="*/ T176 w 351"/>
                              <a:gd name="T178" fmla="+- 0 175 118"/>
                              <a:gd name="T179" fmla="*/ 175 h 79"/>
                              <a:gd name="T180" fmla="+- 0 1882 1596"/>
                              <a:gd name="T181" fmla="*/ T180 w 351"/>
                              <a:gd name="T182" fmla="+- 0 175 118"/>
                              <a:gd name="T183" fmla="*/ 175 h 79"/>
                              <a:gd name="T184" fmla="+- 0 1865 1596"/>
                              <a:gd name="T185" fmla="*/ T184 w 351"/>
                              <a:gd name="T186" fmla="+- 0 173 118"/>
                              <a:gd name="T187" fmla="*/ 173 h 79"/>
                              <a:gd name="T188" fmla="+- 0 1877 1596"/>
                              <a:gd name="T189" fmla="*/ T188 w 351"/>
                              <a:gd name="T190" fmla="+- 0 174 118"/>
                              <a:gd name="T191" fmla="*/ 174 h 79"/>
                              <a:gd name="T192" fmla="+- 0 1847 1596"/>
                              <a:gd name="T193" fmla="*/ T192 w 351"/>
                              <a:gd name="T194" fmla="+- 0 139 118"/>
                              <a:gd name="T195" fmla="*/ 139 h 79"/>
                              <a:gd name="T196" fmla="+- 0 1851 1596"/>
                              <a:gd name="T197" fmla="*/ T196 w 351"/>
                              <a:gd name="T198" fmla="+- 0 143 118"/>
                              <a:gd name="T199" fmla="*/ 143 h 79"/>
                              <a:gd name="T200" fmla="+- 0 1896 1596"/>
                              <a:gd name="T201" fmla="*/ T200 w 351"/>
                              <a:gd name="T202" fmla="+- 0 135 118"/>
                              <a:gd name="T203" fmla="*/ 135 h 79"/>
                              <a:gd name="T204" fmla="+- 0 1900 1596"/>
                              <a:gd name="T205" fmla="*/ T204 w 351"/>
                              <a:gd name="T206" fmla="+- 0 141 118"/>
                              <a:gd name="T207" fmla="*/ 141 h 79"/>
                              <a:gd name="T208" fmla="+- 0 1915 1596"/>
                              <a:gd name="T209" fmla="*/ T208 w 351"/>
                              <a:gd name="T210" fmla="+- 0 143 118"/>
                              <a:gd name="T211" fmla="*/ 143 h 79"/>
                              <a:gd name="T212" fmla="+- 0 1921 1596"/>
                              <a:gd name="T213" fmla="*/ T212 w 351"/>
                              <a:gd name="T214" fmla="+- 0 141 118"/>
                              <a:gd name="T215" fmla="*/ 141 h 79"/>
                              <a:gd name="T216" fmla="+- 0 1940 1596"/>
                              <a:gd name="T217" fmla="*/ T216 w 351"/>
                              <a:gd name="T218" fmla="+- 0 179 118"/>
                              <a:gd name="T219" fmla="*/ 179 h 79"/>
                              <a:gd name="T220" fmla="+- 0 1900 1596"/>
                              <a:gd name="T221" fmla="*/ T220 w 351"/>
                              <a:gd name="T222" fmla="+- 0 136 118"/>
                              <a:gd name="T223" fmla="*/ 136 h 79"/>
                              <a:gd name="T224" fmla="+- 0 1919 1596"/>
                              <a:gd name="T225" fmla="*/ T224 w 351"/>
                              <a:gd name="T226" fmla="+- 0 136 118"/>
                              <a:gd name="T227" fmla="*/ 136 h 79"/>
                              <a:gd name="T228" fmla="+- 0 1921 1596"/>
                              <a:gd name="T229" fmla="*/ T228 w 351"/>
                              <a:gd name="T230" fmla="+- 0 141 118"/>
                              <a:gd name="T231" fmla="*/ 141 h 79"/>
                              <a:gd name="T232" fmla="+- 0 1943 1596"/>
                              <a:gd name="T233" fmla="*/ T232 w 351"/>
                              <a:gd name="T234" fmla="+- 0 134 118"/>
                              <a:gd name="T235" fmla="*/ 134 h 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351" h="79">
                                <a:moveTo>
                                  <a:pt x="7" y="0"/>
                                </a:moveTo>
                                <a:lnTo>
                                  <a:pt x="0" y="0"/>
                                </a:lnTo>
                                <a:lnTo>
                                  <a:pt x="0" y="61"/>
                                </a:lnTo>
                                <a:lnTo>
                                  <a:pt x="7" y="61"/>
                                </a:lnTo>
                                <a:lnTo>
                                  <a:pt x="7" y="28"/>
                                </a:lnTo>
                                <a:lnTo>
                                  <a:pt x="11" y="23"/>
                                </a:lnTo>
                                <a:lnTo>
                                  <a:pt x="7" y="23"/>
                                </a:lnTo>
                                <a:lnTo>
                                  <a:pt x="7" y="0"/>
                                </a:lnTo>
                                <a:close/>
                                <a:moveTo>
                                  <a:pt x="35" y="22"/>
                                </a:moveTo>
                                <a:lnTo>
                                  <a:pt x="21" y="22"/>
                                </a:lnTo>
                                <a:lnTo>
                                  <a:pt x="23" y="23"/>
                                </a:lnTo>
                                <a:lnTo>
                                  <a:pt x="27" y="26"/>
                                </a:lnTo>
                                <a:lnTo>
                                  <a:pt x="28" y="28"/>
                                </a:lnTo>
                                <a:lnTo>
                                  <a:pt x="28" y="61"/>
                                </a:lnTo>
                                <a:lnTo>
                                  <a:pt x="35" y="61"/>
                                </a:lnTo>
                                <a:lnTo>
                                  <a:pt x="35" y="22"/>
                                </a:lnTo>
                                <a:close/>
                                <a:moveTo>
                                  <a:pt x="29" y="16"/>
                                </a:moveTo>
                                <a:lnTo>
                                  <a:pt x="15" y="16"/>
                                </a:lnTo>
                                <a:lnTo>
                                  <a:pt x="11" y="18"/>
                                </a:lnTo>
                                <a:lnTo>
                                  <a:pt x="7" y="23"/>
                                </a:lnTo>
                                <a:lnTo>
                                  <a:pt x="11" y="23"/>
                                </a:lnTo>
                                <a:lnTo>
                                  <a:pt x="12" y="22"/>
                                </a:lnTo>
                                <a:lnTo>
                                  <a:pt x="35" y="22"/>
                                </a:lnTo>
                                <a:lnTo>
                                  <a:pt x="35" y="21"/>
                                </a:lnTo>
                                <a:lnTo>
                                  <a:pt x="29" y="16"/>
                                </a:lnTo>
                                <a:close/>
                                <a:moveTo>
                                  <a:pt x="53" y="17"/>
                                </a:moveTo>
                                <a:lnTo>
                                  <a:pt x="46" y="17"/>
                                </a:lnTo>
                                <a:lnTo>
                                  <a:pt x="46" y="61"/>
                                </a:lnTo>
                                <a:lnTo>
                                  <a:pt x="53" y="61"/>
                                </a:lnTo>
                                <a:lnTo>
                                  <a:pt x="53" y="17"/>
                                </a:lnTo>
                                <a:close/>
                                <a:moveTo>
                                  <a:pt x="53" y="0"/>
                                </a:moveTo>
                                <a:lnTo>
                                  <a:pt x="46" y="0"/>
                                </a:lnTo>
                                <a:lnTo>
                                  <a:pt x="46" y="9"/>
                                </a:lnTo>
                                <a:lnTo>
                                  <a:pt x="53" y="9"/>
                                </a:lnTo>
                                <a:lnTo>
                                  <a:pt x="53" y="0"/>
                                </a:lnTo>
                                <a:close/>
                                <a:moveTo>
                                  <a:pt x="69" y="48"/>
                                </a:moveTo>
                                <a:lnTo>
                                  <a:pt x="62" y="48"/>
                                </a:lnTo>
                                <a:lnTo>
                                  <a:pt x="62" y="58"/>
                                </a:lnTo>
                                <a:lnTo>
                                  <a:pt x="67" y="63"/>
                                </a:lnTo>
                                <a:lnTo>
                                  <a:pt x="90" y="63"/>
                                </a:lnTo>
                                <a:lnTo>
                                  <a:pt x="97" y="57"/>
                                </a:lnTo>
                                <a:lnTo>
                                  <a:pt x="97" y="56"/>
                                </a:lnTo>
                                <a:lnTo>
                                  <a:pt x="76" y="56"/>
                                </a:lnTo>
                                <a:lnTo>
                                  <a:pt x="73" y="55"/>
                                </a:lnTo>
                                <a:lnTo>
                                  <a:pt x="71" y="53"/>
                                </a:lnTo>
                                <a:lnTo>
                                  <a:pt x="70" y="52"/>
                                </a:lnTo>
                                <a:lnTo>
                                  <a:pt x="69" y="51"/>
                                </a:lnTo>
                                <a:lnTo>
                                  <a:pt x="69" y="48"/>
                                </a:lnTo>
                                <a:close/>
                                <a:moveTo>
                                  <a:pt x="89" y="16"/>
                                </a:moveTo>
                                <a:lnTo>
                                  <a:pt x="69" y="16"/>
                                </a:lnTo>
                                <a:lnTo>
                                  <a:pt x="63" y="21"/>
                                </a:lnTo>
                                <a:lnTo>
                                  <a:pt x="63" y="36"/>
                                </a:lnTo>
                                <a:lnTo>
                                  <a:pt x="66" y="39"/>
                                </a:lnTo>
                                <a:lnTo>
                                  <a:pt x="88" y="45"/>
                                </a:lnTo>
                                <a:lnTo>
                                  <a:pt x="89" y="46"/>
                                </a:lnTo>
                                <a:lnTo>
                                  <a:pt x="89" y="53"/>
                                </a:lnTo>
                                <a:lnTo>
                                  <a:pt x="85" y="56"/>
                                </a:lnTo>
                                <a:lnTo>
                                  <a:pt x="97" y="56"/>
                                </a:lnTo>
                                <a:lnTo>
                                  <a:pt x="97" y="42"/>
                                </a:lnTo>
                                <a:lnTo>
                                  <a:pt x="93" y="39"/>
                                </a:lnTo>
                                <a:lnTo>
                                  <a:pt x="72" y="34"/>
                                </a:lnTo>
                                <a:lnTo>
                                  <a:pt x="70" y="32"/>
                                </a:lnTo>
                                <a:lnTo>
                                  <a:pt x="70" y="25"/>
                                </a:lnTo>
                                <a:lnTo>
                                  <a:pt x="73" y="22"/>
                                </a:lnTo>
                                <a:lnTo>
                                  <a:pt x="95" y="22"/>
                                </a:lnTo>
                                <a:lnTo>
                                  <a:pt x="95" y="21"/>
                                </a:lnTo>
                                <a:lnTo>
                                  <a:pt x="89" y="16"/>
                                </a:lnTo>
                                <a:close/>
                                <a:moveTo>
                                  <a:pt x="95" y="22"/>
                                </a:moveTo>
                                <a:lnTo>
                                  <a:pt x="85" y="22"/>
                                </a:lnTo>
                                <a:lnTo>
                                  <a:pt x="87" y="25"/>
                                </a:lnTo>
                                <a:lnTo>
                                  <a:pt x="88" y="29"/>
                                </a:lnTo>
                                <a:lnTo>
                                  <a:pt x="95" y="29"/>
                                </a:lnTo>
                                <a:lnTo>
                                  <a:pt x="95" y="22"/>
                                </a:lnTo>
                                <a:close/>
                                <a:moveTo>
                                  <a:pt x="114" y="23"/>
                                </a:moveTo>
                                <a:lnTo>
                                  <a:pt x="107" y="23"/>
                                </a:lnTo>
                                <a:lnTo>
                                  <a:pt x="107" y="60"/>
                                </a:lnTo>
                                <a:lnTo>
                                  <a:pt x="110" y="63"/>
                                </a:lnTo>
                                <a:lnTo>
                                  <a:pt x="117" y="63"/>
                                </a:lnTo>
                                <a:lnTo>
                                  <a:pt x="119" y="62"/>
                                </a:lnTo>
                                <a:lnTo>
                                  <a:pt x="121" y="62"/>
                                </a:lnTo>
                                <a:lnTo>
                                  <a:pt x="121" y="57"/>
                                </a:lnTo>
                                <a:lnTo>
                                  <a:pt x="115" y="57"/>
                                </a:lnTo>
                                <a:lnTo>
                                  <a:pt x="114" y="56"/>
                                </a:lnTo>
                                <a:lnTo>
                                  <a:pt x="114" y="23"/>
                                </a:lnTo>
                                <a:close/>
                                <a:moveTo>
                                  <a:pt x="121" y="56"/>
                                </a:moveTo>
                                <a:lnTo>
                                  <a:pt x="118" y="57"/>
                                </a:lnTo>
                                <a:lnTo>
                                  <a:pt x="121" y="57"/>
                                </a:lnTo>
                                <a:lnTo>
                                  <a:pt x="121" y="56"/>
                                </a:lnTo>
                                <a:close/>
                                <a:moveTo>
                                  <a:pt x="121" y="17"/>
                                </a:moveTo>
                                <a:lnTo>
                                  <a:pt x="101" y="17"/>
                                </a:lnTo>
                                <a:lnTo>
                                  <a:pt x="101" y="23"/>
                                </a:lnTo>
                                <a:lnTo>
                                  <a:pt x="121" y="23"/>
                                </a:lnTo>
                                <a:lnTo>
                                  <a:pt x="121" y="17"/>
                                </a:lnTo>
                                <a:close/>
                                <a:moveTo>
                                  <a:pt x="114" y="5"/>
                                </a:moveTo>
                                <a:lnTo>
                                  <a:pt x="107" y="5"/>
                                </a:lnTo>
                                <a:lnTo>
                                  <a:pt x="107" y="17"/>
                                </a:lnTo>
                                <a:lnTo>
                                  <a:pt x="114" y="17"/>
                                </a:lnTo>
                                <a:lnTo>
                                  <a:pt x="114" y="5"/>
                                </a:lnTo>
                                <a:close/>
                                <a:moveTo>
                                  <a:pt x="158" y="16"/>
                                </a:moveTo>
                                <a:lnTo>
                                  <a:pt x="133" y="16"/>
                                </a:lnTo>
                                <a:lnTo>
                                  <a:pt x="126" y="25"/>
                                </a:lnTo>
                                <a:lnTo>
                                  <a:pt x="126" y="54"/>
                                </a:lnTo>
                                <a:lnTo>
                                  <a:pt x="133" y="63"/>
                                </a:lnTo>
                                <a:lnTo>
                                  <a:pt x="158" y="63"/>
                                </a:lnTo>
                                <a:lnTo>
                                  <a:pt x="163" y="56"/>
                                </a:lnTo>
                                <a:lnTo>
                                  <a:pt x="138" y="56"/>
                                </a:lnTo>
                                <a:lnTo>
                                  <a:pt x="133" y="50"/>
                                </a:lnTo>
                                <a:lnTo>
                                  <a:pt x="133" y="29"/>
                                </a:lnTo>
                                <a:lnTo>
                                  <a:pt x="138" y="22"/>
                                </a:lnTo>
                                <a:lnTo>
                                  <a:pt x="163" y="22"/>
                                </a:lnTo>
                                <a:lnTo>
                                  <a:pt x="158" y="16"/>
                                </a:lnTo>
                                <a:close/>
                                <a:moveTo>
                                  <a:pt x="163" y="22"/>
                                </a:moveTo>
                                <a:lnTo>
                                  <a:pt x="153" y="22"/>
                                </a:lnTo>
                                <a:lnTo>
                                  <a:pt x="158" y="29"/>
                                </a:lnTo>
                                <a:lnTo>
                                  <a:pt x="158" y="50"/>
                                </a:lnTo>
                                <a:lnTo>
                                  <a:pt x="153" y="56"/>
                                </a:lnTo>
                                <a:lnTo>
                                  <a:pt x="163" y="56"/>
                                </a:lnTo>
                                <a:lnTo>
                                  <a:pt x="165" y="54"/>
                                </a:lnTo>
                                <a:lnTo>
                                  <a:pt x="165" y="25"/>
                                </a:lnTo>
                                <a:lnTo>
                                  <a:pt x="163" y="22"/>
                                </a:lnTo>
                                <a:close/>
                                <a:moveTo>
                                  <a:pt x="180" y="66"/>
                                </a:moveTo>
                                <a:lnTo>
                                  <a:pt x="173" y="66"/>
                                </a:lnTo>
                                <a:lnTo>
                                  <a:pt x="174" y="74"/>
                                </a:lnTo>
                                <a:lnTo>
                                  <a:pt x="180" y="79"/>
                                </a:lnTo>
                                <a:lnTo>
                                  <a:pt x="196" y="79"/>
                                </a:lnTo>
                                <a:lnTo>
                                  <a:pt x="201" y="77"/>
                                </a:lnTo>
                                <a:lnTo>
                                  <a:pt x="204" y="73"/>
                                </a:lnTo>
                                <a:lnTo>
                                  <a:pt x="184" y="73"/>
                                </a:lnTo>
                                <a:lnTo>
                                  <a:pt x="181" y="71"/>
                                </a:lnTo>
                                <a:lnTo>
                                  <a:pt x="180" y="66"/>
                                </a:lnTo>
                                <a:close/>
                                <a:moveTo>
                                  <a:pt x="209" y="55"/>
                                </a:moveTo>
                                <a:lnTo>
                                  <a:pt x="202" y="55"/>
                                </a:lnTo>
                                <a:lnTo>
                                  <a:pt x="202" y="69"/>
                                </a:lnTo>
                                <a:lnTo>
                                  <a:pt x="198" y="73"/>
                                </a:lnTo>
                                <a:lnTo>
                                  <a:pt x="204" y="73"/>
                                </a:lnTo>
                                <a:lnTo>
                                  <a:pt x="207" y="69"/>
                                </a:lnTo>
                                <a:lnTo>
                                  <a:pt x="209" y="64"/>
                                </a:lnTo>
                                <a:lnTo>
                                  <a:pt x="209" y="55"/>
                                </a:lnTo>
                                <a:close/>
                                <a:moveTo>
                                  <a:pt x="195" y="16"/>
                                </a:moveTo>
                                <a:lnTo>
                                  <a:pt x="179" y="16"/>
                                </a:lnTo>
                                <a:lnTo>
                                  <a:pt x="172" y="26"/>
                                </a:lnTo>
                                <a:lnTo>
                                  <a:pt x="172" y="47"/>
                                </a:lnTo>
                                <a:lnTo>
                                  <a:pt x="173" y="52"/>
                                </a:lnTo>
                                <a:lnTo>
                                  <a:pt x="180" y="60"/>
                                </a:lnTo>
                                <a:lnTo>
                                  <a:pt x="185" y="63"/>
                                </a:lnTo>
                                <a:lnTo>
                                  <a:pt x="194" y="63"/>
                                </a:lnTo>
                                <a:lnTo>
                                  <a:pt x="198" y="60"/>
                                </a:lnTo>
                                <a:lnTo>
                                  <a:pt x="201" y="56"/>
                                </a:lnTo>
                                <a:lnTo>
                                  <a:pt x="183" y="56"/>
                                </a:lnTo>
                                <a:lnTo>
                                  <a:pt x="179" y="50"/>
                                </a:lnTo>
                                <a:lnTo>
                                  <a:pt x="179" y="29"/>
                                </a:lnTo>
                                <a:lnTo>
                                  <a:pt x="183" y="22"/>
                                </a:lnTo>
                                <a:lnTo>
                                  <a:pt x="201" y="22"/>
                                </a:lnTo>
                                <a:lnTo>
                                  <a:pt x="199" y="18"/>
                                </a:lnTo>
                                <a:lnTo>
                                  <a:pt x="195" y="16"/>
                                </a:lnTo>
                                <a:close/>
                                <a:moveTo>
                                  <a:pt x="201" y="22"/>
                                </a:moveTo>
                                <a:lnTo>
                                  <a:pt x="197" y="22"/>
                                </a:lnTo>
                                <a:lnTo>
                                  <a:pt x="202" y="29"/>
                                </a:lnTo>
                                <a:lnTo>
                                  <a:pt x="202" y="50"/>
                                </a:lnTo>
                                <a:lnTo>
                                  <a:pt x="197" y="56"/>
                                </a:lnTo>
                                <a:lnTo>
                                  <a:pt x="201" y="56"/>
                                </a:lnTo>
                                <a:lnTo>
                                  <a:pt x="202" y="55"/>
                                </a:lnTo>
                                <a:lnTo>
                                  <a:pt x="209" y="55"/>
                                </a:lnTo>
                                <a:lnTo>
                                  <a:pt x="209" y="24"/>
                                </a:lnTo>
                                <a:lnTo>
                                  <a:pt x="202" y="24"/>
                                </a:lnTo>
                                <a:lnTo>
                                  <a:pt x="201" y="22"/>
                                </a:lnTo>
                                <a:close/>
                                <a:moveTo>
                                  <a:pt x="209" y="17"/>
                                </a:moveTo>
                                <a:lnTo>
                                  <a:pt x="202" y="17"/>
                                </a:lnTo>
                                <a:lnTo>
                                  <a:pt x="202" y="24"/>
                                </a:lnTo>
                                <a:lnTo>
                                  <a:pt x="209" y="24"/>
                                </a:lnTo>
                                <a:lnTo>
                                  <a:pt x="209" y="17"/>
                                </a:lnTo>
                                <a:close/>
                                <a:moveTo>
                                  <a:pt x="227" y="17"/>
                                </a:moveTo>
                                <a:lnTo>
                                  <a:pt x="220" y="17"/>
                                </a:lnTo>
                                <a:lnTo>
                                  <a:pt x="220" y="61"/>
                                </a:lnTo>
                                <a:lnTo>
                                  <a:pt x="227" y="61"/>
                                </a:lnTo>
                                <a:lnTo>
                                  <a:pt x="227" y="28"/>
                                </a:lnTo>
                                <a:lnTo>
                                  <a:pt x="230" y="25"/>
                                </a:lnTo>
                                <a:lnTo>
                                  <a:pt x="227" y="25"/>
                                </a:lnTo>
                                <a:lnTo>
                                  <a:pt x="227" y="17"/>
                                </a:lnTo>
                                <a:close/>
                                <a:moveTo>
                                  <a:pt x="239" y="16"/>
                                </a:moveTo>
                                <a:lnTo>
                                  <a:pt x="234" y="16"/>
                                </a:lnTo>
                                <a:lnTo>
                                  <a:pt x="231" y="19"/>
                                </a:lnTo>
                                <a:lnTo>
                                  <a:pt x="227" y="25"/>
                                </a:lnTo>
                                <a:lnTo>
                                  <a:pt x="230" y="25"/>
                                </a:lnTo>
                                <a:lnTo>
                                  <a:pt x="232" y="23"/>
                                </a:lnTo>
                                <a:lnTo>
                                  <a:pt x="241" y="23"/>
                                </a:lnTo>
                                <a:lnTo>
                                  <a:pt x="241" y="16"/>
                                </a:lnTo>
                                <a:lnTo>
                                  <a:pt x="239" y="16"/>
                                </a:lnTo>
                                <a:close/>
                                <a:moveTo>
                                  <a:pt x="241" y="23"/>
                                </a:moveTo>
                                <a:lnTo>
                                  <a:pt x="232" y="23"/>
                                </a:lnTo>
                                <a:lnTo>
                                  <a:pt x="241" y="23"/>
                                </a:lnTo>
                                <a:close/>
                                <a:moveTo>
                                  <a:pt x="281" y="22"/>
                                </a:moveTo>
                                <a:lnTo>
                                  <a:pt x="271" y="22"/>
                                </a:lnTo>
                                <a:lnTo>
                                  <a:pt x="274" y="25"/>
                                </a:lnTo>
                                <a:lnTo>
                                  <a:pt x="274" y="34"/>
                                </a:lnTo>
                                <a:lnTo>
                                  <a:pt x="273" y="35"/>
                                </a:lnTo>
                                <a:lnTo>
                                  <a:pt x="257" y="37"/>
                                </a:lnTo>
                                <a:lnTo>
                                  <a:pt x="256" y="37"/>
                                </a:lnTo>
                                <a:lnTo>
                                  <a:pt x="253" y="38"/>
                                </a:lnTo>
                                <a:lnTo>
                                  <a:pt x="248" y="40"/>
                                </a:lnTo>
                                <a:lnTo>
                                  <a:pt x="246" y="44"/>
                                </a:lnTo>
                                <a:lnTo>
                                  <a:pt x="246" y="58"/>
                                </a:lnTo>
                                <a:lnTo>
                                  <a:pt x="251" y="63"/>
                                </a:lnTo>
                                <a:lnTo>
                                  <a:pt x="265" y="63"/>
                                </a:lnTo>
                                <a:lnTo>
                                  <a:pt x="270" y="61"/>
                                </a:lnTo>
                                <a:lnTo>
                                  <a:pt x="274" y="57"/>
                                </a:lnTo>
                                <a:lnTo>
                                  <a:pt x="256" y="57"/>
                                </a:lnTo>
                                <a:lnTo>
                                  <a:pt x="253" y="54"/>
                                </a:lnTo>
                                <a:lnTo>
                                  <a:pt x="253" y="45"/>
                                </a:lnTo>
                                <a:lnTo>
                                  <a:pt x="256" y="43"/>
                                </a:lnTo>
                                <a:lnTo>
                                  <a:pt x="271" y="41"/>
                                </a:lnTo>
                                <a:lnTo>
                                  <a:pt x="272" y="40"/>
                                </a:lnTo>
                                <a:lnTo>
                                  <a:pt x="274" y="39"/>
                                </a:lnTo>
                                <a:lnTo>
                                  <a:pt x="281" y="39"/>
                                </a:lnTo>
                                <a:lnTo>
                                  <a:pt x="281" y="22"/>
                                </a:lnTo>
                                <a:close/>
                                <a:moveTo>
                                  <a:pt x="282" y="56"/>
                                </a:moveTo>
                                <a:lnTo>
                                  <a:pt x="275" y="56"/>
                                </a:lnTo>
                                <a:lnTo>
                                  <a:pt x="275" y="61"/>
                                </a:lnTo>
                                <a:lnTo>
                                  <a:pt x="277" y="63"/>
                                </a:lnTo>
                                <a:lnTo>
                                  <a:pt x="283" y="63"/>
                                </a:lnTo>
                                <a:lnTo>
                                  <a:pt x="284" y="62"/>
                                </a:lnTo>
                                <a:lnTo>
                                  <a:pt x="286" y="62"/>
                                </a:lnTo>
                                <a:lnTo>
                                  <a:pt x="286" y="57"/>
                                </a:lnTo>
                                <a:lnTo>
                                  <a:pt x="282" y="57"/>
                                </a:lnTo>
                                <a:lnTo>
                                  <a:pt x="282" y="56"/>
                                </a:lnTo>
                                <a:close/>
                                <a:moveTo>
                                  <a:pt x="286" y="57"/>
                                </a:moveTo>
                                <a:lnTo>
                                  <a:pt x="285" y="57"/>
                                </a:lnTo>
                                <a:lnTo>
                                  <a:pt x="286" y="57"/>
                                </a:lnTo>
                                <a:close/>
                                <a:moveTo>
                                  <a:pt x="281" y="39"/>
                                </a:moveTo>
                                <a:lnTo>
                                  <a:pt x="274" y="39"/>
                                </a:lnTo>
                                <a:lnTo>
                                  <a:pt x="274" y="49"/>
                                </a:lnTo>
                                <a:lnTo>
                                  <a:pt x="274" y="51"/>
                                </a:lnTo>
                                <a:lnTo>
                                  <a:pt x="269" y="55"/>
                                </a:lnTo>
                                <a:lnTo>
                                  <a:pt x="265" y="57"/>
                                </a:lnTo>
                                <a:lnTo>
                                  <a:pt x="274" y="57"/>
                                </a:lnTo>
                                <a:lnTo>
                                  <a:pt x="275" y="56"/>
                                </a:lnTo>
                                <a:lnTo>
                                  <a:pt x="282" y="56"/>
                                </a:lnTo>
                                <a:lnTo>
                                  <a:pt x="281" y="56"/>
                                </a:lnTo>
                                <a:lnTo>
                                  <a:pt x="281" y="39"/>
                                </a:lnTo>
                                <a:close/>
                                <a:moveTo>
                                  <a:pt x="276" y="16"/>
                                </a:moveTo>
                                <a:lnTo>
                                  <a:pt x="259" y="16"/>
                                </a:lnTo>
                                <a:lnTo>
                                  <a:pt x="254" y="18"/>
                                </a:lnTo>
                                <a:lnTo>
                                  <a:pt x="251" y="21"/>
                                </a:lnTo>
                                <a:lnTo>
                                  <a:pt x="249" y="23"/>
                                </a:lnTo>
                                <a:lnTo>
                                  <a:pt x="248" y="26"/>
                                </a:lnTo>
                                <a:lnTo>
                                  <a:pt x="248" y="30"/>
                                </a:lnTo>
                                <a:lnTo>
                                  <a:pt x="255" y="30"/>
                                </a:lnTo>
                                <a:lnTo>
                                  <a:pt x="255" y="25"/>
                                </a:lnTo>
                                <a:lnTo>
                                  <a:pt x="258" y="22"/>
                                </a:lnTo>
                                <a:lnTo>
                                  <a:pt x="281" y="22"/>
                                </a:lnTo>
                                <a:lnTo>
                                  <a:pt x="281" y="20"/>
                                </a:lnTo>
                                <a:lnTo>
                                  <a:pt x="276" y="16"/>
                                </a:lnTo>
                                <a:close/>
                                <a:moveTo>
                                  <a:pt x="300" y="17"/>
                                </a:moveTo>
                                <a:lnTo>
                                  <a:pt x="294" y="17"/>
                                </a:lnTo>
                                <a:lnTo>
                                  <a:pt x="294" y="61"/>
                                </a:lnTo>
                                <a:lnTo>
                                  <a:pt x="301" y="61"/>
                                </a:lnTo>
                                <a:lnTo>
                                  <a:pt x="301" y="27"/>
                                </a:lnTo>
                                <a:lnTo>
                                  <a:pt x="304" y="23"/>
                                </a:lnTo>
                                <a:lnTo>
                                  <a:pt x="300" y="23"/>
                                </a:lnTo>
                                <a:lnTo>
                                  <a:pt x="300" y="17"/>
                                </a:lnTo>
                                <a:close/>
                                <a:moveTo>
                                  <a:pt x="325" y="22"/>
                                </a:moveTo>
                                <a:lnTo>
                                  <a:pt x="316" y="22"/>
                                </a:lnTo>
                                <a:lnTo>
                                  <a:pt x="319" y="25"/>
                                </a:lnTo>
                                <a:lnTo>
                                  <a:pt x="319" y="61"/>
                                </a:lnTo>
                                <a:lnTo>
                                  <a:pt x="326" y="61"/>
                                </a:lnTo>
                                <a:lnTo>
                                  <a:pt x="326" y="27"/>
                                </a:lnTo>
                                <a:lnTo>
                                  <a:pt x="330" y="23"/>
                                </a:lnTo>
                                <a:lnTo>
                                  <a:pt x="325" y="23"/>
                                </a:lnTo>
                                <a:lnTo>
                                  <a:pt x="325" y="22"/>
                                </a:lnTo>
                                <a:close/>
                                <a:moveTo>
                                  <a:pt x="351" y="22"/>
                                </a:moveTo>
                                <a:lnTo>
                                  <a:pt x="341" y="22"/>
                                </a:lnTo>
                                <a:lnTo>
                                  <a:pt x="344" y="25"/>
                                </a:lnTo>
                                <a:lnTo>
                                  <a:pt x="344" y="61"/>
                                </a:lnTo>
                                <a:lnTo>
                                  <a:pt x="351" y="61"/>
                                </a:lnTo>
                                <a:lnTo>
                                  <a:pt x="351" y="22"/>
                                </a:lnTo>
                                <a:close/>
                                <a:moveTo>
                                  <a:pt x="319" y="16"/>
                                </a:moveTo>
                                <a:lnTo>
                                  <a:pt x="308" y="16"/>
                                </a:lnTo>
                                <a:lnTo>
                                  <a:pt x="304" y="18"/>
                                </a:lnTo>
                                <a:lnTo>
                                  <a:pt x="300" y="23"/>
                                </a:lnTo>
                                <a:lnTo>
                                  <a:pt x="304" y="23"/>
                                </a:lnTo>
                                <a:lnTo>
                                  <a:pt x="305" y="22"/>
                                </a:lnTo>
                                <a:lnTo>
                                  <a:pt x="325" y="22"/>
                                </a:lnTo>
                                <a:lnTo>
                                  <a:pt x="323" y="18"/>
                                </a:lnTo>
                                <a:lnTo>
                                  <a:pt x="319" y="16"/>
                                </a:lnTo>
                                <a:close/>
                                <a:moveTo>
                                  <a:pt x="347" y="16"/>
                                </a:moveTo>
                                <a:lnTo>
                                  <a:pt x="333" y="16"/>
                                </a:lnTo>
                                <a:lnTo>
                                  <a:pt x="329" y="18"/>
                                </a:lnTo>
                                <a:lnTo>
                                  <a:pt x="325" y="23"/>
                                </a:lnTo>
                                <a:lnTo>
                                  <a:pt x="330" y="23"/>
                                </a:lnTo>
                                <a:lnTo>
                                  <a:pt x="330" y="22"/>
                                </a:lnTo>
                                <a:lnTo>
                                  <a:pt x="351" y="22"/>
                                </a:lnTo>
                                <a:lnTo>
                                  <a:pt x="351" y="20"/>
                                </a:lnTo>
                                <a:lnTo>
                                  <a:pt x="347"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3" name="Line 167"/>
                        <wps:cNvCnPr>
                          <a:cxnSpLocks noChangeShapeType="1"/>
                        </wps:cNvCnPr>
                        <wps:spPr bwMode="auto">
                          <a:xfrm>
                            <a:off x="1406" y="151"/>
                            <a:ext cx="12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24" name="docshape71"/>
                        <wps:cNvSpPr>
                          <a:spLocks/>
                        </wps:cNvSpPr>
                        <wps:spPr bwMode="auto">
                          <a:xfrm>
                            <a:off x="1591" y="220"/>
                            <a:ext cx="443" cy="63"/>
                          </a:xfrm>
                          <a:custGeom>
                            <a:avLst/>
                            <a:gdLst>
                              <a:gd name="T0" fmla="+- 0 1608 1592"/>
                              <a:gd name="T1" fmla="*/ T0 w 443"/>
                              <a:gd name="T2" fmla="+- 0 283 220"/>
                              <a:gd name="T3" fmla="*/ 283 h 63"/>
                              <a:gd name="T4" fmla="+- 0 1604 1592"/>
                              <a:gd name="T5" fmla="*/ T4 w 443"/>
                              <a:gd name="T6" fmla="+- 0 276 220"/>
                              <a:gd name="T7" fmla="*/ 276 h 63"/>
                              <a:gd name="T8" fmla="+- 0 1611 1592"/>
                              <a:gd name="T9" fmla="*/ T8 w 443"/>
                              <a:gd name="T10" fmla="+- 0 276 220"/>
                              <a:gd name="T11" fmla="*/ 276 h 63"/>
                              <a:gd name="T12" fmla="+- 0 1611 1592"/>
                              <a:gd name="T13" fmla="*/ T12 w 443"/>
                              <a:gd name="T14" fmla="+- 0 237 220"/>
                              <a:gd name="T15" fmla="*/ 237 h 63"/>
                              <a:gd name="T16" fmla="+- 0 1604 1592"/>
                              <a:gd name="T17" fmla="*/ T16 w 443"/>
                              <a:gd name="T18" fmla="+- 0 226 220"/>
                              <a:gd name="T19" fmla="*/ 226 h 63"/>
                              <a:gd name="T20" fmla="+- 0 1637 1592"/>
                              <a:gd name="T21" fmla="*/ T20 w 443"/>
                              <a:gd name="T22" fmla="+- 0 255 220"/>
                              <a:gd name="T23" fmla="*/ 255 h 63"/>
                              <a:gd name="T24" fmla="+- 0 1650 1592"/>
                              <a:gd name="T25" fmla="*/ T24 w 443"/>
                              <a:gd name="T26" fmla="+- 0 283 220"/>
                              <a:gd name="T27" fmla="*/ 283 h 63"/>
                              <a:gd name="T28" fmla="+- 0 1650 1592"/>
                              <a:gd name="T29" fmla="*/ T28 w 443"/>
                              <a:gd name="T30" fmla="+- 0 270 220"/>
                              <a:gd name="T31" fmla="*/ 270 h 63"/>
                              <a:gd name="T32" fmla="+- 0 1667 1592"/>
                              <a:gd name="T33" fmla="*/ T32 w 443"/>
                              <a:gd name="T34" fmla="+- 0 236 220"/>
                              <a:gd name="T35" fmla="*/ 236 h 63"/>
                              <a:gd name="T36" fmla="+- 0 1682 1592"/>
                              <a:gd name="T37" fmla="*/ T36 w 443"/>
                              <a:gd name="T38" fmla="+- 0 275 220"/>
                              <a:gd name="T39" fmla="*/ 275 h 63"/>
                              <a:gd name="T40" fmla="+- 0 1670 1592"/>
                              <a:gd name="T41" fmla="*/ T40 w 443"/>
                              <a:gd name="T42" fmla="+- 0 276 220"/>
                              <a:gd name="T43" fmla="*/ 276 h 63"/>
                              <a:gd name="T44" fmla="+- 0 1675 1592"/>
                              <a:gd name="T45" fmla="*/ T44 w 443"/>
                              <a:gd name="T46" fmla="+- 0 243 220"/>
                              <a:gd name="T47" fmla="*/ 243 h 63"/>
                              <a:gd name="T48" fmla="+- 0 1682 1592"/>
                              <a:gd name="T49" fmla="*/ T48 w 443"/>
                              <a:gd name="T50" fmla="+- 0 243 220"/>
                              <a:gd name="T51" fmla="*/ 243 h 63"/>
                              <a:gd name="T52" fmla="+- 0 1699 1592"/>
                              <a:gd name="T53" fmla="*/ T52 w 443"/>
                              <a:gd name="T54" fmla="+- 0 281 220"/>
                              <a:gd name="T55" fmla="*/ 281 h 63"/>
                              <a:gd name="T56" fmla="+- 0 1699 1592"/>
                              <a:gd name="T57" fmla="*/ T56 w 443"/>
                              <a:gd name="T58" fmla="+- 0 229 220"/>
                              <a:gd name="T59" fmla="*/ 229 h 63"/>
                              <a:gd name="T60" fmla="+- 0 1714 1592"/>
                              <a:gd name="T61" fmla="*/ T60 w 443"/>
                              <a:gd name="T62" fmla="+- 0 283 220"/>
                              <a:gd name="T63" fmla="*/ 283 h 63"/>
                              <a:gd name="T64" fmla="+- 0 1719 1592"/>
                              <a:gd name="T65" fmla="*/ T64 w 443"/>
                              <a:gd name="T66" fmla="+- 0 275 220"/>
                              <a:gd name="T67" fmla="*/ 275 h 63"/>
                              <a:gd name="T68" fmla="+- 0 1736 1592"/>
                              <a:gd name="T69" fmla="*/ T68 w 443"/>
                              <a:gd name="T70" fmla="+- 0 236 220"/>
                              <a:gd name="T71" fmla="*/ 236 h 63"/>
                              <a:gd name="T72" fmla="+- 0 1734 1592"/>
                              <a:gd name="T73" fmla="*/ T72 w 443"/>
                              <a:gd name="T74" fmla="+- 0 265 220"/>
                              <a:gd name="T75" fmla="*/ 265 h 63"/>
                              <a:gd name="T76" fmla="+- 0 1743 1592"/>
                              <a:gd name="T77" fmla="*/ T76 w 443"/>
                              <a:gd name="T78" fmla="+- 0 262 220"/>
                              <a:gd name="T79" fmla="*/ 262 h 63"/>
                              <a:gd name="T80" fmla="+- 0 1720 1592"/>
                              <a:gd name="T81" fmla="*/ T80 w 443"/>
                              <a:gd name="T82" fmla="+- 0 243 220"/>
                              <a:gd name="T83" fmla="*/ 243 h 63"/>
                              <a:gd name="T84" fmla="+- 0 1731 1592"/>
                              <a:gd name="T85" fmla="*/ T84 w 443"/>
                              <a:gd name="T86" fmla="+- 0 243 220"/>
                              <a:gd name="T87" fmla="*/ 243 h 63"/>
                              <a:gd name="T88" fmla="+- 0 1760 1592"/>
                              <a:gd name="T89" fmla="*/ T88 w 443"/>
                              <a:gd name="T90" fmla="+- 0 243 220"/>
                              <a:gd name="T91" fmla="*/ 243 h 63"/>
                              <a:gd name="T92" fmla="+- 0 1765 1592"/>
                              <a:gd name="T93" fmla="*/ T92 w 443"/>
                              <a:gd name="T94" fmla="+- 0 282 220"/>
                              <a:gd name="T95" fmla="*/ 282 h 63"/>
                              <a:gd name="T96" fmla="+- 0 1760 1592"/>
                              <a:gd name="T97" fmla="*/ T96 w 443"/>
                              <a:gd name="T98" fmla="+- 0 243 220"/>
                              <a:gd name="T99" fmla="*/ 243 h 63"/>
                              <a:gd name="T100" fmla="+- 0 1767 1592"/>
                              <a:gd name="T101" fmla="*/ T100 w 443"/>
                              <a:gd name="T102" fmla="+- 0 237 220"/>
                              <a:gd name="T103" fmla="*/ 237 h 63"/>
                              <a:gd name="T104" fmla="+- 0 1760 1592"/>
                              <a:gd name="T105" fmla="*/ T104 w 443"/>
                              <a:gd name="T106" fmla="+- 0 226 220"/>
                              <a:gd name="T107" fmla="*/ 226 h 63"/>
                              <a:gd name="T108" fmla="+- 0 1781 1592"/>
                              <a:gd name="T109" fmla="*/ T108 w 443"/>
                              <a:gd name="T110" fmla="+- 0 237 220"/>
                              <a:gd name="T111" fmla="*/ 237 h 63"/>
                              <a:gd name="T112" fmla="+- 0 1784 1592"/>
                              <a:gd name="T113" fmla="*/ T112 w 443"/>
                              <a:gd name="T114" fmla="+- 0 245 220"/>
                              <a:gd name="T115" fmla="*/ 245 h 63"/>
                              <a:gd name="T116" fmla="+- 0 1785 1592"/>
                              <a:gd name="T117" fmla="*/ T116 w 443"/>
                              <a:gd name="T118" fmla="+- 0 239 220"/>
                              <a:gd name="T119" fmla="*/ 239 h 63"/>
                              <a:gd name="T120" fmla="+- 0 1796 1592"/>
                              <a:gd name="T121" fmla="*/ T120 w 443"/>
                              <a:gd name="T122" fmla="+- 0 236 220"/>
                              <a:gd name="T123" fmla="*/ 236 h 63"/>
                              <a:gd name="T124" fmla="+- 0 1796 1592"/>
                              <a:gd name="T125" fmla="*/ T124 w 443"/>
                              <a:gd name="T126" fmla="+- 0 243 220"/>
                              <a:gd name="T127" fmla="*/ 243 h 63"/>
                              <a:gd name="T128" fmla="+- 0 1809 1592"/>
                              <a:gd name="T129" fmla="*/ T128 w 443"/>
                              <a:gd name="T130" fmla="+- 0 237 220"/>
                              <a:gd name="T131" fmla="*/ 237 h 63"/>
                              <a:gd name="T132" fmla="+- 0 1809 1592"/>
                              <a:gd name="T133" fmla="*/ T132 w 443"/>
                              <a:gd name="T134" fmla="+- 0 220 220"/>
                              <a:gd name="T135" fmla="*/ 220 h 63"/>
                              <a:gd name="T136" fmla="+- 0 1851 1592"/>
                              <a:gd name="T137" fmla="*/ T136 w 443"/>
                              <a:gd name="T138" fmla="+- 0 283 220"/>
                              <a:gd name="T139" fmla="*/ 283 h 63"/>
                              <a:gd name="T140" fmla="+- 0 1820 1592"/>
                              <a:gd name="T141" fmla="*/ T140 w 443"/>
                              <a:gd name="T142" fmla="+- 0 220 220"/>
                              <a:gd name="T143" fmla="*/ 220 h 63"/>
                              <a:gd name="T144" fmla="+- 0 1826 1592"/>
                              <a:gd name="T145" fmla="*/ T144 w 443"/>
                              <a:gd name="T146" fmla="+- 0 270 220"/>
                              <a:gd name="T147" fmla="*/ 270 h 63"/>
                              <a:gd name="T148" fmla="+- 0 1857 1592"/>
                              <a:gd name="T149" fmla="*/ T148 w 443"/>
                              <a:gd name="T150" fmla="+- 0 243 220"/>
                              <a:gd name="T151" fmla="*/ 243 h 63"/>
                              <a:gd name="T152" fmla="+- 0 1856 1592"/>
                              <a:gd name="T153" fmla="*/ T152 w 443"/>
                              <a:gd name="T154" fmla="+- 0 276 220"/>
                              <a:gd name="T155" fmla="*/ 276 h 63"/>
                              <a:gd name="T156" fmla="+- 0 1834 1592"/>
                              <a:gd name="T157" fmla="*/ T156 w 443"/>
                              <a:gd name="T158" fmla="+- 0 236 220"/>
                              <a:gd name="T159" fmla="*/ 236 h 63"/>
                              <a:gd name="T160" fmla="+- 0 1857 1592"/>
                              <a:gd name="T161" fmla="*/ T160 w 443"/>
                              <a:gd name="T162" fmla="+- 0 243 220"/>
                              <a:gd name="T163" fmla="*/ 243 h 63"/>
                              <a:gd name="T164" fmla="+- 0 1872 1592"/>
                              <a:gd name="T165" fmla="*/ T164 w 443"/>
                              <a:gd name="T166" fmla="+- 0 283 220"/>
                              <a:gd name="T167" fmla="*/ 283 h 63"/>
                              <a:gd name="T168" fmla="+- 0 1873 1592"/>
                              <a:gd name="T169" fmla="*/ T168 w 443"/>
                              <a:gd name="T170" fmla="+- 0 273 220"/>
                              <a:gd name="T171" fmla="*/ 273 h 63"/>
                              <a:gd name="T172" fmla="+- 0 1901 1592"/>
                              <a:gd name="T173" fmla="*/ T172 w 443"/>
                              <a:gd name="T174" fmla="+- 0 281 220"/>
                              <a:gd name="T175" fmla="*/ 281 h 63"/>
                              <a:gd name="T176" fmla="+- 0 1889 1592"/>
                              <a:gd name="T177" fmla="*/ T176 w 443"/>
                              <a:gd name="T178" fmla="+- 0 277 220"/>
                              <a:gd name="T179" fmla="*/ 277 h 63"/>
                              <a:gd name="T180" fmla="+- 0 1921 1592"/>
                              <a:gd name="T181" fmla="*/ T180 w 443"/>
                              <a:gd name="T182" fmla="+- 0 243 220"/>
                              <a:gd name="T183" fmla="*/ 243 h 63"/>
                              <a:gd name="T184" fmla="+- 0 1926 1592"/>
                              <a:gd name="T185" fmla="*/ T184 w 443"/>
                              <a:gd name="T186" fmla="+- 0 282 220"/>
                              <a:gd name="T187" fmla="*/ 282 h 63"/>
                              <a:gd name="T188" fmla="+- 0 1921 1592"/>
                              <a:gd name="T189" fmla="*/ T188 w 443"/>
                              <a:gd name="T190" fmla="+- 0 243 220"/>
                              <a:gd name="T191" fmla="*/ 243 h 63"/>
                              <a:gd name="T192" fmla="+- 0 1928 1592"/>
                              <a:gd name="T193" fmla="*/ T192 w 443"/>
                              <a:gd name="T194" fmla="+- 0 237 220"/>
                              <a:gd name="T195" fmla="*/ 237 h 63"/>
                              <a:gd name="T196" fmla="+- 0 1921 1592"/>
                              <a:gd name="T197" fmla="*/ T196 w 443"/>
                              <a:gd name="T198" fmla="+- 0 226 220"/>
                              <a:gd name="T199" fmla="*/ 226 h 63"/>
                              <a:gd name="T200" fmla="+- 0 1942 1592"/>
                              <a:gd name="T201" fmla="*/ T200 w 443"/>
                              <a:gd name="T202" fmla="+- 0 237 220"/>
                              <a:gd name="T203" fmla="*/ 237 h 63"/>
                              <a:gd name="T204" fmla="+- 0 1942 1592"/>
                              <a:gd name="T205" fmla="*/ T204 w 443"/>
                              <a:gd name="T206" fmla="+- 0 220 220"/>
                              <a:gd name="T207" fmla="*/ 220 h 63"/>
                              <a:gd name="T208" fmla="+- 0 1983 1592"/>
                              <a:gd name="T209" fmla="*/ T208 w 443"/>
                              <a:gd name="T210" fmla="+- 0 236 220"/>
                              <a:gd name="T211" fmla="*/ 236 h 63"/>
                              <a:gd name="T212" fmla="+- 0 1983 1592"/>
                              <a:gd name="T213" fmla="*/ T212 w 443"/>
                              <a:gd name="T214" fmla="+- 0 283 220"/>
                              <a:gd name="T215" fmla="*/ 283 h 63"/>
                              <a:gd name="T216" fmla="+- 0 1963 1592"/>
                              <a:gd name="T217" fmla="*/ T216 w 443"/>
                              <a:gd name="T218" fmla="+- 0 243 220"/>
                              <a:gd name="T219" fmla="*/ 243 h 63"/>
                              <a:gd name="T220" fmla="+- 0 1983 1592"/>
                              <a:gd name="T221" fmla="*/ T220 w 443"/>
                              <a:gd name="T222" fmla="+- 0 249 220"/>
                              <a:gd name="T223" fmla="*/ 249 h 63"/>
                              <a:gd name="T224" fmla="+- 0 1990 1592"/>
                              <a:gd name="T225" fmla="*/ T224 w 443"/>
                              <a:gd name="T226" fmla="+- 0 245 220"/>
                              <a:gd name="T227" fmla="*/ 245 h 63"/>
                              <a:gd name="T228" fmla="+- 0 2007 1592"/>
                              <a:gd name="T229" fmla="*/ T228 w 443"/>
                              <a:gd name="T230" fmla="+- 0 281 220"/>
                              <a:gd name="T231" fmla="*/ 281 h 63"/>
                              <a:gd name="T232" fmla="+- 0 2034 1592"/>
                              <a:gd name="T233" fmla="*/ T232 w 443"/>
                              <a:gd name="T234" fmla="+- 0 242 220"/>
                              <a:gd name="T235" fmla="*/ 242 h 63"/>
                              <a:gd name="T236" fmla="+- 0 2034 1592"/>
                              <a:gd name="T237" fmla="*/ T236 w 443"/>
                              <a:gd name="T238" fmla="+- 0 242 220"/>
                              <a:gd name="T239" fmla="*/ 242 h 63"/>
                              <a:gd name="T240" fmla="+- 0 2009 1592"/>
                              <a:gd name="T241" fmla="*/ T240 w 443"/>
                              <a:gd name="T242" fmla="+- 0 245 220"/>
                              <a:gd name="T243" fmla="*/ 245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43" h="63">
                                <a:moveTo>
                                  <a:pt x="12" y="23"/>
                                </a:moveTo>
                                <a:lnTo>
                                  <a:pt x="6" y="23"/>
                                </a:lnTo>
                                <a:lnTo>
                                  <a:pt x="6" y="60"/>
                                </a:lnTo>
                                <a:lnTo>
                                  <a:pt x="9" y="63"/>
                                </a:lnTo>
                                <a:lnTo>
                                  <a:pt x="16" y="63"/>
                                </a:lnTo>
                                <a:lnTo>
                                  <a:pt x="17" y="62"/>
                                </a:lnTo>
                                <a:lnTo>
                                  <a:pt x="19" y="62"/>
                                </a:lnTo>
                                <a:lnTo>
                                  <a:pt x="19" y="57"/>
                                </a:lnTo>
                                <a:lnTo>
                                  <a:pt x="13" y="57"/>
                                </a:lnTo>
                                <a:lnTo>
                                  <a:pt x="12" y="56"/>
                                </a:lnTo>
                                <a:lnTo>
                                  <a:pt x="12" y="23"/>
                                </a:lnTo>
                                <a:close/>
                                <a:moveTo>
                                  <a:pt x="19" y="56"/>
                                </a:moveTo>
                                <a:lnTo>
                                  <a:pt x="16" y="57"/>
                                </a:lnTo>
                                <a:lnTo>
                                  <a:pt x="19" y="57"/>
                                </a:lnTo>
                                <a:lnTo>
                                  <a:pt x="19" y="56"/>
                                </a:lnTo>
                                <a:close/>
                                <a:moveTo>
                                  <a:pt x="19" y="17"/>
                                </a:moveTo>
                                <a:lnTo>
                                  <a:pt x="0" y="17"/>
                                </a:lnTo>
                                <a:lnTo>
                                  <a:pt x="0" y="23"/>
                                </a:lnTo>
                                <a:lnTo>
                                  <a:pt x="19" y="23"/>
                                </a:lnTo>
                                <a:lnTo>
                                  <a:pt x="19" y="17"/>
                                </a:lnTo>
                                <a:close/>
                                <a:moveTo>
                                  <a:pt x="12" y="6"/>
                                </a:moveTo>
                                <a:lnTo>
                                  <a:pt x="6" y="6"/>
                                </a:lnTo>
                                <a:lnTo>
                                  <a:pt x="6" y="17"/>
                                </a:lnTo>
                                <a:lnTo>
                                  <a:pt x="12" y="17"/>
                                </a:lnTo>
                                <a:lnTo>
                                  <a:pt x="12" y="6"/>
                                </a:lnTo>
                                <a:close/>
                                <a:moveTo>
                                  <a:pt x="45" y="35"/>
                                </a:moveTo>
                                <a:lnTo>
                                  <a:pt x="25" y="35"/>
                                </a:lnTo>
                                <a:lnTo>
                                  <a:pt x="25" y="41"/>
                                </a:lnTo>
                                <a:lnTo>
                                  <a:pt x="45" y="41"/>
                                </a:lnTo>
                                <a:lnTo>
                                  <a:pt x="45" y="35"/>
                                </a:lnTo>
                                <a:close/>
                                <a:moveTo>
                                  <a:pt x="75" y="16"/>
                                </a:moveTo>
                                <a:lnTo>
                                  <a:pt x="58" y="16"/>
                                </a:lnTo>
                                <a:lnTo>
                                  <a:pt x="51" y="25"/>
                                </a:lnTo>
                                <a:lnTo>
                                  <a:pt x="51" y="54"/>
                                </a:lnTo>
                                <a:lnTo>
                                  <a:pt x="58" y="63"/>
                                </a:lnTo>
                                <a:lnTo>
                                  <a:pt x="76" y="63"/>
                                </a:lnTo>
                                <a:lnTo>
                                  <a:pt x="80" y="60"/>
                                </a:lnTo>
                                <a:lnTo>
                                  <a:pt x="83" y="56"/>
                                </a:lnTo>
                                <a:lnTo>
                                  <a:pt x="63" y="56"/>
                                </a:lnTo>
                                <a:lnTo>
                                  <a:pt x="58" y="50"/>
                                </a:lnTo>
                                <a:lnTo>
                                  <a:pt x="58" y="29"/>
                                </a:lnTo>
                                <a:lnTo>
                                  <a:pt x="63" y="23"/>
                                </a:lnTo>
                                <a:lnTo>
                                  <a:pt x="83" y="23"/>
                                </a:lnTo>
                                <a:lnTo>
                                  <a:pt x="80" y="18"/>
                                </a:lnTo>
                                <a:lnTo>
                                  <a:pt x="75" y="16"/>
                                </a:lnTo>
                                <a:close/>
                                <a:moveTo>
                                  <a:pt x="90" y="55"/>
                                </a:moveTo>
                                <a:lnTo>
                                  <a:pt x="84" y="55"/>
                                </a:lnTo>
                                <a:lnTo>
                                  <a:pt x="84" y="61"/>
                                </a:lnTo>
                                <a:lnTo>
                                  <a:pt x="90" y="61"/>
                                </a:lnTo>
                                <a:lnTo>
                                  <a:pt x="90" y="55"/>
                                </a:lnTo>
                                <a:close/>
                                <a:moveTo>
                                  <a:pt x="83" y="23"/>
                                </a:moveTo>
                                <a:lnTo>
                                  <a:pt x="78" y="23"/>
                                </a:lnTo>
                                <a:lnTo>
                                  <a:pt x="83" y="29"/>
                                </a:lnTo>
                                <a:lnTo>
                                  <a:pt x="83" y="50"/>
                                </a:lnTo>
                                <a:lnTo>
                                  <a:pt x="78" y="56"/>
                                </a:lnTo>
                                <a:lnTo>
                                  <a:pt x="83" y="56"/>
                                </a:lnTo>
                                <a:lnTo>
                                  <a:pt x="84" y="55"/>
                                </a:lnTo>
                                <a:lnTo>
                                  <a:pt x="90" y="55"/>
                                </a:lnTo>
                                <a:lnTo>
                                  <a:pt x="90" y="23"/>
                                </a:lnTo>
                                <a:lnTo>
                                  <a:pt x="83" y="23"/>
                                </a:lnTo>
                                <a:close/>
                                <a:moveTo>
                                  <a:pt x="90" y="0"/>
                                </a:moveTo>
                                <a:lnTo>
                                  <a:pt x="83" y="0"/>
                                </a:lnTo>
                                <a:lnTo>
                                  <a:pt x="83" y="23"/>
                                </a:lnTo>
                                <a:lnTo>
                                  <a:pt x="90" y="23"/>
                                </a:lnTo>
                                <a:lnTo>
                                  <a:pt x="90" y="0"/>
                                </a:lnTo>
                                <a:close/>
                                <a:moveTo>
                                  <a:pt x="107" y="17"/>
                                </a:moveTo>
                                <a:lnTo>
                                  <a:pt x="100" y="17"/>
                                </a:lnTo>
                                <a:lnTo>
                                  <a:pt x="100" y="61"/>
                                </a:lnTo>
                                <a:lnTo>
                                  <a:pt x="107" y="61"/>
                                </a:lnTo>
                                <a:lnTo>
                                  <a:pt x="107" y="17"/>
                                </a:lnTo>
                                <a:close/>
                                <a:moveTo>
                                  <a:pt x="107" y="0"/>
                                </a:moveTo>
                                <a:lnTo>
                                  <a:pt x="100" y="0"/>
                                </a:lnTo>
                                <a:lnTo>
                                  <a:pt x="100" y="9"/>
                                </a:lnTo>
                                <a:lnTo>
                                  <a:pt x="107" y="9"/>
                                </a:lnTo>
                                <a:lnTo>
                                  <a:pt x="107" y="0"/>
                                </a:lnTo>
                                <a:close/>
                                <a:moveTo>
                                  <a:pt x="123" y="48"/>
                                </a:moveTo>
                                <a:lnTo>
                                  <a:pt x="116" y="48"/>
                                </a:lnTo>
                                <a:lnTo>
                                  <a:pt x="116" y="58"/>
                                </a:lnTo>
                                <a:lnTo>
                                  <a:pt x="122" y="63"/>
                                </a:lnTo>
                                <a:lnTo>
                                  <a:pt x="144" y="63"/>
                                </a:lnTo>
                                <a:lnTo>
                                  <a:pt x="151" y="57"/>
                                </a:lnTo>
                                <a:lnTo>
                                  <a:pt x="151" y="56"/>
                                </a:lnTo>
                                <a:lnTo>
                                  <a:pt x="130" y="56"/>
                                </a:lnTo>
                                <a:lnTo>
                                  <a:pt x="127" y="55"/>
                                </a:lnTo>
                                <a:lnTo>
                                  <a:pt x="125" y="53"/>
                                </a:lnTo>
                                <a:lnTo>
                                  <a:pt x="124" y="52"/>
                                </a:lnTo>
                                <a:lnTo>
                                  <a:pt x="124" y="51"/>
                                </a:lnTo>
                                <a:lnTo>
                                  <a:pt x="123" y="48"/>
                                </a:lnTo>
                                <a:close/>
                                <a:moveTo>
                                  <a:pt x="144" y="16"/>
                                </a:moveTo>
                                <a:lnTo>
                                  <a:pt x="124" y="16"/>
                                </a:lnTo>
                                <a:lnTo>
                                  <a:pt x="117" y="21"/>
                                </a:lnTo>
                                <a:lnTo>
                                  <a:pt x="117" y="36"/>
                                </a:lnTo>
                                <a:lnTo>
                                  <a:pt x="121" y="39"/>
                                </a:lnTo>
                                <a:lnTo>
                                  <a:pt x="142" y="45"/>
                                </a:lnTo>
                                <a:lnTo>
                                  <a:pt x="144" y="46"/>
                                </a:lnTo>
                                <a:lnTo>
                                  <a:pt x="144" y="53"/>
                                </a:lnTo>
                                <a:lnTo>
                                  <a:pt x="140" y="56"/>
                                </a:lnTo>
                                <a:lnTo>
                                  <a:pt x="151" y="56"/>
                                </a:lnTo>
                                <a:lnTo>
                                  <a:pt x="151" y="42"/>
                                </a:lnTo>
                                <a:lnTo>
                                  <a:pt x="147" y="39"/>
                                </a:lnTo>
                                <a:lnTo>
                                  <a:pt x="127" y="34"/>
                                </a:lnTo>
                                <a:lnTo>
                                  <a:pt x="124" y="32"/>
                                </a:lnTo>
                                <a:lnTo>
                                  <a:pt x="124" y="25"/>
                                </a:lnTo>
                                <a:lnTo>
                                  <a:pt x="128" y="23"/>
                                </a:lnTo>
                                <a:lnTo>
                                  <a:pt x="149" y="23"/>
                                </a:lnTo>
                                <a:lnTo>
                                  <a:pt x="149" y="21"/>
                                </a:lnTo>
                                <a:lnTo>
                                  <a:pt x="144" y="16"/>
                                </a:lnTo>
                                <a:close/>
                                <a:moveTo>
                                  <a:pt x="149" y="23"/>
                                </a:moveTo>
                                <a:lnTo>
                                  <a:pt x="139" y="23"/>
                                </a:lnTo>
                                <a:lnTo>
                                  <a:pt x="142" y="25"/>
                                </a:lnTo>
                                <a:lnTo>
                                  <a:pt x="142" y="29"/>
                                </a:lnTo>
                                <a:lnTo>
                                  <a:pt x="149" y="29"/>
                                </a:lnTo>
                                <a:lnTo>
                                  <a:pt x="149" y="23"/>
                                </a:lnTo>
                                <a:close/>
                                <a:moveTo>
                                  <a:pt x="168" y="23"/>
                                </a:moveTo>
                                <a:lnTo>
                                  <a:pt x="161" y="23"/>
                                </a:lnTo>
                                <a:lnTo>
                                  <a:pt x="161" y="60"/>
                                </a:lnTo>
                                <a:lnTo>
                                  <a:pt x="164" y="63"/>
                                </a:lnTo>
                                <a:lnTo>
                                  <a:pt x="172" y="63"/>
                                </a:lnTo>
                                <a:lnTo>
                                  <a:pt x="173" y="62"/>
                                </a:lnTo>
                                <a:lnTo>
                                  <a:pt x="175" y="62"/>
                                </a:lnTo>
                                <a:lnTo>
                                  <a:pt x="175" y="57"/>
                                </a:lnTo>
                                <a:lnTo>
                                  <a:pt x="169" y="57"/>
                                </a:lnTo>
                                <a:lnTo>
                                  <a:pt x="168" y="56"/>
                                </a:lnTo>
                                <a:lnTo>
                                  <a:pt x="168" y="23"/>
                                </a:lnTo>
                                <a:close/>
                                <a:moveTo>
                                  <a:pt x="175" y="56"/>
                                </a:moveTo>
                                <a:lnTo>
                                  <a:pt x="172" y="57"/>
                                </a:lnTo>
                                <a:lnTo>
                                  <a:pt x="175" y="57"/>
                                </a:lnTo>
                                <a:lnTo>
                                  <a:pt x="175" y="56"/>
                                </a:lnTo>
                                <a:close/>
                                <a:moveTo>
                                  <a:pt x="175" y="17"/>
                                </a:moveTo>
                                <a:lnTo>
                                  <a:pt x="156" y="17"/>
                                </a:lnTo>
                                <a:lnTo>
                                  <a:pt x="156" y="23"/>
                                </a:lnTo>
                                <a:lnTo>
                                  <a:pt x="175" y="23"/>
                                </a:lnTo>
                                <a:lnTo>
                                  <a:pt x="175" y="17"/>
                                </a:lnTo>
                                <a:close/>
                                <a:moveTo>
                                  <a:pt x="168" y="6"/>
                                </a:moveTo>
                                <a:lnTo>
                                  <a:pt x="161" y="6"/>
                                </a:lnTo>
                                <a:lnTo>
                                  <a:pt x="161" y="17"/>
                                </a:lnTo>
                                <a:lnTo>
                                  <a:pt x="168" y="17"/>
                                </a:lnTo>
                                <a:lnTo>
                                  <a:pt x="168" y="6"/>
                                </a:lnTo>
                                <a:close/>
                                <a:moveTo>
                                  <a:pt x="189" y="17"/>
                                </a:moveTo>
                                <a:lnTo>
                                  <a:pt x="183" y="17"/>
                                </a:lnTo>
                                <a:lnTo>
                                  <a:pt x="183" y="61"/>
                                </a:lnTo>
                                <a:lnTo>
                                  <a:pt x="190" y="61"/>
                                </a:lnTo>
                                <a:lnTo>
                                  <a:pt x="190" y="28"/>
                                </a:lnTo>
                                <a:lnTo>
                                  <a:pt x="192" y="25"/>
                                </a:lnTo>
                                <a:lnTo>
                                  <a:pt x="189" y="25"/>
                                </a:lnTo>
                                <a:lnTo>
                                  <a:pt x="189" y="17"/>
                                </a:lnTo>
                                <a:close/>
                                <a:moveTo>
                                  <a:pt x="201" y="16"/>
                                </a:moveTo>
                                <a:lnTo>
                                  <a:pt x="197" y="16"/>
                                </a:lnTo>
                                <a:lnTo>
                                  <a:pt x="193" y="19"/>
                                </a:lnTo>
                                <a:lnTo>
                                  <a:pt x="189" y="25"/>
                                </a:lnTo>
                                <a:lnTo>
                                  <a:pt x="192" y="25"/>
                                </a:lnTo>
                                <a:lnTo>
                                  <a:pt x="194" y="23"/>
                                </a:lnTo>
                                <a:lnTo>
                                  <a:pt x="204" y="23"/>
                                </a:lnTo>
                                <a:lnTo>
                                  <a:pt x="204" y="16"/>
                                </a:lnTo>
                                <a:lnTo>
                                  <a:pt x="201" y="16"/>
                                </a:lnTo>
                                <a:close/>
                                <a:moveTo>
                                  <a:pt x="204" y="23"/>
                                </a:moveTo>
                                <a:lnTo>
                                  <a:pt x="194" y="23"/>
                                </a:lnTo>
                                <a:lnTo>
                                  <a:pt x="204" y="23"/>
                                </a:lnTo>
                                <a:close/>
                                <a:moveTo>
                                  <a:pt x="217" y="17"/>
                                </a:moveTo>
                                <a:lnTo>
                                  <a:pt x="210" y="17"/>
                                </a:lnTo>
                                <a:lnTo>
                                  <a:pt x="210" y="61"/>
                                </a:lnTo>
                                <a:lnTo>
                                  <a:pt x="217" y="61"/>
                                </a:lnTo>
                                <a:lnTo>
                                  <a:pt x="217" y="17"/>
                                </a:lnTo>
                                <a:close/>
                                <a:moveTo>
                                  <a:pt x="217" y="0"/>
                                </a:moveTo>
                                <a:lnTo>
                                  <a:pt x="210" y="0"/>
                                </a:lnTo>
                                <a:lnTo>
                                  <a:pt x="210" y="9"/>
                                </a:lnTo>
                                <a:lnTo>
                                  <a:pt x="217" y="9"/>
                                </a:lnTo>
                                <a:lnTo>
                                  <a:pt x="217" y="0"/>
                                </a:lnTo>
                                <a:close/>
                                <a:moveTo>
                                  <a:pt x="238" y="55"/>
                                </a:moveTo>
                                <a:lnTo>
                                  <a:pt x="234" y="55"/>
                                </a:lnTo>
                                <a:lnTo>
                                  <a:pt x="237" y="60"/>
                                </a:lnTo>
                                <a:lnTo>
                                  <a:pt x="242" y="63"/>
                                </a:lnTo>
                                <a:lnTo>
                                  <a:pt x="259" y="63"/>
                                </a:lnTo>
                                <a:lnTo>
                                  <a:pt x="264" y="56"/>
                                </a:lnTo>
                                <a:lnTo>
                                  <a:pt x="239" y="56"/>
                                </a:lnTo>
                                <a:lnTo>
                                  <a:pt x="238" y="55"/>
                                </a:lnTo>
                                <a:close/>
                                <a:moveTo>
                                  <a:pt x="234" y="0"/>
                                </a:moveTo>
                                <a:lnTo>
                                  <a:pt x="228" y="0"/>
                                </a:lnTo>
                                <a:lnTo>
                                  <a:pt x="228" y="61"/>
                                </a:lnTo>
                                <a:lnTo>
                                  <a:pt x="234" y="61"/>
                                </a:lnTo>
                                <a:lnTo>
                                  <a:pt x="234" y="55"/>
                                </a:lnTo>
                                <a:lnTo>
                                  <a:pt x="238" y="55"/>
                                </a:lnTo>
                                <a:lnTo>
                                  <a:pt x="234" y="50"/>
                                </a:lnTo>
                                <a:lnTo>
                                  <a:pt x="234" y="29"/>
                                </a:lnTo>
                                <a:lnTo>
                                  <a:pt x="239" y="23"/>
                                </a:lnTo>
                                <a:lnTo>
                                  <a:pt x="234" y="23"/>
                                </a:lnTo>
                                <a:lnTo>
                                  <a:pt x="234" y="0"/>
                                </a:lnTo>
                                <a:close/>
                                <a:moveTo>
                                  <a:pt x="265" y="23"/>
                                </a:moveTo>
                                <a:lnTo>
                                  <a:pt x="254" y="23"/>
                                </a:lnTo>
                                <a:lnTo>
                                  <a:pt x="259" y="29"/>
                                </a:lnTo>
                                <a:lnTo>
                                  <a:pt x="259" y="50"/>
                                </a:lnTo>
                                <a:lnTo>
                                  <a:pt x="254" y="56"/>
                                </a:lnTo>
                                <a:lnTo>
                                  <a:pt x="264" y="56"/>
                                </a:lnTo>
                                <a:lnTo>
                                  <a:pt x="266" y="53"/>
                                </a:lnTo>
                                <a:lnTo>
                                  <a:pt x="266" y="25"/>
                                </a:lnTo>
                                <a:lnTo>
                                  <a:pt x="265" y="23"/>
                                </a:lnTo>
                                <a:close/>
                                <a:moveTo>
                                  <a:pt x="259" y="16"/>
                                </a:moveTo>
                                <a:lnTo>
                                  <a:pt x="242" y="16"/>
                                </a:lnTo>
                                <a:lnTo>
                                  <a:pt x="238" y="18"/>
                                </a:lnTo>
                                <a:lnTo>
                                  <a:pt x="234" y="23"/>
                                </a:lnTo>
                                <a:lnTo>
                                  <a:pt x="239" y="23"/>
                                </a:lnTo>
                                <a:lnTo>
                                  <a:pt x="265" y="23"/>
                                </a:lnTo>
                                <a:lnTo>
                                  <a:pt x="259" y="16"/>
                                </a:lnTo>
                                <a:close/>
                                <a:moveTo>
                                  <a:pt x="281" y="17"/>
                                </a:moveTo>
                                <a:lnTo>
                                  <a:pt x="274" y="17"/>
                                </a:lnTo>
                                <a:lnTo>
                                  <a:pt x="274" y="58"/>
                                </a:lnTo>
                                <a:lnTo>
                                  <a:pt x="280" y="63"/>
                                </a:lnTo>
                                <a:lnTo>
                                  <a:pt x="295" y="63"/>
                                </a:lnTo>
                                <a:lnTo>
                                  <a:pt x="299" y="60"/>
                                </a:lnTo>
                                <a:lnTo>
                                  <a:pt x="301" y="57"/>
                                </a:lnTo>
                                <a:lnTo>
                                  <a:pt x="285" y="57"/>
                                </a:lnTo>
                                <a:lnTo>
                                  <a:pt x="281" y="53"/>
                                </a:lnTo>
                                <a:lnTo>
                                  <a:pt x="281" y="17"/>
                                </a:lnTo>
                                <a:close/>
                                <a:moveTo>
                                  <a:pt x="309" y="55"/>
                                </a:moveTo>
                                <a:lnTo>
                                  <a:pt x="303" y="55"/>
                                </a:lnTo>
                                <a:lnTo>
                                  <a:pt x="303" y="61"/>
                                </a:lnTo>
                                <a:lnTo>
                                  <a:pt x="309" y="61"/>
                                </a:lnTo>
                                <a:lnTo>
                                  <a:pt x="309" y="55"/>
                                </a:lnTo>
                                <a:close/>
                                <a:moveTo>
                                  <a:pt x="309" y="17"/>
                                </a:moveTo>
                                <a:lnTo>
                                  <a:pt x="302" y="17"/>
                                </a:lnTo>
                                <a:lnTo>
                                  <a:pt x="302" y="51"/>
                                </a:lnTo>
                                <a:lnTo>
                                  <a:pt x="297" y="57"/>
                                </a:lnTo>
                                <a:lnTo>
                                  <a:pt x="301" y="57"/>
                                </a:lnTo>
                                <a:lnTo>
                                  <a:pt x="303" y="55"/>
                                </a:lnTo>
                                <a:lnTo>
                                  <a:pt x="309" y="55"/>
                                </a:lnTo>
                                <a:lnTo>
                                  <a:pt x="309" y="17"/>
                                </a:lnTo>
                                <a:close/>
                                <a:moveTo>
                                  <a:pt x="329" y="23"/>
                                </a:moveTo>
                                <a:lnTo>
                                  <a:pt x="322" y="23"/>
                                </a:lnTo>
                                <a:lnTo>
                                  <a:pt x="322" y="60"/>
                                </a:lnTo>
                                <a:lnTo>
                                  <a:pt x="325" y="63"/>
                                </a:lnTo>
                                <a:lnTo>
                                  <a:pt x="332" y="63"/>
                                </a:lnTo>
                                <a:lnTo>
                                  <a:pt x="334" y="62"/>
                                </a:lnTo>
                                <a:lnTo>
                                  <a:pt x="336" y="62"/>
                                </a:lnTo>
                                <a:lnTo>
                                  <a:pt x="336" y="57"/>
                                </a:lnTo>
                                <a:lnTo>
                                  <a:pt x="330" y="57"/>
                                </a:lnTo>
                                <a:lnTo>
                                  <a:pt x="329" y="56"/>
                                </a:lnTo>
                                <a:lnTo>
                                  <a:pt x="329" y="23"/>
                                </a:lnTo>
                                <a:close/>
                                <a:moveTo>
                                  <a:pt x="336" y="56"/>
                                </a:moveTo>
                                <a:lnTo>
                                  <a:pt x="333" y="57"/>
                                </a:lnTo>
                                <a:lnTo>
                                  <a:pt x="336" y="57"/>
                                </a:lnTo>
                                <a:lnTo>
                                  <a:pt x="336" y="56"/>
                                </a:lnTo>
                                <a:close/>
                                <a:moveTo>
                                  <a:pt x="336" y="17"/>
                                </a:moveTo>
                                <a:lnTo>
                                  <a:pt x="316" y="17"/>
                                </a:lnTo>
                                <a:lnTo>
                                  <a:pt x="316" y="23"/>
                                </a:lnTo>
                                <a:lnTo>
                                  <a:pt x="336" y="23"/>
                                </a:lnTo>
                                <a:lnTo>
                                  <a:pt x="336" y="17"/>
                                </a:lnTo>
                                <a:close/>
                                <a:moveTo>
                                  <a:pt x="329" y="6"/>
                                </a:moveTo>
                                <a:lnTo>
                                  <a:pt x="322" y="6"/>
                                </a:lnTo>
                                <a:lnTo>
                                  <a:pt x="322" y="17"/>
                                </a:lnTo>
                                <a:lnTo>
                                  <a:pt x="329" y="17"/>
                                </a:lnTo>
                                <a:lnTo>
                                  <a:pt x="329" y="6"/>
                                </a:lnTo>
                                <a:close/>
                                <a:moveTo>
                                  <a:pt x="350" y="17"/>
                                </a:moveTo>
                                <a:lnTo>
                                  <a:pt x="343" y="17"/>
                                </a:lnTo>
                                <a:lnTo>
                                  <a:pt x="343" y="61"/>
                                </a:lnTo>
                                <a:lnTo>
                                  <a:pt x="350" y="61"/>
                                </a:lnTo>
                                <a:lnTo>
                                  <a:pt x="350" y="17"/>
                                </a:lnTo>
                                <a:close/>
                                <a:moveTo>
                                  <a:pt x="350" y="0"/>
                                </a:moveTo>
                                <a:lnTo>
                                  <a:pt x="343" y="0"/>
                                </a:lnTo>
                                <a:lnTo>
                                  <a:pt x="343" y="9"/>
                                </a:lnTo>
                                <a:lnTo>
                                  <a:pt x="350" y="9"/>
                                </a:lnTo>
                                <a:lnTo>
                                  <a:pt x="350" y="0"/>
                                </a:lnTo>
                                <a:close/>
                                <a:moveTo>
                                  <a:pt x="391" y="16"/>
                                </a:moveTo>
                                <a:lnTo>
                                  <a:pt x="366" y="16"/>
                                </a:lnTo>
                                <a:lnTo>
                                  <a:pt x="359" y="25"/>
                                </a:lnTo>
                                <a:lnTo>
                                  <a:pt x="359" y="54"/>
                                </a:lnTo>
                                <a:lnTo>
                                  <a:pt x="366" y="63"/>
                                </a:lnTo>
                                <a:lnTo>
                                  <a:pt x="391" y="63"/>
                                </a:lnTo>
                                <a:lnTo>
                                  <a:pt x="396" y="56"/>
                                </a:lnTo>
                                <a:lnTo>
                                  <a:pt x="371" y="56"/>
                                </a:lnTo>
                                <a:lnTo>
                                  <a:pt x="366" y="50"/>
                                </a:lnTo>
                                <a:lnTo>
                                  <a:pt x="366" y="29"/>
                                </a:lnTo>
                                <a:lnTo>
                                  <a:pt x="371" y="23"/>
                                </a:lnTo>
                                <a:lnTo>
                                  <a:pt x="397" y="23"/>
                                </a:lnTo>
                                <a:lnTo>
                                  <a:pt x="391" y="16"/>
                                </a:lnTo>
                                <a:close/>
                                <a:moveTo>
                                  <a:pt x="397" y="23"/>
                                </a:moveTo>
                                <a:lnTo>
                                  <a:pt x="387" y="23"/>
                                </a:lnTo>
                                <a:lnTo>
                                  <a:pt x="391" y="29"/>
                                </a:lnTo>
                                <a:lnTo>
                                  <a:pt x="391" y="50"/>
                                </a:lnTo>
                                <a:lnTo>
                                  <a:pt x="386" y="56"/>
                                </a:lnTo>
                                <a:lnTo>
                                  <a:pt x="396" y="56"/>
                                </a:lnTo>
                                <a:lnTo>
                                  <a:pt x="398" y="54"/>
                                </a:lnTo>
                                <a:lnTo>
                                  <a:pt x="398" y="25"/>
                                </a:lnTo>
                                <a:lnTo>
                                  <a:pt x="397" y="23"/>
                                </a:lnTo>
                                <a:close/>
                                <a:moveTo>
                                  <a:pt x="414" y="17"/>
                                </a:moveTo>
                                <a:lnTo>
                                  <a:pt x="408" y="17"/>
                                </a:lnTo>
                                <a:lnTo>
                                  <a:pt x="408" y="61"/>
                                </a:lnTo>
                                <a:lnTo>
                                  <a:pt x="415" y="61"/>
                                </a:lnTo>
                                <a:lnTo>
                                  <a:pt x="415" y="28"/>
                                </a:lnTo>
                                <a:lnTo>
                                  <a:pt x="417" y="25"/>
                                </a:lnTo>
                                <a:lnTo>
                                  <a:pt x="414" y="25"/>
                                </a:lnTo>
                                <a:lnTo>
                                  <a:pt x="414" y="17"/>
                                </a:lnTo>
                                <a:close/>
                                <a:moveTo>
                                  <a:pt x="442" y="22"/>
                                </a:moveTo>
                                <a:lnTo>
                                  <a:pt x="432" y="22"/>
                                </a:lnTo>
                                <a:lnTo>
                                  <a:pt x="435" y="26"/>
                                </a:lnTo>
                                <a:lnTo>
                                  <a:pt x="435" y="61"/>
                                </a:lnTo>
                                <a:lnTo>
                                  <a:pt x="442" y="61"/>
                                </a:lnTo>
                                <a:lnTo>
                                  <a:pt x="442" y="22"/>
                                </a:lnTo>
                                <a:close/>
                                <a:moveTo>
                                  <a:pt x="437" y="16"/>
                                </a:moveTo>
                                <a:lnTo>
                                  <a:pt x="422" y="16"/>
                                </a:lnTo>
                                <a:lnTo>
                                  <a:pt x="418" y="19"/>
                                </a:lnTo>
                                <a:lnTo>
                                  <a:pt x="414" y="25"/>
                                </a:lnTo>
                                <a:lnTo>
                                  <a:pt x="417" y="25"/>
                                </a:lnTo>
                                <a:lnTo>
                                  <a:pt x="419" y="22"/>
                                </a:lnTo>
                                <a:lnTo>
                                  <a:pt x="442" y="22"/>
                                </a:lnTo>
                                <a:lnTo>
                                  <a:pt x="442" y="21"/>
                                </a:lnTo>
                                <a:lnTo>
                                  <a:pt x="437"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 name="Line 169"/>
                        <wps:cNvCnPr>
                          <a:cxnSpLocks noChangeShapeType="1"/>
                        </wps:cNvCnPr>
                        <wps:spPr bwMode="auto">
                          <a:xfrm>
                            <a:off x="1406" y="253"/>
                            <a:ext cx="172" cy="0"/>
                          </a:xfrm>
                          <a:prstGeom prst="line">
                            <a:avLst/>
                          </a:prstGeom>
                          <a:noFill/>
                          <a:ln w="7277">
                            <a:solidFill>
                              <a:srgbClr val="0072BD"/>
                            </a:solidFill>
                            <a:prstDash val="solid"/>
                            <a:round/>
                            <a:headEnd/>
                            <a:tailEnd/>
                          </a:ln>
                          <a:extLst>
                            <a:ext uri="{909E8E84-426E-40DD-AFC4-6F175D3DCCD1}">
                              <a14:hiddenFill xmlns:a14="http://schemas.microsoft.com/office/drawing/2010/main">
                                <a:noFill/>
                              </a14:hiddenFill>
                            </a:ext>
                          </a:extLst>
                        </wps:spPr>
                        <wps:bodyPr/>
                      </wps:wsp>
                      <wps:wsp>
                        <wps:cNvPr id="226" name="docshape72"/>
                        <wps:cNvSpPr>
                          <a:spLocks noChangeArrowheads="1"/>
                        </wps:cNvSpPr>
                        <wps:spPr bwMode="auto">
                          <a:xfrm>
                            <a:off x="1388" y="92"/>
                            <a:ext cx="753" cy="220"/>
                          </a:xfrm>
                          <a:prstGeom prst="rect">
                            <a:avLst/>
                          </a:prstGeom>
                          <a:noFill/>
                          <a:ln w="4445">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03F1215" id="Группа 162" o:spid="_x0000_s1026" style="width:112.85pt;height:84.3pt;mso-position-horizontal-relative:char;mso-position-vertical-relative:line" coordsize="2257,1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">
                <v:shape id="docshape64" o:spid="_x0000_s1027" style="position:absolute;left:352;top:36;width:19;height:1406;visibility:visible;mso-wrap-style:square;v-text-anchor:top" coordsize="19,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" path="m,1406l,m,1406r18,e" filled="f" strokecolor="#262626" strokeweight=".35pt">
                  <v:path arrowok="t" o:connecttype="custom" o:connectlocs="0,1442;0,36;0,1442;18,1442" o:connectangles="0,0,0,0"/>
                </v:shape>
                <v:line id="Line 108" o:spid="_x0000_s1028" style="position:absolute;visibility:visible;mso-wrap-style:square" from="353,1090" to="371,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" strokecolor="#262626" strokeweight=".35pt"/>
                <v:line id="Line 109" o:spid="_x0000_s1029" style="position:absolute;visibility:visible;mso-wrap-style:square" from="353,739" to="371,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" strokecolor="#262626" strokeweight=".35pt"/>
                <v:line id="Line 110" o:spid="_x0000_s1030" style="position:absolute;visibility:visible;mso-wrap-style:square" from="353,388" to="371,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" strokecolor="#262626" strokeweight=".35pt"/>
                <v:line id="Line 111" o:spid="_x0000_s1031" style="position:absolute;visibility:visible;mso-wrap-style:square" from="353,36" to="37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" strokecolor="#262626" strokeweight=".35pt"/>
                <v:shape id="docshape65" o:spid="_x0000_s1032" style="position:absolute;width:310;height:1475;visibility:visible;mso-wrap-style:square;v-text-anchor:top" coordsize="310,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" path="m11,681l,681r,8l11,689r,-8xm11,636l,636r,8l11,644r,-8xm73,938r-27,l33,938r-5,-5l28,921r-9,l19,925r,5l22,934r8,5l21,939r,8l73,947r,-9xm73,681r-52,l21,689r52,l73,681xm73,658l,658r,9l73,667r,-9xm73,636r-52,l21,644r52,l73,636xm76,878r,-1l68,871r,12l68,902r-8,6l35,908r-8,-6l27,883r8,-6l60,877r8,6l68,871r-3,-2l30,869r-11,8l19,908r11,9l65,917r11,-9l76,878xm76,820r-1,l68,814r,12l68,844r-8,6l35,850r-8,-6l27,826r8,-6l60,820r8,6l68,814r-4,-3l30,811r-11,9l19,841r3,5l28,850,,850r,9l73,859r,-8l67,851r6,-4l76,842r,-22xm76,758r,-1l75,754r-6,l69,756r,3l67,760r-43,l19,767r,21l21,794r4,4l28,800r3,1l36,801r,-8l30,792r-3,-4l27,773r3,-4l37,769r4,l42,771r2,18l45,791r1,3l49,801r4,3l70,804r6,-7l76,795r,-15l73,774r-5,-5l68,780r,11l65,795r-11,l52,791r-2,-9l49,773r,-1l47,769r13,l61,770r6,6l68,780r,-11l68,768r5,l76,765r,-7xm76,708r-1,l68,702r,12l68,732r-8,6l35,738r-8,-6l27,714r8,-6l60,708r8,6l68,702r-4,-3l30,699r-11,9l19,729r3,5l28,738,,738r,8l73,746r,-7l67,739r6,-4l76,730r,-22xm76,616r,-9l76,606r-1,-3l68,603r,3l68,611r-1,1l28,612r,-9l21,603r,9l6,612r,8l21,620r,7l28,627r,-7l73,620r3,-4xm95,996r-27,l73,991r3,-4l76,966r-8,-6l68,990r-8,6l35,996r-8,-6l27,972r8,-6l60,966r8,6l68,990r,-30l65,957r-35,l19,966r,21l22,993r7,4l21,997r,7l95,1004r,-8xm95,587r,-3l92,581r-1,-2l89,577r-4,-1l21,552r,9l62,576,21,590r,9l74,581r8,3l86,585r1,2l87,592r,1l87,595r7,l95,593r,-1l95,587xm163,1076r-2,-9l157,1061r-2,-2l155,1070r,37l151,1116r-18,l129,1107r,-37l133,1061r17,l155,1070r,-11l153,1057r-5,-3l136,1054r-6,3l127,1061r-4,6l120,1076r,12l122,1103r4,11l133,1120r9,3l155,1123r5,-7l163,1111r,-35xm163,725r-2,-9l157,710r-2,-3l155,719r,37l151,765r-18,l129,756r,-37l133,710r17,l155,719r,-12l153,705r-5,-2l136,703r-6,3l127,710r-4,6l120,725r,12l122,752r4,11l133,769r9,2l155,771r5,-6l163,759r,-34xm163,373r-2,-8l157,359r-2,-3l155,367r,37l151,413r-18,l129,404r,-37l133,359r17,l155,367r,-11l153,354r-5,-3l136,351r-6,3l127,359r-4,5l120,373r,13l122,400r4,11l133,418r9,2l155,420r5,-7l163,408r,-35xm163,22r-2,-9l157,7,155,5r,11l155,53r-4,9l133,62r-4,-9l129,16r4,-9l150,7r5,9l155,5,153,3,148,,136,r-6,3l127,7r-4,6l120,22r,12l122,49r4,11l133,66r9,2l155,68r5,-6l163,57r,-35xm185,1111r-10,l175,1121r10,l185,1111xm185,760r-10,l175,769r10,l185,760xm185,408r-10,l175,418r10,l185,408xm185,57r-10,l175,66r10,l185,57xm239,1076r-2,-9l233,1061r-2,-2l231,1070r,37l227,1116r-18,l205,1107r,-37l209,1061r18,l231,1070r,-11l230,1057r-6,-3l212,1054r-5,3l203,1061r-4,6l197,1076r,12l198,1103r4,11l209,1120r9,3l232,1123r4,-7l239,1111r,-35xm239,725r-2,-9l233,710r-2,-3l231,719r,37l227,765r-18,l205,756r,-37l209,710r18,l231,719r,-12l230,705r-6,-2l212,703r-5,3l203,710r-4,6l197,725r,12l198,752r4,11l209,769r9,2l232,771r4,-6l239,759r,-34xm239,373r-2,-8l233,359r-2,-3l231,367r,37l227,413r-18,l205,404r,-37l209,359r18,l231,367r,-11l230,354r-6,-3l212,351r-5,3l203,359r-4,5l197,373r,13l198,400r4,11l209,418r9,2l232,420r4,-7l239,408r,-35xm239,22r-2,-9l233,7,231,5r,11l231,53r-4,9l209,62r-4,-9l205,16r4,-9l227,7r4,9l231,5,230,3,224,,212,r-5,3l203,7r-4,6l197,22r,12l198,49r4,11l209,66r9,2l232,68r4,-6l239,57r,-35xm276,1054r-6,l268,1064r-2,2l253,1067r,6l268,1073r,47l276,1120r,-66xm290,391r-3,-5l279,383r6,-2l288,376r,-18l281,351r-25,l249,359r-1,14l256,373r,-4l257,366r3,-5l264,358r12,l280,363r,12l279,377r-6,3l270,380r-6,l264,387r13,l282,391r,17l277,413r-17,l256,408r-1,-10l247,398r,6l248,407r5,10l259,420r23,l289,413r1,-1l290,391xm291,717r-2,-6l287,710r-2,-2l281,704r-5,-1l262,703r-6,3l252,711r-2,4l249,719r,7l257,726r,-5l257,719r4,-7l265,710r12,l283,715r,13l280,732r-6,4l265,740r-13,8l248,755r-1,14l290,769r,-8l256,761r1,-5l260,752r8,-5l286,737r5,-7l291,717xm292,43r-10,l282,14,282,r-6,l274,3r,11l274,43r-20,l274,14r,-11l247,42r,8l274,50r,16l282,66r,-16l292,50r,-7xm309,1427r-2,-8l303,1413r-2,-3l301,1422r,37l297,1467r-18,l275,1459r,-37l279,1413r18,l301,1422r,-12l299,1408r-5,-2l282,1406r-6,2l273,1413r-4,6l267,1427r,13l268,1455r4,10l279,1472r9,2l302,1474r4,-7l309,1462r,-35xe" fillcolor="#262626" stroked="f">
                  <v:path arrowok="t" o:connecttype="custom" o:connectlocs="11,636;30,939;73,658;76,878;60,877;76,878;35,820;0,850;75,754;28,800;42,771;73,774;47,769;76,758;35,708;0,738;76,606;6,612;73,991;60,966;21,997;21,552;87,593;155,1070;153,1057;133,1120;155,719;153,705;133,769;155,367;153,354;133,418;155,16;153,3;133,66;185,1111;185,408;231,1070;230,1057;209,1120;231,719;230,705;209,769;231,367;230,354;209,418;231,16;230,3;209,66;253,1067;288,376;260,361;277,387;253,417;281,704;257,719;248,755;291,717;274,14;309,1427;279,1413;267,1427" o:connectangles="0,0,0,0,0,0,0,0,0,0,0,0,0,0,0,0,0,0,0,0,0,0,0,0,0,0,0,0,0,0,0,0,0,0,0,0,0,0,0,0,0,0,0,0,0,0,0,0,0,0,0,0,0,0,0,0,0,0,0,0,0,0"/>
                </v:shape>
                <v:shape id="docshape66" o:spid="_x0000_s1033" style="position:absolute;left:2178;top:36;width:19;height:1406;visibility:visible;mso-wrap-style:square;v-text-anchor:top" coordsize="19,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" path="m19,1406l19,t,1406l,1406e" filled="f" strokecolor="#262626" strokeweight=".35pt">
                  <v:path arrowok="t" o:connecttype="custom" o:connectlocs="19,1442;19,36;19,1442;0,1442" o:connectangles="0,0,0,0"/>
                </v:shape>
                <v:line id="Line 114" o:spid="_x0000_s1034" style="position:absolute;visibility:visible;mso-wrap-style:square" from="2197,1090" to="219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" strokecolor="#262626" strokeweight=".35pt"/>
                <v:line id="Line 115" o:spid="_x0000_s1035" style="position:absolute;visibility:visible;mso-wrap-style:square" from="2197,739" to="2197,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" strokecolor="#262626" strokeweight=".35pt"/>
                <v:line id="Line 116" o:spid="_x0000_s1036" style="position:absolute;visibility:visible;mso-wrap-style:square" from="2197,388" to="2197,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" strokecolor="#262626" strokeweight=".35pt"/>
                <v:line id="Line 117" o:spid="_x0000_s1037" style="position:absolute;visibility:visible;mso-wrap-style:square" from="2197,36" to="219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" strokecolor="#262626" strokeweight=".35pt"/>
                <v:line id="Line 118" o:spid="_x0000_s1038" style="position:absolute;visibility:visible;mso-wrap-style:square" from="353,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" strokecolor="#262626" strokeweight=".35pt"/>
                <v:line id="Line 119" o:spid="_x0000_s1039" style="position:absolute;visibility:visible;mso-wrap-style:square" from="478,1442" to="47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" strokecolor="#3ca0a0" strokeweight=".86pt"/>
                <v:line id="Line 120" o:spid="_x0000_s1040" style="position:absolute;visibility:visible;mso-wrap-style:square" from="531,1442" to="53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" strokecolor="#3ca0a0" strokeweight=".86pt"/>
                <v:line id="Line 121" o:spid="_x0000_s1041" style="position:absolute;visibility:visible;mso-wrap-style:square" from="584,1442" to="58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" strokecolor="#3ca0a0" strokeweight=".86pt"/>
                <v:line id="Line 122" o:spid="_x0000_s1042" style="position:absolute;visibility:visible;mso-wrap-style:square" from="637,1442" to="63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" strokecolor="#3ca0a0" strokeweight=".86pt"/>
                <v:line id="Line 123" o:spid="_x0000_s1043" style="position:absolute;visibility:visible;mso-wrap-style:square" from="690,1442" to="69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" strokecolor="#3ca0a0" strokeweight=".86pt"/>
                <v:line id="Line 124" o:spid="_x0000_s1044" style="position:absolute;visibility:visible;mso-wrap-style:square" from="743,1442" to="74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" strokecolor="#3ca0a0" strokeweight=".86pt"/>
                <v:line id="Line 125" o:spid="_x0000_s1045" style="position:absolute;visibility:visible;mso-wrap-style:square" from="796,1442" to="79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" strokecolor="#3ca0a0" strokeweight=".86pt"/>
                <v:line id="Line 126" o:spid="_x0000_s1046" style="position:absolute;visibility:visible;mso-wrap-style:square" from="849,1442" to="84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" strokecolor="#3ca0a0" strokeweight=".86pt"/>
                <v:line id="Line 127" o:spid="_x0000_s1047" style="position:absolute;visibility:visible;mso-wrap-style:square" from="902,1442" to="90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WsKwwAAANwAAAAPAAAAZHJzL2Rvd25yZXYueG1sRE9Na8JA&#10;EL0L/Q/LFLzpphVK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qzVrCsMAAADcAAAADwAA&#10;AAAAAAAAAAAAAAAHAgAAZHJzL2Rvd25yZXYueG1sUEsFBgAAAAADAAMAtwAAAPcCAAAAAA==&#10;" strokecolor="#3ca0a0" strokeweight=".86pt"/>
                <v:line id="Line 128" o:spid="_x0000_s1048" style="position:absolute;visibility:visible;mso-wrap-style:square" from="955,1442" to="95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PN+wwAAANwAAAAPAAAAZHJzL2Rvd25yZXYueG1sRE9Na8JA&#10;EL0L/Q/LFLzppkVK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JNzzfsMAAADcAAAADwAA&#10;AAAAAAAAAAAAAAAHAgAAZHJzL2Rvd25yZXYueG1sUEsFBgAAAAADAAMAtwAAAPcCAAAAAA==&#10;" strokecolor="#3ca0a0" strokeweight=".86pt"/>
                <v:line id="Line 129" o:spid="_x0000_s1049" style="position:absolute;visibility:visible;mso-wrap-style:square" from="1008,1442" to="100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FblwwAAANwAAAAPAAAAZHJzL2Rvd25yZXYueG1sRE9Na8JA&#10;EL0L/Q/LFLzppgVL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S5BW5cMAAADcAAAADwAA&#10;AAAAAAAAAAAAAAAHAgAAZHJzL2Rvd25yZXYueG1sUEsFBgAAAAADAAMAtwAAAPcCAAAAAA==&#10;" strokecolor="#3ca0a0" strokeweight=".86pt"/>
                <v:line id="Line 130" o:spid="_x0000_s1050" style="position:absolute;visibility:visible;mso-wrap-style:square" from="1061,1442" to="106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" strokecolor="#3ca0a0" strokeweight=".86pt"/>
                <v:line id="Line 131" o:spid="_x0000_s1051" style="position:absolute;visibility:visible;mso-wrap-style:square" from="1114,1442" to="111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" strokecolor="#3ca0a0" strokeweight=".86pt"/>
                <v:line id="Line 132" o:spid="_x0000_s1052" style="position:absolute;visibility:visible;mso-wrap-style:square" from="1167,1442" to="116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" strokecolor="#3ca0a0" strokeweight=".86pt"/>
                <v:line id="Line 133" o:spid="_x0000_s1053" style="position:absolute;visibility:visible;mso-wrap-style:square" from="1220,1442" to="122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" strokecolor="#3ca0a0" strokeweight=".86pt"/>
                <v:line id="Line 134" o:spid="_x0000_s1054" style="position:absolute;visibility:visible;mso-wrap-style:square" from="1273,1442" to="127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" strokecolor="#3ca0a0" strokeweight=".86pt"/>
                <v:line id="Line 135" o:spid="_x0000_s1055" style="position:absolute;visibility:visible;mso-wrap-style:square" from="1326,1442" to="132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" strokecolor="#3ca0a0" strokeweight=".86pt"/>
                <v:line id="Line 136" o:spid="_x0000_s1056" style="position:absolute;visibility:visible;mso-wrap-style:square" from="1379,1442" to="137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" strokecolor="#3ca0a0" strokeweight=".86pt"/>
                <v:line id="Line 137" o:spid="_x0000_s1057" style="position:absolute;visibility:visible;mso-wrap-style:square" from="1432,1442" to="143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P3XwwAAANwAAAAPAAAAZHJzL2Rvd25yZXYueG1sRE9Na8JA&#10;EL0L/odlhN50o0L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Luz918MAAADcAAAADwAA&#10;AAAAAAAAAAAAAAAHAgAAZHJzL2Rvd25yZXYueG1sUEsFBgAAAAADAAMAtwAAAPcCAAAAAA==&#10;" strokecolor="#3ca0a0" strokeweight=".86pt"/>
                <v:line id="Line 138" o:spid="_x0000_s1058" style="position:absolute;visibility:visible;mso-wrap-style:square" from="1485,1442" to="148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WWjwwAAANwAAAAPAAAAZHJzL2Rvd25yZXYueG1sRE9Na8JA&#10;EL0L/odlhN50o0j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oQVlo8MAAADcAAAADwAA&#10;AAAAAAAAAAAAAAAHAgAAZHJzL2Rvd25yZXYueG1sUEsFBgAAAAADAAMAtwAAAPcCAAAAAA==&#10;" strokecolor="#3ca0a0" strokeweight=".86pt"/>
                <v:line id="Line 139" o:spid="_x0000_s1059" style="position:absolute;visibility:visible;mso-wrap-style:square" from="1538,1442" to="153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cA4wwAAANwAAAAPAAAAZHJzL2Rvd25yZXYueG1sRE9Na8JA&#10;EL0L/odlhN50o2D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zknAOMMAAADcAAAADwAA&#10;AAAAAAAAAAAAAAAHAgAAZHJzL2Rvd25yZXYueG1sUEsFBgAAAAADAAMAtwAAAPcCAAAAAA==&#10;" strokecolor="#3ca0a0" strokeweight=".86pt"/>
                <v:line id="Line 140" o:spid="_x0000_s1060" style="position:absolute;visibility:visible;mso-wrap-style:square" from="1591,1442" to="159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" strokecolor="#3ca0a0" strokeweight=".86pt"/>
                <v:line id="Line 141" o:spid="_x0000_s1061" style="position:absolute;visibility:visible;mso-wrap-style:square" from="1644,1442" to="164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" strokecolor="#3ca0a0" strokeweight=".86pt"/>
                <v:line id="Line 142" o:spid="_x0000_s1062" style="position:absolute;visibility:visible;mso-wrap-style:square" from="1697,1442" to="16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" strokecolor="#3ca0a0" strokeweight=".86pt"/>
                <v:line id="Line 143" o:spid="_x0000_s1063" style="position:absolute;visibility:visible;mso-wrap-style:square" from="1750,1442" to="175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" strokecolor="#3ca0a0" strokeweight=".86pt"/>
                <v:line id="Line 144" o:spid="_x0000_s1064" style="position:absolute;visibility:visible;mso-wrap-style:square" from="1803,1442" to="180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" strokecolor="#3ca0a0" strokeweight=".86pt"/>
                <v:line id="Line 145" o:spid="_x0000_s1065" style="position:absolute;visibility:visible;mso-wrap-style:square" from="1856,1442" to="185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" strokecolor="#3ca0a0" strokeweight=".86pt"/>
                <v:line id="Line 146" o:spid="_x0000_s1066" style="position:absolute;visibility:visible;mso-wrap-style:square" from="1909,1442" to="190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" strokecolor="#3ca0a0" strokeweight=".86pt"/>
                <v:line id="Line 147" o:spid="_x0000_s1067" style="position:absolute;visibility:visible;mso-wrap-style:square" from="1962,1442" to="196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wksxQAAANwAAAAPAAAAZHJzL2Rvd25yZXYueG1sRI9Ba8JA&#10;FITvBf/D8gre6qYK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AdwwksxQAAANwAAAAP&#10;AAAAAAAAAAAAAAAAAAcCAABkcnMvZG93bnJldi54bWxQSwUGAAAAAAMAAwC3AAAA+QIAAAAA&#10;" strokecolor="#3ca0a0" strokeweight=".86pt"/>
                <v:line id="Line 148" o:spid="_x0000_s1068" style="position:absolute;visibility:visible;mso-wrap-style:square" from="2015,1442" to="201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pFYxQAAANwAAAAPAAAAZHJzL2Rvd25yZXYueG1sRI9Ba8JA&#10;FITvBf/D8gre6qYi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CSKpFYxQAAANwAAAAP&#10;AAAAAAAAAAAAAAAAAAcCAABkcnMvZG93bnJldi54bWxQSwUGAAAAAAMAAwC3AAAA+QIAAAAA&#10;" strokecolor="#3ca0a0" strokeweight=".86pt"/>
                <v:line id="Line 149" o:spid="_x0000_s1069" style="position:absolute;visibility:visible;mso-wrap-style:square" from="2068,1442" to="206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jTDxQAAANwAAAAPAAAAZHJzL2Rvd25yZXYueG1sRI9Ba8JA&#10;FITvBf/D8gre6qaC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D9ZjTDxQAAANwAAAAP&#10;AAAAAAAAAAAAAAAAAAcCAABkcnMvZG93bnJldi54bWxQSwUGAAAAAAMAAwC3AAAA+QIAAAAA&#10;" strokecolor="#3ca0a0" strokeweight=".86pt"/>
                <v:line id="Line 150" o:spid="_x0000_s1070" style="position:absolute;visibility:visible;mso-wrap-style:square" from="2121,1442" to="212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" strokecolor="#3ca0a0" strokeweight=".86pt"/>
                <v:shape id="docshape67" o:spid="_x0000_s1071" style="position:absolute;left:352;top:202;width:1845;height:1239;visibility:visible;mso-wrap-style:square;v-text-anchor:top" coordsize="1845,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" path="m,1238r9,l13,1238r10,l27,1238r14,l46,1238r9,l60,1238r9,l73,1238r10,l87,1238r5,l96,1238r10,l110,1238r14,l129,1238r18,l152,1238r9,l166,1238r13,l184,1238r9,l198,1238r9,l212,1238r4,l221,1238r9,l235,1238r4,l244,1238r5,l253,1238r5,l276,1238r5,l290,1238r5,l299,1238r5,l308,1238r5,l318,1238r4,l327,1238r5,l336,1237r5,l382,1237r5,l391,1237r5,l401,1237r4,l419,1237r5,l428,1237r14,-1l447,1236r4,l456,1236r9,l470,1236r4,l479,1236r5,l488,1235r5,l497,1235r5,l507,1235r4,l521,1234r4,l530,1234r9,l544,1234r4,-1l553,1233r4,l567,1232r9,l580,1232r5,-1l590,1231r4,l599,1230r5,l608,1230r5,-1l617,1229r5,-1l682,1218r55,-24l779,1149r27,-64l825,1010r14,-83l848,853r9,-91l866,651r5,-63l875,520r5,-71l885,376r4,-74l894,230r5,-68l908,54,922,r4,16l935,95r10,124l949,291r5,73l958,438r5,71l968,577r4,64l982,754r9,93l1000,922r9,60l1023,1049r18,60l1074,1168r50,38l1166,1220r5,1l1226,1229r4,l1235,1230r5,l1254,1231r4,1l1263,1232r4,l1272,1232r5,1l1281,1233r5,l1295,1234r5,l1304,1234r5,l1313,1234r5,l1323,1235r4,l1332,1235r5,l1341,1235r5,l1350,1235r5,1l1360,1236r4,l1369,1236r4,l1378,1236r5,l1406,1236r4,1l1415,1237r4,l1433,1237r5,l1443,1237r4,l1452,1237r4,l1461,1237r5,l1470,1237r5,l1502,1237r5,1l1512,1238r4,l1521,1238r5,l1530,1238r5,l1539,1238r5,l1549,1238r23,l1576,1238r5,l1585,1238r5,l1595,1238r4,l1604,1238r4,l1618,1238r4,l1627,1238r5,l1641,1238r4,l1659,1238r5,l1673,1238r5,l1687,1238r4,l1710,1238r5,l1728,1238r5,l1742,1238r5,l1751,1238r5,l1765,1238r5,l1779,1238r5,l1793,1238r5,l1811,1238r5,l1825,1238r5,l1844,1238e" filled="f" strokecolor="#0072bd" strokeweight=".20214mm">
                  <v:path arrowok="t" o:connecttype="custom" o:connectlocs="23,1441;55,1441;83,1441;106,1441;147,1441;179,1441;207,1441;230,1441;249,1441;281,1441;304,1441;322,1441;341,1440;396,1440;424,1440;451,1439;474,1439;493,1438;511,1438;539,1437;557,1436;585,1434;604,1433;622,1431;806,1288;857,965;880,652;899,365;935,298;958,641;982,957;1023,1252;1166,1423;1235,1433;1263,1435;1281,1436;1304,1437;1323,1438;1341,1438;1360,1439;1378,1439;1415,1440;1443,1440;1461,1440;1502,1440;1521,1441;1539,1441;1576,1441;1595,1441;1618,1441;1641,1441;1673,1441;1710,1441;1742,1441;1765,1441;1793,1441;1825,1441" o:connectangles="0,0,0,0,0,0,0,0,0,0,0,0,0,0,0,0,0,0,0,0,0,0,0,0,0,0,0,0,0,0,0,0,0,0,0,0,0,0,0,0,0,0,0,0,0,0,0,0,0,0,0,0,0,0,0,0,0"/>
                </v:shape>
                <v:line id="Line 152" o:spid="_x0000_s1072" style="position:absolute;visibility:visible;mso-wrap-style:square" from="353,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" strokecolor="#262626" strokeweight=".35pt"/>
                <v:line id="Line 153" o:spid="_x0000_s1073" style="position:absolute;visibility:visible;mso-wrap-style:square" from="353,36" to="219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" strokecolor="#262626" strokeweight=".35pt"/>
                <v:line id="Line 154" o:spid="_x0000_s1074" style="position:absolute;visibility:visible;mso-wrap-style:square" from="353,1442" to="35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" strokecolor="#262626" strokeweight=".35pt"/>
                <v:line id="Line 155" o:spid="_x0000_s1075" style="position:absolute;visibility:visible;mso-wrap-style:square" from="814,1442" to="81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" strokecolor="#262626" strokeweight=".35pt"/>
                <v:line id="Line 156" o:spid="_x0000_s1076" style="position:absolute;visibility:visible;mso-wrap-style:square" from="1275,1442" to="127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" strokecolor="#262626" strokeweight=".35pt"/>
                <v:line id="Line 157" o:spid="_x0000_s1077" style="position:absolute;visibility:visible;mso-wrap-style:square" from="1736,1442" to="173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iK7xAAAANwAAAAPAAAAZHJzL2Rvd25yZXYueG1sRI/RasJA&#10;FETfBf9huULfzEYL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GSqIrvEAAAA3AAAAA8A&#10;AAAAAAAAAAAAAAAABwIAAGRycy9kb3ducmV2LnhtbFBLBQYAAAAAAwADALcAAAD4AgAAAAA=&#10;" strokecolor="#262626" strokeweight=".35pt"/>
                <v:line id="Line 158" o:spid="_x0000_s1078" style="position:absolute;visibility:visible;mso-wrap-style:square" from="2197,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7rPxAAAANwAAAAPAAAAZHJzL2Rvd25yZXYueG1sRI/RasJA&#10;FETfBf9huULfzEYp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OtDus/EAAAA3AAAAA8A&#10;AAAAAAAAAAAAAAAABwIAAGRycy9kb3ducmV2LnhtbFBLBQYAAAAAAwADALcAAAD4AgAAAAA=&#10;" strokecolor="#262626" strokeweight=".35pt"/>
                <v:line id="Line 159" o:spid="_x0000_s1079" style="position:absolute;visibility:visible;mso-wrap-style:square" from="353,36" to="35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x9UxAAAANwAAAAPAAAAZHJzL2Rvd25yZXYueG1sRI/RasJA&#10;FETfBf9huULfzEah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IQPH1TEAAAA3AAAAA8A&#10;AAAAAAAAAAAAAAAABwIAAGRycy9kb3ducmV2LnhtbFBLBQYAAAAAAwADALcAAAD4AgAAAAA=&#10;" strokecolor="#262626" strokeweight=".35pt"/>
                <v:line id="Line 160" o:spid="_x0000_s1080" style="position:absolute;visibility:visible;mso-wrap-style:square" from="814,36" to="81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" strokecolor="#262626" strokeweight=".35pt"/>
                <v:line id="Line 161" o:spid="_x0000_s1081" style="position:absolute;visibility:visible;mso-wrap-style:square" from="1275,36" to="127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" strokecolor="#262626" strokeweight=".35pt"/>
                <v:line id="Line 162" o:spid="_x0000_s1082" style="position:absolute;visibility:visible;mso-wrap-style:square" from="1736,36" to="173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" strokecolor="#262626" strokeweight=".35pt"/>
                <v:line id="Line 163" o:spid="_x0000_s1083" style="position:absolute;visibility:visible;mso-wrap-style:square" from="2197,36" to="219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" strokecolor="#262626" strokeweight=".35pt"/>
                <v:shape id="docshape68" o:spid="_x0000_s1084" style="position:absolute;left:251;top:1491;width:2006;height:195;visibility:visible;mso-wrap-style:square;v-text-anchor:top" coordsize="200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" path="m21,38l,38r,7l21,45r,-7xm73,14l70,9,69,7,67,5,63,2,58,,44,,37,3,34,9r-2,3l31,16r-1,7l38,23r1,-4l39,16r4,-6l47,7r12,l64,13r,12l61,30,34,46r-4,6l29,66r43,l72,59r-34,l39,53r3,-3l50,45,68,35r5,-7l73,14xm123,22r-2,-8l117,7,115,5r,11l115,53r-4,9l93,62,89,53r,-37l93,7r18,l115,16r,-11l114,3,108,,96,,90,3,87,7r-4,6l81,22r,12l82,49r4,11l93,66r9,3l116,69r4,-7l123,57r,-35xm174,22r-2,-8l168,7,166,5r,11l166,53r-4,9l144,62r-4,-9l140,16r4,-9l162,7r4,9l166,5,165,3,159,,147,r-6,3l138,7r-4,6l132,22r,12l133,49r4,11l144,66r9,3l167,69r4,-7l174,57r,-35xm482,38r-21,l461,45r21,l482,38xm519,r-6,l510,10r-1,2l496,13r,6l511,19r,48l519,67,519,xm584,22r-2,-8l578,7,576,5r,11l576,53r-4,9l554,62r-4,-9l550,16r4,-9l572,7r4,9l576,5,575,3,569,,557,r-6,3l548,7r-4,6l542,22r,12l543,49r4,11l554,66r9,3l577,69r4,-7l584,57r,-35xm635,22r-2,-8l629,7,627,5r,11l627,53r-4,9l605,62r-4,-9l601,16r4,-9l623,7r4,9l627,5,626,3,620,,608,r-6,3l599,7r-4,6l593,22r,12l594,49r4,11l605,66r9,3l628,69r4,-7l635,57r,-35xm853,139r-3,-1l844,138r-4,4l835,149r,-9l828,140r,53l836,193r,-40l839,149r2,-2l853,147r,-8xm906,161r-1,-5l901,146r-1,-2l897,141r,12l897,162r-30,l868,152r6,-6l891,146r6,7l897,141r-5,-3l868,138r-10,11l858,184r9,11l894,195r9,-7l903,187r2,-10l896,177r-2,7l889,187r-12,l873,185r-3,-5l868,177r-1,-3l867,169r39,l906,162r,-1xm957,170r-5,-4l927,160r-3,-2l924,149r4,-3l942,146r3,3l946,155r8,l954,146r,-2l947,138r-24,l915,145r,18l919,167r26,6l948,175r,9l943,187r-12,l927,186r-2,-2l924,182r-1,-1l923,177r-9,l914,189r7,6l948,195r9,-7l957,187r,-17xm976,140r-9,l967,193r9,l976,140xm976,119r-9,l967,130r9,l976,119xm1033,119r-8,l1025,146r,8l1025,179r-6,8l1001,187r-6,-8l995,154r6,-8l1019,146r6,8l1025,146r-1,l1021,141r-6,-3l995,138r-9,11l986,184r8,11l1016,195r5,-3l1025,187r1,-1l1026,193r7,l1033,186r,-40l1033,119xm1039,22r-2,-8l1033,7r-2,-2l1031,16r,37l1027,62r-18,l1005,53r,-37l1009,7r17,l1031,16r,-11l1029,3,1024,r-12,l1006,3r-3,4l999,13r-3,9l996,34r2,15l1002,60r7,6l1018,69r14,l1036,62r3,-5l1039,22xm1088,140r-9,l1079,181r-5,7l1058,188r-4,-4l1054,140r-8,l1046,189r6,6l1070,195r5,-3l1079,188r1,-3l1080,193r8,l1088,185r,-45xm1149,188r-2,l1144,188r,-1l1143,186r,-19l1143,146r,-3l1136,138r-21,l1109,141r-4,3l1103,147r-1,3l1102,155r8,l1111,149r4,-3l1130,146r4,3l1134,167r,12l1134,181r-6,5l1124,188r-12,l1108,184r,-10l1112,171r9,-2l1130,168r2,l1134,167r,-18l1134,160r-1,1l1114,164r-2,l1109,165r-6,3l1099,172r,17l1106,195r17,l1129,193r5,-5l1135,187r,6l1138,195r7,l1146,195r3,-1l1149,188xm1167,119r-9,l1158,193r9,l1167,119xm1427,r-5,l1419,10r-2,2l1405,13r,6l1419,19r,48l1427,67r,-67xm1493,22r-2,-8l1487,7r-2,-2l1485,16r,37l1481,62r-18,l1459,53r,-37l1463,7r17,l1485,16r,-11l1483,3,1478,r-12,l1460,3r-3,4l1453,13r-3,9l1450,34r2,15l1456,60r7,6l1472,69r13,l1490,62r3,-5l1493,22xm1544,22r-2,-8l1538,7r-2,-2l1536,16r,37l1531,62r-17,l1510,53r,-37l1514,7r17,l1536,16r,-11l1534,3,1529,r-12,l1511,3r-3,4l1503,13r-2,9l1501,34r2,15l1507,60r6,6l1523,69r13,l1541,62r3,-5l1544,22xm1903,28r,-14l1901,9r-2,-2l1897,5r-4,-3l1889,r-15,l1868,3r-3,6l1862,12r-1,4l1861,23r8,l1869,19r1,-3l1871,14r2,-4l1877,7r13,l1895,13r,12l1892,30r-6,3l1878,38r-14,8l1860,52r,14l1903,66r,-7l1869,59r1,-6l1872,50r8,-5l1899,35r4,-7xm1954,22r-2,-8l1948,7r-2,-2l1946,16r,37l1942,62r-18,l1920,53r,-37l1924,7r17,l1946,16r,-11l1944,3,1939,r-12,l1921,3r-3,4l1914,13r-3,9l1911,34r2,15l1917,60r7,6l1933,69r13,l1951,62r3,-5l1954,22xm2005,22r-2,-8l1999,7r-2,-2l1997,16r,37l1993,62r-18,l1971,53r,-37l1975,7r17,l1997,16r,-11l1995,3,1990,r-12,l1972,3r-3,4l1965,13r-3,9l1962,34r2,15l1968,60r6,6l1984,69r13,l2002,62r3,-5l2005,22xe" fillcolor="#262626" stroked="f">
                  <v:path arrowok="t" o:connecttype="custom" o:connectlocs="67,1496;38,1514;34,1537;68,1526;111,1553;108,1491;93,1557;166,1496;166,1507;132,1525;482,1529;496,1504;576,1496;576,1507;542,1525;635,1513;601,1507;599,1498;632,1553;828,1631;906,1652;874,1637;894,1686;870,1671;927,1651;954,1635;943,1678;921,1686;976,1631;1025,1645;1025,1637;1021,1683;1037,1505;1009,1498;999,1504;1039,1548;1046,1631;1088,1676;1143,1634;1111,1640;1112,1679;1134,1651;1123,1686;1149,1679;1419,1501;1491,1505;1463,1498;1453,1504;1493,1548;1514,1553;1517,1491;1523,1560;1897,1496;1869,1514;1892,1521;1870,1544;1946,1507;1946,1496;1913,1540;2003,1505;1975,1498;1965,1504;2005,1548" o:connectangles="0,0,0,0,0,0,0,0,0,0,0,0,0,0,0,0,0,0,0,0,0,0,0,0,0,0,0,0,0,0,0,0,0,0,0,0,0,0,0,0,0,0,0,0,0,0,0,0,0,0,0,0,0,0,0,0,0,0,0,0,0,0,0"/>
                </v:shape>
                <v:rect id="docshape69" o:spid="_x0000_s1085" style="position:absolute;left:1388;top:92;width:753;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" stroked="f"/>
                <v:shape id="docshape70" o:spid="_x0000_s1086" style="position:absolute;left:1596;top:118;width:351;height:79;visibility:visible;mso-wrap-style:square;v-text-anchor:top" coordsize="3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" path="m7,l,,,61r7,l7,28r4,-5l7,23,7,xm35,22r-14,l23,23r4,3l28,28r,33l35,61r,-39xm29,16r-14,l11,18,7,23r4,l12,22r23,l35,21,29,16xm53,17r-7,l46,61r7,l53,17xm53,l46,r,9l53,9,53,xm69,48r-7,l62,58r5,5l90,63r7,-6l97,56r-21,l73,55,71,53,70,52,69,51r,-3xm89,16r-20,l63,21r,15l66,39r22,6l89,46r,7l85,56r12,l97,42,93,39,72,34,70,32r,-7l73,22r22,l95,21,89,16xm95,22r-10,l87,25r1,4l95,29r,-7xm114,23r-7,l107,60r3,3l117,63r2,-1l121,62r,-5l115,57r-1,-1l114,23xm121,56r-3,1l121,57r,-1xm121,17r-20,l101,23r20,l121,17xm114,5r-7,l107,17r7,l114,5xm158,16r-25,l126,25r,29l133,63r25,l163,56r-25,l133,50r,-21l138,22r25,l158,16xm163,22r-10,l158,29r,21l153,56r10,l165,54r,-29l163,22xm180,66r-7,l174,74r6,5l196,79r5,-2l204,73r-20,l181,71r-1,-5xm209,55r-7,l202,69r-4,4l204,73r3,-4l209,64r,-9xm195,16r-16,l172,26r,21l173,52r7,8l185,63r9,l198,60r3,-4l183,56r-4,-6l179,29r4,-7l201,22r-2,-4l195,16xm201,22r-4,l202,29r,21l197,56r4,l202,55r7,l209,24r-7,l201,22xm209,17r-7,l202,24r7,l209,17xm227,17r-7,l220,61r7,l227,28r3,-3l227,25r,-8xm239,16r-5,l231,19r-4,6l230,25r2,-2l241,23r,-7l239,16xm241,23r-9,l241,23xm281,22r-10,l274,25r,9l273,35r-16,2l256,37r-3,1l248,40r-2,4l246,58r5,5l265,63r5,-2l274,57r-18,l253,54r,-9l256,43r15,-2l272,40r2,-1l281,39r,-17xm282,56r-7,l275,61r2,2l283,63r1,-1l286,62r,-5l282,57r,-1xm286,57r-1,l286,57xm281,39r-7,l274,49r,2l269,55r-4,2l274,57r1,-1l282,56r-1,l281,39xm276,16r-17,l254,18r-3,3l249,23r-1,3l248,30r7,l255,25r3,-3l281,22r,-2l276,16xm300,17r-6,l294,61r7,l301,27r3,-4l300,23r,-6xm325,22r-9,l319,25r,36l326,61r,-34l330,23r-5,l325,22xm351,22r-10,l344,25r,36l351,61r,-39xm319,16r-11,l304,18r-4,5l304,23r1,-1l325,22r-2,-4l319,16xm347,16r-14,l329,18r-4,5l330,23r,-1l351,22r,-2l347,16xe" fillcolor="black" stroked="f">
                  <v:path arrowok="t" o:connecttype="custom" o:connectlocs="7,146;21,140;35,179;7,141;29,134;53,135;53,118;90,181;71,171;69,134;89,164;93,157;95,140;87,143;107,141;121,180;121,174;101,135;107,123;133,134;163,174;163,140;158,168;163,140;196,197;180,184;204,191;179,134;185,181;179,168;195,134;197,174;202,142;209,142;227,179;239,134;232,141;232,141;274,143;253,156;265,181;253,163;281,157;277,181;282,175;286,175;269,173;281,174;251,139;255,143;300,135;304,141;319,143;325,141;344,179;304,136;323,136;325,141;347,134" o:connectangles="0,0,0,0,0,0,0,0,0,0,0,0,0,0,0,0,0,0,0,0,0,0,0,0,0,0,0,0,0,0,0,0,0,0,0,0,0,0,0,0,0,0,0,0,0,0,0,0,0,0,0,0,0,0,0,0,0,0,0"/>
                </v:shape>
                <v:line id="Line 167" o:spid="_x0000_s1087" style="position:absolute;visibility:visible;mso-wrap-style:square" from="1406,151" to="1526,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" strokecolor="#3ca0a0" strokeweight=".86pt"/>
                <v:shape id="docshape71" o:spid="_x0000_s1088" style="position:absolute;left:1591;top:220;width:443;height:63;visibility:visible;mso-wrap-style:square;v-text-anchor:top" coordsize="4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" path="m12,23r-6,l6,60r3,3l16,63r1,-1l19,62r,-5l13,57,12,56r,-33xm19,56r-3,1l19,57r,-1xm19,17l,17r,6l19,23r,-6xm12,6l6,6r,11l12,17,12,6xm45,35r-20,l25,41r20,l45,35xm75,16r-17,l51,25r,29l58,63r18,l80,60r3,-4l63,56,58,50r,-21l63,23r20,l80,18,75,16xm90,55r-6,l84,61r6,l90,55xm83,23r-5,l83,29r,21l78,56r5,l84,55r6,l90,23r-7,xm90,l83,r,23l90,23,90,xm107,17r-7,l100,61r7,l107,17xm107,r-7,l100,9r7,l107,xm123,48r-7,l116,58r6,5l144,63r7,-6l151,56r-21,l127,55r-2,-2l124,52r,-1l123,48xm144,16r-20,l117,21r,15l121,39r21,6l144,46r,7l140,56r11,l151,42r-4,-3l127,34r-3,-2l124,25r4,-2l149,23r,-2l144,16xm149,23r-10,l142,25r,4l149,29r,-6xm168,23r-7,l161,60r3,3l172,63r1,-1l175,62r,-5l169,57r-1,-1l168,23xm175,56r-3,1l175,57r,-1xm175,17r-19,l156,23r19,l175,17xm168,6r-7,l161,17r7,l168,6xm189,17r-6,l183,61r7,l190,28r2,-3l189,25r,-8xm201,16r-4,l193,19r-4,6l192,25r2,-2l204,23r,-7l201,16xm204,23r-10,l204,23xm217,17r-7,l210,61r7,l217,17xm217,r-7,l210,9r7,l217,xm238,55r-4,l237,60r5,3l259,63r5,-7l239,56r-1,-1xm234,r-6,l228,61r6,l234,55r4,l234,50r,-21l239,23r-5,l234,xm265,23r-11,l259,29r,21l254,56r10,l266,53r,-28l265,23xm259,16r-17,l238,18r-4,5l239,23r26,l259,16xm281,17r-7,l274,58r6,5l295,63r4,-3l301,57r-16,l281,53r,-36xm309,55r-6,l303,61r6,l309,55xm309,17r-7,l302,51r-5,6l301,57r2,-2l309,55r,-38xm329,23r-7,l322,60r3,3l332,63r2,-1l336,62r,-5l330,57r-1,-1l329,23xm336,56r-3,1l336,57r,-1xm336,17r-20,l316,23r20,l336,17xm329,6r-7,l322,17r7,l329,6xm350,17r-7,l343,61r7,l350,17xm350,r-7,l343,9r7,l350,xm391,16r-25,l359,25r,29l366,63r25,l396,56r-25,l366,50r,-21l371,23r26,l391,16xm397,23r-10,l391,29r,21l386,56r10,l398,54r,-29l397,23xm414,17r-6,l408,61r7,l415,28r2,-3l414,25r,-8xm442,22r-10,l435,26r,35l442,61r,-39xm437,16r-15,l418,19r-4,6l417,25r2,-3l442,22r,-1l437,16xe" fillcolor="black" stroked="f">
                  <v:path arrowok="t" o:connecttype="custom" o:connectlocs="16,283;12,276;19,276;19,237;12,226;45,255;58,283;58,270;75,236;90,275;78,276;83,243;90,243;107,281;107,229;122,283;127,275;144,236;142,265;151,262;128,243;139,243;168,243;173,282;168,243;175,237;168,226;189,237;192,245;193,239;204,236;204,243;217,237;217,220;259,283;228,220;234,270;265,243;264,276;242,236;265,243;280,283;281,273;309,281;297,277;329,243;334,282;329,243;336,237;329,226;350,237;350,220;391,236;391,283;371,243;391,249;398,245;415,281;442,242;442,242;417,245" o:connectangles="0,0,0,0,0,0,0,0,0,0,0,0,0,0,0,0,0,0,0,0,0,0,0,0,0,0,0,0,0,0,0,0,0,0,0,0,0,0,0,0,0,0,0,0,0,0,0,0,0,0,0,0,0,0,0,0,0,0,0,0,0"/>
                </v:shape>
                <v:line id="Line 169" o:spid="_x0000_s1089" style="position:absolute;visibility:visible;mso-wrap-style:square" from="1406,253" to="1578,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" strokecolor="#0072bd" strokeweight=".20214mm"/>
                <v:rect id="docshape72" o:spid="_x0000_s1090" style="position:absolute;left:1388;top:92;width:753;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" filled="f" strokecolor="#262626" strokeweight=".35pt"/>
                <w10:anchorlock/>
              </v:group>
            </w:pict>
          </mc:Fallback>
        </mc:AlternateContent>
      </w:r>
      <w:r w:rsidRPr="00922B26">
        <w:rPr>
          <w:sz w:val="28"/>
          <w:szCs w:val="28"/>
          <w:lang w:val="ru-RU"/>
        </w:rPr>
        <mc:AlternateContent>
          <mc:Choice Requires="wpg">
            <w:drawing>
              <wp:inline distT="0" distB="0" distL="0" distR="0" wp14:anchorId="40AEF1F6" wp14:editId="12853C1E">
                <wp:extent cx="1433830" cy="1089660"/>
                <wp:effectExtent l="9525" t="9525" r="4445" b="5715"/>
                <wp:docPr id="227" name="Группа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3830" cy="1089660"/>
                          <a:chOff x="0" y="0"/>
                          <a:chExt cx="2258" cy="1716"/>
                        </a:xfrm>
                      </wpg:grpSpPr>
                      <wps:wsp>
                        <wps:cNvPr id="228" name="docshape74"/>
                        <wps:cNvSpPr>
                          <a:spLocks/>
                        </wps:cNvSpPr>
                        <wps:spPr bwMode="auto">
                          <a:xfrm>
                            <a:off x="420" y="36"/>
                            <a:ext cx="18" cy="1431"/>
                          </a:xfrm>
                          <a:custGeom>
                            <a:avLst/>
                            <a:gdLst>
                              <a:gd name="T0" fmla="+- 0 420 420"/>
                              <a:gd name="T1" fmla="*/ T0 w 18"/>
                              <a:gd name="T2" fmla="+- 0 1467 37"/>
                              <a:gd name="T3" fmla="*/ 1467 h 1431"/>
                              <a:gd name="T4" fmla="+- 0 420 420"/>
                              <a:gd name="T5" fmla="*/ T4 w 18"/>
                              <a:gd name="T6" fmla="+- 0 37 37"/>
                              <a:gd name="T7" fmla="*/ 37 h 1431"/>
                              <a:gd name="T8" fmla="+- 0 420 420"/>
                              <a:gd name="T9" fmla="*/ T8 w 18"/>
                              <a:gd name="T10" fmla="+- 0 1467 37"/>
                              <a:gd name="T11" fmla="*/ 1467 h 1431"/>
                              <a:gd name="T12" fmla="+- 0 438 420"/>
                              <a:gd name="T13" fmla="*/ T12 w 18"/>
                              <a:gd name="T14" fmla="+- 0 1467 37"/>
                              <a:gd name="T15" fmla="*/ 1467 h 1431"/>
                            </a:gdLst>
                            <a:ahLst/>
                            <a:cxnLst>
                              <a:cxn ang="0">
                                <a:pos x="T1" y="T3"/>
                              </a:cxn>
                              <a:cxn ang="0">
                                <a:pos x="T5" y="T7"/>
                              </a:cxn>
                              <a:cxn ang="0">
                                <a:pos x="T9" y="T11"/>
                              </a:cxn>
                              <a:cxn ang="0">
                                <a:pos x="T13" y="T15"/>
                              </a:cxn>
                            </a:cxnLst>
                            <a:rect l="0" t="0" r="r" b="b"/>
                            <a:pathLst>
                              <a:path w="18" h="1431">
                                <a:moveTo>
                                  <a:pt x="0" y="1430"/>
                                </a:moveTo>
                                <a:lnTo>
                                  <a:pt x="0" y="0"/>
                                </a:lnTo>
                                <a:moveTo>
                                  <a:pt x="0" y="1430"/>
                                </a:moveTo>
                                <a:lnTo>
                                  <a:pt x="18" y="1430"/>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Line 173"/>
                        <wps:cNvCnPr>
                          <a:cxnSpLocks noChangeShapeType="1"/>
                        </wps:cNvCnPr>
                        <wps:spPr bwMode="auto">
                          <a:xfrm>
                            <a:off x="420" y="1181"/>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0" name="Line 174"/>
                        <wps:cNvCnPr>
                          <a:cxnSpLocks noChangeShapeType="1"/>
                        </wps:cNvCnPr>
                        <wps:spPr bwMode="auto">
                          <a:xfrm>
                            <a:off x="420" y="895"/>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1" name="Line 175"/>
                        <wps:cNvCnPr>
                          <a:cxnSpLocks noChangeShapeType="1"/>
                        </wps:cNvCnPr>
                        <wps:spPr bwMode="auto">
                          <a:xfrm>
                            <a:off x="420" y="609"/>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2" name="Line 176"/>
                        <wps:cNvCnPr>
                          <a:cxnSpLocks noChangeShapeType="1"/>
                        </wps:cNvCnPr>
                        <wps:spPr bwMode="auto">
                          <a:xfrm>
                            <a:off x="420" y="323"/>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3" name="Line 177"/>
                        <wps:cNvCnPr>
                          <a:cxnSpLocks noChangeShapeType="1"/>
                        </wps:cNvCnPr>
                        <wps:spPr bwMode="auto">
                          <a:xfrm>
                            <a:off x="420" y="37"/>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4" name="docshape75"/>
                        <wps:cNvSpPr>
                          <a:spLocks/>
                        </wps:cNvSpPr>
                        <wps:spPr bwMode="auto">
                          <a:xfrm>
                            <a:off x="-1" y="0"/>
                            <a:ext cx="376" cy="1501"/>
                          </a:xfrm>
                          <a:custGeom>
                            <a:avLst/>
                            <a:gdLst>
                              <a:gd name="T0" fmla="*/ 34 w 376"/>
                              <a:gd name="T1" fmla="*/ 955 h 1501"/>
                              <a:gd name="T2" fmla="*/ 0 w 376"/>
                              <a:gd name="T3" fmla="*/ 670 h 1501"/>
                              <a:gd name="T4" fmla="*/ 75 w 376"/>
                              <a:gd name="T5" fmla="*/ 647 h 1501"/>
                              <a:gd name="T6" fmla="*/ 69 w 376"/>
                              <a:gd name="T7" fmla="*/ 887 h 1501"/>
                              <a:gd name="T8" fmla="*/ 69 w 376"/>
                              <a:gd name="T9" fmla="*/ 859 h 1501"/>
                              <a:gd name="T10" fmla="*/ 22 w 376"/>
                              <a:gd name="T11" fmla="*/ 861 h 1501"/>
                              <a:gd name="T12" fmla="*/ 70 w 376"/>
                              <a:gd name="T13" fmla="*/ 767 h 1501"/>
                              <a:gd name="T14" fmla="*/ 30 w 376"/>
                              <a:gd name="T15" fmla="*/ 806 h 1501"/>
                              <a:gd name="T16" fmla="*/ 71 w 376"/>
                              <a:gd name="T17" fmla="*/ 818 h 1501"/>
                              <a:gd name="T18" fmla="*/ 48 w 376"/>
                              <a:gd name="T19" fmla="*/ 782 h 1501"/>
                              <a:gd name="T20" fmla="*/ 69 w 376"/>
                              <a:gd name="T21" fmla="*/ 727 h 1501"/>
                              <a:gd name="T22" fmla="*/ 20 w 376"/>
                              <a:gd name="T23" fmla="*/ 742 h 1501"/>
                              <a:gd name="T24" fmla="*/ 76 w 376"/>
                              <a:gd name="T25" fmla="*/ 614 h 1501"/>
                              <a:gd name="T26" fmla="*/ 28 w 376"/>
                              <a:gd name="T27" fmla="*/ 638 h 1501"/>
                              <a:gd name="T28" fmla="*/ 27 w 376"/>
                              <a:gd name="T29" fmla="*/ 1008 h 1501"/>
                              <a:gd name="T30" fmla="*/ 21 w 376"/>
                              <a:gd name="T31" fmla="*/ 1014 h 1501"/>
                              <a:gd name="T32" fmla="*/ 21 w 376"/>
                              <a:gd name="T33" fmla="*/ 600 h 1501"/>
                              <a:gd name="T34" fmla="*/ 164 w 376"/>
                              <a:gd name="T35" fmla="*/ 1158 h 1501"/>
                              <a:gd name="T36" fmla="*/ 156 w 376"/>
                              <a:gd name="T37" fmla="*/ 1147 h 1501"/>
                              <a:gd name="T38" fmla="*/ 158 w 376"/>
                              <a:gd name="T39" fmla="*/ 1207 h 1501"/>
                              <a:gd name="T40" fmla="*/ 131 w 376"/>
                              <a:gd name="T41" fmla="*/ 626 h 1501"/>
                              <a:gd name="T42" fmla="*/ 123 w 376"/>
                              <a:gd name="T43" fmla="*/ 608 h 1501"/>
                              <a:gd name="T44" fmla="*/ 159 w 376"/>
                              <a:gd name="T45" fmla="*/ 7 h 1501"/>
                              <a:gd name="T46" fmla="*/ 150 w 376"/>
                              <a:gd name="T47" fmla="*/ 0 h 1501"/>
                              <a:gd name="T48" fmla="*/ 160 w 376"/>
                              <a:gd name="T49" fmla="*/ 61 h 1501"/>
                              <a:gd name="T50" fmla="*/ 188 w 376"/>
                              <a:gd name="T51" fmla="*/ 630 h 1501"/>
                              <a:gd name="T52" fmla="*/ 197 w 376"/>
                              <a:gd name="T53" fmla="*/ 921 h 1501"/>
                              <a:gd name="T54" fmla="*/ 184 w 376"/>
                              <a:gd name="T55" fmla="*/ 881 h 1501"/>
                              <a:gd name="T56" fmla="*/ 225 w 376"/>
                              <a:gd name="T57" fmla="*/ 300 h 1501"/>
                              <a:gd name="T58" fmla="*/ 217 w 376"/>
                              <a:gd name="T59" fmla="*/ 289 h 1501"/>
                              <a:gd name="T60" fmla="*/ 219 w 376"/>
                              <a:gd name="T61" fmla="*/ 349 h 1501"/>
                              <a:gd name="T62" fmla="*/ 209 w 376"/>
                              <a:gd name="T63" fmla="*/ 1198 h 1501"/>
                              <a:gd name="T64" fmla="*/ 200 w 376"/>
                              <a:gd name="T65" fmla="*/ 1180 h 1501"/>
                              <a:gd name="T66" fmla="*/ 237 w 376"/>
                              <a:gd name="T67" fmla="*/ 579 h 1501"/>
                              <a:gd name="T68" fmla="*/ 228 w 376"/>
                              <a:gd name="T69" fmla="*/ 572 h 1501"/>
                              <a:gd name="T70" fmla="*/ 238 w 376"/>
                              <a:gd name="T71" fmla="*/ 633 h 1501"/>
                              <a:gd name="T72" fmla="*/ 209 w 376"/>
                              <a:gd name="T73" fmla="*/ 16 h 1501"/>
                              <a:gd name="T74" fmla="*/ 202 w 376"/>
                              <a:gd name="T75" fmla="*/ 50 h 1501"/>
                              <a:gd name="T76" fmla="*/ 250 w 376"/>
                              <a:gd name="T77" fmla="*/ 926 h 1501"/>
                              <a:gd name="T78" fmla="*/ 272 w 376"/>
                              <a:gd name="T79" fmla="*/ 592 h 1501"/>
                              <a:gd name="T80" fmla="*/ 261 w 376"/>
                              <a:gd name="T81" fmla="*/ 1161 h 1501"/>
                              <a:gd name="T82" fmla="*/ 254 w 376"/>
                              <a:gd name="T83" fmla="*/ 1194 h 1501"/>
                              <a:gd name="T84" fmla="*/ 292 w 376"/>
                              <a:gd name="T85" fmla="*/ 7 h 1501"/>
                              <a:gd name="T86" fmla="*/ 263 w 376"/>
                              <a:gd name="T87" fmla="*/ 14 h 1501"/>
                              <a:gd name="T88" fmla="*/ 295 w 376"/>
                              <a:gd name="T89" fmla="*/ 59 h 1501"/>
                              <a:gd name="T90" fmla="*/ 292 w 376"/>
                              <a:gd name="T91" fmla="*/ 921 h 1501"/>
                              <a:gd name="T92" fmla="*/ 264 w 376"/>
                              <a:gd name="T93" fmla="*/ 872 h 1501"/>
                              <a:gd name="T94" fmla="*/ 305 w 376"/>
                              <a:gd name="T95" fmla="*/ 308 h 1501"/>
                              <a:gd name="T96" fmla="*/ 297 w 376"/>
                              <a:gd name="T97" fmla="*/ 291 h 1501"/>
                              <a:gd name="T98" fmla="*/ 293 w 376"/>
                              <a:gd name="T99" fmla="*/ 354 h 1501"/>
                              <a:gd name="T100" fmla="*/ 334 w 376"/>
                              <a:gd name="T101" fmla="*/ 926 h 1501"/>
                              <a:gd name="T102" fmla="*/ 345 w 376"/>
                              <a:gd name="T103" fmla="*/ 1146 h 1501"/>
                              <a:gd name="T104" fmla="*/ 303 w 376"/>
                              <a:gd name="T105" fmla="*/ 1196 h 1501"/>
                              <a:gd name="T106" fmla="*/ 339 w 376"/>
                              <a:gd name="T107" fmla="*/ 596 h 1501"/>
                              <a:gd name="T108" fmla="*/ 340 w 376"/>
                              <a:gd name="T109" fmla="*/ 609 h 1501"/>
                              <a:gd name="T110" fmla="*/ 346 w 376"/>
                              <a:gd name="T111" fmla="*/ 635 h 1501"/>
                              <a:gd name="T112" fmla="*/ 310 w 376"/>
                              <a:gd name="T113" fmla="*/ 1 h 1501"/>
                              <a:gd name="T114" fmla="*/ 305 w 376"/>
                              <a:gd name="T115" fmla="*/ 57 h 1501"/>
                              <a:gd name="T116" fmla="*/ 347 w 376"/>
                              <a:gd name="T117" fmla="*/ 288 h 1501"/>
                              <a:gd name="T118" fmla="*/ 343 w 376"/>
                              <a:gd name="T119" fmla="*/ 293 h 1501"/>
                              <a:gd name="T120" fmla="*/ 326 w 376"/>
                              <a:gd name="T121" fmla="*/ 336 h 1501"/>
                              <a:gd name="T122" fmla="*/ 341 w 376"/>
                              <a:gd name="T123" fmla="*/ 1447 h 1501"/>
                              <a:gd name="T124" fmla="*/ 334 w 376"/>
                              <a:gd name="T125" fmla="*/ 1480 h 15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76" h="1501">
                                <a:moveTo>
                                  <a:pt x="11" y="693"/>
                                </a:moveTo>
                                <a:lnTo>
                                  <a:pt x="0" y="693"/>
                                </a:lnTo>
                                <a:lnTo>
                                  <a:pt x="0" y="701"/>
                                </a:lnTo>
                                <a:lnTo>
                                  <a:pt x="11" y="701"/>
                                </a:lnTo>
                                <a:lnTo>
                                  <a:pt x="11" y="693"/>
                                </a:lnTo>
                                <a:close/>
                                <a:moveTo>
                                  <a:pt x="11" y="647"/>
                                </a:moveTo>
                                <a:lnTo>
                                  <a:pt x="0" y="647"/>
                                </a:lnTo>
                                <a:lnTo>
                                  <a:pt x="0" y="656"/>
                                </a:lnTo>
                                <a:lnTo>
                                  <a:pt x="11" y="656"/>
                                </a:lnTo>
                                <a:lnTo>
                                  <a:pt x="11" y="647"/>
                                </a:lnTo>
                                <a:close/>
                                <a:moveTo>
                                  <a:pt x="75" y="955"/>
                                </a:moveTo>
                                <a:lnTo>
                                  <a:pt x="47" y="955"/>
                                </a:lnTo>
                                <a:lnTo>
                                  <a:pt x="34" y="955"/>
                                </a:lnTo>
                                <a:lnTo>
                                  <a:pt x="28" y="949"/>
                                </a:lnTo>
                                <a:lnTo>
                                  <a:pt x="29" y="938"/>
                                </a:lnTo>
                                <a:lnTo>
                                  <a:pt x="20" y="938"/>
                                </a:lnTo>
                                <a:lnTo>
                                  <a:pt x="20" y="941"/>
                                </a:lnTo>
                                <a:lnTo>
                                  <a:pt x="20" y="947"/>
                                </a:lnTo>
                                <a:lnTo>
                                  <a:pt x="23" y="951"/>
                                </a:lnTo>
                                <a:lnTo>
                                  <a:pt x="31" y="956"/>
                                </a:lnTo>
                                <a:lnTo>
                                  <a:pt x="21" y="956"/>
                                </a:lnTo>
                                <a:lnTo>
                                  <a:pt x="21" y="964"/>
                                </a:lnTo>
                                <a:lnTo>
                                  <a:pt x="75" y="964"/>
                                </a:lnTo>
                                <a:lnTo>
                                  <a:pt x="75" y="955"/>
                                </a:lnTo>
                                <a:close/>
                                <a:moveTo>
                                  <a:pt x="75" y="670"/>
                                </a:moveTo>
                                <a:lnTo>
                                  <a:pt x="0" y="670"/>
                                </a:lnTo>
                                <a:lnTo>
                                  <a:pt x="0" y="678"/>
                                </a:lnTo>
                                <a:lnTo>
                                  <a:pt x="75" y="678"/>
                                </a:lnTo>
                                <a:lnTo>
                                  <a:pt x="75" y="670"/>
                                </a:lnTo>
                                <a:close/>
                                <a:moveTo>
                                  <a:pt x="75" y="693"/>
                                </a:moveTo>
                                <a:lnTo>
                                  <a:pt x="21" y="693"/>
                                </a:lnTo>
                                <a:lnTo>
                                  <a:pt x="21" y="701"/>
                                </a:lnTo>
                                <a:lnTo>
                                  <a:pt x="75" y="701"/>
                                </a:lnTo>
                                <a:lnTo>
                                  <a:pt x="75" y="693"/>
                                </a:lnTo>
                                <a:close/>
                                <a:moveTo>
                                  <a:pt x="75" y="647"/>
                                </a:moveTo>
                                <a:lnTo>
                                  <a:pt x="21" y="647"/>
                                </a:lnTo>
                                <a:lnTo>
                                  <a:pt x="21" y="656"/>
                                </a:lnTo>
                                <a:lnTo>
                                  <a:pt x="75" y="656"/>
                                </a:lnTo>
                                <a:lnTo>
                                  <a:pt x="75" y="647"/>
                                </a:lnTo>
                                <a:close/>
                                <a:moveTo>
                                  <a:pt x="77" y="893"/>
                                </a:moveTo>
                                <a:lnTo>
                                  <a:pt x="77" y="893"/>
                                </a:lnTo>
                                <a:lnTo>
                                  <a:pt x="69" y="887"/>
                                </a:lnTo>
                                <a:lnTo>
                                  <a:pt x="69" y="899"/>
                                </a:lnTo>
                                <a:lnTo>
                                  <a:pt x="69" y="918"/>
                                </a:lnTo>
                                <a:lnTo>
                                  <a:pt x="61" y="924"/>
                                </a:lnTo>
                                <a:lnTo>
                                  <a:pt x="35" y="924"/>
                                </a:lnTo>
                                <a:lnTo>
                                  <a:pt x="27" y="918"/>
                                </a:lnTo>
                                <a:lnTo>
                                  <a:pt x="27" y="899"/>
                                </a:lnTo>
                                <a:lnTo>
                                  <a:pt x="35" y="893"/>
                                </a:lnTo>
                                <a:lnTo>
                                  <a:pt x="61" y="893"/>
                                </a:lnTo>
                                <a:lnTo>
                                  <a:pt x="69" y="899"/>
                                </a:lnTo>
                                <a:lnTo>
                                  <a:pt x="69" y="887"/>
                                </a:lnTo>
                                <a:lnTo>
                                  <a:pt x="66" y="884"/>
                                </a:lnTo>
                                <a:lnTo>
                                  <a:pt x="30" y="884"/>
                                </a:lnTo>
                                <a:lnTo>
                                  <a:pt x="20" y="893"/>
                                </a:lnTo>
                                <a:lnTo>
                                  <a:pt x="20" y="924"/>
                                </a:lnTo>
                                <a:lnTo>
                                  <a:pt x="30" y="933"/>
                                </a:lnTo>
                                <a:lnTo>
                                  <a:pt x="66" y="933"/>
                                </a:lnTo>
                                <a:lnTo>
                                  <a:pt x="77" y="924"/>
                                </a:lnTo>
                                <a:lnTo>
                                  <a:pt x="77" y="893"/>
                                </a:lnTo>
                                <a:close/>
                                <a:moveTo>
                                  <a:pt x="77" y="835"/>
                                </a:moveTo>
                                <a:lnTo>
                                  <a:pt x="77" y="835"/>
                                </a:lnTo>
                                <a:lnTo>
                                  <a:pt x="69" y="829"/>
                                </a:lnTo>
                                <a:lnTo>
                                  <a:pt x="69" y="841"/>
                                </a:lnTo>
                                <a:lnTo>
                                  <a:pt x="69" y="859"/>
                                </a:lnTo>
                                <a:lnTo>
                                  <a:pt x="61" y="865"/>
                                </a:lnTo>
                                <a:lnTo>
                                  <a:pt x="36" y="865"/>
                                </a:lnTo>
                                <a:lnTo>
                                  <a:pt x="27" y="859"/>
                                </a:lnTo>
                                <a:lnTo>
                                  <a:pt x="27" y="841"/>
                                </a:lnTo>
                                <a:lnTo>
                                  <a:pt x="36" y="835"/>
                                </a:lnTo>
                                <a:lnTo>
                                  <a:pt x="61" y="835"/>
                                </a:lnTo>
                                <a:lnTo>
                                  <a:pt x="69" y="841"/>
                                </a:lnTo>
                                <a:lnTo>
                                  <a:pt x="69" y="829"/>
                                </a:lnTo>
                                <a:lnTo>
                                  <a:pt x="66" y="826"/>
                                </a:lnTo>
                                <a:lnTo>
                                  <a:pt x="30" y="826"/>
                                </a:lnTo>
                                <a:lnTo>
                                  <a:pt x="20" y="834"/>
                                </a:lnTo>
                                <a:lnTo>
                                  <a:pt x="20" y="856"/>
                                </a:lnTo>
                                <a:lnTo>
                                  <a:pt x="22" y="861"/>
                                </a:lnTo>
                                <a:lnTo>
                                  <a:pt x="28" y="865"/>
                                </a:lnTo>
                                <a:lnTo>
                                  <a:pt x="0" y="865"/>
                                </a:lnTo>
                                <a:lnTo>
                                  <a:pt x="0" y="874"/>
                                </a:lnTo>
                                <a:lnTo>
                                  <a:pt x="75" y="874"/>
                                </a:lnTo>
                                <a:lnTo>
                                  <a:pt x="75" y="866"/>
                                </a:lnTo>
                                <a:lnTo>
                                  <a:pt x="68" y="866"/>
                                </a:lnTo>
                                <a:lnTo>
                                  <a:pt x="74" y="862"/>
                                </a:lnTo>
                                <a:lnTo>
                                  <a:pt x="77" y="857"/>
                                </a:lnTo>
                                <a:lnTo>
                                  <a:pt x="77" y="835"/>
                                </a:lnTo>
                                <a:close/>
                                <a:moveTo>
                                  <a:pt x="77" y="779"/>
                                </a:moveTo>
                                <a:lnTo>
                                  <a:pt x="77" y="770"/>
                                </a:lnTo>
                                <a:lnTo>
                                  <a:pt x="76" y="767"/>
                                </a:lnTo>
                                <a:lnTo>
                                  <a:pt x="70" y="767"/>
                                </a:lnTo>
                                <a:lnTo>
                                  <a:pt x="70" y="769"/>
                                </a:lnTo>
                                <a:lnTo>
                                  <a:pt x="70" y="772"/>
                                </a:lnTo>
                                <a:lnTo>
                                  <a:pt x="68" y="774"/>
                                </a:lnTo>
                                <a:lnTo>
                                  <a:pt x="25" y="774"/>
                                </a:lnTo>
                                <a:lnTo>
                                  <a:pt x="20" y="781"/>
                                </a:lnTo>
                                <a:lnTo>
                                  <a:pt x="20" y="802"/>
                                </a:lnTo>
                                <a:lnTo>
                                  <a:pt x="22" y="808"/>
                                </a:lnTo>
                                <a:lnTo>
                                  <a:pt x="26" y="812"/>
                                </a:lnTo>
                                <a:lnTo>
                                  <a:pt x="29" y="814"/>
                                </a:lnTo>
                                <a:lnTo>
                                  <a:pt x="32" y="815"/>
                                </a:lnTo>
                                <a:lnTo>
                                  <a:pt x="37" y="816"/>
                                </a:lnTo>
                                <a:lnTo>
                                  <a:pt x="37" y="807"/>
                                </a:lnTo>
                                <a:lnTo>
                                  <a:pt x="30" y="806"/>
                                </a:lnTo>
                                <a:lnTo>
                                  <a:pt x="27" y="802"/>
                                </a:lnTo>
                                <a:lnTo>
                                  <a:pt x="27" y="787"/>
                                </a:lnTo>
                                <a:lnTo>
                                  <a:pt x="30" y="782"/>
                                </a:lnTo>
                                <a:lnTo>
                                  <a:pt x="38" y="782"/>
                                </a:lnTo>
                                <a:lnTo>
                                  <a:pt x="41" y="782"/>
                                </a:lnTo>
                                <a:lnTo>
                                  <a:pt x="43" y="784"/>
                                </a:lnTo>
                                <a:lnTo>
                                  <a:pt x="44" y="794"/>
                                </a:lnTo>
                                <a:lnTo>
                                  <a:pt x="45" y="803"/>
                                </a:lnTo>
                                <a:lnTo>
                                  <a:pt x="46" y="805"/>
                                </a:lnTo>
                                <a:lnTo>
                                  <a:pt x="47" y="809"/>
                                </a:lnTo>
                                <a:lnTo>
                                  <a:pt x="50" y="815"/>
                                </a:lnTo>
                                <a:lnTo>
                                  <a:pt x="54" y="818"/>
                                </a:lnTo>
                                <a:lnTo>
                                  <a:pt x="71" y="818"/>
                                </a:lnTo>
                                <a:lnTo>
                                  <a:pt x="77" y="811"/>
                                </a:lnTo>
                                <a:lnTo>
                                  <a:pt x="77" y="809"/>
                                </a:lnTo>
                                <a:lnTo>
                                  <a:pt x="77" y="793"/>
                                </a:lnTo>
                                <a:lnTo>
                                  <a:pt x="75" y="788"/>
                                </a:lnTo>
                                <a:lnTo>
                                  <a:pt x="70" y="783"/>
                                </a:lnTo>
                                <a:lnTo>
                                  <a:pt x="70" y="793"/>
                                </a:lnTo>
                                <a:lnTo>
                                  <a:pt x="70" y="805"/>
                                </a:lnTo>
                                <a:lnTo>
                                  <a:pt x="66" y="809"/>
                                </a:lnTo>
                                <a:lnTo>
                                  <a:pt x="55" y="809"/>
                                </a:lnTo>
                                <a:lnTo>
                                  <a:pt x="53" y="805"/>
                                </a:lnTo>
                                <a:lnTo>
                                  <a:pt x="50" y="787"/>
                                </a:lnTo>
                                <a:lnTo>
                                  <a:pt x="50" y="785"/>
                                </a:lnTo>
                                <a:lnTo>
                                  <a:pt x="48" y="782"/>
                                </a:lnTo>
                                <a:lnTo>
                                  <a:pt x="61" y="782"/>
                                </a:lnTo>
                                <a:lnTo>
                                  <a:pt x="62" y="783"/>
                                </a:lnTo>
                                <a:lnTo>
                                  <a:pt x="68" y="789"/>
                                </a:lnTo>
                                <a:lnTo>
                                  <a:pt x="70" y="793"/>
                                </a:lnTo>
                                <a:lnTo>
                                  <a:pt x="70" y="783"/>
                                </a:lnTo>
                                <a:lnTo>
                                  <a:pt x="70" y="782"/>
                                </a:lnTo>
                                <a:lnTo>
                                  <a:pt x="69" y="782"/>
                                </a:lnTo>
                                <a:lnTo>
                                  <a:pt x="75" y="781"/>
                                </a:lnTo>
                                <a:lnTo>
                                  <a:pt x="77" y="779"/>
                                </a:lnTo>
                                <a:close/>
                                <a:moveTo>
                                  <a:pt x="77" y="721"/>
                                </a:moveTo>
                                <a:lnTo>
                                  <a:pt x="77" y="720"/>
                                </a:lnTo>
                                <a:lnTo>
                                  <a:pt x="69" y="714"/>
                                </a:lnTo>
                                <a:lnTo>
                                  <a:pt x="69" y="727"/>
                                </a:lnTo>
                                <a:lnTo>
                                  <a:pt x="69" y="745"/>
                                </a:lnTo>
                                <a:lnTo>
                                  <a:pt x="61" y="751"/>
                                </a:lnTo>
                                <a:lnTo>
                                  <a:pt x="36" y="751"/>
                                </a:lnTo>
                                <a:lnTo>
                                  <a:pt x="27" y="745"/>
                                </a:lnTo>
                                <a:lnTo>
                                  <a:pt x="27" y="727"/>
                                </a:lnTo>
                                <a:lnTo>
                                  <a:pt x="36" y="720"/>
                                </a:lnTo>
                                <a:lnTo>
                                  <a:pt x="61" y="720"/>
                                </a:lnTo>
                                <a:lnTo>
                                  <a:pt x="69" y="727"/>
                                </a:lnTo>
                                <a:lnTo>
                                  <a:pt x="69" y="714"/>
                                </a:lnTo>
                                <a:lnTo>
                                  <a:pt x="66" y="712"/>
                                </a:lnTo>
                                <a:lnTo>
                                  <a:pt x="30" y="712"/>
                                </a:lnTo>
                                <a:lnTo>
                                  <a:pt x="20" y="720"/>
                                </a:lnTo>
                                <a:lnTo>
                                  <a:pt x="20" y="742"/>
                                </a:lnTo>
                                <a:lnTo>
                                  <a:pt x="22" y="747"/>
                                </a:lnTo>
                                <a:lnTo>
                                  <a:pt x="28" y="751"/>
                                </a:lnTo>
                                <a:lnTo>
                                  <a:pt x="0" y="751"/>
                                </a:lnTo>
                                <a:lnTo>
                                  <a:pt x="0" y="760"/>
                                </a:lnTo>
                                <a:lnTo>
                                  <a:pt x="75" y="760"/>
                                </a:lnTo>
                                <a:lnTo>
                                  <a:pt x="75" y="752"/>
                                </a:lnTo>
                                <a:lnTo>
                                  <a:pt x="68" y="752"/>
                                </a:lnTo>
                                <a:lnTo>
                                  <a:pt x="74" y="748"/>
                                </a:lnTo>
                                <a:lnTo>
                                  <a:pt x="77" y="742"/>
                                </a:lnTo>
                                <a:lnTo>
                                  <a:pt x="77" y="721"/>
                                </a:lnTo>
                                <a:close/>
                                <a:moveTo>
                                  <a:pt x="77" y="627"/>
                                </a:moveTo>
                                <a:lnTo>
                                  <a:pt x="77" y="617"/>
                                </a:lnTo>
                                <a:lnTo>
                                  <a:pt x="76" y="614"/>
                                </a:lnTo>
                                <a:lnTo>
                                  <a:pt x="69" y="614"/>
                                </a:lnTo>
                                <a:lnTo>
                                  <a:pt x="70" y="617"/>
                                </a:lnTo>
                                <a:lnTo>
                                  <a:pt x="70" y="621"/>
                                </a:lnTo>
                                <a:lnTo>
                                  <a:pt x="69" y="623"/>
                                </a:lnTo>
                                <a:lnTo>
                                  <a:pt x="28" y="623"/>
                                </a:lnTo>
                                <a:lnTo>
                                  <a:pt x="28" y="614"/>
                                </a:lnTo>
                                <a:lnTo>
                                  <a:pt x="21" y="614"/>
                                </a:lnTo>
                                <a:lnTo>
                                  <a:pt x="21" y="623"/>
                                </a:lnTo>
                                <a:lnTo>
                                  <a:pt x="6" y="623"/>
                                </a:lnTo>
                                <a:lnTo>
                                  <a:pt x="6" y="631"/>
                                </a:lnTo>
                                <a:lnTo>
                                  <a:pt x="21" y="631"/>
                                </a:lnTo>
                                <a:lnTo>
                                  <a:pt x="21" y="638"/>
                                </a:lnTo>
                                <a:lnTo>
                                  <a:pt x="28" y="638"/>
                                </a:lnTo>
                                <a:lnTo>
                                  <a:pt x="28" y="631"/>
                                </a:lnTo>
                                <a:lnTo>
                                  <a:pt x="74" y="631"/>
                                </a:lnTo>
                                <a:lnTo>
                                  <a:pt x="77" y="627"/>
                                </a:lnTo>
                                <a:close/>
                                <a:moveTo>
                                  <a:pt x="97" y="1014"/>
                                </a:moveTo>
                                <a:lnTo>
                                  <a:pt x="69" y="1014"/>
                                </a:lnTo>
                                <a:lnTo>
                                  <a:pt x="75" y="1009"/>
                                </a:lnTo>
                                <a:lnTo>
                                  <a:pt x="77" y="1004"/>
                                </a:lnTo>
                                <a:lnTo>
                                  <a:pt x="77" y="983"/>
                                </a:lnTo>
                                <a:lnTo>
                                  <a:pt x="69" y="977"/>
                                </a:lnTo>
                                <a:lnTo>
                                  <a:pt x="69" y="1008"/>
                                </a:lnTo>
                                <a:lnTo>
                                  <a:pt x="61" y="1014"/>
                                </a:lnTo>
                                <a:lnTo>
                                  <a:pt x="36" y="1014"/>
                                </a:lnTo>
                                <a:lnTo>
                                  <a:pt x="27" y="1008"/>
                                </a:lnTo>
                                <a:lnTo>
                                  <a:pt x="27" y="989"/>
                                </a:lnTo>
                                <a:lnTo>
                                  <a:pt x="36" y="983"/>
                                </a:lnTo>
                                <a:lnTo>
                                  <a:pt x="61" y="983"/>
                                </a:lnTo>
                                <a:lnTo>
                                  <a:pt x="69" y="989"/>
                                </a:lnTo>
                                <a:lnTo>
                                  <a:pt x="69" y="1008"/>
                                </a:lnTo>
                                <a:lnTo>
                                  <a:pt x="69" y="977"/>
                                </a:lnTo>
                                <a:lnTo>
                                  <a:pt x="66" y="974"/>
                                </a:lnTo>
                                <a:lnTo>
                                  <a:pt x="31" y="974"/>
                                </a:lnTo>
                                <a:lnTo>
                                  <a:pt x="20" y="983"/>
                                </a:lnTo>
                                <a:lnTo>
                                  <a:pt x="20" y="1004"/>
                                </a:lnTo>
                                <a:lnTo>
                                  <a:pt x="23" y="1010"/>
                                </a:lnTo>
                                <a:lnTo>
                                  <a:pt x="29" y="1014"/>
                                </a:lnTo>
                                <a:lnTo>
                                  <a:pt x="21" y="1014"/>
                                </a:lnTo>
                                <a:lnTo>
                                  <a:pt x="21" y="1022"/>
                                </a:lnTo>
                                <a:lnTo>
                                  <a:pt x="97" y="1022"/>
                                </a:lnTo>
                                <a:lnTo>
                                  <a:pt x="97" y="1014"/>
                                </a:lnTo>
                                <a:close/>
                                <a:moveTo>
                                  <a:pt x="97" y="597"/>
                                </a:moveTo>
                                <a:lnTo>
                                  <a:pt x="96" y="594"/>
                                </a:lnTo>
                                <a:lnTo>
                                  <a:pt x="94" y="591"/>
                                </a:lnTo>
                                <a:lnTo>
                                  <a:pt x="93" y="589"/>
                                </a:lnTo>
                                <a:lnTo>
                                  <a:pt x="90" y="588"/>
                                </a:lnTo>
                                <a:lnTo>
                                  <a:pt x="86" y="586"/>
                                </a:lnTo>
                                <a:lnTo>
                                  <a:pt x="21" y="562"/>
                                </a:lnTo>
                                <a:lnTo>
                                  <a:pt x="21" y="571"/>
                                </a:lnTo>
                                <a:lnTo>
                                  <a:pt x="63" y="586"/>
                                </a:lnTo>
                                <a:lnTo>
                                  <a:pt x="21" y="600"/>
                                </a:lnTo>
                                <a:lnTo>
                                  <a:pt x="21" y="609"/>
                                </a:lnTo>
                                <a:lnTo>
                                  <a:pt x="75" y="591"/>
                                </a:lnTo>
                                <a:lnTo>
                                  <a:pt x="87" y="596"/>
                                </a:lnTo>
                                <a:lnTo>
                                  <a:pt x="89" y="598"/>
                                </a:lnTo>
                                <a:lnTo>
                                  <a:pt x="89" y="603"/>
                                </a:lnTo>
                                <a:lnTo>
                                  <a:pt x="89" y="604"/>
                                </a:lnTo>
                                <a:lnTo>
                                  <a:pt x="88" y="606"/>
                                </a:lnTo>
                                <a:lnTo>
                                  <a:pt x="96" y="606"/>
                                </a:lnTo>
                                <a:lnTo>
                                  <a:pt x="97" y="604"/>
                                </a:lnTo>
                                <a:lnTo>
                                  <a:pt x="97" y="603"/>
                                </a:lnTo>
                                <a:lnTo>
                                  <a:pt x="97" y="597"/>
                                </a:lnTo>
                                <a:close/>
                                <a:moveTo>
                                  <a:pt x="166" y="1167"/>
                                </a:moveTo>
                                <a:lnTo>
                                  <a:pt x="164" y="1158"/>
                                </a:lnTo>
                                <a:lnTo>
                                  <a:pt x="159" y="1152"/>
                                </a:lnTo>
                                <a:lnTo>
                                  <a:pt x="157" y="1149"/>
                                </a:lnTo>
                                <a:lnTo>
                                  <a:pt x="157" y="1161"/>
                                </a:lnTo>
                                <a:lnTo>
                                  <a:pt x="157" y="1198"/>
                                </a:lnTo>
                                <a:lnTo>
                                  <a:pt x="153" y="1207"/>
                                </a:lnTo>
                                <a:lnTo>
                                  <a:pt x="135" y="1207"/>
                                </a:lnTo>
                                <a:lnTo>
                                  <a:pt x="131" y="1198"/>
                                </a:lnTo>
                                <a:lnTo>
                                  <a:pt x="131" y="1161"/>
                                </a:lnTo>
                                <a:lnTo>
                                  <a:pt x="135" y="1152"/>
                                </a:lnTo>
                                <a:lnTo>
                                  <a:pt x="153" y="1152"/>
                                </a:lnTo>
                                <a:lnTo>
                                  <a:pt x="157" y="1161"/>
                                </a:lnTo>
                                <a:lnTo>
                                  <a:pt x="157" y="1149"/>
                                </a:lnTo>
                                <a:lnTo>
                                  <a:pt x="156" y="1147"/>
                                </a:lnTo>
                                <a:lnTo>
                                  <a:pt x="150" y="1144"/>
                                </a:lnTo>
                                <a:lnTo>
                                  <a:pt x="138" y="1144"/>
                                </a:lnTo>
                                <a:lnTo>
                                  <a:pt x="132" y="1147"/>
                                </a:lnTo>
                                <a:lnTo>
                                  <a:pt x="129" y="1152"/>
                                </a:lnTo>
                                <a:lnTo>
                                  <a:pt x="125" y="1158"/>
                                </a:lnTo>
                                <a:lnTo>
                                  <a:pt x="123" y="1167"/>
                                </a:lnTo>
                                <a:lnTo>
                                  <a:pt x="123" y="1180"/>
                                </a:lnTo>
                                <a:lnTo>
                                  <a:pt x="124" y="1194"/>
                                </a:lnTo>
                                <a:lnTo>
                                  <a:pt x="128" y="1205"/>
                                </a:lnTo>
                                <a:lnTo>
                                  <a:pt x="135" y="1212"/>
                                </a:lnTo>
                                <a:lnTo>
                                  <a:pt x="144" y="1214"/>
                                </a:lnTo>
                                <a:lnTo>
                                  <a:pt x="154" y="1212"/>
                                </a:lnTo>
                                <a:lnTo>
                                  <a:pt x="158" y="1207"/>
                                </a:lnTo>
                                <a:lnTo>
                                  <a:pt x="160" y="1205"/>
                                </a:lnTo>
                                <a:lnTo>
                                  <a:pt x="164" y="1194"/>
                                </a:lnTo>
                                <a:lnTo>
                                  <a:pt x="166" y="1180"/>
                                </a:lnTo>
                                <a:lnTo>
                                  <a:pt x="166" y="1167"/>
                                </a:lnTo>
                                <a:close/>
                                <a:moveTo>
                                  <a:pt x="166" y="594"/>
                                </a:moveTo>
                                <a:lnTo>
                                  <a:pt x="164" y="586"/>
                                </a:lnTo>
                                <a:lnTo>
                                  <a:pt x="159" y="579"/>
                                </a:lnTo>
                                <a:lnTo>
                                  <a:pt x="157" y="577"/>
                                </a:lnTo>
                                <a:lnTo>
                                  <a:pt x="157" y="589"/>
                                </a:lnTo>
                                <a:lnTo>
                                  <a:pt x="157" y="626"/>
                                </a:lnTo>
                                <a:lnTo>
                                  <a:pt x="153" y="635"/>
                                </a:lnTo>
                                <a:lnTo>
                                  <a:pt x="135" y="635"/>
                                </a:lnTo>
                                <a:lnTo>
                                  <a:pt x="131" y="626"/>
                                </a:lnTo>
                                <a:lnTo>
                                  <a:pt x="131" y="589"/>
                                </a:lnTo>
                                <a:lnTo>
                                  <a:pt x="135" y="579"/>
                                </a:lnTo>
                                <a:lnTo>
                                  <a:pt x="153" y="579"/>
                                </a:lnTo>
                                <a:lnTo>
                                  <a:pt x="157" y="589"/>
                                </a:lnTo>
                                <a:lnTo>
                                  <a:pt x="157" y="577"/>
                                </a:lnTo>
                                <a:lnTo>
                                  <a:pt x="156" y="575"/>
                                </a:lnTo>
                                <a:lnTo>
                                  <a:pt x="150" y="572"/>
                                </a:lnTo>
                                <a:lnTo>
                                  <a:pt x="138" y="572"/>
                                </a:lnTo>
                                <a:lnTo>
                                  <a:pt x="132" y="575"/>
                                </a:lnTo>
                                <a:lnTo>
                                  <a:pt x="129" y="580"/>
                                </a:lnTo>
                                <a:lnTo>
                                  <a:pt x="125" y="586"/>
                                </a:lnTo>
                                <a:lnTo>
                                  <a:pt x="123" y="594"/>
                                </a:lnTo>
                                <a:lnTo>
                                  <a:pt x="123" y="608"/>
                                </a:lnTo>
                                <a:lnTo>
                                  <a:pt x="124" y="622"/>
                                </a:lnTo>
                                <a:lnTo>
                                  <a:pt x="128" y="633"/>
                                </a:lnTo>
                                <a:lnTo>
                                  <a:pt x="135" y="640"/>
                                </a:lnTo>
                                <a:lnTo>
                                  <a:pt x="144" y="642"/>
                                </a:lnTo>
                                <a:lnTo>
                                  <a:pt x="154" y="640"/>
                                </a:lnTo>
                                <a:lnTo>
                                  <a:pt x="158" y="635"/>
                                </a:lnTo>
                                <a:lnTo>
                                  <a:pt x="160" y="633"/>
                                </a:lnTo>
                                <a:lnTo>
                                  <a:pt x="164" y="622"/>
                                </a:lnTo>
                                <a:lnTo>
                                  <a:pt x="166" y="608"/>
                                </a:lnTo>
                                <a:lnTo>
                                  <a:pt x="166" y="594"/>
                                </a:lnTo>
                                <a:close/>
                                <a:moveTo>
                                  <a:pt x="166" y="22"/>
                                </a:moveTo>
                                <a:lnTo>
                                  <a:pt x="164" y="14"/>
                                </a:lnTo>
                                <a:lnTo>
                                  <a:pt x="159" y="7"/>
                                </a:lnTo>
                                <a:lnTo>
                                  <a:pt x="157" y="5"/>
                                </a:lnTo>
                                <a:lnTo>
                                  <a:pt x="157" y="16"/>
                                </a:lnTo>
                                <a:lnTo>
                                  <a:pt x="157" y="54"/>
                                </a:lnTo>
                                <a:lnTo>
                                  <a:pt x="153" y="63"/>
                                </a:lnTo>
                                <a:lnTo>
                                  <a:pt x="135" y="63"/>
                                </a:lnTo>
                                <a:lnTo>
                                  <a:pt x="131" y="54"/>
                                </a:lnTo>
                                <a:lnTo>
                                  <a:pt x="131" y="16"/>
                                </a:lnTo>
                                <a:lnTo>
                                  <a:pt x="135" y="7"/>
                                </a:lnTo>
                                <a:lnTo>
                                  <a:pt x="153" y="7"/>
                                </a:lnTo>
                                <a:lnTo>
                                  <a:pt x="157" y="16"/>
                                </a:lnTo>
                                <a:lnTo>
                                  <a:pt x="157" y="5"/>
                                </a:lnTo>
                                <a:lnTo>
                                  <a:pt x="156" y="3"/>
                                </a:lnTo>
                                <a:lnTo>
                                  <a:pt x="150" y="0"/>
                                </a:lnTo>
                                <a:lnTo>
                                  <a:pt x="138" y="0"/>
                                </a:lnTo>
                                <a:lnTo>
                                  <a:pt x="132" y="3"/>
                                </a:lnTo>
                                <a:lnTo>
                                  <a:pt x="129" y="7"/>
                                </a:lnTo>
                                <a:lnTo>
                                  <a:pt x="125" y="13"/>
                                </a:lnTo>
                                <a:lnTo>
                                  <a:pt x="123" y="22"/>
                                </a:lnTo>
                                <a:lnTo>
                                  <a:pt x="123" y="35"/>
                                </a:lnTo>
                                <a:lnTo>
                                  <a:pt x="124" y="50"/>
                                </a:lnTo>
                                <a:lnTo>
                                  <a:pt x="128" y="61"/>
                                </a:lnTo>
                                <a:lnTo>
                                  <a:pt x="135" y="67"/>
                                </a:lnTo>
                                <a:lnTo>
                                  <a:pt x="144" y="70"/>
                                </a:lnTo>
                                <a:lnTo>
                                  <a:pt x="154" y="67"/>
                                </a:lnTo>
                                <a:lnTo>
                                  <a:pt x="158" y="63"/>
                                </a:lnTo>
                                <a:lnTo>
                                  <a:pt x="160" y="61"/>
                                </a:lnTo>
                                <a:lnTo>
                                  <a:pt x="164" y="50"/>
                                </a:lnTo>
                                <a:lnTo>
                                  <a:pt x="166" y="35"/>
                                </a:lnTo>
                                <a:lnTo>
                                  <a:pt x="166" y="22"/>
                                </a:lnTo>
                                <a:close/>
                                <a:moveTo>
                                  <a:pt x="188" y="1202"/>
                                </a:moveTo>
                                <a:lnTo>
                                  <a:pt x="179" y="1202"/>
                                </a:lnTo>
                                <a:lnTo>
                                  <a:pt x="179" y="1212"/>
                                </a:lnTo>
                                <a:lnTo>
                                  <a:pt x="188" y="1212"/>
                                </a:lnTo>
                                <a:lnTo>
                                  <a:pt x="188" y="1202"/>
                                </a:lnTo>
                                <a:close/>
                                <a:moveTo>
                                  <a:pt x="188" y="630"/>
                                </a:moveTo>
                                <a:lnTo>
                                  <a:pt x="179" y="630"/>
                                </a:lnTo>
                                <a:lnTo>
                                  <a:pt x="179" y="640"/>
                                </a:lnTo>
                                <a:lnTo>
                                  <a:pt x="188" y="640"/>
                                </a:lnTo>
                                <a:lnTo>
                                  <a:pt x="188" y="630"/>
                                </a:lnTo>
                                <a:close/>
                                <a:moveTo>
                                  <a:pt x="188" y="58"/>
                                </a:moveTo>
                                <a:lnTo>
                                  <a:pt x="179" y="58"/>
                                </a:lnTo>
                                <a:lnTo>
                                  <a:pt x="179" y="67"/>
                                </a:lnTo>
                                <a:lnTo>
                                  <a:pt x="188" y="67"/>
                                </a:lnTo>
                                <a:lnTo>
                                  <a:pt x="188" y="58"/>
                                </a:lnTo>
                                <a:close/>
                                <a:moveTo>
                                  <a:pt x="227" y="881"/>
                                </a:moveTo>
                                <a:lnTo>
                                  <a:pt x="225" y="872"/>
                                </a:lnTo>
                                <a:lnTo>
                                  <a:pt x="221" y="866"/>
                                </a:lnTo>
                                <a:lnTo>
                                  <a:pt x="219" y="863"/>
                                </a:lnTo>
                                <a:lnTo>
                                  <a:pt x="219" y="875"/>
                                </a:lnTo>
                                <a:lnTo>
                                  <a:pt x="219" y="912"/>
                                </a:lnTo>
                                <a:lnTo>
                                  <a:pt x="214" y="921"/>
                                </a:lnTo>
                                <a:lnTo>
                                  <a:pt x="197" y="921"/>
                                </a:lnTo>
                                <a:lnTo>
                                  <a:pt x="192" y="912"/>
                                </a:lnTo>
                                <a:lnTo>
                                  <a:pt x="192" y="875"/>
                                </a:lnTo>
                                <a:lnTo>
                                  <a:pt x="197" y="866"/>
                                </a:lnTo>
                                <a:lnTo>
                                  <a:pt x="214" y="866"/>
                                </a:lnTo>
                                <a:lnTo>
                                  <a:pt x="219" y="875"/>
                                </a:lnTo>
                                <a:lnTo>
                                  <a:pt x="219" y="863"/>
                                </a:lnTo>
                                <a:lnTo>
                                  <a:pt x="217" y="861"/>
                                </a:lnTo>
                                <a:lnTo>
                                  <a:pt x="212" y="858"/>
                                </a:lnTo>
                                <a:lnTo>
                                  <a:pt x="199" y="858"/>
                                </a:lnTo>
                                <a:lnTo>
                                  <a:pt x="194" y="861"/>
                                </a:lnTo>
                                <a:lnTo>
                                  <a:pt x="190" y="866"/>
                                </a:lnTo>
                                <a:lnTo>
                                  <a:pt x="186" y="872"/>
                                </a:lnTo>
                                <a:lnTo>
                                  <a:pt x="184" y="881"/>
                                </a:lnTo>
                                <a:lnTo>
                                  <a:pt x="184" y="894"/>
                                </a:lnTo>
                                <a:lnTo>
                                  <a:pt x="185" y="908"/>
                                </a:lnTo>
                                <a:lnTo>
                                  <a:pt x="189" y="919"/>
                                </a:lnTo>
                                <a:lnTo>
                                  <a:pt x="196" y="926"/>
                                </a:lnTo>
                                <a:lnTo>
                                  <a:pt x="205" y="928"/>
                                </a:lnTo>
                                <a:lnTo>
                                  <a:pt x="215" y="926"/>
                                </a:lnTo>
                                <a:lnTo>
                                  <a:pt x="219" y="921"/>
                                </a:lnTo>
                                <a:lnTo>
                                  <a:pt x="222" y="919"/>
                                </a:lnTo>
                                <a:lnTo>
                                  <a:pt x="226" y="908"/>
                                </a:lnTo>
                                <a:lnTo>
                                  <a:pt x="227" y="894"/>
                                </a:lnTo>
                                <a:lnTo>
                                  <a:pt x="227" y="881"/>
                                </a:lnTo>
                                <a:close/>
                                <a:moveTo>
                                  <a:pt x="227" y="308"/>
                                </a:moveTo>
                                <a:lnTo>
                                  <a:pt x="225" y="300"/>
                                </a:lnTo>
                                <a:lnTo>
                                  <a:pt x="221" y="293"/>
                                </a:lnTo>
                                <a:lnTo>
                                  <a:pt x="219" y="291"/>
                                </a:lnTo>
                                <a:lnTo>
                                  <a:pt x="219" y="302"/>
                                </a:lnTo>
                                <a:lnTo>
                                  <a:pt x="219" y="340"/>
                                </a:lnTo>
                                <a:lnTo>
                                  <a:pt x="214" y="349"/>
                                </a:lnTo>
                                <a:lnTo>
                                  <a:pt x="197" y="349"/>
                                </a:lnTo>
                                <a:lnTo>
                                  <a:pt x="192" y="340"/>
                                </a:lnTo>
                                <a:lnTo>
                                  <a:pt x="192" y="302"/>
                                </a:lnTo>
                                <a:lnTo>
                                  <a:pt x="197" y="293"/>
                                </a:lnTo>
                                <a:lnTo>
                                  <a:pt x="214" y="293"/>
                                </a:lnTo>
                                <a:lnTo>
                                  <a:pt x="219" y="302"/>
                                </a:lnTo>
                                <a:lnTo>
                                  <a:pt x="219" y="291"/>
                                </a:lnTo>
                                <a:lnTo>
                                  <a:pt x="217" y="289"/>
                                </a:lnTo>
                                <a:lnTo>
                                  <a:pt x="212" y="286"/>
                                </a:lnTo>
                                <a:lnTo>
                                  <a:pt x="199" y="286"/>
                                </a:lnTo>
                                <a:lnTo>
                                  <a:pt x="194" y="289"/>
                                </a:lnTo>
                                <a:lnTo>
                                  <a:pt x="190" y="293"/>
                                </a:lnTo>
                                <a:lnTo>
                                  <a:pt x="186" y="299"/>
                                </a:lnTo>
                                <a:lnTo>
                                  <a:pt x="184" y="308"/>
                                </a:lnTo>
                                <a:lnTo>
                                  <a:pt x="184" y="321"/>
                                </a:lnTo>
                                <a:lnTo>
                                  <a:pt x="185" y="336"/>
                                </a:lnTo>
                                <a:lnTo>
                                  <a:pt x="189" y="347"/>
                                </a:lnTo>
                                <a:lnTo>
                                  <a:pt x="196" y="354"/>
                                </a:lnTo>
                                <a:lnTo>
                                  <a:pt x="205" y="356"/>
                                </a:lnTo>
                                <a:lnTo>
                                  <a:pt x="215" y="354"/>
                                </a:lnTo>
                                <a:lnTo>
                                  <a:pt x="219" y="349"/>
                                </a:lnTo>
                                <a:lnTo>
                                  <a:pt x="222" y="347"/>
                                </a:lnTo>
                                <a:lnTo>
                                  <a:pt x="226" y="336"/>
                                </a:lnTo>
                                <a:lnTo>
                                  <a:pt x="227" y="321"/>
                                </a:lnTo>
                                <a:lnTo>
                                  <a:pt x="227" y="308"/>
                                </a:lnTo>
                                <a:close/>
                                <a:moveTo>
                                  <a:pt x="244" y="1167"/>
                                </a:moveTo>
                                <a:lnTo>
                                  <a:pt x="242" y="1158"/>
                                </a:lnTo>
                                <a:lnTo>
                                  <a:pt x="237" y="1152"/>
                                </a:lnTo>
                                <a:lnTo>
                                  <a:pt x="235" y="1149"/>
                                </a:lnTo>
                                <a:lnTo>
                                  <a:pt x="235" y="1161"/>
                                </a:lnTo>
                                <a:lnTo>
                                  <a:pt x="235" y="1198"/>
                                </a:lnTo>
                                <a:lnTo>
                                  <a:pt x="231" y="1207"/>
                                </a:lnTo>
                                <a:lnTo>
                                  <a:pt x="213" y="1207"/>
                                </a:lnTo>
                                <a:lnTo>
                                  <a:pt x="209" y="1198"/>
                                </a:lnTo>
                                <a:lnTo>
                                  <a:pt x="209" y="1161"/>
                                </a:lnTo>
                                <a:lnTo>
                                  <a:pt x="213" y="1152"/>
                                </a:lnTo>
                                <a:lnTo>
                                  <a:pt x="231" y="1152"/>
                                </a:lnTo>
                                <a:lnTo>
                                  <a:pt x="235" y="1161"/>
                                </a:lnTo>
                                <a:lnTo>
                                  <a:pt x="235" y="1149"/>
                                </a:lnTo>
                                <a:lnTo>
                                  <a:pt x="234" y="1147"/>
                                </a:lnTo>
                                <a:lnTo>
                                  <a:pt x="228" y="1144"/>
                                </a:lnTo>
                                <a:lnTo>
                                  <a:pt x="216" y="1144"/>
                                </a:lnTo>
                                <a:lnTo>
                                  <a:pt x="210" y="1147"/>
                                </a:lnTo>
                                <a:lnTo>
                                  <a:pt x="207" y="1152"/>
                                </a:lnTo>
                                <a:lnTo>
                                  <a:pt x="203" y="1158"/>
                                </a:lnTo>
                                <a:lnTo>
                                  <a:pt x="200" y="1167"/>
                                </a:lnTo>
                                <a:lnTo>
                                  <a:pt x="200" y="1180"/>
                                </a:lnTo>
                                <a:lnTo>
                                  <a:pt x="202" y="1194"/>
                                </a:lnTo>
                                <a:lnTo>
                                  <a:pt x="206" y="1205"/>
                                </a:lnTo>
                                <a:lnTo>
                                  <a:pt x="213" y="1212"/>
                                </a:lnTo>
                                <a:lnTo>
                                  <a:pt x="222" y="1214"/>
                                </a:lnTo>
                                <a:lnTo>
                                  <a:pt x="231" y="1212"/>
                                </a:lnTo>
                                <a:lnTo>
                                  <a:pt x="236" y="1207"/>
                                </a:lnTo>
                                <a:lnTo>
                                  <a:pt x="238" y="1205"/>
                                </a:lnTo>
                                <a:lnTo>
                                  <a:pt x="242" y="1194"/>
                                </a:lnTo>
                                <a:lnTo>
                                  <a:pt x="244" y="1180"/>
                                </a:lnTo>
                                <a:lnTo>
                                  <a:pt x="244" y="1167"/>
                                </a:lnTo>
                                <a:close/>
                                <a:moveTo>
                                  <a:pt x="244" y="594"/>
                                </a:moveTo>
                                <a:lnTo>
                                  <a:pt x="242" y="586"/>
                                </a:lnTo>
                                <a:lnTo>
                                  <a:pt x="237" y="579"/>
                                </a:lnTo>
                                <a:lnTo>
                                  <a:pt x="235" y="577"/>
                                </a:lnTo>
                                <a:lnTo>
                                  <a:pt x="235" y="589"/>
                                </a:lnTo>
                                <a:lnTo>
                                  <a:pt x="235" y="626"/>
                                </a:lnTo>
                                <a:lnTo>
                                  <a:pt x="231" y="635"/>
                                </a:lnTo>
                                <a:lnTo>
                                  <a:pt x="213" y="635"/>
                                </a:lnTo>
                                <a:lnTo>
                                  <a:pt x="209" y="626"/>
                                </a:lnTo>
                                <a:lnTo>
                                  <a:pt x="209" y="589"/>
                                </a:lnTo>
                                <a:lnTo>
                                  <a:pt x="213" y="579"/>
                                </a:lnTo>
                                <a:lnTo>
                                  <a:pt x="231" y="579"/>
                                </a:lnTo>
                                <a:lnTo>
                                  <a:pt x="235" y="589"/>
                                </a:lnTo>
                                <a:lnTo>
                                  <a:pt x="235" y="577"/>
                                </a:lnTo>
                                <a:lnTo>
                                  <a:pt x="234" y="575"/>
                                </a:lnTo>
                                <a:lnTo>
                                  <a:pt x="228" y="572"/>
                                </a:lnTo>
                                <a:lnTo>
                                  <a:pt x="216" y="572"/>
                                </a:lnTo>
                                <a:lnTo>
                                  <a:pt x="210" y="575"/>
                                </a:lnTo>
                                <a:lnTo>
                                  <a:pt x="207" y="580"/>
                                </a:lnTo>
                                <a:lnTo>
                                  <a:pt x="203" y="586"/>
                                </a:lnTo>
                                <a:lnTo>
                                  <a:pt x="200" y="594"/>
                                </a:lnTo>
                                <a:lnTo>
                                  <a:pt x="200" y="608"/>
                                </a:lnTo>
                                <a:lnTo>
                                  <a:pt x="202" y="622"/>
                                </a:lnTo>
                                <a:lnTo>
                                  <a:pt x="206" y="633"/>
                                </a:lnTo>
                                <a:lnTo>
                                  <a:pt x="213" y="640"/>
                                </a:lnTo>
                                <a:lnTo>
                                  <a:pt x="222" y="642"/>
                                </a:lnTo>
                                <a:lnTo>
                                  <a:pt x="231" y="640"/>
                                </a:lnTo>
                                <a:lnTo>
                                  <a:pt x="236" y="635"/>
                                </a:lnTo>
                                <a:lnTo>
                                  <a:pt x="238" y="633"/>
                                </a:lnTo>
                                <a:lnTo>
                                  <a:pt x="242" y="622"/>
                                </a:lnTo>
                                <a:lnTo>
                                  <a:pt x="244" y="608"/>
                                </a:lnTo>
                                <a:lnTo>
                                  <a:pt x="244" y="594"/>
                                </a:lnTo>
                                <a:close/>
                                <a:moveTo>
                                  <a:pt x="244" y="22"/>
                                </a:moveTo>
                                <a:lnTo>
                                  <a:pt x="242" y="14"/>
                                </a:lnTo>
                                <a:lnTo>
                                  <a:pt x="237" y="7"/>
                                </a:lnTo>
                                <a:lnTo>
                                  <a:pt x="235" y="5"/>
                                </a:lnTo>
                                <a:lnTo>
                                  <a:pt x="235" y="16"/>
                                </a:lnTo>
                                <a:lnTo>
                                  <a:pt x="235" y="54"/>
                                </a:lnTo>
                                <a:lnTo>
                                  <a:pt x="231" y="63"/>
                                </a:lnTo>
                                <a:lnTo>
                                  <a:pt x="213" y="63"/>
                                </a:lnTo>
                                <a:lnTo>
                                  <a:pt x="209" y="54"/>
                                </a:lnTo>
                                <a:lnTo>
                                  <a:pt x="209" y="16"/>
                                </a:lnTo>
                                <a:lnTo>
                                  <a:pt x="213" y="7"/>
                                </a:lnTo>
                                <a:lnTo>
                                  <a:pt x="231" y="7"/>
                                </a:lnTo>
                                <a:lnTo>
                                  <a:pt x="235" y="16"/>
                                </a:lnTo>
                                <a:lnTo>
                                  <a:pt x="235" y="5"/>
                                </a:lnTo>
                                <a:lnTo>
                                  <a:pt x="234" y="3"/>
                                </a:lnTo>
                                <a:lnTo>
                                  <a:pt x="228" y="0"/>
                                </a:lnTo>
                                <a:lnTo>
                                  <a:pt x="216" y="0"/>
                                </a:lnTo>
                                <a:lnTo>
                                  <a:pt x="210" y="3"/>
                                </a:lnTo>
                                <a:lnTo>
                                  <a:pt x="207" y="7"/>
                                </a:lnTo>
                                <a:lnTo>
                                  <a:pt x="203" y="13"/>
                                </a:lnTo>
                                <a:lnTo>
                                  <a:pt x="200" y="22"/>
                                </a:lnTo>
                                <a:lnTo>
                                  <a:pt x="200" y="35"/>
                                </a:lnTo>
                                <a:lnTo>
                                  <a:pt x="202" y="50"/>
                                </a:lnTo>
                                <a:lnTo>
                                  <a:pt x="206" y="61"/>
                                </a:lnTo>
                                <a:lnTo>
                                  <a:pt x="213" y="67"/>
                                </a:lnTo>
                                <a:lnTo>
                                  <a:pt x="222" y="70"/>
                                </a:lnTo>
                                <a:lnTo>
                                  <a:pt x="231" y="67"/>
                                </a:lnTo>
                                <a:lnTo>
                                  <a:pt x="236" y="63"/>
                                </a:lnTo>
                                <a:lnTo>
                                  <a:pt x="238" y="61"/>
                                </a:lnTo>
                                <a:lnTo>
                                  <a:pt x="242" y="50"/>
                                </a:lnTo>
                                <a:lnTo>
                                  <a:pt x="244" y="35"/>
                                </a:lnTo>
                                <a:lnTo>
                                  <a:pt x="244" y="22"/>
                                </a:lnTo>
                                <a:close/>
                                <a:moveTo>
                                  <a:pt x="250" y="916"/>
                                </a:moveTo>
                                <a:lnTo>
                                  <a:pt x="240" y="916"/>
                                </a:lnTo>
                                <a:lnTo>
                                  <a:pt x="240" y="926"/>
                                </a:lnTo>
                                <a:lnTo>
                                  <a:pt x="250" y="926"/>
                                </a:lnTo>
                                <a:lnTo>
                                  <a:pt x="250" y="916"/>
                                </a:lnTo>
                                <a:close/>
                                <a:moveTo>
                                  <a:pt x="250" y="344"/>
                                </a:moveTo>
                                <a:lnTo>
                                  <a:pt x="240" y="344"/>
                                </a:lnTo>
                                <a:lnTo>
                                  <a:pt x="240" y="354"/>
                                </a:lnTo>
                                <a:lnTo>
                                  <a:pt x="250" y="354"/>
                                </a:lnTo>
                                <a:lnTo>
                                  <a:pt x="250" y="344"/>
                                </a:lnTo>
                                <a:close/>
                                <a:moveTo>
                                  <a:pt x="281" y="572"/>
                                </a:moveTo>
                                <a:lnTo>
                                  <a:pt x="275" y="572"/>
                                </a:lnTo>
                                <a:lnTo>
                                  <a:pt x="272" y="583"/>
                                </a:lnTo>
                                <a:lnTo>
                                  <a:pt x="270" y="584"/>
                                </a:lnTo>
                                <a:lnTo>
                                  <a:pt x="258" y="586"/>
                                </a:lnTo>
                                <a:lnTo>
                                  <a:pt x="258" y="592"/>
                                </a:lnTo>
                                <a:lnTo>
                                  <a:pt x="272" y="592"/>
                                </a:lnTo>
                                <a:lnTo>
                                  <a:pt x="272" y="640"/>
                                </a:lnTo>
                                <a:lnTo>
                                  <a:pt x="281" y="640"/>
                                </a:lnTo>
                                <a:lnTo>
                                  <a:pt x="281" y="572"/>
                                </a:lnTo>
                                <a:close/>
                                <a:moveTo>
                                  <a:pt x="296" y="1167"/>
                                </a:moveTo>
                                <a:lnTo>
                                  <a:pt x="294" y="1158"/>
                                </a:lnTo>
                                <a:lnTo>
                                  <a:pt x="289" y="1152"/>
                                </a:lnTo>
                                <a:lnTo>
                                  <a:pt x="287" y="1149"/>
                                </a:lnTo>
                                <a:lnTo>
                                  <a:pt x="287" y="1161"/>
                                </a:lnTo>
                                <a:lnTo>
                                  <a:pt x="287" y="1198"/>
                                </a:lnTo>
                                <a:lnTo>
                                  <a:pt x="283" y="1207"/>
                                </a:lnTo>
                                <a:lnTo>
                                  <a:pt x="265" y="1207"/>
                                </a:lnTo>
                                <a:lnTo>
                                  <a:pt x="261" y="1198"/>
                                </a:lnTo>
                                <a:lnTo>
                                  <a:pt x="261" y="1161"/>
                                </a:lnTo>
                                <a:lnTo>
                                  <a:pt x="265" y="1152"/>
                                </a:lnTo>
                                <a:lnTo>
                                  <a:pt x="283" y="1152"/>
                                </a:lnTo>
                                <a:lnTo>
                                  <a:pt x="287" y="1161"/>
                                </a:lnTo>
                                <a:lnTo>
                                  <a:pt x="287" y="1149"/>
                                </a:lnTo>
                                <a:lnTo>
                                  <a:pt x="286" y="1147"/>
                                </a:lnTo>
                                <a:lnTo>
                                  <a:pt x="280" y="1144"/>
                                </a:lnTo>
                                <a:lnTo>
                                  <a:pt x="268" y="1144"/>
                                </a:lnTo>
                                <a:lnTo>
                                  <a:pt x="262" y="1147"/>
                                </a:lnTo>
                                <a:lnTo>
                                  <a:pt x="259" y="1152"/>
                                </a:lnTo>
                                <a:lnTo>
                                  <a:pt x="254" y="1158"/>
                                </a:lnTo>
                                <a:lnTo>
                                  <a:pt x="252" y="1167"/>
                                </a:lnTo>
                                <a:lnTo>
                                  <a:pt x="252" y="1180"/>
                                </a:lnTo>
                                <a:lnTo>
                                  <a:pt x="254" y="1194"/>
                                </a:lnTo>
                                <a:lnTo>
                                  <a:pt x="258" y="1205"/>
                                </a:lnTo>
                                <a:lnTo>
                                  <a:pt x="265" y="1212"/>
                                </a:lnTo>
                                <a:lnTo>
                                  <a:pt x="274" y="1214"/>
                                </a:lnTo>
                                <a:lnTo>
                                  <a:pt x="283" y="1212"/>
                                </a:lnTo>
                                <a:lnTo>
                                  <a:pt x="288" y="1207"/>
                                </a:lnTo>
                                <a:lnTo>
                                  <a:pt x="290" y="1205"/>
                                </a:lnTo>
                                <a:lnTo>
                                  <a:pt x="294" y="1194"/>
                                </a:lnTo>
                                <a:lnTo>
                                  <a:pt x="296" y="1180"/>
                                </a:lnTo>
                                <a:lnTo>
                                  <a:pt x="296" y="1167"/>
                                </a:lnTo>
                                <a:close/>
                                <a:moveTo>
                                  <a:pt x="296" y="28"/>
                                </a:moveTo>
                                <a:lnTo>
                                  <a:pt x="296" y="14"/>
                                </a:lnTo>
                                <a:lnTo>
                                  <a:pt x="294" y="9"/>
                                </a:lnTo>
                                <a:lnTo>
                                  <a:pt x="292" y="7"/>
                                </a:lnTo>
                                <a:lnTo>
                                  <a:pt x="290" y="5"/>
                                </a:lnTo>
                                <a:lnTo>
                                  <a:pt x="286" y="2"/>
                                </a:lnTo>
                                <a:lnTo>
                                  <a:pt x="281" y="0"/>
                                </a:lnTo>
                                <a:lnTo>
                                  <a:pt x="266" y="0"/>
                                </a:lnTo>
                                <a:lnTo>
                                  <a:pt x="260" y="3"/>
                                </a:lnTo>
                                <a:lnTo>
                                  <a:pt x="256" y="9"/>
                                </a:lnTo>
                                <a:lnTo>
                                  <a:pt x="254" y="12"/>
                                </a:lnTo>
                                <a:lnTo>
                                  <a:pt x="253" y="17"/>
                                </a:lnTo>
                                <a:lnTo>
                                  <a:pt x="253" y="23"/>
                                </a:lnTo>
                                <a:lnTo>
                                  <a:pt x="261" y="23"/>
                                </a:lnTo>
                                <a:lnTo>
                                  <a:pt x="261" y="19"/>
                                </a:lnTo>
                                <a:lnTo>
                                  <a:pt x="262" y="16"/>
                                </a:lnTo>
                                <a:lnTo>
                                  <a:pt x="263" y="14"/>
                                </a:lnTo>
                                <a:lnTo>
                                  <a:pt x="265" y="10"/>
                                </a:lnTo>
                                <a:lnTo>
                                  <a:pt x="270" y="7"/>
                                </a:lnTo>
                                <a:lnTo>
                                  <a:pt x="282" y="7"/>
                                </a:lnTo>
                                <a:lnTo>
                                  <a:pt x="288" y="13"/>
                                </a:lnTo>
                                <a:lnTo>
                                  <a:pt x="288" y="25"/>
                                </a:lnTo>
                                <a:lnTo>
                                  <a:pt x="284" y="30"/>
                                </a:lnTo>
                                <a:lnTo>
                                  <a:pt x="279" y="33"/>
                                </a:lnTo>
                                <a:lnTo>
                                  <a:pt x="270" y="38"/>
                                </a:lnTo>
                                <a:lnTo>
                                  <a:pt x="256" y="46"/>
                                </a:lnTo>
                                <a:lnTo>
                                  <a:pt x="252" y="53"/>
                                </a:lnTo>
                                <a:lnTo>
                                  <a:pt x="251" y="67"/>
                                </a:lnTo>
                                <a:lnTo>
                                  <a:pt x="295" y="67"/>
                                </a:lnTo>
                                <a:lnTo>
                                  <a:pt x="295" y="59"/>
                                </a:lnTo>
                                <a:lnTo>
                                  <a:pt x="261" y="59"/>
                                </a:lnTo>
                                <a:lnTo>
                                  <a:pt x="262" y="54"/>
                                </a:lnTo>
                                <a:lnTo>
                                  <a:pt x="265" y="50"/>
                                </a:lnTo>
                                <a:lnTo>
                                  <a:pt x="273" y="45"/>
                                </a:lnTo>
                                <a:lnTo>
                                  <a:pt x="291" y="35"/>
                                </a:lnTo>
                                <a:lnTo>
                                  <a:pt x="296" y="28"/>
                                </a:lnTo>
                                <a:close/>
                                <a:moveTo>
                                  <a:pt x="305" y="881"/>
                                </a:moveTo>
                                <a:lnTo>
                                  <a:pt x="303" y="872"/>
                                </a:lnTo>
                                <a:lnTo>
                                  <a:pt x="298" y="866"/>
                                </a:lnTo>
                                <a:lnTo>
                                  <a:pt x="297" y="863"/>
                                </a:lnTo>
                                <a:lnTo>
                                  <a:pt x="297" y="875"/>
                                </a:lnTo>
                                <a:lnTo>
                                  <a:pt x="297" y="912"/>
                                </a:lnTo>
                                <a:lnTo>
                                  <a:pt x="292" y="921"/>
                                </a:lnTo>
                                <a:lnTo>
                                  <a:pt x="274" y="921"/>
                                </a:lnTo>
                                <a:lnTo>
                                  <a:pt x="270" y="912"/>
                                </a:lnTo>
                                <a:lnTo>
                                  <a:pt x="270" y="875"/>
                                </a:lnTo>
                                <a:lnTo>
                                  <a:pt x="274" y="866"/>
                                </a:lnTo>
                                <a:lnTo>
                                  <a:pt x="292" y="866"/>
                                </a:lnTo>
                                <a:lnTo>
                                  <a:pt x="297" y="875"/>
                                </a:lnTo>
                                <a:lnTo>
                                  <a:pt x="297" y="863"/>
                                </a:lnTo>
                                <a:lnTo>
                                  <a:pt x="295" y="861"/>
                                </a:lnTo>
                                <a:lnTo>
                                  <a:pt x="290" y="858"/>
                                </a:lnTo>
                                <a:lnTo>
                                  <a:pt x="277" y="858"/>
                                </a:lnTo>
                                <a:lnTo>
                                  <a:pt x="272" y="861"/>
                                </a:lnTo>
                                <a:lnTo>
                                  <a:pt x="268" y="866"/>
                                </a:lnTo>
                                <a:lnTo>
                                  <a:pt x="264" y="872"/>
                                </a:lnTo>
                                <a:lnTo>
                                  <a:pt x="262" y="881"/>
                                </a:lnTo>
                                <a:lnTo>
                                  <a:pt x="262" y="894"/>
                                </a:lnTo>
                                <a:lnTo>
                                  <a:pt x="263" y="908"/>
                                </a:lnTo>
                                <a:lnTo>
                                  <a:pt x="267" y="919"/>
                                </a:lnTo>
                                <a:lnTo>
                                  <a:pt x="274" y="926"/>
                                </a:lnTo>
                                <a:lnTo>
                                  <a:pt x="283" y="928"/>
                                </a:lnTo>
                                <a:lnTo>
                                  <a:pt x="293" y="926"/>
                                </a:lnTo>
                                <a:lnTo>
                                  <a:pt x="297" y="921"/>
                                </a:lnTo>
                                <a:lnTo>
                                  <a:pt x="299" y="919"/>
                                </a:lnTo>
                                <a:lnTo>
                                  <a:pt x="304" y="908"/>
                                </a:lnTo>
                                <a:lnTo>
                                  <a:pt x="305" y="894"/>
                                </a:lnTo>
                                <a:lnTo>
                                  <a:pt x="305" y="881"/>
                                </a:lnTo>
                                <a:close/>
                                <a:moveTo>
                                  <a:pt x="305" y="308"/>
                                </a:moveTo>
                                <a:lnTo>
                                  <a:pt x="303" y="300"/>
                                </a:lnTo>
                                <a:lnTo>
                                  <a:pt x="298" y="293"/>
                                </a:lnTo>
                                <a:lnTo>
                                  <a:pt x="297" y="291"/>
                                </a:lnTo>
                                <a:lnTo>
                                  <a:pt x="297" y="302"/>
                                </a:lnTo>
                                <a:lnTo>
                                  <a:pt x="297" y="340"/>
                                </a:lnTo>
                                <a:lnTo>
                                  <a:pt x="292" y="349"/>
                                </a:lnTo>
                                <a:lnTo>
                                  <a:pt x="274" y="349"/>
                                </a:lnTo>
                                <a:lnTo>
                                  <a:pt x="270" y="340"/>
                                </a:lnTo>
                                <a:lnTo>
                                  <a:pt x="270" y="302"/>
                                </a:lnTo>
                                <a:lnTo>
                                  <a:pt x="274" y="293"/>
                                </a:lnTo>
                                <a:lnTo>
                                  <a:pt x="292" y="293"/>
                                </a:lnTo>
                                <a:lnTo>
                                  <a:pt x="297" y="302"/>
                                </a:lnTo>
                                <a:lnTo>
                                  <a:pt x="297" y="291"/>
                                </a:lnTo>
                                <a:lnTo>
                                  <a:pt x="295" y="289"/>
                                </a:lnTo>
                                <a:lnTo>
                                  <a:pt x="290" y="286"/>
                                </a:lnTo>
                                <a:lnTo>
                                  <a:pt x="277" y="286"/>
                                </a:lnTo>
                                <a:lnTo>
                                  <a:pt x="272" y="289"/>
                                </a:lnTo>
                                <a:lnTo>
                                  <a:pt x="268" y="293"/>
                                </a:lnTo>
                                <a:lnTo>
                                  <a:pt x="264" y="299"/>
                                </a:lnTo>
                                <a:lnTo>
                                  <a:pt x="262" y="308"/>
                                </a:lnTo>
                                <a:lnTo>
                                  <a:pt x="262" y="321"/>
                                </a:lnTo>
                                <a:lnTo>
                                  <a:pt x="263" y="336"/>
                                </a:lnTo>
                                <a:lnTo>
                                  <a:pt x="267" y="347"/>
                                </a:lnTo>
                                <a:lnTo>
                                  <a:pt x="274" y="354"/>
                                </a:lnTo>
                                <a:lnTo>
                                  <a:pt x="283" y="356"/>
                                </a:lnTo>
                                <a:lnTo>
                                  <a:pt x="293" y="354"/>
                                </a:lnTo>
                                <a:lnTo>
                                  <a:pt x="297" y="349"/>
                                </a:lnTo>
                                <a:lnTo>
                                  <a:pt x="299" y="347"/>
                                </a:lnTo>
                                <a:lnTo>
                                  <a:pt x="304" y="336"/>
                                </a:lnTo>
                                <a:lnTo>
                                  <a:pt x="305" y="321"/>
                                </a:lnTo>
                                <a:lnTo>
                                  <a:pt x="305" y="308"/>
                                </a:lnTo>
                                <a:close/>
                                <a:moveTo>
                                  <a:pt x="342" y="858"/>
                                </a:moveTo>
                                <a:lnTo>
                                  <a:pt x="336" y="858"/>
                                </a:lnTo>
                                <a:lnTo>
                                  <a:pt x="334" y="869"/>
                                </a:lnTo>
                                <a:lnTo>
                                  <a:pt x="332" y="870"/>
                                </a:lnTo>
                                <a:lnTo>
                                  <a:pt x="319" y="872"/>
                                </a:lnTo>
                                <a:lnTo>
                                  <a:pt x="319" y="878"/>
                                </a:lnTo>
                                <a:lnTo>
                                  <a:pt x="334" y="878"/>
                                </a:lnTo>
                                <a:lnTo>
                                  <a:pt x="334" y="926"/>
                                </a:lnTo>
                                <a:lnTo>
                                  <a:pt x="342" y="926"/>
                                </a:lnTo>
                                <a:lnTo>
                                  <a:pt x="342" y="858"/>
                                </a:lnTo>
                                <a:close/>
                                <a:moveTo>
                                  <a:pt x="348" y="1204"/>
                                </a:moveTo>
                                <a:lnTo>
                                  <a:pt x="348" y="1177"/>
                                </a:lnTo>
                                <a:lnTo>
                                  <a:pt x="346" y="1176"/>
                                </a:lnTo>
                                <a:lnTo>
                                  <a:pt x="343" y="1172"/>
                                </a:lnTo>
                                <a:lnTo>
                                  <a:pt x="339" y="1168"/>
                                </a:lnTo>
                                <a:lnTo>
                                  <a:pt x="322" y="1168"/>
                                </a:lnTo>
                                <a:lnTo>
                                  <a:pt x="318" y="1170"/>
                                </a:lnTo>
                                <a:lnTo>
                                  <a:pt x="314" y="1172"/>
                                </a:lnTo>
                                <a:lnTo>
                                  <a:pt x="317" y="1154"/>
                                </a:lnTo>
                                <a:lnTo>
                                  <a:pt x="345" y="1154"/>
                                </a:lnTo>
                                <a:lnTo>
                                  <a:pt x="345" y="1146"/>
                                </a:lnTo>
                                <a:lnTo>
                                  <a:pt x="310" y="1146"/>
                                </a:lnTo>
                                <a:lnTo>
                                  <a:pt x="305" y="1182"/>
                                </a:lnTo>
                                <a:lnTo>
                                  <a:pt x="313" y="1182"/>
                                </a:lnTo>
                                <a:lnTo>
                                  <a:pt x="317" y="1177"/>
                                </a:lnTo>
                                <a:lnTo>
                                  <a:pt x="320" y="1176"/>
                                </a:lnTo>
                                <a:lnTo>
                                  <a:pt x="334" y="1176"/>
                                </a:lnTo>
                                <a:lnTo>
                                  <a:pt x="340" y="1182"/>
                                </a:lnTo>
                                <a:lnTo>
                                  <a:pt x="340" y="1201"/>
                                </a:lnTo>
                                <a:lnTo>
                                  <a:pt x="334" y="1207"/>
                                </a:lnTo>
                                <a:lnTo>
                                  <a:pt x="318" y="1207"/>
                                </a:lnTo>
                                <a:lnTo>
                                  <a:pt x="314" y="1203"/>
                                </a:lnTo>
                                <a:lnTo>
                                  <a:pt x="312" y="1196"/>
                                </a:lnTo>
                                <a:lnTo>
                                  <a:pt x="303" y="1196"/>
                                </a:lnTo>
                                <a:lnTo>
                                  <a:pt x="305" y="1201"/>
                                </a:lnTo>
                                <a:lnTo>
                                  <a:pt x="305" y="1204"/>
                                </a:lnTo>
                                <a:lnTo>
                                  <a:pt x="307" y="1206"/>
                                </a:lnTo>
                                <a:lnTo>
                                  <a:pt x="311" y="1211"/>
                                </a:lnTo>
                                <a:lnTo>
                                  <a:pt x="318" y="1214"/>
                                </a:lnTo>
                                <a:lnTo>
                                  <a:pt x="339" y="1214"/>
                                </a:lnTo>
                                <a:lnTo>
                                  <a:pt x="346" y="1207"/>
                                </a:lnTo>
                                <a:lnTo>
                                  <a:pt x="348" y="1204"/>
                                </a:lnTo>
                                <a:close/>
                                <a:moveTo>
                                  <a:pt x="348" y="632"/>
                                </a:moveTo>
                                <a:lnTo>
                                  <a:pt x="348" y="605"/>
                                </a:lnTo>
                                <a:lnTo>
                                  <a:pt x="346" y="603"/>
                                </a:lnTo>
                                <a:lnTo>
                                  <a:pt x="343" y="600"/>
                                </a:lnTo>
                                <a:lnTo>
                                  <a:pt x="339" y="596"/>
                                </a:lnTo>
                                <a:lnTo>
                                  <a:pt x="322" y="596"/>
                                </a:lnTo>
                                <a:lnTo>
                                  <a:pt x="318" y="597"/>
                                </a:lnTo>
                                <a:lnTo>
                                  <a:pt x="314" y="600"/>
                                </a:lnTo>
                                <a:lnTo>
                                  <a:pt x="317" y="582"/>
                                </a:lnTo>
                                <a:lnTo>
                                  <a:pt x="345" y="582"/>
                                </a:lnTo>
                                <a:lnTo>
                                  <a:pt x="345" y="573"/>
                                </a:lnTo>
                                <a:lnTo>
                                  <a:pt x="310" y="573"/>
                                </a:lnTo>
                                <a:lnTo>
                                  <a:pt x="305" y="610"/>
                                </a:lnTo>
                                <a:lnTo>
                                  <a:pt x="313" y="610"/>
                                </a:lnTo>
                                <a:lnTo>
                                  <a:pt x="317" y="605"/>
                                </a:lnTo>
                                <a:lnTo>
                                  <a:pt x="320" y="603"/>
                                </a:lnTo>
                                <a:lnTo>
                                  <a:pt x="334" y="603"/>
                                </a:lnTo>
                                <a:lnTo>
                                  <a:pt x="340" y="609"/>
                                </a:lnTo>
                                <a:lnTo>
                                  <a:pt x="340" y="629"/>
                                </a:lnTo>
                                <a:lnTo>
                                  <a:pt x="334" y="635"/>
                                </a:lnTo>
                                <a:lnTo>
                                  <a:pt x="318" y="635"/>
                                </a:lnTo>
                                <a:lnTo>
                                  <a:pt x="314" y="631"/>
                                </a:lnTo>
                                <a:lnTo>
                                  <a:pt x="312" y="623"/>
                                </a:lnTo>
                                <a:lnTo>
                                  <a:pt x="303" y="623"/>
                                </a:lnTo>
                                <a:lnTo>
                                  <a:pt x="305" y="629"/>
                                </a:lnTo>
                                <a:lnTo>
                                  <a:pt x="305" y="631"/>
                                </a:lnTo>
                                <a:lnTo>
                                  <a:pt x="307" y="634"/>
                                </a:lnTo>
                                <a:lnTo>
                                  <a:pt x="311" y="639"/>
                                </a:lnTo>
                                <a:lnTo>
                                  <a:pt x="318" y="642"/>
                                </a:lnTo>
                                <a:lnTo>
                                  <a:pt x="339" y="642"/>
                                </a:lnTo>
                                <a:lnTo>
                                  <a:pt x="346" y="635"/>
                                </a:lnTo>
                                <a:lnTo>
                                  <a:pt x="348" y="632"/>
                                </a:lnTo>
                                <a:close/>
                                <a:moveTo>
                                  <a:pt x="348" y="60"/>
                                </a:moveTo>
                                <a:lnTo>
                                  <a:pt x="348" y="33"/>
                                </a:lnTo>
                                <a:lnTo>
                                  <a:pt x="346" y="31"/>
                                </a:lnTo>
                                <a:lnTo>
                                  <a:pt x="343" y="28"/>
                                </a:lnTo>
                                <a:lnTo>
                                  <a:pt x="339" y="24"/>
                                </a:lnTo>
                                <a:lnTo>
                                  <a:pt x="322" y="24"/>
                                </a:lnTo>
                                <a:lnTo>
                                  <a:pt x="318" y="25"/>
                                </a:lnTo>
                                <a:lnTo>
                                  <a:pt x="314" y="28"/>
                                </a:lnTo>
                                <a:lnTo>
                                  <a:pt x="317" y="9"/>
                                </a:lnTo>
                                <a:lnTo>
                                  <a:pt x="345" y="9"/>
                                </a:lnTo>
                                <a:lnTo>
                                  <a:pt x="345" y="1"/>
                                </a:lnTo>
                                <a:lnTo>
                                  <a:pt x="310" y="1"/>
                                </a:lnTo>
                                <a:lnTo>
                                  <a:pt x="305" y="37"/>
                                </a:lnTo>
                                <a:lnTo>
                                  <a:pt x="313" y="37"/>
                                </a:lnTo>
                                <a:lnTo>
                                  <a:pt x="317" y="33"/>
                                </a:lnTo>
                                <a:lnTo>
                                  <a:pt x="320" y="31"/>
                                </a:lnTo>
                                <a:lnTo>
                                  <a:pt x="334" y="31"/>
                                </a:lnTo>
                                <a:lnTo>
                                  <a:pt x="340" y="37"/>
                                </a:lnTo>
                                <a:lnTo>
                                  <a:pt x="340" y="57"/>
                                </a:lnTo>
                                <a:lnTo>
                                  <a:pt x="334" y="62"/>
                                </a:lnTo>
                                <a:lnTo>
                                  <a:pt x="318" y="62"/>
                                </a:lnTo>
                                <a:lnTo>
                                  <a:pt x="314" y="59"/>
                                </a:lnTo>
                                <a:lnTo>
                                  <a:pt x="312" y="51"/>
                                </a:lnTo>
                                <a:lnTo>
                                  <a:pt x="303" y="51"/>
                                </a:lnTo>
                                <a:lnTo>
                                  <a:pt x="305" y="57"/>
                                </a:lnTo>
                                <a:lnTo>
                                  <a:pt x="305" y="59"/>
                                </a:lnTo>
                                <a:lnTo>
                                  <a:pt x="307" y="62"/>
                                </a:lnTo>
                                <a:lnTo>
                                  <a:pt x="311" y="67"/>
                                </a:lnTo>
                                <a:lnTo>
                                  <a:pt x="318" y="70"/>
                                </a:lnTo>
                                <a:lnTo>
                                  <a:pt x="339" y="70"/>
                                </a:lnTo>
                                <a:lnTo>
                                  <a:pt x="346" y="62"/>
                                </a:lnTo>
                                <a:lnTo>
                                  <a:pt x="348" y="60"/>
                                </a:lnTo>
                                <a:close/>
                                <a:moveTo>
                                  <a:pt x="357" y="314"/>
                                </a:moveTo>
                                <a:lnTo>
                                  <a:pt x="357" y="300"/>
                                </a:lnTo>
                                <a:lnTo>
                                  <a:pt x="355" y="295"/>
                                </a:lnTo>
                                <a:lnTo>
                                  <a:pt x="353" y="293"/>
                                </a:lnTo>
                                <a:lnTo>
                                  <a:pt x="351" y="291"/>
                                </a:lnTo>
                                <a:lnTo>
                                  <a:pt x="347" y="288"/>
                                </a:lnTo>
                                <a:lnTo>
                                  <a:pt x="342" y="286"/>
                                </a:lnTo>
                                <a:lnTo>
                                  <a:pt x="328" y="286"/>
                                </a:lnTo>
                                <a:lnTo>
                                  <a:pt x="321" y="289"/>
                                </a:lnTo>
                                <a:lnTo>
                                  <a:pt x="318" y="295"/>
                                </a:lnTo>
                                <a:lnTo>
                                  <a:pt x="315" y="298"/>
                                </a:lnTo>
                                <a:lnTo>
                                  <a:pt x="314" y="303"/>
                                </a:lnTo>
                                <a:lnTo>
                                  <a:pt x="314" y="309"/>
                                </a:lnTo>
                                <a:lnTo>
                                  <a:pt x="322" y="309"/>
                                </a:lnTo>
                                <a:lnTo>
                                  <a:pt x="323" y="305"/>
                                </a:lnTo>
                                <a:lnTo>
                                  <a:pt x="323" y="302"/>
                                </a:lnTo>
                                <a:lnTo>
                                  <a:pt x="327" y="296"/>
                                </a:lnTo>
                                <a:lnTo>
                                  <a:pt x="331" y="293"/>
                                </a:lnTo>
                                <a:lnTo>
                                  <a:pt x="343" y="293"/>
                                </a:lnTo>
                                <a:lnTo>
                                  <a:pt x="349" y="299"/>
                                </a:lnTo>
                                <a:lnTo>
                                  <a:pt x="349" y="311"/>
                                </a:lnTo>
                                <a:lnTo>
                                  <a:pt x="346" y="316"/>
                                </a:lnTo>
                                <a:lnTo>
                                  <a:pt x="340" y="319"/>
                                </a:lnTo>
                                <a:lnTo>
                                  <a:pt x="331" y="324"/>
                                </a:lnTo>
                                <a:lnTo>
                                  <a:pt x="317" y="332"/>
                                </a:lnTo>
                                <a:lnTo>
                                  <a:pt x="313" y="339"/>
                                </a:lnTo>
                                <a:lnTo>
                                  <a:pt x="313" y="353"/>
                                </a:lnTo>
                                <a:lnTo>
                                  <a:pt x="357" y="353"/>
                                </a:lnTo>
                                <a:lnTo>
                                  <a:pt x="357" y="345"/>
                                </a:lnTo>
                                <a:lnTo>
                                  <a:pt x="322" y="345"/>
                                </a:lnTo>
                                <a:lnTo>
                                  <a:pt x="323" y="340"/>
                                </a:lnTo>
                                <a:lnTo>
                                  <a:pt x="326" y="336"/>
                                </a:lnTo>
                                <a:lnTo>
                                  <a:pt x="334" y="331"/>
                                </a:lnTo>
                                <a:lnTo>
                                  <a:pt x="352" y="321"/>
                                </a:lnTo>
                                <a:lnTo>
                                  <a:pt x="357" y="314"/>
                                </a:lnTo>
                                <a:close/>
                                <a:moveTo>
                                  <a:pt x="376" y="1453"/>
                                </a:moveTo>
                                <a:lnTo>
                                  <a:pt x="374" y="1444"/>
                                </a:lnTo>
                                <a:lnTo>
                                  <a:pt x="369" y="1438"/>
                                </a:lnTo>
                                <a:lnTo>
                                  <a:pt x="367" y="1435"/>
                                </a:lnTo>
                                <a:lnTo>
                                  <a:pt x="367" y="1447"/>
                                </a:lnTo>
                                <a:lnTo>
                                  <a:pt x="367" y="1484"/>
                                </a:lnTo>
                                <a:lnTo>
                                  <a:pt x="363" y="1493"/>
                                </a:lnTo>
                                <a:lnTo>
                                  <a:pt x="345" y="1493"/>
                                </a:lnTo>
                                <a:lnTo>
                                  <a:pt x="341" y="1484"/>
                                </a:lnTo>
                                <a:lnTo>
                                  <a:pt x="341" y="1447"/>
                                </a:lnTo>
                                <a:lnTo>
                                  <a:pt x="345" y="1438"/>
                                </a:lnTo>
                                <a:lnTo>
                                  <a:pt x="363" y="1438"/>
                                </a:lnTo>
                                <a:lnTo>
                                  <a:pt x="367" y="1447"/>
                                </a:lnTo>
                                <a:lnTo>
                                  <a:pt x="367" y="1435"/>
                                </a:lnTo>
                                <a:lnTo>
                                  <a:pt x="366" y="1433"/>
                                </a:lnTo>
                                <a:lnTo>
                                  <a:pt x="360" y="1430"/>
                                </a:lnTo>
                                <a:lnTo>
                                  <a:pt x="348" y="1430"/>
                                </a:lnTo>
                                <a:lnTo>
                                  <a:pt x="342" y="1433"/>
                                </a:lnTo>
                                <a:lnTo>
                                  <a:pt x="339" y="1438"/>
                                </a:lnTo>
                                <a:lnTo>
                                  <a:pt x="335" y="1444"/>
                                </a:lnTo>
                                <a:lnTo>
                                  <a:pt x="333" y="1453"/>
                                </a:lnTo>
                                <a:lnTo>
                                  <a:pt x="333" y="1466"/>
                                </a:lnTo>
                                <a:lnTo>
                                  <a:pt x="334" y="1480"/>
                                </a:lnTo>
                                <a:lnTo>
                                  <a:pt x="338" y="1491"/>
                                </a:lnTo>
                                <a:lnTo>
                                  <a:pt x="345" y="1498"/>
                                </a:lnTo>
                                <a:lnTo>
                                  <a:pt x="354" y="1500"/>
                                </a:lnTo>
                                <a:lnTo>
                                  <a:pt x="364" y="1498"/>
                                </a:lnTo>
                                <a:lnTo>
                                  <a:pt x="368" y="1493"/>
                                </a:lnTo>
                                <a:lnTo>
                                  <a:pt x="370" y="1491"/>
                                </a:lnTo>
                                <a:lnTo>
                                  <a:pt x="374" y="1481"/>
                                </a:lnTo>
                                <a:lnTo>
                                  <a:pt x="376" y="1466"/>
                                </a:lnTo>
                                <a:lnTo>
                                  <a:pt x="376" y="145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docshape76"/>
                        <wps:cNvSpPr>
                          <a:spLocks/>
                        </wps:cNvSpPr>
                        <wps:spPr bwMode="auto">
                          <a:xfrm>
                            <a:off x="2178" y="36"/>
                            <a:ext cx="18" cy="1431"/>
                          </a:xfrm>
                          <a:custGeom>
                            <a:avLst/>
                            <a:gdLst>
                              <a:gd name="T0" fmla="+- 0 2196 2178"/>
                              <a:gd name="T1" fmla="*/ T0 w 18"/>
                              <a:gd name="T2" fmla="+- 0 1467 37"/>
                              <a:gd name="T3" fmla="*/ 1467 h 1431"/>
                              <a:gd name="T4" fmla="+- 0 2196 2178"/>
                              <a:gd name="T5" fmla="*/ T4 w 18"/>
                              <a:gd name="T6" fmla="+- 0 37 37"/>
                              <a:gd name="T7" fmla="*/ 37 h 1431"/>
                              <a:gd name="T8" fmla="+- 0 2196 2178"/>
                              <a:gd name="T9" fmla="*/ T8 w 18"/>
                              <a:gd name="T10" fmla="+- 0 1467 37"/>
                              <a:gd name="T11" fmla="*/ 1467 h 1431"/>
                              <a:gd name="T12" fmla="+- 0 2178 2178"/>
                              <a:gd name="T13" fmla="*/ T12 w 18"/>
                              <a:gd name="T14" fmla="+- 0 1467 37"/>
                              <a:gd name="T15" fmla="*/ 1467 h 1431"/>
                            </a:gdLst>
                            <a:ahLst/>
                            <a:cxnLst>
                              <a:cxn ang="0">
                                <a:pos x="T1" y="T3"/>
                              </a:cxn>
                              <a:cxn ang="0">
                                <a:pos x="T5" y="T7"/>
                              </a:cxn>
                              <a:cxn ang="0">
                                <a:pos x="T9" y="T11"/>
                              </a:cxn>
                              <a:cxn ang="0">
                                <a:pos x="T13" y="T15"/>
                              </a:cxn>
                            </a:cxnLst>
                            <a:rect l="0" t="0" r="r" b="b"/>
                            <a:pathLst>
                              <a:path w="18" h="1431">
                                <a:moveTo>
                                  <a:pt x="18" y="1430"/>
                                </a:moveTo>
                                <a:lnTo>
                                  <a:pt x="18" y="0"/>
                                </a:lnTo>
                                <a:moveTo>
                                  <a:pt x="18" y="1430"/>
                                </a:moveTo>
                                <a:lnTo>
                                  <a:pt x="0" y="1430"/>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 name="Line 180"/>
                        <wps:cNvCnPr>
                          <a:cxnSpLocks noChangeShapeType="1"/>
                        </wps:cNvCnPr>
                        <wps:spPr bwMode="auto">
                          <a:xfrm>
                            <a:off x="2196" y="1181"/>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7" name="Line 181"/>
                        <wps:cNvCnPr>
                          <a:cxnSpLocks noChangeShapeType="1"/>
                        </wps:cNvCnPr>
                        <wps:spPr bwMode="auto">
                          <a:xfrm>
                            <a:off x="2196" y="895"/>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8" name="Line 182"/>
                        <wps:cNvCnPr>
                          <a:cxnSpLocks noChangeShapeType="1"/>
                        </wps:cNvCnPr>
                        <wps:spPr bwMode="auto">
                          <a:xfrm>
                            <a:off x="2196" y="60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9" name="Line 183"/>
                        <wps:cNvCnPr>
                          <a:cxnSpLocks noChangeShapeType="1"/>
                        </wps:cNvCnPr>
                        <wps:spPr bwMode="auto">
                          <a:xfrm>
                            <a:off x="2196" y="323"/>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0" name="Line 184"/>
                        <wps:cNvCnPr>
                          <a:cxnSpLocks noChangeShapeType="1"/>
                        </wps:cNvCnPr>
                        <wps:spPr bwMode="auto">
                          <a:xfrm>
                            <a:off x="2196" y="3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1" name="Line 185"/>
                        <wps:cNvCnPr>
                          <a:cxnSpLocks noChangeShapeType="1"/>
                        </wps:cNvCnPr>
                        <wps:spPr bwMode="auto">
                          <a:xfrm>
                            <a:off x="420" y="146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2" name="Line 186"/>
                        <wps:cNvCnPr>
                          <a:cxnSpLocks noChangeShapeType="1"/>
                        </wps:cNvCnPr>
                        <wps:spPr bwMode="auto">
                          <a:xfrm>
                            <a:off x="45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3" name="Line 187"/>
                        <wps:cNvCnPr>
                          <a:cxnSpLocks noChangeShapeType="1"/>
                        </wps:cNvCnPr>
                        <wps:spPr bwMode="auto">
                          <a:xfrm>
                            <a:off x="49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4" name="Line 188"/>
                        <wps:cNvCnPr>
                          <a:cxnSpLocks noChangeShapeType="1"/>
                        </wps:cNvCnPr>
                        <wps:spPr bwMode="auto">
                          <a:xfrm>
                            <a:off x="53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5" name="Line 189"/>
                        <wps:cNvCnPr>
                          <a:cxnSpLocks noChangeShapeType="1"/>
                        </wps:cNvCnPr>
                        <wps:spPr bwMode="auto">
                          <a:xfrm>
                            <a:off x="58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6" name="Line 190"/>
                        <wps:cNvCnPr>
                          <a:cxnSpLocks noChangeShapeType="1"/>
                        </wps:cNvCnPr>
                        <wps:spPr bwMode="auto">
                          <a:xfrm>
                            <a:off x="62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7" name="Line 191"/>
                        <wps:cNvCnPr>
                          <a:cxnSpLocks noChangeShapeType="1"/>
                        </wps:cNvCnPr>
                        <wps:spPr bwMode="auto">
                          <a:xfrm>
                            <a:off x="66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8" name="Line 192"/>
                        <wps:cNvCnPr>
                          <a:cxnSpLocks noChangeShapeType="1"/>
                        </wps:cNvCnPr>
                        <wps:spPr bwMode="auto">
                          <a:xfrm>
                            <a:off x="71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9" name="Line 193"/>
                        <wps:cNvCnPr>
                          <a:cxnSpLocks noChangeShapeType="1"/>
                        </wps:cNvCnPr>
                        <wps:spPr bwMode="auto">
                          <a:xfrm>
                            <a:off x="75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0" name="Line 194"/>
                        <wps:cNvCnPr>
                          <a:cxnSpLocks noChangeShapeType="1"/>
                        </wps:cNvCnPr>
                        <wps:spPr bwMode="auto">
                          <a:xfrm>
                            <a:off x="79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1" name="Line 195"/>
                        <wps:cNvCnPr>
                          <a:cxnSpLocks noChangeShapeType="1"/>
                        </wps:cNvCnPr>
                        <wps:spPr bwMode="auto">
                          <a:xfrm>
                            <a:off x="84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2" name="Line 196"/>
                        <wps:cNvCnPr>
                          <a:cxnSpLocks noChangeShapeType="1"/>
                        </wps:cNvCnPr>
                        <wps:spPr bwMode="auto">
                          <a:xfrm>
                            <a:off x="88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3" name="Line 197"/>
                        <wps:cNvCnPr>
                          <a:cxnSpLocks noChangeShapeType="1"/>
                        </wps:cNvCnPr>
                        <wps:spPr bwMode="auto">
                          <a:xfrm>
                            <a:off x="92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4" name="Line 198"/>
                        <wps:cNvCnPr>
                          <a:cxnSpLocks noChangeShapeType="1"/>
                        </wps:cNvCnPr>
                        <wps:spPr bwMode="auto">
                          <a:xfrm>
                            <a:off x="97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5" name="Line 199"/>
                        <wps:cNvCnPr>
                          <a:cxnSpLocks noChangeShapeType="1"/>
                        </wps:cNvCnPr>
                        <wps:spPr bwMode="auto">
                          <a:xfrm>
                            <a:off x="101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6" name="Line 200"/>
                        <wps:cNvCnPr>
                          <a:cxnSpLocks noChangeShapeType="1"/>
                        </wps:cNvCnPr>
                        <wps:spPr bwMode="auto">
                          <a:xfrm>
                            <a:off x="106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7" name="Line 201"/>
                        <wps:cNvCnPr>
                          <a:cxnSpLocks noChangeShapeType="1"/>
                        </wps:cNvCnPr>
                        <wps:spPr bwMode="auto">
                          <a:xfrm>
                            <a:off x="110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8" name="Line 202"/>
                        <wps:cNvCnPr>
                          <a:cxnSpLocks noChangeShapeType="1"/>
                        </wps:cNvCnPr>
                        <wps:spPr bwMode="auto">
                          <a:xfrm>
                            <a:off x="114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9" name="Line 203"/>
                        <wps:cNvCnPr>
                          <a:cxnSpLocks noChangeShapeType="1"/>
                        </wps:cNvCnPr>
                        <wps:spPr bwMode="auto">
                          <a:xfrm>
                            <a:off x="119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0" name="Line 204"/>
                        <wps:cNvCnPr>
                          <a:cxnSpLocks noChangeShapeType="1"/>
                        </wps:cNvCnPr>
                        <wps:spPr bwMode="auto">
                          <a:xfrm>
                            <a:off x="123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1" name="Line 205"/>
                        <wps:cNvCnPr>
                          <a:cxnSpLocks noChangeShapeType="1"/>
                        </wps:cNvCnPr>
                        <wps:spPr bwMode="auto">
                          <a:xfrm>
                            <a:off x="127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2" name="Line 206"/>
                        <wps:cNvCnPr>
                          <a:cxnSpLocks noChangeShapeType="1"/>
                        </wps:cNvCnPr>
                        <wps:spPr bwMode="auto">
                          <a:xfrm>
                            <a:off x="132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3" name="Line 207"/>
                        <wps:cNvCnPr>
                          <a:cxnSpLocks noChangeShapeType="1"/>
                        </wps:cNvCnPr>
                        <wps:spPr bwMode="auto">
                          <a:xfrm>
                            <a:off x="136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4" name="Line 208"/>
                        <wps:cNvCnPr>
                          <a:cxnSpLocks noChangeShapeType="1"/>
                        </wps:cNvCnPr>
                        <wps:spPr bwMode="auto">
                          <a:xfrm>
                            <a:off x="140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5" name="Line 209"/>
                        <wps:cNvCnPr>
                          <a:cxnSpLocks noChangeShapeType="1"/>
                        </wps:cNvCnPr>
                        <wps:spPr bwMode="auto">
                          <a:xfrm>
                            <a:off x="145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6" name="Line 210"/>
                        <wps:cNvCnPr>
                          <a:cxnSpLocks noChangeShapeType="1"/>
                        </wps:cNvCnPr>
                        <wps:spPr bwMode="auto">
                          <a:xfrm>
                            <a:off x="149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7" name="Line 211"/>
                        <wps:cNvCnPr>
                          <a:cxnSpLocks noChangeShapeType="1"/>
                        </wps:cNvCnPr>
                        <wps:spPr bwMode="auto">
                          <a:xfrm>
                            <a:off x="153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8" name="Line 212"/>
                        <wps:cNvCnPr>
                          <a:cxnSpLocks noChangeShapeType="1"/>
                        </wps:cNvCnPr>
                        <wps:spPr bwMode="auto">
                          <a:xfrm>
                            <a:off x="158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9" name="Line 213"/>
                        <wps:cNvCnPr>
                          <a:cxnSpLocks noChangeShapeType="1"/>
                        </wps:cNvCnPr>
                        <wps:spPr bwMode="auto">
                          <a:xfrm>
                            <a:off x="162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0" name="Line 214"/>
                        <wps:cNvCnPr>
                          <a:cxnSpLocks noChangeShapeType="1"/>
                        </wps:cNvCnPr>
                        <wps:spPr bwMode="auto">
                          <a:xfrm>
                            <a:off x="166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1" name="Line 215"/>
                        <wps:cNvCnPr>
                          <a:cxnSpLocks noChangeShapeType="1"/>
                        </wps:cNvCnPr>
                        <wps:spPr bwMode="auto">
                          <a:xfrm>
                            <a:off x="171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2" name="Line 216"/>
                        <wps:cNvCnPr>
                          <a:cxnSpLocks noChangeShapeType="1"/>
                        </wps:cNvCnPr>
                        <wps:spPr bwMode="auto">
                          <a:xfrm>
                            <a:off x="175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3" name="Line 217"/>
                        <wps:cNvCnPr>
                          <a:cxnSpLocks noChangeShapeType="1"/>
                        </wps:cNvCnPr>
                        <wps:spPr bwMode="auto">
                          <a:xfrm>
                            <a:off x="180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4" name="Line 218"/>
                        <wps:cNvCnPr>
                          <a:cxnSpLocks noChangeShapeType="1"/>
                        </wps:cNvCnPr>
                        <wps:spPr bwMode="auto">
                          <a:xfrm>
                            <a:off x="184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5" name="Line 219"/>
                        <wps:cNvCnPr>
                          <a:cxnSpLocks noChangeShapeType="1"/>
                        </wps:cNvCnPr>
                        <wps:spPr bwMode="auto">
                          <a:xfrm>
                            <a:off x="188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6" name="Line 220"/>
                        <wps:cNvCnPr>
                          <a:cxnSpLocks noChangeShapeType="1"/>
                        </wps:cNvCnPr>
                        <wps:spPr bwMode="auto">
                          <a:xfrm>
                            <a:off x="193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7" name="Line 221"/>
                        <wps:cNvCnPr>
                          <a:cxnSpLocks noChangeShapeType="1"/>
                        </wps:cNvCnPr>
                        <wps:spPr bwMode="auto">
                          <a:xfrm>
                            <a:off x="197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8" name="Line 222"/>
                        <wps:cNvCnPr>
                          <a:cxnSpLocks noChangeShapeType="1"/>
                        </wps:cNvCnPr>
                        <wps:spPr bwMode="auto">
                          <a:xfrm>
                            <a:off x="201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9" name="Line 223"/>
                        <wps:cNvCnPr>
                          <a:cxnSpLocks noChangeShapeType="1"/>
                        </wps:cNvCnPr>
                        <wps:spPr bwMode="auto">
                          <a:xfrm>
                            <a:off x="206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0" name="Line 224"/>
                        <wps:cNvCnPr>
                          <a:cxnSpLocks noChangeShapeType="1"/>
                        </wps:cNvCnPr>
                        <wps:spPr bwMode="auto">
                          <a:xfrm>
                            <a:off x="210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1" name="Line 225"/>
                        <wps:cNvCnPr>
                          <a:cxnSpLocks noChangeShapeType="1"/>
                        </wps:cNvCnPr>
                        <wps:spPr bwMode="auto">
                          <a:xfrm>
                            <a:off x="214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2" name="docshape77"/>
                        <wps:cNvSpPr>
                          <a:spLocks/>
                        </wps:cNvSpPr>
                        <wps:spPr bwMode="auto">
                          <a:xfrm>
                            <a:off x="420" y="285"/>
                            <a:ext cx="1777" cy="1181"/>
                          </a:xfrm>
                          <a:custGeom>
                            <a:avLst/>
                            <a:gdLst>
                              <a:gd name="T0" fmla="+- 0 447 420"/>
                              <a:gd name="T1" fmla="*/ T0 w 1777"/>
                              <a:gd name="T2" fmla="+- 0 1466 285"/>
                              <a:gd name="T3" fmla="*/ 1466 h 1181"/>
                              <a:gd name="T4" fmla="+- 0 469 420"/>
                              <a:gd name="T5" fmla="*/ T4 w 1777"/>
                              <a:gd name="T6" fmla="+- 0 1466 285"/>
                              <a:gd name="T7" fmla="*/ 1466 h 1181"/>
                              <a:gd name="T8" fmla="+- 0 491 420"/>
                              <a:gd name="T9" fmla="*/ T8 w 1777"/>
                              <a:gd name="T10" fmla="+- 0 1465 285"/>
                              <a:gd name="T11" fmla="*/ 1465 h 1181"/>
                              <a:gd name="T12" fmla="+- 0 522 420"/>
                              <a:gd name="T13" fmla="*/ T12 w 1777"/>
                              <a:gd name="T14" fmla="+- 0 1465 285"/>
                              <a:gd name="T15" fmla="*/ 1465 h 1181"/>
                              <a:gd name="T16" fmla="+- 0 540 420"/>
                              <a:gd name="T17" fmla="*/ T16 w 1777"/>
                              <a:gd name="T18" fmla="+- 0 1465 285"/>
                              <a:gd name="T19" fmla="*/ 1465 h 1181"/>
                              <a:gd name="T20" fmla="+- 0 571 420"/>
                              <a:gd name="T21" fmla="*/ T20 w 1777"/>
                              <a:gd name="T22" fmla="+- 0 1465 285"/>
                              <a:gd name="T23" fmla="*/ 1465 h 1181"/>
                              <a:gd name="T24" fmla="+- 0 593 420"/>
                              <a:gd name="T25" fmla="*/ T24 w 1777"/>
                              <a:gd name="T26" fmla="+- 0 1464 285"/>
                              <a:gd name="T27" fmla="*/ 1464 h 1181"/>
                              <a:gd name="T28" fmla="+- 0 615 420"/>
                              <a:gd name="T29" fmla="*/ T28 w 1777"/>
                              <a:gd name="T30" fmla="+- 0 1464 285"/>
                              <a:gd name="T31" fmla="*/ 1464 h 1181"/>
                              <a:gd name="T32" fmla="+- 0 655 420"/>
                              <a:gd name="T33" fmla="*/ T32 w 1777"/>
                              <a:gd name="T34" fmla="+- 0 1464 285"/>
                              <a:gd name="T35" fmla="*/ 1464 h 1181"/>
                              <a:gd name="T36" fmla="+- 0 682 420"/>
                              <a:gd name="T37" fmla="*/ T36 w 1777"/>
                              <a:gd name="T38" fmla="+- 0 1463 285"/>
                              <a:gd name="T39" fmla="*/ 1463 h 1181"/>
                              <a:gd name="T40" fmla="+- 0 704 420"/>
                              <a:gd name="T41" fmla="*/ T40 w 1777"/>
                              <a:gd name="T42" fmla="+- 0 1462 285"/>
                              <a:gd name="T43" fmla="*/ 1462 h 1181"/>
                              <a:gd name="T44" fmla="+- 0 731 420"/>
                              <a:gd name="T45" fmla="*/ T44 w 1777"/>
                              <a:gd name="T46" fmla="+- 0 1462 285"/>
                              <a:gd name="T47" fmla="*/ 1462 h 1181"/>
                              <a:gd name="T48" fmla="+- 0 749 420"/>
                              <a:gd name="T49" fmla="*/ T48 w 1777"/>
                              <a:gd name="T50" fmla="+- 0 1461 285"/>
                              <a:gd name="T51" fmla="*/ 1461 h 1181"/>
                              <a:gd name="T52" fmla="+- 0 766 420"/>
                              <a:gd name="T53" fmla="*/ T52 w 1777"/>
                              <a:gd name="T54" fmla="+- 0 1461 285"/>
                              <a:gd name="T55" fmla="*/ 1461 h 1181"/>
                              <a:gd name="T56" fmla="+- 0 798 420"/>
                              <a:gd name="T57" fmla="*/ T56 w 1777"/>
                              <a:gd name="T58" fmla="+- 0 1459 285"/>
                              <a:gd name="T59" fmla="*/ 1459 h 1181"/>
                              <a:gd name="T60" fmla="+- 0 815 420"/>
                              <a:gd name="T61" fmla="*/ T60 w 1777"/>
                              <a:gd name="T62" fmla="+- 0 1458 285"/>
                              <a:gd name="T63" fmla="*/ 1458 h 1181"/>
                              <a:gd name="T64" fmla="+- 0 833 420"/>
                              <a:gd name="T65" fmla="*/ T64 w 1777"/>
                              <a:gd name="T66" fmla="+- 0 1457 285"/>
                              <a:gd name="T67" fmla="*/ 1457 h 1181"/>
                              <a:gd name="T68" fmla="+- 0 851 420"/>
                              <a:gd name="T69" fmla="*/ T68 w 1777"/>
                              <a:gd name="T70" fmla="+- 0 1456 285"/>
                              <a:gd name="T71" fmla="*/ 1456 h 1181"/>
                              <a:gd name="T72" fmla="+- 0 913 420"/>
                              <a:gd name="T73" fmla="*/ T72 w 1777"/>
                              <a:gd name="T74" fmla="+- 0 1451 285"/>
                              <a:gd name="T75" fmla="*/ 1451 h 1181"/>
                              <a:gd name="T76" fmla="+- 0 997 420"/>
                              <a:gd name="T77" fmla="*/ T76 w 1777"/>
                              <a:gd name="T78" fmla="+- 0 1435 285"/>
                              <a:gd name="T79" fmla="*/ 1435 h 1181"/>
                              <a:gd name="T80" fmla="+- 0 1171 420"/>
                              <a:gd name="T81" fmla="*/ T80 w 1777"/>
                              <a:gd name="T82" fmla="+- 0 1260 285"/>
                              <a:gd name="T83" fmla="*/ 1260 h 1181"/>
                              <a:gd name="T84" fmla="+- 0 1237 420"/>
                              <a:gd name="T85" fmla="*/ T84 w 1777"/>
                              <a:gd name="T86" fmla="+- 0 946 285"/>
                              <a:gd name="T87" fmla="*/ 946 h 1181"/>
                              <a:gd name="T88" fmla="+- 0 1273 420"/>
                              <a:gd name="T89" fmla="*/ T88 w 1777"/>
                              <a:gd name="T90" fmla="+- 0 646 285"/>
                              <a:gd name="T91" fmla="*/ 646 h 1181"/>
                              <a:gd name="T92" fmla="+- 0 1299 420"/>
                              <a:gd name="T93" fmla="*/ T92 w 1777"/>
                              <a:gd name="T94" fmla="+- 0 412 285"/>
                              <a:gd name="T95" fmla="*/ 412 h 1181"/>
                              <a:gd name="T96" fmla="+- 0 1335 420"/>
                              <a:gd name="T97" fmla="*/ T96 w 1777"/>
                              <a:gd name="T98" fmla="+- 0 288 285"/>
                              <a:gd name="T99" fmla="*/ 288 h 1181"/>
                              <a:gd name="T100" fmla="+- 0 1379 420"/>
                              <a:gd name="T101" fmla="*/ T100 w 1777"/>
                              <a:gd name="T102" fmla="+- 0 569 285"/>
                              <a:gd name="T103" fmla="*/ 569 h 1181"/>
                              <a:gd name="T104" fmla="+- 0 1410 420"/>
                              <a:gd name="T105" fmla="*/ T104 w 1777"/>
                              <a:gd name="T106" fmla="+- 0 848 285"/>
                              <a:gd name="T107" fmla="*/ 848 h 1181"/>
                              <a:gd name="T108" fmla="+- 0 1455 420"/>
                              <a:gd name="T109" fmla="*/ T108 w 1777"/>
                              <a:gd name="T110" fmla="+- 0 1132 285"/>
                              <a:gd name="T111" fmla="*/ 1132 h 1181"/>
                              <a:gd name="T112" fmla="+- 0 1561 420"/>
                              <a:gd name="T113" fmla="*/ T112 w 1777"/>
                              <a:gd name="T114" fmla="+- 0 1381 285"/>
                              <a:gd name="T115" fmla="*/ 1381 h 1181"/>
                              <a:gd name="T116" fmla="+- 0 1726 420"/>
                              <a:gd name="T117" fmla="*/ T116 w 1777"/>
                              <a:gd name="T118" fmla="+- 0 1448 285"/>
                              <a:gd name="T119" fmla="*/ 1448 h 1181"/>
                              <a:gd name="T120" fmla="+- 0 1743 420"/>
                              <a:gd name="T121" fmla="*/ T120 w 1777"/>
                              <a:gd name="T122" fmla="+- 0 1450 285"/>
                              <a:gd name="T123" fmla="*/ 1450 h 1181"/>
                              <a:gd name="T124" fmla="+- 0 1801 420"/>
                              <a:gd name="T125" fmla="*/ T124 w 1777"/>
                              <a:gd name="T126" fmla="+- 0 1456 285"/>
                              <a:gd name="T127" fmla="*/ 1456 h 1181"/>
                              <a:gd name="T128" fmla="+- 0 1828 420"/>
                              <a:gd name="T129" fmla="*/ T128 w 1777"/>
                              <a:gd name="T130" fmla="+- 0 1458 285"/>
                              <a:gd name="T131" fmla="*/ 1458 h 1181"/>
                              <a:gd name="T132" fmla="+- 0 1845 420"/>
                              <a:gd name="T133" fmla="*/ T132 w 1777"/>
                              <a:gd name="T134" fmla="+- 0 1459 285"/>
                              <a:gd name="T135" fmla="*/ 1459 h 1181"/>
                              <a:gd name="T136" fmla="+- 0 1863 420"/>
                              <a:gd name="T137" fmla="*/ T136 w 1777"/>
                              <a:gd name="T138" fmla="+- 0 1459 285"/>
                              <a:gd name="T139" fmla="*/ 1459 h 1181"/>
                              <a:gd name="T140" fmla="+- 0 1885 420"/>
                              <a:gd name="T141" fmla="*/ T140 w 1777"/>
                              <a:gd name="T142" fmla="+- 0 1460 285"/>
                              <a:gd name="T143" fmla="*/ 1460 h 1181"/>
                              <a:gd name="T144" fmla="+- 0 1934 420"/>
                              <a:gd name="T145" fmla="*/ T144 w 1777"/>
                              <a:gd name="T146" fmla="+- 0 1462 285"/>
                              <a:gd name="T147" fmla="*/ 1462 h 1181"/>
                              <a:gd name="T148" fmla="+- 0 1952 420"/>
                              <a:gd name="T149" fmla="*/ T148 w 1777"/>
                              <a:gd name="T150" fmla="+- 0 1462 285"/>
                              <a:gd name="T151" fmla="*/ 1462 h 1181"/>
                              <a:gd name="T152" fmla="+- 0 1970 420"/>
                              <a:gd name="T153" fmla="*/ T152 w 1777"/>
                              <a:gd name="T154" fmla="+- 0 1463 285"/>
                              <a:gd name="T155" fmla="*/ 1463 h 1181"/>
                              <a:gd name="T156" fmla="+- 0 1988 420"/>
                              <a:gd name="T157" fmla="*/ T156 w 1777"/>
                              <a:gd name="T158" fmla="+- 0 1463 285"/>
                              <a:gd name="T159" fmla="*/ 1463 h 1181"/>
                              <a:gd name="T160" fmla="+- 0 2032 420"/>
                              <a:gd name="T161" fmla="*/ T160 w 1777"/>
                              <a:gd name="T162" fmla="+- 0 1464 285"/>
                              <a:gd name="T163" fmla="*/ 1464 h 1181"/>
                              <a:gd name="T164" fmla="+- 0 2059 420"/>
                              <a:gd name="T165" fmla="*/ T164 w 1777"/>
                              <a:gd name="T166" fmla="+- 0 1464 285"/>
                              <a:gd name="T167" fmla="*/ 1464 h 1181"/>
                              <a:gd name="T168" fmla="+- 0 2076 420"/>
                              <a:gd name="T169" fmla="*/ T168 w 1777"/>
                              <a:gd name="T170" fmla="+- 0 1465 285"/>
                              <a:gd name="T171" fmla="*/ 1465 h 1181"/>
                              <a:gd name="T172" fmla="+- 0 2099 420"/>
                              <a:gd name="T173" fmla="*/ T172 w 1777"/>
                              <a:gd name="T174" fmla="+- 0 1465 285"/>
                              <a:gd name="T175" fmla="*/ 1465 h 1181"/>
                              <a:gd name="T176" fmla="+- 0 2121 420"/>
                              <a:gd name="T177" fmla="*/ T176 w 1777"/>
                              <a:gd name="T178" fmla="+- 0 1465 285"/>
                              <a:gd name="T179" fmla="*/ 1465 h 1181"/>
                              <a:gd name="T180" fmla="+- 0 2138 420"/>
                              <a:gd name="T181" fmla="*/ T180 w 1777"/>
                              <a:gd name="T182" fmla="+- 0 1465 285"/>
                              <a:gd name="T183" fmla="*/ 1465 h 1181"/>
                              <a:gd name="T184" fmla="+- 0 2156 420"/>
                              <a:gd name="T185" fmla="*/ T184 w 1777"/>
                              <a:gd name="T186" fmla="+- 0 1465 285"/>
                              <a:gd name="T187" fmla="*/ 1465 h 1181"/>
                              <a:gd name="T188" fmla="+- 0 2174 420"/>
                              <a:gd name="T189" fmla="*/ T188 w 1777"/>
                              <a:gd name="T190" fmla="+- 0 1465 285"/>
                              <a:gd name="T191" fmla="*/ 1465 h 1181"/>
                              <a:gd name="T192" fmla="+- 0 2196 420"/>
                              <a:gd name="T193" fmla="*/ T192 w 1777"/>
                              <a:gd name="T194" fmla="+- 0 1466 285"/>
                              <a:gd name="T195" fmla="*/ 1466 h 11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777" h="1181">
                                <a:moveTo>
                                  <a:pt x="0" y="1181"/>
                                </a:moveTo>
                                <a:lnTo>
                                  <a:pt x="9" y="1181"/>
                                </a:lnTo>
                                <a:lnTo>
                                  <a:pt x="13" y="1181"/>
                                </a:lnTo>
                                <a:lnTo>
                                  <a:pt x="27" y="1181"/>
                                </a:lnTo>
                                <a:lnTo>
                                  <a:pt x="31" y="1181"/>
                                </a:lnTo>
                                <a:lnTo>
                                  <a:pt x="36" y="1181"/>
                                </a:lnTo>
                                <a:lnTo>
                                  <a:pt x="40" y="1181"/>
                                </a:lnTo>
                                <a:lnTo>
                                  <a:pt x="49" y="1181"/>
                                </a:lnTo>
                                <a:lnTo>
                                  <a:pt x="53" y="1181"/>
                                </a:lnTo>
                                <a:lnTo>
                                  <a:pt x="62" y="1180"/>
                                </a:lnTo>
                                <a:lnTo>
                                  <a:pt x="67" y="1180"/>
                                </a:lnTo>
                                <a:lnTo>
                                  <a:pt x="71" y="1180"/>
                                </a:lnTo>
                                <a:lnTo>
                                  <a:pt x="76" y="1180"/>
                                </a:lnTo>
                                <a:lnTo>
                                  <a:pt x="80" y="1180"/>
                                </a:lnTo>
                                <a:lnTo>
                                  <a:pt x="84" y="1180"/>
                                </a:lnTo>
                                <a:lnTo>
                                  <a:pt x="102" y="1180"/>
                                </a:lnTo>
                                <a:lnTo>
                                  <a:pt x="107" y="1180"/>
                                </a:lnTo>
                                <a:lnTo>
                                  <a:pt x="111" y="1180"/>
                                </a:lnTo>
                                <a:lnTo>
                                  <a:pt x="116" y="1180"/>
                                </a:lnTo>
                                <a:lnTo>
                                  <a:pt x="120" y="1180"/>
                                </a:lnTo>
                                <a:lnTo>
                                  <a:pt x="124" y="1180"/>
                                </a:lnTo>
                                <a:lnTo>
                                  <a:pt x="129" y="1180"/>
                                </a:lnTo>
                                <a:lnTo>
                                  <a:pt x="142" y="1180"/>
                                </a:lnTo>
                                <a:lnTo>
                                  <a:pt x="151" y="1180"/>
                                </a:lnTo>
                                <a:lnTo>
                                  <a:pt x="156" y="1180"/>
                                </a:lnTo>
                                <a:lnTo>
                                  <a:pt x="160" y="1180"/>
                                </a:lnTo>
                                <a:lnTo>
                                  <a:pt x="164" y="1180"/>
                                </a:lnTo>
                                <a:lnTo>
                                  <a:pt x="173" y="1179"/>
                                </a:lnTo>
                                <a:lnTo>
                                  <a:pt x="178" y="1179"/>
                                </a:lnTo>
                                <a:lnTo>
                                  <a:pt x="182" y="1179"/>
                                </a:lnTo>
                                <a:lnTo>
                                  <a:pt x="191" y="1179"/>
                                </a:lnTo>
                                <a:lnTo>
                                  <a:pt x="195" y="1179"/>
                                </a:lnTo>
                                <a:lnTo>
                                  <a:pt x="204" y="1179"/>
                                </a:lnTo>
                                <a:lnTo>
                                  <a:pt x="218" y="1179"/>
                                </a:lnTo>
                                <a:lnTo>
                                  <a:pt x="222" y="1179"/>
                                </a:lnTo>
                                <a:lnTo>
                                  <a:pt x="235" y="1179"/>
                                </a:lnTo>
                                <a:lnTo>
                                  <a:pt x="240" y="1178"/>
                                </a:lnTo>
                                <a:lnTo>
                                  <a:pt x="253" y="1178"/>
                                </a:lnTo>
                                <a:lnTo>
                                  <a:pt x="258" y="1178"/>
                                </a:lnTo>
                                <a:lnTo>
                                  <a:pt x="262" y="1178"/>
                                </a:lnTo>
                                <a:lnTo>
                                  <a:pt x="267" y="1178"/>
                                </a:lnTo>
                                <a:lnTo>
                                  <a:pt x="271" y="1178"/>
                                </a:lnTo>
                                <a:lnTo>
                                  <a:pt x="275" y="1178"/>
                                </a:lnTo>
                                <a:lnTo>
                                  <a:pt x="284" y="1177"/>
                                </a:lnTo>
                                <a:lnTo>
                                  <a:pt x="289" y="1177"/>
                                </a:lnTo>
                                <a:lnTo>
                                  <a:pt x="293" y="1177"/>
                                </a:lnTo>
                                <a:lnTo>
                                  <a:pt x="298" y="1177"/>
                                </a:lnTo>
                                <a:lnTo>
                                  <a:pt x="311" y="1177"/>
                                </a:lnTo>
                                <a:lnTo>
                                  <a:pt x="315" y="1177"/>
                                </a:lnTo>
                                <a:lnTo>
                                  <a:pt x="320" y="1177"/>
                                </a:lnTo>
                                <a:lnTo>
                                  <a:pt x="324" y="1176"/>
                                </a:lnTo>
                                <a:lnTo>
                                  <a:pt x="329" y="1176"/>
                                </a:lnTo>
                                <a:lnTo>
                                  <a:pt x="333" y="1176"/>
                                </a:lnTo>
                                <a:lnTo>
                                  <a:pt x="338" y="1176"/>
                                </a:lnTo>
                                <a:lnTo>
                                  <a:pt x="342" y="1176"/>
                                </a:lnTo>
                                <a:lnTo>
                                  <a:pt x="346" y="1176"/>
                                </a:lnTo>
                                <a:lnTo>
                                  <a:pt x="351" y="1175"/>
                                </a:lnTo>
                                <a:lnTo>
                                  <a:pt x="355" y="1175"/>
                                </a:lnTo>
                                <a:lnTo>
                                  <a:pt x="364" y="1175"/>
                                </a:lnTo>
                                <a:lnTo>
                                  <a:pt x="378" y="1174"/>
                                </a:lnTo>
                                <a:lnTo>
                                  <a:pt x="382" y="1174"/>
                                </a:lnTo>
                                <a:lnTo>
                                  <a:pt x="386" y="1174"/>
                                </a:lnTo>
                                <a:lnTo>
                                  <a:pt x="391" y="1174"/>
                                </a:lnTo>
                                <a:lnTo>
                                  <a:pt x="395" y="1173"/>
                                </a:lnTo>
                                <a:lnTo>
                                  <a:pt x="400" y="1173"/>
                                </a:lnTo>
                                <a:lnTo>
                                  <a:pt x="404" y="1173"/>
                                </a:lnTo>
                                <a:lnTo>
                                  <a:pt x="409" y="1173"/>
                                </a:lnTo>
                                <a:lnTo>
                                  <a:pt x="413" y="1172"/>
                                </a:lnTo>
                                <a:lnTo>
                                  <a:pt x="418" y="1172"/>
                                </a:lnTo>
                                <a:lnTo>
                                  <a:pt x="422" y="1172"/>
                                </a:lnTo>
                                <a:lnTo>
                                  <a:pt x="426" y="1172"/>
                                </a:lnTo>
                                <a:lnTo>
                                  <a:pt x="431" y="1171"/>
                                </a:lnTo>
                                <a:lnTo>
                                  <a:pt x="435" y="1171"/>
                                </a:lnTo>
                                <a:lnTo>
                                  <a:pt x="440" y="1171"/>
                                </a:lnTo>
                                <a:lnTo>
                                  <a:pt x="444" y="1170"/>
                                </a:lnTo>
                                <a:lnTo>
                                  <a:pt x="493" y="1166"/>
                                </a:lnTo>
                                <a:lnTo>
                                  <a:pt x="497" y="1165"/>
                                </a:lnTo>
                                <a:lnTo>
                                  <a:pt x="560" y="1155"/>
                                </a:lnTo>
                                <a:lnTo>
                                  <a:pt x="573" y="1151"/>
                                </a:lnTo>
                                <a:lnTo>
                                  <a:pt x="577" y="1150"/>
                                </a:lnTo>
                                <a:lnTo>
                                  <a:pt x="635" y="1128"/>
                                </a:lnTo>
                                <a:lnTo>
                                  <a:pt x="684" y="1091"/>
                                </a:lnTo>
                                <a:lnTo>
                                  <a:pt x="724" y="1035"/>
                                </a:lnTo>
                                <a:lnTo>
                                  <a:pt x="751" y="975"/>
                                </a:lnTo>
                                <a:lnTo>
                                  <a:pt x="773" y="902"/>
                                </a:lnTo>
                                <a:lnTo>
                                  <a:pt x="790" y="823"/>
                                </a:lnTo>
                                <a:lnTo>
                                  <a:pt x="804" y="749"/>
                                </a:lnTo>
                                <a:lnTo>
                                  <a:pt x="817" y="661"/>
                                </a:lnTo>
                                <a:lnTo>
                                  <a:pt x="826" y="594"/>
                                </a:lnTo>
                                <a:lnTo>
                                  <a:pt x="835" y="521"/>
                                </a:lnTo>
                                <a:lnTo>
                                  <a:pt x="844" y="442"/>
                                </a:lnTo>
                                <a:lnTo>
                                  <a:pt x="853" y="361"/>
                                </a:lnTo>
                                <a:lnTo>
                                  <a:pt x="857" y="319"/>
                                </a:lnTo>
                                <a:lnTo>
                                  <a:pt x="862" y="278"/>
                                </a:lnTo>
                                <a:lnTo>
                                  <a:pt x="870" y="199"/>
                                </a:lnTo>
                                <a:lnTo>
                                  <a:pt x="879" y="127"/>
                                </a:lnTo>
                                <a:lnTo>
                                  <a:pt x="888" y="67"/>
                                </a:lnTo>
                                <a:lnTo>
                                  <a:pt x="906" y="3"/>
                                </a:lnTo>
                                <a:lnTo>
                                  <a:pt x="910" y="0"/>
                                </a:lnTo>
                                <a:lnTo>
                                  <a:pt x="915" y="3"/>
                                </a:lnTo>
                                <a:lnTo>
                                  <a:pt x="933" y="71"/>
                                </a:lnTo>
                                <a:lnTo>
                                  <a:pt x="941" y="131"/>
                                </a:lnTo>
                                <a:lnTo>
                                  <a:pt x="950" y="204"/>
                                </a:lnTo>
                                <a:lnTo>
                                  <a:pt x="959" y="284"/>
                                </a:lnTo>
                                <a:lnTo>
                                  <a:pt x="968" y="366"/>
                                </a:lnTo>
                                <a:lnTo>
                                  <a:pt x="973" y="407"/>
                                </a:lnTo>
                                <a:lnTo>
                                  <a:pt x="981" y="487"/>
                                </a:lnTo>
                                <a:lnTo>
                                  <a:pt x="990" y="563"/>
                                </a:lnTo>
                                <a:lnTo>
                                  <a:pt x="999" y="633"/>
                                </a:lnTo>
                                <a:lnTo>
                                  <a:pt x="1008" y="696"/>
                                </a:lnTo>
                                <a:lnTo>
                                  <a:pt x="1021" y="779"/>
                                </a:lnTo>
                                <a:lnTo>
                                  <a:pt x="1035" y="847"/>
                                </a:lnTo>
                                <a:lnTo>
                                  <a:pt x="1052" y="920"/>
                                </a:lnTo>
                                <a:lnTo>
                                  <a:pt x="1075" y="988"/>
                                </a:lnTo>
                                <a:lnTo>
                                  <a:pt x="1101" y="1044"/>
                                </a:lnTo>
                                <a:lnTo>
                                  <a:pt x="1141" y="1096"/>
                                </a:lnTo>
                                <a:lnTo>
                                  <a:pt x="1195" y="1132"/>
                                </a:lnTo>
                                <a:lnTo>
                                  <a:pt x="1252" y="1153"/>
                                </a:lnTo>
                                <a:lnTo>
                                  <a:pt x="1301" y="1162"/>
                                </a:lnTo>
                                <a:lnTo>
                                  <a:pt x="1306" y="1163"/>
                                </a:lnTo>
                                <a:lnTo>
                                  <a:pt x="1310" y="1163"/>
                                </a:lnTo>
                                <a:lnTo>
                                  <a:pt x="1314" y="1164"/>
                                </a:lnTo>
                                <a:lnTo>
                                  <a:pt x="1319" y="1165"/>
                                </a:lnTo>
                                <a:lnTo>
                                  <a:pt x="1323" y="1165"/>
                                </a:lnTo>
                                <a:lnTo>
                                  <a:pt x="1332" y="1166"/>
                                </a:lnTo>
                                <a:lnTo>
                                  <a:pt x="1337" y="1167"/>
                                </a:lnTo>
                                <a:lnTo>
                                  <a:pt x="1341" y="1167"/>
                                </a:lnTo>
                                <a:lnTo>
                                  <a:pt x="1381" y="1171"/>
                                </a:lnTo>
                                <a:lnTo>
                                  <a:pt x="1385" y="1171"/>
                                </a:lnTo>
                                <a:lnTo>
                                  <a:pt x="1390" y="1171"/>
                                </a:lnTo>
                                <a:lnTo>
                                  <a:pt x="1403" y="1172"/>
                                </a:lnTo>
                                <a:lnTo>
                                  <a:pt x="1408" y="1173"/>
                                </a:lnTo>
                                <a:lnTo>
                                  <a:pt x="1412" y="1173"/>
                                </a:lnTo>
                                <a:lnTo>
                                  <a:pt x="1417" y="1173"/>
                                </a:lnTo>
                                <a:lnTo>
                                  <a:pt x="1421" y="1173"/>
                                </a:lnTo>
                                <a:lnTo>
                                  <a:pt x="1425" y="1174"/>
                                </a:lnTo>
                                <a:lnTo>
                                  <a:pt x="1430" y="1174"/>
                                </a:lnTo>
                                <a:lnTo>
                                  <a:pt x="1434" y="1174"/>
                                </a:lnTo>
                                <a:lnTo>
                                  <a:pt x="1439" y="1174"/>
                                </a:lnTo>
                                <a:lnTo>
                                  <a:pt x="1443" y="1174"/>
                                </a:lnTo>
                                <a:lnTo>
                                  <a:pt x="1448" y="1175"/>
                                </a:lnTo>
                                <a:lnTo>
                                  <a:pt x="1452" y="1175"/>
                                </a:lnTo>
                                <a:lnTo>
                                  <a:pt x="1461" y="1175"/>
                                </a:lnTo>
                                <a:lnTo>
                                  <a:pt x="1465" y="1175"/>
                                </a:lnTo>
                                <a:lnTo>
                                  <a:pt x="1492" y="1176"/>
                                </a:lnTo>
                                <a:lnTo>
                                  <a:pt x="1501" y="1177"/>
                                </a:lnTo>
                                <a:lnTo>
                                  <a:pt x="1505" y="1177"/>
                                </a:lnTo>
                                <a:lnTo>
                                  <a:pt x="1514" y="1177"/>
                                </a:lnTo>
                                <a:lnTo>
                                  <a:pt x="1519" y="1177"/>
                                </a:lnTo>
                                <a:lnTo>
                                  <a:pt x="1523" y="1177"/>
                                </a:lnTo>
                                <a:lnTo>
                                  <a:pt x="1528" y="1177"/>
                                </a:lnTo>
                                <a:lnTo>
                                  <a:pt x="1532" y="1177"/>
                                </a:lnTo>
                                <a:lnTo>
                                  <a:pt x="1536" y="1178"/>
                                </a:lnTo>
                                <a:lnTo>
                                  <a:pt x="1541" y="1178"/>
                                </a:lnTo>
                                <a:lnTo>
                                  <a:pt x="1545" y="1178"/>
                                </a:lnTo>
                                <a:lnTo>
                                  <a:pt x="1550" y="1178"/>
                                </a:lnTo>
                                <a:lnTo>
                                  <a:pt x="1554" y="1178"/>
                                </a:lnTo>
                                <a:lnTo>
                                  <a:pt x="1559" y="1178"/>
                                </a:lnTo>
                                <a:lnTo>
                                  <a:pt x="1563" y="1178"/>
                                </a:lnTo>
                                <a:lnTo>
                                  <a:pt x="1568" y="1178"/>
                                </a:lnTo>
                                <a:lnTo>
                                  <a:pt x="1572" y="1178"/>
                                </a:lnTo>
                                <a:lnTo>
                                  <a:pt x="1603" y="1179"/>
                                </a:lnTo>
                                <a:lnTo>
                                  <a:pt x="1607" y="1179"/>
                                </a:lnTo>
                                <a:lnTo>
                                  <a:pt x="1612" y="1179"/>
                                </a:lnTo>
                                <a:lnTo>
                                  <a:pt x="1625" y="1179"/>
                                </a:lnTo>
                                <a:lnTo>
                                  <a:pt x="1630" y="1179"/>
                                </a:lnTo>
                                <a:lnTo>
                                  <a:pt x="1634" y="1179"/>
                                </a:lnTo>
                                <a:lnTo>
                                  <a:pt x="1639" y="1179"/>
                                </a:lnTo>
                                <a:lnTo>
                                  <a:pt x="1643" y="1179"/>
                                </a:lnTo>
                                <a:lnTo>
                                  <a:pt x="1647" y="1179"/>
                                </a:lnTo>
                                <a:lnTo>
                                  <a:pt x="1652" y="1179"/>
                                </a:lnTo>
                                <a:lnTo>
                                  <a:pt x="1656" y="1180"/>
                                </a:lnTo>
                                <a:lnTo>
                                  <a:pt x="1661" y="1180"/>
                                </a:lnTo>
                                <a:lnTo>
                                  <a:pt x="1665" y="1180"/>
                                </a:lnTo>
                                <a:lnTo>
                                  <a:pt x="1670" y="1180"/>
                                </a:lnTo>
                                <a:lnTo>
                                  <a:pt x="1679" y="1180"/>
                                </a:lnTo>
                                <a:lnTo>
                                  <a:pt x="1687" y="1180"/>
                                </a:lnTo>
                                <a:lnTo>
                                  <a:pt x="1692" y="1180"/>
                                </a:lnTo>
                                <a:lnTo>
                                  <a:pt x="1696" y="1180"/>
                                </a:lnTo>
                                <a:lnTo>
                                  <a:pt x="1701" y="1180"/>
                                </a:lnTo>
                                <a:lnTo>
                                  <a:pt x="1705" y="1180"/>
                                </a:lnTo>
                                <a:lnTo>
                                  <a:pt x="1710" y="1180"/>
                                </a:lnTo>
                                <a:lnTo>
                                  <a:pt x="1714" y="1180"/>
                                </a:lnTo>
                                <a:lnTo>
                                  <a:pt x="1718" y="1180"/>
                                </a:lnTo>
                                <a:lnTo>
                                  <a:pt x="1723" y="1180"/>
                                </a:lnTo>
                                <a:lnTo>
                                  <a:pt x="1727" y="1180"/>
                                </a:lnTo>
                                <a:lnTo>
                                  <a:pt x="1732" y="1180"/>
                                </a:lnTo>
                                <a:lnTo>
                                  <a:pt x="1736" y="1180"/>
                                </a:lnTo>
                                <a:lnTo>
                                  <a:pt x="1741" y="1180"/>
                                </a:lnTo>
                                <a:lnTo>
                                  <a:pt x="1745" y="1180"/>
                                </a:lnTo>
                                <a:lnTo>
                                  <a:pt x="1750" y="1180"/>
                                </a:lnTo>
                                <a:lnTo>
                                  <a:pt x="1754" y="1180"/>
                                </a:lnTo>
                                <a:lnTo>
                                  <a:pt x="1758" y="1180"/>
                                </a:lnTo>
                                <a:lnTo>
                                  <a:pt x="1767" y="1181"/>
                                </a:lnTo>
                                <a:lnTo>
                                  <a:pt x="1772" y="1181"/>
                                </a:lnTo>
                                <a:lnTo>
                                  <a:pt x="1776" y="1181"/>
                                </a:lnTo>
                              </a:path>
                            </a:pathLst>
                          </a:custGeom>
                          <a:noFill/>
                          <a:ln w="7404">
                            <a:solidFill>
                              <a:srgbClr val="0072B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Line 227"/>
                        <wps:cNvCnPr>
                          <a:cxnSpLocks noChangeShapeType="1"/>
                        </wps:cNvCnPr>
                        <wps:spPr bwMode="auto">
                          <a:xfrm>
                            <a:off x="420" y="146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4" name="Line 228"/>
                        <wps:cNvCnPr>
                          <a:cxnSpLocks noChangeShapeType="1"/>
                        </wps:cNvCnPr>
                        <wps:spPr bwMode="auto">
                          <a:xfrm>
                            <a:off x="420" y="3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5" name="Line 229"/>
                        <wps:cNvCnPr>
                          <a:cxnSpLocks noChangeShapeType="1"/>
                        </wps:cNvCnPr>
                        <wps:spPr bwMode="auto">
                          <a:xfrm>
                            <a:off x="420"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6" name="Line 230"/>
                        <wps:cNvCnPr>
                          <a:cxnSpLocks noChangeShapeType="1"/>
                        </wps:cNvCnPr>
                        <wps:spPr bwMode="auto">
                          <a:xfrm>
                            <a:off x="864"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7" name="Line 231"/>
                        <wps:cNvCnPr>
                          <a:cxnSpLocks noChangeShapeType="1"/>
                        </wps:cNvCnPr>
                        <wps:spPr bwMode="auto">
                          <a:xfrm>
                            <a:off x="1308"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8" name="Line 232"/>
                        <wps:cNvCnPr>
                          <a:cxnSpLocks noChangeShapeType="1"/>
                        </wps:cNvCnPr>
                        <wps:spPr bwMode="auto">
                          <a:xfrm>
                            <a:off x="1752"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9" name="Line 233"/>
                        <wps:cNvCnPr>
                          <a:cxnSpLocks noChangeShapeType="1"/>
                        </wps:cNvCnPr>
                        <wps:spPr bwMode="auto">
                          <a:xfrm>
                            <a:off x="2196"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0" name="Line 234"/>
                        <wps:cNvCnPr>
                          <a:cxnSpLocks noChangeShapeType="1"/>
                        </wps:cNvCnPr>
                        <wps:spPr bwMode="auto">
                          <a:xfrm>
                            <a:off x="420"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1" name="Line 235"/>
                        <wps:cNvCnPr>
                          <a:cxnSpLocks noChangeShapeType="1"/>
                        </wps:cNvCnPr>
                        <wps:spPr bwMode="auto">
                          <a:xfrm>
                            <a:off x="864"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2" name="Line 236"/>
                        <wps:cNvCnPr>
                          <a:cxnSpLocks noChangeShapeType="1"/>
                        </wps:cNvCnPr>
                        <wps:spPr bwMode="auto">
                          <a:xfrm>
                            <a:off x="1308"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3" name="Line 237"/>
                        <wps:cNvCnPr>
                          <a:cxnSpLocks noChangeShapeType="1"/>
                        </wps:cNvCnPr>
                        <wps:spPr bwMode="auto">
                          <a:xfrm>
                            <a:off x="1752"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4" name="Line 238"/>
                        <wps:cNvCnPr>
                          <a:cxnSpLocks noChangeShapeType="1"/>
                        </wps:cNvCnPr>
                        <wps:spPr bwMode="auto">
                          <a:xfrm>
                            <a:off x="2196"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5" name="docshape78"/>
                        <wps:cNvSpPr>
                          <a:spLocks/>
                        </wps:cNvSpPr>
                        <wps:spPr bwMode="auto">
                          <a:xfrm>
                            <a:off x="317" y="1517"/>
                            <a:ext cx="1941" cy="199"/>
                          </a:xfrm>
                          <a:custGeom>
                            <a:avLst/>
                            <a:gdLst>
                              <a:gd name="T0" fmla="+- 0 382 317"/>
                              <a:gd name="T1" fmla="*/ T0 w 1941"/>
                              <a:gd name="T2" fmla="+- 0 1519 1518"/>
                              <a:gd name="T3" fmla="*/ 1519 h 199"/>
                              <a:gd name="T4" fmla="+- 0 358 317"/>
                              <a:gd name="T5" fmla="*/ T4 w 1941"/>
                              <a:gd name="T6" fmla="+- 0 1534 1518"/>
                              <a:gd name="T7" fmla="*/ 1534 h 199"/>
                              <a:gd name="T8" fmla="+- 0 352 317"/>
                              <a:gd name="T9" fmla="*/ T8 w 1941"/>
                              <a:gd name="T10" fmla="+- 0 1564 1518"/>
                              <a:gd name="T11" fmla="*/ 1564 h 199"/>
                              <a:gd name="T12" fmla="+- 0 392 317"/>
                              <a:gd name="T13" fmla="*/ T12 w 1941"/>
                              <a:gd name="T14" fmla="+- 0 1546 1518"/>
                              <a:gd name="T15" fmla="*/ 1546 h 199"/>
                              <a:gd name="T16" fmla="+- 0 408 317"/>
                              <a:gd name="T17" fmla="*/ T16 w 1941"/>
                              <a:gd name="T18" fmla="+- 0 1534 1518"/>
                              <a:gd name="T19" fmla="*/ 1534 h 199"/>
                              <a:gd name="T20" fmla="+- 0 402 317"/>
                              <a:gd name="T21" fmla="*/ T20 w 1941"/>
                              <a:gd name="T22" fmla="+- 0 1531 1518"/>
                              <a:gd name="T23" fmla="*/ 1531 h 199"/>
                              <a:gd name="T24" fmla="+- 0 442 317"/>
                              <a:gd name="T25" fmla="*/ T24 w 1941"/>
                              <a:gd name="T26" fmla="+- 0 1568 1518"/>
                              <a:gd name="T27" fmla="*/ 1568 h 199"/>
                              <a:gd name="T28" fmla="+- 0 465 317"/>
                              <a:gd name="T29" fmla="*/ T28 w 1941"/>
                              <a:gd name="T30" fmla="+- 0 1581 1518"/>
                              <a:gd name="T31" fmla="*/ 1581 h 199"/>
                              <a:gd name="T32" fmla="+- 0 462 317"/>
                              <a:gd name="T33" fmla="*/ T32 w 1941"/>
                              <a:gd name="T34" fmla="+- 0 1520 1518"/>
                              <a:gd name="T35" fmla="*/ 1520 h 199"/>
                              <a:gd name="T36" fmla="+- 0 487 317"/>
                              <a:gd name="T37" fmla="*/ T36 w 1941"/>
                              <a:gd name="T38" fmla="+- 0 1581 1518"/>
                              <a:gd name="T39" fmla="*/ 1581 h 199"/>
                              <a:gd name="T40" fmla="+- 0 820 317"/>
                              <a:gd name="T41" fmla="*/ T40 w 1941"/>
                              <a:gd name="T42" fmla="+- 0 1518 1518"/>
                              <a:gd name="T43" fmla="*/ 1518 h 199"/>
                              <a:gd name="T44" fmla="+- 0 887 317"/>
                              <a:gd name="T45" fmla="*/ T44 w 1941"/>
                              <a:gd name="T46" fmla="+- 0 1540 1518"/>
                              <a:gd name="T47" fmla="*/ 1540 h 199"/>
                              <a:gd name="T48" fmla="+- 0 857 317"/>
                              <a:gd name="T49" fmla="*/ T48 w 1941"/>
                              <a:gd name="T50" fmla="+- 0 1525 1518"/>
                              <a:gd name="T51" fmla="*/ 1525 h 199"/>
                              <a:gd name="T52" fmla="+- 0 844 317"/>
                              <a:gd name="T53" fmla="*/ T52 w 1941"/>
                              <a:gd name="T54" fmla="+- 0 1540 1518"/>
                              <a:gd name="T55" fmla="*/ 1540 h 199"/>
                              <a:gd name="T56" fmla="+- 0 887 317"/>
                              <a:gd name="T57" fmla="*/ T56 w 1941"/>
                              <a:gd name="T58" fmla="+- 0 1553 1518"/>
                              <a:gd name="T59" fmla="*/ 1553 h 199"/>
                              <a:gd name="T60" fmla="+- 0 904 317"/>
                              <a:gd name="T61" fmla="*/ T60 w 1941"/>
                              <a:gd name="T62" fmla="+- 0 1572 1518"/>
                              <a:gd name="T63" fmla="*/ 1572 h 199"/>
                              <a:gd name="T64" fmla="+- 0 902 317"/>
                              <a:gd name="T65" fmla="*/ T64 w 1941"/>
                              <a:gd name="T66" fmla="+- 0 1525 1518"/>
                              <a:gd name="T67" fmla="*/ 1525 h 199"/>
                              <a:gd name="T68" fmla="+- 0 934 317"/>
                              <a:gd name="T69" fmla="*/ T68 w 1941"/>
                              <a:gd name="T70" fmla="+- 0 1579 1518"/>
                              <a:gd name="T71" fmla="*/ 1579 h 199"/>
                              <a:gd name="T72" fmla="+- 0 1110 317"/>
                              <a:gd name="T73" fmla="*/ T72 w 1941"/>
                              <a:gd name="T74" fmla="+- 0 1660 1518"/>
                              <a:gd name="T75" fmla="*/ 1660 h 199"/>
                              <a:gd name="T76" fmla="+- 0 1189 317"/>
                              <a:gd name="T77" fmla="*/ T76 w 1941"/>
                              <a:gd name="T78" fmla="+- 0 1676 1518"/>
                              <a:gd name="T79" fmla="*/ 1676 h 199"/>
                              <a:gd name="T80" fmla="+- 0 1180 317"/>
                              <a:gd name="T81" fmla="*/ T80 w 1941"/>
                              <a:gd name="T82" fmla="+- 0 1673 1518"/>
                              <a:gd name="T83" fmla="*/ 1673 h 199"/>
                              <a:gd name="T84" fmla="+- 0 1188 317"/>
                              <a:gd name="T85" fmla="*/ T84 w 1941"/>
                              <a:gd name="T86" fmla="+- 0 1697 1518"/>
                              <a:gd name="T87" fmla="*/ 1697 h 199"/>
                              <a:gd name="T88" fmla="+- 0 1189 317"/>
                              <a:gd name="T89" fmla="*/ T88 w 1941"/>
                              <a:gd name="T90" fmla="+- 0 1689 1518"/>
                              <a:gd name="T91" fmla="*/ 1689 h 199"/>
                              <a:gd name="T92" fmla="+- 0 1230 317"/>
                              <a:gd name="T93" fmla="*/ T92 w 1941"/>
                              <a:gd name="T94" fmla="+- 0 1669 1518"/>
                              <a:gd name="T95" fmla="*/ 1669 h 199"/>
                              <a:gd name="T96" fmla="+- 0 1230 317"/>
                              <a:gd name="T97" fmla="*/ T96 w 1941"/>
                              <a:gd name="T98" fmla="+- 0 1693 1518"/>
                              <a:gd name="T99" fmla="*/ 1693 h 199"/>
                              <a:gd name="T100" fmla="+- 0 1197 317"/>
                              <a:gd name="T101" fmla="*/ T100 w 1941"/>
                              <a:gd name="T102" fmla="+- 0 1697 1518"/>
                              <a:gd name="T103" fmla="*/ 1697 h 199"/>
                              <a:gd name="T104" fmla="+- 0 1261 317"/>
                              <a:gd name="T105" fmla="*/ T104 w 1941"/>
                              <a:gd name="T106" fmla="+- 0 1714 1518"/>
                              <a:gd name="T107" fmla="*/ 1714 h 199"/>
                              <a:gd name="T108" fmla="+- 0 1310 317"/>
                              <a:gd name="T109" fmla="*/ T108 w 1941"/>
                              <a:gd name="T110" fmla="+- 0 1674 1518"/>
                              <a:gd name="T111" fmla="*/ 1674 h 199"/>
                              <a:gd name="T112" fmla="+- 0 1310 317"/>
                              <a:gd name="T113" fmla="*/ T112 w 1941"/>
                              <a:gd name="T114" fmla="+- 0 1666 1518"/>
                              <a:gd name="T115" fmla="*/ 1666 h 199"/>
                              <a:gd name="T116" fmla="+- 0 1311 317"/>
                              <a:gd name="T117" fmla="*/ T116 w 1941"/>
                              <a:gd name="T118" fmla="+- 0 1706 1518"/>
                              <a:gd name="T119" fmla="*/ 1706 h 199"/>
                              <a:gd name="T120" fmla="+- 0 1316 317"/>
                              <a:gd name="T121" fmla="*/ T120 w 1941"/>
                              <a:gd name="T122" fmla="+- 0 1534 1518"/>
                              <a:gd name="T123" fmla="*/ 1534 h 199"/>
                              <a:gd name="T124" fmla="+- 0 1315 317"/>
                              <a:gd name="T125" fmla="*/ T124 w 1941"/>
                              <a:gd name="T126" fmla="+- 0 1520 1518"/>
                              <a:gd name="T127" fmla="*/ 1520 h 199"/>
                              <a:gd name="T128" fmla="+- 0 1294 317"/>
                              <a:gd name="T129" fmla="*/ T128 w 1941"/>
                              <a:gd name="T130" fmla="+- 0 1585 1518"/>
                              <a:gd name="T131" fmla="*/ 1585 h 199"/>
                              <a:gd name="T132" fmla="+- 0 1366 317"/>
                              <a:gd name="T133" fmla="*/ T132 w 1941"/>
                              <a:gd name="T134" fmla="+- 0 1701 1518"/>
                              <a:gd name="T135" fmla="*/ 1701 h 199"/>
                              <a:gd name="T136" fmla="+- 0 1365 317"/>
                              <a:gd name="T137" fmla="*/ T136 w 1941"/>
                              <a:gd name="T138" fmla="+- 0 1708 1518"/>
                              <a:gd name="T139" fmla="*/ 1708 h 199"/>
                              <a:gd name="T140" fmla="+- 0 1431 317"/>
                              <a:gd name="T141" fmla="*/ T140 w 1941"/>
                              <a:gd name="T142" fmla="+- 0 1707 1518"/>
                              <a:gd name="T143" fmla="*/ 1707 h 199"/>
                              <a:gd name="T144" fmla="+- 0 1389 317"/>
                              <a:gd name="T145" fmla="*/ T144 w 1941"/>
                              <a:gd name="T146" fmla="+- 0 1676 1518"/>
                              <a:gd name="T147" fmla="*/ 1676 h 199"/>
                              <a:gd name="T148" fmla="+- 0 1411 317"/>
                              <a:gd name="T149" fmla="*/ T148 w 1941"/>
                              <a:gd name="T150" fmla="+- 0 1708 1518"/>
                              <a:gd name="T151" fmla="*/ 1708 h 199"/>
                              <a:gd name="T152" fmla="+- 0 1420 317"/>
                              <a:gd name="T153" fmla="*/ T152 w 1941"/>
                              <a:gd name="T154" fmla="+- 0 1681 1518"/>
                              <a:gd name="T155" fmla="*/ 1681 h 199"/>
                              <a:gd name="T156" fmla="+- 0 1422 317"/>
                              <a:gd name="T157" fmla="*/ T156 w 1941"/>
                              <a:gd name="T158" fmla="+- 0 1708 1518"/>
                              <a:gd name="T159" fmla="*/ 1708 h 199"/>
                              <a:gd name="T160" fmla="+- 0 1446 317"/>
                              <a:gd name="T161" fmla="*/ T160 w 1941"/>
                              <a:gd name="T162" fmla="+- 0 1639 1518"/>
                              <a:gd name="T163" fmla="*/ 1639 h 199"/>
                              <a:gd name="T164" fmla="+- 0 1687 317"/>
                              <a:gd name="T165" fmla="*/ T164 w 1941"/>
                              <a:gd name="T166" fmla="+- 0 1537 1518"/>
                              <a:gd name="T167" fmla="*/ 1537 h 199"/>
                              <a:gd name="T168" fmla="+- 0 1749 317"/>
                              <a:gd name="T169" fmla="*/ T168 w 1941"/>
                              <a:gd name="T170" fmla="+- 0 1581 1518"/>
                              <a:gd name="T171" fmla="*/ 1581 h 199"/>
                              <a:gd name="T172" fmla="+- 0 1734 317"/>
                              <a:gd name="T173" fmla="*/ T172 w 1941"/>
                              <a:gd name="T174" fmla="+- 0 1518 1518"/>
                              <a:gd name="T175" fmla="*/ 1518 h 199"/>
                              <a:gd name="T176" fmla="+- 0 1749 317"/>
                              <a:gd name="T177" fmla="*/ T176 w 1941"/>
                              <a:gd name="T178" fmla="+- 0 1585 1518"/>
                              <a:gd name="T179" fmla="*/ 1585 h 199"/>
                              <a:gd name="T180" fmla="+- 0 1805 317"/>
                              <a:gd name="T181" fmla="*/ T180 w 1941"/>
                              <a:gd name="T182" fmla="+- 0 1534 1518"/>
                              <a:gd name="T183" fmla="*/ 1534 h 199"/>
                              <a:gd name="T184" fmla="+- 0 1804 317"/>
                              <a:gd name="T185" fmla="*/ T184 w 1941"/>
                              <a:gd name="T186" fmla="+- 0 1520 1518"/>
                              <a:gd name="T187" fmla="*/ 1520 h 199"/>
                              <a:gd name="T188" fmla="+- 0 1783 317"/>
                              <a:gd name="T189" fmla="*/ T188 w 1941"/>
                              <a:gd name="T190" fmla="+- 0 1585 1518"/>
                              <a:gd name="T191" fmla="*/ 1585 h 199"/>
                              <a:gd name="T192" fmla="+- 0 2152 317"/>
                              <a:gd name="T193" fmla="*/ T192 w 1941"/>
                              <a:gd name="T194" fmla="+- 0 1527 1518"/>
                              <a:gd name="T195" fmla="*/ 1527 h 199"/>
                              <a:gd name="T196" fmla="+- 0 2119 317"/>
                              <a:gd name="T197" fmla="*/ T196 w 1941"/>
                              <a:gd name="T198" fmla="+- 0 1541 1518"/>
                              <a:gd name="T199" fmla="*/ 1541 h 199"/>
                              <a:gd name="T200" fmla="+- 0 2137 317"/>
                              <a:gd name="T201" fmla="*/ T200 w 1941"/>
                              <a:gd name="T202" fmla="+- 0 1551 1518"/>
                              <a:gd name="T203" fmla="*/ 1551 h 199"/>
                              <a:gd name="T204" fmla="+- 0 2131 317"/>
                              <a:gd name="T205" fmla="*/ T204 w 1941"/>
                              <a:gd name="T206" fmla="+- 0 1563 1518"/>
                              <a:gd name="T207" fmla="*/ 1563 h 199"/>
                              <a:gd name="T208" fmla="+- 0 2175 317"/>
                              <a:gd name="T209" fmla="*/ T208 w 1941"/>
                              <a:gd name="T210" fmla="+- 0 1581 1518"/>
                              <a:gd name="T211" fmla="*/ 1581 h 199"/>
                              <a:gd name="T212" fmla="+- 0 2172 317"/>
                              <a:gd name="T213" fmla="*/ T212 w 1941"/>
                              <a:gd name="T214" fmla="+- 0 1520 1518"/>
                              <a:gd name="T215" fmla="*/ 1520 h 199"/>
                              <a:gd name="T216" fmla="+- 0 2198 317"/>
                              <a:gd name="T217" fmla="*/ T216 w 1941"/>
                              <a:gd name="T218" fmla="+- 0 1581 1518"/>
                              <a:gd name="T219" fmla="*/ 1581 h 199"/>
                              <a:gd name="T220" fmla="+- 0 2249 317"/>
                              <a:gd name="T221" fmla="*/ T220 w 1941"/>
                              <a:gd name="T222" fmla="+- 0 1572 1518"/>
                              <a:gd name="T223" fmla="*/ 1572 h 199"/>
                              <a:gd name="T224" fmla="+- 0 2242 317"/>
                              <a:gd name="T225" fmla="*/ T224 w 1941"/>
                              <a:gd name="T226" fmla="+- 0 1518 1518"/>
                              <a:gd name="T227" fmla="*/ 1518 h 199"/>
                              <a:gd name="T228" fmla="+- 0 2236 317"/>
                              <a:gd name="T229" fmla="*/ T228 w 1941"/>
                              <a:gd name="T230" fmla="+- 0 1587 1518"/>
                              <a:gd name="T231" fmla="*/ 1587 h 1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1941" h="199">
                                <a:moveTo>
                                  <a:pt x="22" y="38"/>
                                </a:moveTo>
                                <a:lnTo>
                                  <a:pt x="0" y="38"/>
                                </a:lnTo>
                                <a:lnTo>
                                  <a:pt x="0" y="45"/>
                                </a:lnTo>
                                <a:lnTo>
                                  <a:pt x="22" y="45"/>
                                </a:lnTo>
                                <a:lnTo>
                                  <a:pt x="22" y="38"/>
                                </a:lnTo>
                                <a:close/>
                                <a:moveTo>
                                  <a:pt x="75" y="28"/>
                                </a:moveTo>
                                <a:lnTo>
                                  <a:pt x="75" y="13"/>
                                </a:lnTo>
                                <a:lnTo>
                                  <a:pt x="72" y="9"/>
                                </a:lnTo>
                                <a:lnTo>
                                  <a:pt x="71" y="7"/>
                                </a:lnTo>
                                <a:lnTo>
                                  <a:pt x="65" y="1"/>
                                </a:lnTo>
                                <a:lnTo>
                                  <a:pt x="60" y="0"/>
                                </a:lnTo>
                                <a:lnTo>
                                  <a:pt x="45" y="0"/>
                                </a:lnTo>
                                <a:lnTo>
                                  <a:pt x="39" y="3"/>
                                </a:lnTo>
                                <a:lnTo>
                                  <a:pt x="35" y="9"/>
                                </a:lnTo>
                                <a:lnTo>
                                  <a:pt x="33" y="12"/>
                                </a:lnTo>
                                <a:lnTo>
                                  <a:pt x="32" y="16"/>
                                </a:lnTo>
                                <a:lnTo>
                                  <a:pt x="32" y="23"/>
                                </a:lnTo>
                                <a:lnTo>
                                  <a:pt x="40" y="23"/>
                                </a:lnTo>
                                <a:lnTo>
                                  <a:pt x="40" y="18"/>
                                </a:lnTo>
                                <a:lnTo>
                                  <a:pt x="41" y="16"/>
                                </a:lnTo>
                                <a:lnTo>
                                  <a:pt x="42" y="13"/>
                                </a:lnTo>
                                <a:lnTo>
                                  <a:pt x="44" y="9"/>
                                </a:lnTo>
                                <a:lnTo>
                                  <a:pt x="48" y="7"/>
                                </a:lnTo>
                                <a:lnTo>
                                  <a:pt x="61" y="7"/>
                                </a:lnTo>
                                <a:lnTo>
                                  <a:pt x="66" y="12"/>
                                </a:lnTo>
                                <a:lnTo>
                                  <a:pt x="66" y="25"/>
                                </a:lnTo>
                                <a:lnTo>
                                  <a:pt x="63" y="30"/>
                                </a:lnTo>
                                <a:lnTo>
                                  <a:pt x="57" y="33"/>
                                </a:lnTo>
                                <a:lnTo>
                                  <a:pt x="49" y="38"/>
                                </a:lnTo>
                                <a:lnTo>
                                  <a:pt x="35" y="46"/>
                                </a:lnTo>
                                <a:lnTo>
                                  <a:pt x="31" y="52"/>
                                </a:lnTo>
                                <a:lnTo>
                                  <a:pt x="30" y="67"/>
                                </a:lnTo>
                                <a:lnTo>
                                  <a:pt x="74" y="67"/>
                                </a:lnTo>
                                <a:lnTo>
                                  <a:pt x="74" y="59"/>
                                </a:lnTo>
                                <a:lnTo>
                                  <a:pt x="39" y="59"/>
                                </a:lnTo>
                                <a:lnTo>
                                  <a:pt x="40" y="53"/>
                                </a:lnTo>
                                <a:lnTo>
                                  <a:pt x="43" y="50"/>
                                </a:lnTo>
                                <a:lnTo>
                                  <a:pt x="51" y="45"/>
                                </a:lnTo>
                                <a:lnTo>
                                  <a:pt x="70" y="35"/>
                                </a:lnTo>
                                <a:lnTo>
                                  <a:pt x="75" y="28"/>
                                </a:lnTo>
                                <a:close/>
                                <a:moveTo>
                                  <a:pt x="126" y="22"/>
                                </a:moveTo>
                                <a:lnTo>
                                  <a:pt x="124" y="13"/>
                                </a:lnTo>
                                <a:lnTo>
                                  <a:pt x="120" y="7"/>
                                </a:lnTo>
                                <a:lnTo>
                                  <a:pt x="118" y="4"/>
                                </a:lnTo>
                                <a:lnTo>
                                  <a:pt x="118" y="16"/>
                                </a:lnTo>
                                <a:lnTo>
                                  <a:pt x="118" y="54"/>
                                </a:lnTo>
                                <a:lnTo>
                                  <a:pt x="114" y="63"/>
                                </a:lnTo>
                                <a:lnTo>
                                  <a:pt x="96" y="63"/>
                                </a:lnTo>
                                <a:lnTo>
                                  <a:pt x="91" y="54"/>
                                </a:lnTo>
                                <a:lnTo>
                                  <a:pt x="91" y="16"/>
                                </a:lnTo>
                                <a:lnTo>
                                  <a:pt x="96" y="7"/>
                                </a:lnTo>
                                <a:lnTo>
                                  <a:pt x="113" y="7"/>
                                </a:lnTo>
                                <a:lnTo>
                                  <a:pt x="118" y="16"/>
                                </a:lnTo>
                                <a:lnTo>
                                  <a:pt x="118" y="4"/>
                                </a:lnTo>
                                <a:lnTo>
                                  <a:pt x="116" y="2"/>
                                </a:lnTo>
                                <a:lnTo>
                                  <a:pt x="111" y="0"/>
                                </a:lnTo>
                                <a:lnTo>
                                  <a:pt x="98" y="0"/>
                                </a:lnTo>
                                <a:lnTo>
                                  <a:pt x="93" y="2"/>
                                </a:lnTo>
                                <a:lnTo>
                                  <a:pt x="89" y="7"/>
                                </a:lnTo>
                                <a:lnTo>
                                  <a:pt x="85" y="13"/>
                                </a:lnTo>
                                <a:lnTo>
                                  <a:pt x="83" y="22"/>
                                </a:lnTo>
                                <a:lnTo>
                                  <a:pt x="83" y="35"/>
                                </a:lnTo>
                                <a:lnTo>
                                  <a:pt x="84" y="50"/>
                                </a:lnTo>
                                <a:lnTo>
                                  <a:pt x="88" y="60"/>
                                </a:lnTo>
                                <a:lnTo>
                                  <a:pt x="95" y="67"/>
                                </a:lnTo>
                                <a:lnTo>
                                  <a:pt x="105" y="69"/>
                                </a:lnTo>
                                <a:lnTo>
                                  <a:pt x="114" y="67"/>
                                </a:lnTo>
                                <a:lnTo>
                                  <a:pt x="119" y="63"/>
                                </a:lnTo>
                                <a:lnTo>
                                  <a:pt x="121" y="61"/>
                                </a:lnTo>
                                <a:lnTo>
                                  <a:pt x="125" y="50"/>
                                </a:lnTo>
                                <a:lnTo>
                                  <a:pt x="126" y="35"/>
                                </a:lnTo>
                                <a:lnTo>
                                  <a:pt x="126" y="22"/>
                                </a:lnTo>
                                <a:close/>
                                <a:moveTo>
                                  <a:pt x="178" y="22"/>
                                </a:moveTo>
                                <a:lnTo>
                                  <a:pt x="176" y="13"/>
                                </a:lnTo>
                                <a:lnTo>
                                  <a:pt x="172" y="7"/>
                                </a:lnTo>
                                <a:lnTo>
                                  <a:pt x="170" y="4"/>
                                </a:lnTo>
                                <a:lnTo>
                                  <a:pt x="170" y="16"/>
                                </a:lnTo>
                                <a:lnTo>
                                  <a:pt x="170" y="54"/>
                                </a:lnTo>
                                <a:lnTo>
                                  <a:pt x="165" y="63"/>
                                </a:lnTo>
                                <a:lnTo>
                                  <a:pt x="148" y="63"/>
                                </a:lnTo>
                                <a:lnTo>
                                  <a:pt x="143" y="54"/>
                                </a:lnTo>
                                <a:lnTo>
                                  <a:pt x="143" y="16"/>
                                </a:lnTo>
                                <a:lnTo>
                                  <a:pt x="148" y="7"/>
                                </a:lnTo>
                                <a:lnTo>
                                  <a:pt x="165" y="7"/>
                                </a:lnTo>
                                <a:lnTo>
                                  <a:pt x="170" y="16"/>
                                </a:lnTo>
                                <a:lnTo>
                                  <a:pt x="170" y="4"/>
                                </a:lnTo>
                                <a:lnTo>
                                  <a:pt x="168" y="2"/>
                                </a:lnTo>
                                <a:lnTo>
                                  <a:pt x="163" y="0"/>
                                </a:lnTo>
                                <a:lnTo>
                                  <a:pt x="150" y="0"/>
                                </a:lnTo>
                                <a:lnTo>
                                  <a:pt x="145" y="2"/>
                                </a:lnTo>
                                <a:lnTo>
                                  <a:pt x="141" y="7"/>
                                </a:lnTo>
                                <a:lnTo>
                                  <a:pt x="137" y="13"/>
                                </a:lnTo>
                                <a:lnTo>
                                  <a:pt x="135" y="22"/>
                                </a:lnTo>
                                <a:lnTo>
                                  <a:pt x="135" y="35"/>
                                </a:lnTo>
                                <a:lnTo>
                                  <a:pt x="136" y="50"/>
                                </a:lnTo>
                                <a:lnTo>
                                  <a:pt x="140" y="60"/>
                                </a:lnTo>
                                <a:lnTo>
                                  <a:pt x="147" y="67"/>
                                </a:lnTo>
                                <a:lnTo>
                                  <a:pt x="156" y="69"/>
                                </a:lnTo>
                                <a:lnTo>
                                  <a:pt x="166" y="67"/>
                                </a:lnTo>
                                <a:lnTo>
                                  <a:pt x="170" y="63"/>
                                </a:lnTo>
                                <a:lnTo>
                                  <a:pt x="173" y="61"/>
                                </a:lnTo>
                                <a:lnTo>
                                  <a:pt x="177" y="50"/>
                                </a:lnTo>
                                <a:lnTo>
                                  <a:pt x="178" y="35"/>
                                </a:lnTo>
                                <a:lnTo>
                                  <a:pt x="178" y="22"/>
                                </a:lnTo>
                                <a:close/>
                                <a:moveTo>
                                  <a:pt x="466" y="38"/>
                                </a:moveTo>
                                <a:lnTo>
                                  <a:pt x="444" y="38"/>
                                </a:lnTo>
                                <a:lnTo>
                                  <a:pt x="444" y="45"/>
                                </a:lnTo>
                                <a:lnTo>
                                  <a:pt x="466" y="45"/>
                                </a:lnTo>
                                <a:lnTo>
                                  <a:pt x="466" y="38"/>
                                </a:lnTo>
                                <a:close/>
                                <a:moveTo>
                                  <a:pt x="503" y="0"/>
                                </a:moveTo>
                                <a:lnTo>
                                  <a:pt x="498" y="0"/>
                                </a:lnTo>
                                <a:lnTo>
                                  <a:pt x="495" y="10"/>
                                </a:lnTo>
                                <a:lnTo>
                                  <a:pt x="493" y="11"/>
                                </a:lnTo>
                                <a:lnTo>
                                  <a:pt x="481" y="13"/>
                                </a:lnTo>
                                <a:lnTo>
                                  <a:pt x="481" y="19"/>
                                </a:lnTo>
                                <a:lnTo>
                                  <a:pt x="495" y="19"/>
                                </a:lnTo>
                                <a:lnTo>
                                  <a:pt x="495" y="67"/>
                                </a:lnTo>
                                <a:lnTo>
                                  <a:pt x="503" y="67"/>
                                </a:lnTo>
                                <a:lnTo>
                                  <a:pt x="503" y="0"/>
                                </a:lnTo>
                                <a:close/>
                                <a:moveTo>
                                  <a:pt x="570" y="22"/>
                                </a:moveTo>
                                <a:lnTo>
                                  <a:pt x="568" y="13"/>
                                </a:lnTo>
                                <a:lnTo>
                                  <a:pt x="564" y="7"/>
                                </a:lnTo>
                                <a:lnTo>
                                  <a:pt x="562" y="4"/>
                                </a:lnTo>
                                <a:lnTo>
                                  <a:pt x="562" y="16"/>
                                </a:lnTo>
                                <a:lnTo>
                                  <a:pt x="562" y="54"/>
                                </a:lnTo>
                                <a:lnTo>
                                  <a:pt x="558" y="63"/>
                                </a:lnTo>
                                <a:lnTo>
                                  <a:pt x="540" y="63"/>
                                </a:lnTo>
                                <a:lnTo>
                                  <a:pt x="535" y="54"/>
                                </a:lnTo>
                                <a:lnTo>
                                  <a:pt x="535" y="16"/>
                                </a:lnTo>
                                <a:lnTo>
                                  <a:pt x="540" y="7"/>
                                </a:lnTo>
                                <a:lnTo>
                                  <a:pt x="557" y="7"/>
                                </a:lnTo>
                                <a:lnTo>
                                  <a:pt x="562" y="16"/>
                                </a:lnTo>
                                <a:lnTo>
                                  <a:pt x="562" y="4"/>
                                </a:lnTo>
                                <a:lnTo>
                                  <a:pt x="560" y="2"/>
                                </a:lnTo>
                                <a:lnTo>
                                  <a:pt x="555" y="0"/>
                                </a:lnTo>
                                <a:lnTo>
                                  <a:pt x="542" y="0"/>
                                </a:lnTo>
                                <a:lnTo>
                                  <a:pt x="537" y="2"/>
                                </a:lnTo>
                                <a:lnTo>
                                  <a:pt x="533" y="7"/>
                                </a:lnTo>
                                <a:lnTo>
                                  <a:pt x="529" y="13"/>
                                </a:lnTo>
                                <a:lnTo>
                                  <a:pt x="527" y="22"/>
                                </a:lnTo>
                                <a:lnTo>
                                  <a:pt x="527" y="35"/>
                                </a:lnTo>
                                <a:lnTo>
                                  <a:pt x="528" y="50"/>
                                </a:lnTo>
                                <a:lnTo>
                                  <a:pt x="532" y="60"/>
                                </a:lnTo>
                                <a:lnTo>
                                  <a:pt x="539" y="67"/>
                                </a:lnTo>
                                <a:lnTo>
                                  <a:pt x="549" y="69"/>
                                </a:lnTo>
                                <a:lnTo>
                                  <a:pt x="558" y="67"/>
                                </a:lnTo>
                                <a:lnTo>
                                  <a:pt x="563" y="63"/>
                                </a:lnTo>
                                <a:lnTo>
                                  <a:pt x="565" y="61"/>
                                </a:lnTo>
                                <a:lnTo>
                                  <a:pt x="569" y="50"/>
                                </a:lnTo>
                                <a:lnTo>
                                  <a:pt x="570" y="35"/>
                                </a:lnTo>
                                <a:lnTo>
                                  <a:pt x="570" y="22"/>
                                </a:lnTo>
                                <a:close/>
                                <a:moveTo>
                                  <a:pt x="622" y="22"/>
                                </a:moveTo>
                                <a:lnTo>
                                  <a:pt x="620" y="13"/>
                                </a:lnTo>
                                <a:lnTo>
                                  <a:pt x="616" y="7"/>
                                </a:lnTo>
                                <a:lnTo>
                                  <a:pt x="614" y="4"/>
                                </a:lnTo>
                                <a:lnTo>
                                  <a:pt x="614" y="16"/>
                                </a:lnTo>
                                <a:lnTo>
                                  <a:pt x="614" y="54"/>
                                </a:lnTo>
                                <a:lnTo>
                                  <a:pt x="609" y="63"/>
                                </a:lnTo>
                                <a:lnTo>
                                  <a:pt x="592" y="63"/>
                                </a:lnTo>
                                <a:lnTo>
                                  <a:pt x="587" y="54"/>
                                </a:lnTo>
                                <a:lnTo>
                                  <a:pt x="587" y="16"/>
                                </a:lnTo>
                                <a:lnTo>
                                  <a:pt x="592" y="7"/>
                                </a:lnTo>
                                <a:lnTo>
                                  <a:pt x="609" y="7"/>
                                </a:lnTo>
                                <a:lnTo>
                                  <a:pt x="614" y="16"/>
                                </a:lnTo>
                                <a:lnTo>
                                  <a:pt x="614" y="4"/>
                                </a:lnTo>
                                <a:lnTo>
                                  <a:pt x="612" y="2"/>
                                </a:lnTo>
                                <a:lnTo>
                                  <a:pt x="607" y="0"/>
                                </a:lnTo>
                                <a:lnTo>
                                  <a:pt x="594" y="0"/>
                                </a:lnTo>
                                <a:lnTo>
                                  <a:pt x="589" y="2"/>
                                </a:lnTo>
                                <a:lnTo>
                                  <a:pt x="585" y="7"/>
                                </a:lnTo>
                                <a:lnTo>
                                  <a:pt x="581" y="13"/>
                                </a:lnTo>
                                <a:lnTo>
                                  <a:pt x="579" y="22"/>
                                </a:lnTo>
                                <a:lnTo>
                                  <a:pt x="579" y="35"/>
                                </a:lnTo>
                                <a:lnTo>
                                  <a:pt x="580" y="50"/>
                                </a:lnTo>
                                <a:lnTo>
                                  <a:pt x="584" y="60"/>
                                </a:lnTo>
                                <a:lnTo>
                                  <a:pt x="591" y="67"/>
                                </a:lnTo>
                                <a:lnTo>
                                  <a:pt x="600" y="69"/>
                                </a:lnTo>
                                <a:lnTo>
                                  <a:pt x="610" y="67"/>
                                </a:lnTo>
                                <a:lnTo>
                                  <a:pt x="615" y="63"/>
                                </a:lnTo>
                                <a:lnTo>
                                  <a:pt x="617" y="61"/>
                                </a:lnTo>
                                <a:lnTo>
                                  <a:pt x="621" y="50"/>
                                </a:lnTo>
                                <a:lnTo>
                                  <a:pt x="622" y="35"/>
                                </a:lnTo>
                                <a:lnTo>
                                  <a:pt x="622" y="22"/>
                                </a:lnTo>
                                <a:close/>
                                <a:moveTo>
                                  <a:pt x="818" y="140"/>
                                </a:moveTo>
                                <a:lnTo>
                                  <a:pt x="815" y="140"/>
                                </a:lnTo>
                                <a:lnTo>
                                  <a:pt x="810" y="140"/>
                                </a:lnTo>
                                <a:lnTo>
                                  <a:pt x="805" y="143"/>
                                </a:lnTo>
                                <a:lnTo>
                                  <a:pt x="801" y="151"/>
                                </a:lnTo>
                                <a:lnTo>
                                  <a:pt x="801" y="142"/>
                                </a:lnTo>
                                <a:lnTo>
                                  <a:pt x="793" y="142"/>
                                </a:lnTo>
                                <a:lnTo>
                                  <a:pt x="793" y="195"/>
                                </a:lnTo>
                                <a:lnTo>
                                  <a:pt x="801" y="195"/>
                                </a:lnTo>
                                <a:lnTo>
                                  <a:pt x="801" y="155"/>
                                </a:lnTo>
                                <a:lnTo>
                                  <a:pt x="804" y="151"/>
                                </a:lnTo>
                                <a:lnTo>
                                  <a:pt x="807" y="149"/>
                                </a:lnTo>
                                <a:lnTo>
                                  <a:pt x="818" y="149"/>
                                </a:lnTo>
                                <a:lnTo>
                                  <a:pt x="818" y="140"/>
                                </a:lnTo>
                                <a:close/>
                                <a:moveTo>
                                  <a:pt x="872" y="163"/>
                                </a:moveTo>
                                <a:lnTo>
                                  <a:pt x="872" y="158"/>
                                </a:lnTo>
                                <a:lnTo>
                                  <a:pt x="868" y="148"/>
                                </a:lnTo>
                                <a:lnTo>
                                  <a:pt x="867" y="146"/>
                                </a:lnTo>
                                <a:lnTo>
                                  <a:pt x="863" y="143"/>
                                </a:lnTo>
                                <a:lnTo>
                                  <a:pt x="863" y="155"/>
                                </a:lnTo>
                                <a:lnTo>
                                  <a:pt x="863" y="165"/>
                                </a:lnTo>
                                <a:lnTo>
                                  <a:pt x="833" y="165"/>
                                </a:lnTo>
                                <a:lnTo>
                                  <a:pt x="834" y="155"/>
                                </a:lnTo>
                                <a:lnTo>
                                  <a:pt x="840" y="148"/>
                                </a:lnTo>
                                <a:lnTo>
                                  <a:pt x="857" y="148"/>
                                </a:lnTo>
                                <a:lnTo>
                                  <a:pt x="863" y="155"/>
                                </a:lnTo>
                                <a:lnTo>
                                  <a:pt x="863" y="143"/>
                                </a:lnTo>
                                <a:lnTo>
                                  <a:pt x="859" y="140"/>
                                </a:lnTo>
                                <a:lnTo>
                                  <a:pt x="833" y="140"/>
                                </a:lnTo>
                                <a:lnTo>
                                  <a:pt x="824" y="152"/>
                                </a:lnTo>
                                <a:lnTo>
                                  <a:pt x="824" y="187"/>
                                </a:lnTo>
                                <a:lnTo>
                                  <a:pt x="833" y="198"/>
                                </a:lnTo>
                                <a:lnTo>
                                  <a:pt x="861" y="198"/>
                                </a:lnTo>
                                <a:lnTo>
                                  <a:pt x="869" y="191"/>
                                </a:lnTo>
                                <a:lnTo>
                                  <a:pt x="869" y="190"/>
                                </a:lnTo>
                                <a:lnTo>
                                  <a:pt x="871" y="179"/>
                                </a:lnTo>
                                <a:lnTo>
                                  <a:pt x="863" y="179"/>
                                </a:lnTo>
                                <a:lnTo>
                                  <a:pt x="860" y="186"/>
                                </a:lnTo>
                                <a:lnTo>
                                  <a:pt x="855" y="190"/>
                                </a:lnTo>
                                <a:lnTo>
                                  <a:pt x="843" y="190"/>
                                </a:lnTo>
                                <a:lnTo>
                                  <a:pt x="838" y="187"/>
                                </a:lnTo>
                                <a:lnTo>
                                  <a:pt x="836" y="183"/>
                                </a:lnTo>
                                <a:lnTo>
                                  <a:pt x="834" y="180"/>
                                </a:lnTo>
                                <a:lnTo>
                                  <a:pt x="833" y="177"/>
                                </a:lnTo>
                                <a:lnTo>
                                  <a:pt x="833" y="171"/>
                                </a:lnTo>
                                <a:lnTo>
                                  <a:pt x="872" y="171"/>
                                </a:lnTo>
                                <a:lnTo>
                                  <a:pt x="872" y="165"/>
                                </a:lnTo>
                                <a:lnTo>
                                  <a:pt x="872" y="163"/>
                                </a:lnTo>
                                <a:close/>
                                <a:moveTo>
                                  <a:pt x="924" y="173"/>
                                </a:moveTo>
                                <a:lnTo>
                                  <a:pt x="919" y="168"/>
                                </a:lnTo>
                                <a:lnTo>
                                  <a:pt x="894" y="162"/>
                                </a:lnTo>
                                <a:lnTo>
                                  <a:pt x="891" y="160"/>
                                </a:lnTo>
                                <a:lnTo>
                                  <a:pt x="891" y="151"/>
                                </a:lnTo>
                                <a:lnTo>
                                  <a:pt x="895" y="148"/>
                                </a:lnTo>
                                <a:lnTo>
                                  <a:pt x="909" y="148"/>
                                </a:lnTo>
                                <a:lnTo>
                                  <a:pt x="913" y="151"/>
                                </a:lnTo>
                                <a:lnTo>
                                  <a:pt x="913" y="157"/>
                                </a:lnTo>
                                <a:lnTo>
                                  <a:pt x="922" y="157"/>
                                </a:lnTo>
                                <a:lnTo>
                                  <a:pt x="922" y="148"/>
                                </a:lnTo>
                                <a:lnTo>
                                  <a:pt x="922" y="146"/>
                                </a:lnTo>
                                <a:lnTo>
                                  <a:pt x="915" y="140"/>
                                </a:lnTo>
                                <a:lnTo>
                                  <a:pt x="890" y="140"/>
                                </a:lnTo>
                                <a:lnTo>
                                  <a:pt x="882" y="147"/>
                                </a:lnTo>
                                <a:lnTo>
                                  <a:pt x="882" y="165"/>
                                </a:lnTo>
                                <a:lnTo>
                                  <a:pt x="886" y="169"/>
                                </a:lnTo>
                                <a:lnTo>
                                  <a:pt x="913" y="175"/>
                                </a:lnTo>
                                <a:lnTo>
                                  <a:pt x="915" y="178"/>
                                </a:lnTo>
                                <a:lnTo>
                                  <a:pt x="915" y="187"/>
                                </a:lnTo>
                                <a:lnTo>
                                  <a:pt x="910" y="190"/>
                                </a:lnTo>
                                <a:lnTo>
                                  <a:pt x="898" y="190"/>
                                </a:lnTo>
                                <a:lnTo>
                                  <a:pt x="894" y="189"/>
                                </a:lnTo>
                                <a:lnTo>
                                  <a:pt x="892" y="186"/>
                                </a:lnTo>
                                <a:lnTo>
                                  <a:pt x="890" y="185"/>
                                </a:lnTo>
                                <a:lnTo>
                                  <a:pt x="890" y="183"/>
                                </a:lnTo>
                                <a:lnTo>
                                  <a:pt x="889" y="179"/>
                                </a:lnTo>
                                <a:lnTo>
                                  <a:pt x="880" y="179"/>
                                </a:lnTo>
                                <a:lnTo>
                                  <a:pt x="881" y="192"/>
                                </a:lnTo>
                                <a:lnTo>
                                  <a:pt x="888" y="198"/>
                                </a:lnTo>
                                <a:lnTo>
                                  <a:pt x="915" y="198"/>
                                </a:lnTo>
                                <a:lnTo>
                                  <a:pt x="924" y="191"/>
                                </a:lnTo>
                                <a:lnTo>
                                  <a:pt x="924" y="190"/>
                                </a:lnTo>
                                <a:lnTo>
                                  <a:pt x="924" y="173"/>
                                </a:lnTo>
                                <a:close/>
                                <a:moveTo>
                                  <a:pt x="944" y="142"/>
                                </a:moveTo>
                                <a:lnTo>
                                  <a:pt x="935" y="142"/>
                                </a:lnTo>
                                <a:lnTo>
                                  <a:pt x="935" y="196"/>
                                </a:lnTo>
                                <a:lnTo>
                                  <a:pt x="944" y="196"/>
                                </a:lnTo>
                                <a:lnTo>
                                  <a:pt x="944" y="142"/>
                                </a:lnTo>
                                <a:close/>
                                <a:moveTo>
                                  <a:pt x="944" y="121"/>
                                </a:moveTo>
                                <a:lnTo>
                                  <a:pt x="935" y="121"/>
                                </a:lnTo>
                                <a:lnTo>
                                  <a:pt x="935" y="131"/>
                                </a:lnTo>
                                <a:lnTo>
                                  <a:pt x="944" y="131"/>
                                </a:lnTo>
                                <a:lnTo>
                                  <a:pt x="944" y="121"/>
                                </a:lnTo>
                                <a:close/>
                                <a:moveTo>
                                  <a:pt x="1002" y="121"/>
                                </a:moveTo>
                                <a:lnTo>
                                  <a:pt x="993" y="121"/>
                                </a:lnTo>
                                <a:lnTo>
                                  <a:pt x="993" y="148"/>
                                </a:lnTo>
                                <a:lnTo>
                                  <a:pt x="993" y="156"/>
                                </a:lnTo>
                                <a:lnTo>
                                  <a:pt x="993" y="182"/>
                                </a:lnTo>
                                <a:lnTo>
                                  <a:pt x="987" y="190"/>
                                </a:lnTo>
                                <a:lnTo>
                                  <a:pt x="969" y="190"/>
                                </a:lnTo>
                                <a:lnTo>
                                  <a:pt x="963" y="182"/>
                                </a:lnTo>
                                <a:lnTo>
                                  <a:pt x="963" y="156"/>
                                </a:lnTo>
                                <a:lnTo>
                                  <a:pt x="969" y="148"/>
                                </a:lnTo>
                                <a:lnTo>
                                  <a:pt x="987" y="148"/>
                                </a:lnTo>
                                <a:lnTo>
                                  <a:pt x="993" y="156"/>
                                </a:lnTo>
                                <a:lnTo>
                                  <a:pt x="993" y="148"/>
                                </a:lnTo>
                                <a:lnTo>
                                  <a:pt x="990" y="143"/>
                                </a:lnTo>
                                <a:lnTo>
                                  <a:pt x="984" y="140"/>
                                </a:lnTo>
                                <a:lnTo>
                                  <a:pt x="963" y="140"/>
                                </a:lnTo>
                                <a:lnTo>
                                  <a:pt x="954" y="151"/>
                                </a:lnTo>
                                <a:lnTo>
                                  <a:pt x="954" y="187"/>
                                </a:lnTo>
                                <a:lnTo>
                                  <a:pt x="962" y="198"/>
                                </a:lnTo>
                                <a:lnTo>
                                  <a:pt x="984" y="198"/>
                                </a:lnTo>
                                <a:lnTo>
                                  <a:pt x="989" y="195"/>
                                </a:lnTo>
                                <a:lnTo>
                                  <a:pt x="993" y="190"/>
                                </a:lnTo>
                                <a:lnTo>
                                  <a:pt x="994" y="188"/>
                                </a:lnTo>
                                <a:lnTo>
                                  <a:pt x="994" y="195"/>
                                </a:lnTo>
                                <a:lnTo>
                                  <a:pt x="1002" y="195"/>
                                </a:lnTo>
                                <a:lnTo>
                                  <a:pt x="1002" y="188"/>
                                </a:lnTo>
                                <a:lnTo>
                                  <a:pt x="1002" y="148"/>
                                </a:lnTo>
                                <a:lnTo>
                                  <a:pt x="1002" y="121"/>
                                </a:lnTo>
                                <a:close/>
                                <a:moveTo>
                                  <a:pt x="1008" y="22"/>
                                </a:moveTo>
                                <a:lnTo>
                                  <a:pt x="1006" y="13"/>
                                </a:lnTo>
                                <a:lnTo>
                                  <a:pt x="1001" y="7"/>
                                </a:lnTo>
                                <a:lnTo>
                                  <a:pt x="999" y="4"/>
                                </a:lnTo>
                                <a:lnTo>
                                  <a:pt x="999" y="16"/>
                                </a:lnTo>
                                <a:lnTo>
                                  <a:pt x="999" y="54"/>
                                </a:lnTo>
                                <a:lnTo>
                                  <a:pt x="995" y="63"/>
                                </a:lnTo>
                                <a:lnTo>
                                  <a:pt x="977" y="63"/>
                                </a:lnTo>
                                <a:lnTo>
                                  <a:pt x="973" y="54"/>
                                </a:lnTo>
                                <a:lnTo>
                                  <a:pt x="973" y="16"/>
                                </a:lnTo>
                                <a:lnTo>
                                  <a:pt x="977" y="7"/>
                                </a:lnTo>
                                <a:lnTo>
                                  <a:pt x="995" y="7"/>
                                </a:lnTo>
                                <a:lnTo>
                                  <a:pt x="999" y="16"/>
                                </a:lnTo>
                                <a:lnTo>
                                  <a:pt x="999" y="4"/>
                                </a:lnTo>
                                <a:lnTo>
                                  <a:pt x="998" y="2"/>
                                </a:lnTo>
                                <a:lnTo>
                                  <a:pt x="992" y="0"/>
                                </a:lnTo>
                                <a:lnTo>
                                  <a:pt x="980" y="0"/>
                                </a:lnTo>
                                <a:lnTo>
                                  <a:pt x="974" y="2"/>
                                </a:lnTo>
                                <a:lnTo>
                                  <a:pt x="971" y="7"/>
                                </a:lnTo>
                                <a:lnTo>
                                  <a:pt x="967" y="13"/>
                                </a:lnTo>
                                <a:lnTo>
                                  <a:pt x="965" y="22"/>
                                </a:lnTo>
                                <a:lnTo>
                                  <a:pt x="965" y="35"/>
                                </a:lnTo>
                                <a:lnTo>
                                  <a:pt x="966" y="50"/>
                                </a:lnTo>
                                <a:lnTo>
                                  <a:pt x="970" y="60"/>
                                </a:lnTo>
                                <a:lnTo>
                                  <a:pt x="977" y="67"/>
                                </a:lnTo>
                                <a:lnTo>
                                  <a:pt x="986" y="69"/>
                                </a:lnTo>
                                <a:lnTo>
                                  <a:pt x="996" y="67"/>
                                </a:lnTo>
                                <a:lnTo>
                                  <a:pt x="1000" y="63"/>
                                </a:lnTo>
                                <a:lnTo>
                                  <a:pt x="1002" y="61"/>
                                </a:lnTo>
                                <a:lnTo>
                                  <a:pt x="1006" y="50"/>
                                </a:lnTo>
                                <a:lnTo>
                                  <a:pt x="1008" y="35"/>
                                </a:lnTo>
                                <a:lnTo>
                                  <a:pt x="1008" y="22"/>
                                </a:lnTo>
                                <a:close/>
                                <a:moveTo>
                                  <a:pt x="1057" y="142"/>
                                </a:moveTo>
                                <a:lnTo>
                                  <a:pt x="1049" y="142"/>
                                </a:lnTo>
                                <a:lnTo>
                                  <a:pt x="1049" y="183"/>
                                </a:lnTo>
                                <a:lnTo>
                                  <a:pt x="1043" y="190"/>
                                </a:lnTo>
                                <a:lnTo>
                                  <a:pt x="1028" y="190"/>
                                </a:lnTo>
                                <a:lnTo>
                                  <a:pt x="1023" y="186"/>
                                </a:lnTo>
                                <a:lnTo>
                                  <a:pt x="1023" y="142"/>
                                </a:lnTo>
                                <a:lnTo>
                                  <a:pt x="1015" y="142"/>
                                </a:lnTo>
                                <a:lnTo>
                                  <a:pt x="1015" y="192"/>
                                </a:lnTo>
                                <a:lnTo>
                                  <a:pt x="1021" y="198"/>
                                </a:lnTo>
                                <a:lnTo>
                                  <a:pt x="1040" y="198"/>
                                </a:lnTo>
                                <a:lnTo>
                                  <a:pt x="1045" y="195"/>
                                </a:lnTo>
                                <a:lnTo>
                                  <a:pt x="1048" y="190"/>
                                </a:lnTo>
                                <a:lnTo>
                                  <a:pt x="1050" y="188"/>
                                </a:lnTo>
                                <a:lnTo>
                                  <a:pt x="1050" y="195"/>
                                </a:lnTo>
                                <a:lnTo>
                                  <a:pt x="1057" y="195"/>
                                </a:lnTo>
                                <a:lnTo>
                                  <a:pt x="1057" y="188"/>
                                </a:lnTo>
                                <a:lnTo>
                                  <a:pt x="1057" y="142"/>
                                </a:lnTo>
                                <a:close/>
                                <a:moveTo>
                                  <a:pt x="1120" y="190"/>
                                </a:moveTo>
                                <a:lnTo>
                                  <a:pt x="1118" y="191"/>
                                </a:lnTo>
                                <a:lnTo>
                                  <a:pt x="1115" y="191"/>
                                </a:lnTo>
                                <a:lnTo>
                                  <a:pt x="1114" y="190"/>
                                </a:lnTo>
                                <a:lnTo>
                                  <a:pt x="1114" y="189"/>
                                </a:lnTo>
                                <a:lnTo>
                                  <a:pt x="1114" y="169"/>
                                </a:lnTo>
                                <a:lnTo>
                                  <a:pt x="1114" y="148"/>
                                </a:lnTo>
                                <a:lnTo>
                                  <a:pt x="1114" y="145"/>
                                </a:lnTo>
                                <a:lnTo>
                                  <a:pt x="1107" y="140"/>
                                </a:lnTo>
                                <a:lnTo>
                                  <a:pt x="1085" y="140"/>
                                </a:lnTo>
                                <a:lnTo>
                                  <a:pt x="1079" y="142"/>
                                </a:lnTo>
                                <a:lnTo>
                                  <a:pt x="1075" y="146"/>
                                </a:lnTo>
                                <a:lnTo>
                                  <a:pt x="1073" y="149"/>
                                </a:lnTo>
                                <a:lnTo>
                                  <a:pt x="1072" y="152"/>
                                </a:lnTo>
                                <a:lnTo>
                                  <a:pt x="1072" y="158"/>
                                </a:lnTo>
                                <a:lnTo>
                                  <a:pt x="1080" y="158"/>
                                </a:lnTo>
                                <a:lnTo>
                                  <a:pt x="1081" y="151"/>
                                </a:lnTo>
                                <a:lnTo>
                                  <a:pt x="1085" y="148"/>
                                </a:lnTo>
                                <a:lnTo>
                                  <a:pt x="1101" y="148"/>
                                </a:lnTo>
                                <a:lnTo>
                                  <a:pt x="1105" y="151"/>
                                </a:lnTo>
                                <a:lnTo>
                                  <a:pt x="1105" y="169"/>
                                </a:lnTo>
                                <a:lnTo>
                                  <a:pt x="1105" y="181"/>
                                </a:lnTo>
                                <a:lnTo>
                                  <a:pt x="1104" y="183"/>
                                </a:lnTo>
                                <a:lnTo>
                                  <a:pt x="1098" y="189"/>
                                </a:lnTo>
                                <a:lnTo>
                                  <a:pt x="1094" y="190"/>
                                </a:lnTo>
                                <a:lnTo>
                                  <a:pt x="1082" y="190"/>
                                </a:lnTo>
                                <a:lnTo>
                                  <a:pt x="1078" y="187"/>
                                </a:lnTo>
                                <a:lnTo>
                                  <a:pt x="1078" y="176"/>
                                </a:lnTo>
                                <a:lnTo>
                                  <a:pt x="1082" y="173"/>
                                </a:lnTo>
                                <a:lnTo>
                                  <a:pt x="1100" y="171"/>
                                </a:lnTo>
                                <a:lnTo>
                                  <a:pt x="1102" y="170"/>
                                </a:lnTo>
                                <a:lnTo>
                                  <a:pt x="1105" y="169"/>
                                </a:lnTo>
                                <a:lnTo>
                                  <a:pt x="1105" y="151"/>
                                </a:lnTo>
                                <a:lnTo>
                                  <a:pt x="1105" y="162"/>
                                </a:lnTo>
                                <a:lnTo>
                                  <a:pt x="1103" y="163"/>
                                </a:lnTo>
                                <a:lnTo>
                                  <a:pt x="1084" y="166"/>
                                </a:lnTo>
                                <a:lnTo>
                                  <a:pt x="1082" y="166"/>
                                </a:lnTo>
                                <a:lnTo>
                                  <a:pt x="1079" y="168"/>
                                </a:lnTo>
                                <a:lnTo>
                                  <a:pt x="1073" y="170"/>
                                </a:lnTo>
                                <a:lnTo>
                                  <a:pt x="1069" y="175"/>
                                </a:lnTo>
                                <a:lnTo>
                                  <a:pt x="1069" y="192"/>
                                </a:lnTo>
                                <a:lnTo>
                                  <a:pt x="1076" y="198"/>
                                </a:lnTo>
                                <a:lnTo>
                                  <a:pt x="1094" y="198"/>
                                </a:lnTo>
                                <a:lnTo>
                                  <a:pt x="1099" y="195"/>
                                </a:lnTo>
                                <a:lnTo>
                                  <a:pt x="1105" y="190"/>
                                </a:lnTo>
                                <a:lnTo>
                                  <a:pt x="1106" y="195"/>
                                </a:lnTo>
                                <a:lnTo>
                                  <a:pt x="1109" y="198"/>
                                </a:lnTo>
                                <a:lnTo>
                                  <a:pt x="1116" y="198"/>
                                </a:lnTo>
                                <a:lnTo>
                                  <a:pt x="1117" y="198"/>
                                </a:lnTo>
                                <a:lnTo>
                                  <a:pt x="1120" y="197"/>
                                </a:lnTo>
                                <a:lnTo>
                                  <a:pt x="1120" y="191"/>
                                </a:lnTo>
                                <a:lnTo>
                                  <a:pt x="1120" y="190"/>
                                </a:lnTo>
                                <a:close/>
                                <a:moveTo>
                                  <a:pt x="1138" y="121"/>
                                </a:moveTo>
                                <a:lnTo>
                                  <a:pt x="1129" y="121"/>
                                </a:lnTo>
                                <a:lnTo>
                                  <a:pt x="1129" y="195"/>
                                </a:lnTo>
                                <a:lnTo>
                                  <a:pt x="1138" y="195"/>
                                </a:lnTo>
                                <a:lnTo>
                                  <a:pt x="1138" y="121"/>
                                </a:lnTo>
                                <a:close/>
                                <a:moveTo>
                                  <a:pt x="1378" y="0"/>
                                </a:moveTo>
                                <a:lnTo>
                                  <a:pt x="1372" y="0"/>
                                </a:lnTo>
                                <a:lnTo>
                                  <a:pt x="1370" y="10"/>
                                </a:lnTo>
                                <a:lnTo>
                                  <a:pt x="1368" y="11"/>
                                </a:lnTo>
                                <a:lnTo>
                                  <a:pt x="1355" y="13"/>
                                </a:lnTo>
                                <a:lnTo>
                                  <a:pt x="1355" y="19"/>
                                </a:lnTo>
                                <a:lnTo>
                                  <a:pt x="1370" y="19"/>
                                </a:lnTo>
                                <a:lnTo>
                                  <a:pt x="1370" y="67"/>
                                </a:lnTo>
                                <a:lnTo>
                                  <a:pt x="1378" y="67"/>
                                </a:lnTo>
                                <a:lnTo>
                                  <a:pt x="1378" y="0"/>
                                </a:lnTo>
                                <a:close/>
                                <a:moveTo>
                                  <a:pt x="1445" y="22"/>
                                </a:moveTo>
                                <a:lnTo>
                                  <a:pt x="1443" y="13"/>
                                </a:lnTo>
                                <a:lnTo>
                                  <a:pt x="1438" y="7"/>
                                </a:lnTo>
                                <a:lnTo>
                                  <a:pt x="1436" y="4"/>
                                </a:lnTo>
                                <a:lnTo>
                                  <a:pt x="1436" y="16"/>
                                </a:lnTo>
                                <a:lnTo>
                                  <a:pt x="1436" y="54"/>
                                </a:lnTo>
                                <a:lnTo>
                                  <a:pt x="1432" y="63"/>
                                </a:lnTo>
                                <a:lnTo>
                                  <a:pt x="1414" y="63"/>
                                </a:lnTo>
                                <a:lnTo>
                                  <a:pt x="1410" y="54"/>
                                </a:lnTo>
                                <a:lnTo>
                                  <a:pt x="1410" y="16"/>
                                </a:lnTo>
                                <a:lnTo>
                                  <a:pt x="1414" y="7"/>
                                </a:lnTo>
                                <a:lnTo>
                                  <a:pt x="1432" y="7"/>
                                </a:lnTo>
                                <a:lnTo>
                                  <a:pt x="1436" y="16"/>
                                </a:lnTo>
                                <a:lnTo>
                                  <a:pt x="1436" y="4"/>
                                </a:lnTo>
                                <a:lnTo>
                                  <a:pt x="1435" y="2"/>
                                </a:lnTo>
                                <a:lnTo>
                                  <a:pt x="1429" y="0"/>
                                </a:lnTo>
                                <a:lnTo>
                                  <a:pt x="1417" y="0"/>
                                </a:lnTo>
                                <a:lnTo>
                                  <a:pt x="1411" y="2"/>
                                </a:lnTo>
                                <a:lnTo>
                                  <a:pt x="1408" y="7"/>
                                </a:lnTo>
                                <a:lnTo>
                                  <a:pt x="1404" y="13"/>
                                </a:lnTo>
                                <a:lnTo>
                                  <a:pt x="1401" y="22"/>
                                </a:lnTo>
                                <a:lnTo>
                                  <a:pt x="1401" y="35"/>
                                </a:lnTo>
                                <a:lnTo>
                                  <a:pt x="1403" y="50"/>
                                </a:lnTo>
                                <a:lnTo>
                                  <a:pt x="1407" y="60"/>
                                </a:lnTo>
                                <a:lnTo>
                                  <a:pt x="1414" y="67"/>
                                </a:lnTo>
                                <a:lnTo>
                                  <a:pt x="1423" y="69"/>
                                </a:lnTo>
                                <a:lnTo>
                                  <a:pt x="1432" y="67"/>
                                </a:lnTo>
                                <a:lnTo>
                                  <a:pt x="1437" y="63"/>
                                </a:lnTo>
                                <a:lnTo>
                                  <a:pt x="1439" y="61"/>
                                </a:lnTo>
                                <a:lnTo>
                                  <a:pt x="1443" y="50"/>
                                </a:lnTo>
                                <a:lnTo>
                                  <a:pt x="1445" y="35"/>
                                </a:lnTo>
                                <a:lnTo>
                                  <a:pt x="1445" y="22"/>
                                </a:lnTo>
                                <a:close/>
                                <a:moveTo>
                                  <a:pt x="1497" y="22"/>
                                </a:moveTo>
                                <a:lnTo>
                                  <a:pt x="1495" y="13"/>
                                </a:lnTo>
                                <a:lnTo>
                                  <a:pt x="1490" y="7"/>
                                </a:lnTo>
                                <a:lnTo>
                                  <a:pt x="1488" y="4"/>
                                </a:lnTo>
                                <a:lnTo>
                                  <a:pt x="1488" y="16"/>
                                </a:lnTo>
                                <a:lnTo>
                                  <a:pt x="1488" y="54"/>
                                </a:lnTo>
                                <a:lnTo>
                                  <a:pt x="1484" y="63"/>
                                </a:lnTo>
                                <a:lnTo>
                                  <a:pt x="1466" y="63"/>
                                </a:lnTo>
                                <a:lnTo>
                                  <a:pt x="1462" y="54"/>
                                </a:lnTo>
                                <a:lnTo>
                                  <a:pt x="1462" y="16"/>
                                </a:lnTo>
                                <a:lnTo>
                                  <a:pt x="1466" y="7"/>
                                </a:lnTo>
                                <a:lnTo>
                                  <a:pt x="1484" y="7"/>
                                </a:lnTo>
                                <a:lnTo>
                                  <a:pt x="1488" y="16"/>
                                </a:lnTo>
                                <a:lnTo>
                                  <a:pt x="1488" y="4"/>
                                </a:lnTo>
                                <a:lnTo>
                                  <a:pt x="1487" y="2"/>
                                </a:lnTo>
                                <a:lnTo>
                                  <a:pt x="1481" y="0"/>
                                </a:lnTo>
                                <a:lnTo>
                                  <a:pt x="1469" y="0"/>
                                </a:lnTo>
                                <a:lnTo>
                                  <a:pt x="1463" y="2"/>
                                </a:lnTo>
                                <a:lnTo>
                                  <a:pt x="1460" y="7"/>
                                </a:lnTo>
                                <a:lnTo>
                                  <a:pt x="1455" y="13"/>
                                </a:lnTo>
                                <a:lnTo>
                                  <a:pt x="1453" y="22"/>
                                </a:lnTo>
                                <a:lnTo>
                                  <a:pt x="1453" y="35"/>
                                </a:lnTo>
                                <a:lnTo>
                                  <a:pt x="1455" y="50"/>
                                </a:lnTo>
                                <a:lnTo>
                                  <a:pt x="1459" y="60"/>
                                </a:lnTo>
                                <a:lnTo>
                                  <a:pt x="1466" y="67"/>
                                </a:lnTo>
                                <a:lnTo>
                                  <a:pt x="1475" y="69"/>
                                </a:lnTo>
                                <a:lnTo>
                                  <a:pt x="1484" y="67"/>
                                </a:lnTo>
                                <a:lnTo>
                                  <a:pt x="1489" y="63"/>
                                </a:lnTo>
                                <a:lnTo>
                                  <a:pt x="1491" y="61"/>
                                </a:lnTo>
                                <a:lnTo>
                                  <a:pt x="1495" y="50"/>
                                </a:lnTo>
                                <a:lnTo>
                                  <a:pt x="1497" y="35"/>
                                </a:lnTo>
                                <a:lnTo>
                                  <a:pt x="1497" y="22"/>
                                </a:lnTo>
                                <a:close/>
                                <a:moveTo>
                                  <a:pt x="1837" y="28"/>
                                </a:moveTo>
                                <a:lnTo>
                                  <a:pt x="1837" y="13"/>
                                </a:lnTo>
                                <a:lnTo>
                                  <a:pt x="1835" y="9"/>
                                </a:lnTo>
                                <a:lnTo>
                                  <a:pt x="1833" y="7"/>
                                </a:lnTo>
                                <a:lnTo>
                                  <a:pt x="1827" y="1"/>
                                </a:lnTo>
                                <a:lnTo>
                                  <a:pt x="1822" y="0"/>
                                </a:lnTo>
                                <a:lnTo>
                                  <a:pt x="1808" y="0"/>
                                </a:lnTo>
                                <a:lnTo>
                                  <a:pt x="1801" y="3"/>
                                </a:lnTo>
                                <a:lnTo>
                                  <a:pt x="1798" y="9"/>
                                </a:lnTo>
                                <a:lnTo>
                                  <a:pt x="1795" y="12"/>
                                </a:lnTo>
                                <a:lnTo>
                                  <a:pt x="1794" y="16"/>
                                </a:lnTo>
                                <a:lnTo>
                                  <a:pt x="1794" y="23"/>
                                </a:lnTo>
                                <a:lnTo>
                                  <a:pt x="1802" y="23"/>
                                </a:lnTo>
                                <a:lnTo>
                                  <a:pt x="1803" y="18"/>
                                </a:lnTo>
                                <a:lnTo>
                                  <a:pt x="1803" y="16"/>
                                </a:lnTo>
                                <a:lnTo>
                                  <a:pt x="1804" y="13"/>
                                </a:lnTo>
                                <a:lnTo>
                                  <a:pt x="1807" y="9"/>
                                </a:lnTo>
                                <a:lnTo>
                                  <a:pt x="1811" y="7"/>
                                </a:lnTo>
                                <a:lnTo>
                                  <a:pt x="1823" y="7"/>
                                </a:lnTo>
                                <a:lnTo>
                                  <a:pt x="1829" y="12"/>
                                </a:lnTo>
                                <a:lnTo>
                                  <a:pt x="1829" y="25"/>
                                </a:lnTo>
                                <a:lnTo>
                                  <a:pt x="1826" y="30"/>
                                </a:lnTo>
                                <a:lnTo>
                                  <a:pt x="1820" y="33"/>
                                </a:lnTo>
                                <a:lnTo>
                                  <a:pt x="1811" y="38"/>
                                </a:lnTo>
                                <a:lnTo>
                                  <a:pt x="1797" y="46"/>
                                </a:lnTo>
                                <a:lnTo>
                                  <a:pt x="1793" y="52"/>
                                </a:lnTo>
                                <a:lnTo>
                                  <a:pt x="1793" y="67"/>
                                </a:lnTo>
                                <a:lnTo>
                                  <a:pt x="1837" y="67"/>
                                </a:lnTo>
                                <a:lnTo>
                                  <a:pt x="1837" y="59"/>
                                </a:lnTo>
                                <a:lnTo>
                                  <a:pt x="1802" y="59"/>
                                </a:lnTo>
                                <a:lnTo>
                                  <a:pt x="1803" y="53"/>
                                </a:lnTo>
                                <a:lnTo>
                                  <a:pt x="1806" y="50"/>
                                </a:lnTo>
                                <a:lnTo>
                                  <a:pt x="1814" y="45"/>
                                </a:lnTo>
                                <a:lnTo>
                                  <a:pt x="1832" y="35"/>
                                </a:lnTo>
                                <a:lnTo>
                                  <a:pt x="1837" y="28"/>
                                </a:lnTo>
                                <a:close/>
                                <a:moveTo>
                                  <a:pt x="1889" y="22"/>
                                </a:moveTo>
                                <a:lnTo>
                                  <a:pt x="1887" y="13"/>
                                </a:lnTo>
                                <a:lnTo>
                                  <a:pt x="1882" y="7"/>
                                </a:lnTo>
                                <a:lnTo>
                                  <a:pt x="1880" y="4"/>
                                </a:lnTo>
                                <a:lnTo>
                                  <a:pt x="1880" y="16"/>
                                </a:lnTo>
                                <a:lnTo>
                                  <a:pt x="1880" y="54"/>
                                </a:lnTo>
                                <a:lnTo>
                                  <a:pt x="1876" y="63"/>
                                </a:lnTo>
                                <a:lnTo>
                                  <a:pt x="1858" y="63"/>
                                </a:lnTo>
                                <a:lnTo>
                                  <a:pt x="1854" y="54"/>
                                </a:lnTo>
                                <a:lnTo>
                                  <a:pt x="1854" y="16"/>
                                </a:lnTo>
                                <a:lnTo>
                                  <a:pt x="1858" y="7"/>
                                </a:lnTo>
                                <a:lnTo>
                                  <a:pt x="1876" y="7"/>
                                </a:lnTo>
                                <a:lnTo>
                                  <a:pt x="1880" y="16"/>
                                </a:lnTo>
                                <a:lnTo>
                                  <a:pt x="1880" y="4"/>
                                </a:lnTo>
                                <a:lnTo>
                                  <a:pt x="1879" y="2"/>
                                </a:lnTo>
                                <a:lnTo>
                                  <a:pt x="1873" y="0"/>
                                </a:lnTo>
                                <a:lnTo>
                                  <a:pt x="1861" y="0"/>
                                </a:lnTo>
                                <a:lnTo>
                                  <a:pt x="1855" y="2"/>
                                </a:lnTo>
                                <a:lnTo>
                                  <a:pt x="1852" y="7"/>
                                </a:lnTo>
                                <a:lnTo>
                                  <a:pt x="1848" y="13"/>
                                </a:lnTo>
                                <a:lnTo>
                                  <a:pt x="1845" y="22"/>
                                </a:lnTo>
                                <a:lnTo>
                                  <a:pt x="1845" y="35"/>
                                </a:lnTo>
                                <a:lnTo>
                                  <a:pt x="1847" y="50"/>
                                </a:lnTo>
                                <a:lnTo>
                                  <a:pt x="1851" y="60"/>
                                </a:lnTo>
                                <a:lnTo>
                                  <a:pt x="1858" y="67"/>
                                </a:lnTo>
                                <a:lnTo>
                                  <a:pt x="1867" y="69"/>
                                </a:lnTo>
                                <a:lnTo>
                                  <a:pt x="1876" y="67"/>
                                </a:lnTo>
                                <a:lnTo>
                                  <a:pt x="1881" y="63"/>
                                </a:lnTo>
                                <a:lnTo>
                                  <a:pt x="1883" y="61"/>
                                </a:lnTo>
                                <a:lnTo>
                                  <a:pt x="1887" y="50"/>
                                </a:lnTo>
                                <a:lnTo>
                                  <a:pt x="1889" y="35"/>
                                </a:lnTo>
                                <a:lnTo>
                                  <a:pt x="1889" y="22"/>
                                </a:lnTo>
                                <a:close/>
                                <a:moveTo>
                                  <a:pt x="1941" y="22"/>
                                </a:moveTo>
                                <a:lnTo>
                                  <a:pt x="1939" y="13"/>
                                </a:lnTo>
                                <a:lnTo>
                                  <a:pt x="1934" y="7"/>
                                </a:lnTo>
                                <a:lnTo>
                                  <a:pt x="1932" y="4"/>
                                </a:lnTo>
                                <a:lnTo>
                                  <a:pt x="1932" y="16"/>
                                </a:lnTo>
                                <a:lnTo>
                                  <a:pt x="1932" y="54"/>
                                </a:lnTo>
                                <a:lnTo>
                                  <a:pt x="1928" y="63"/>
                                </a:lnTo>
                                <a:lnTo>
                                  <a:pt x="1910" y="63"/>
                                </a:lnTo>
                                <a:lnTo>
                                  <a:pt x="1906" y="54"/>
                                </a:lnTo>
                                <a:lnTo>
                                  <a:pt x="1906" y="16"/>
                                </a:lnTo>
                                <a:lnTo>
                                  <a:pt x="1910" y="7"/>
                                </a:lnTo>
                                <a:lnTo>
                                  <a:pt x="1928" y="7"/>
                                </a:lnTo>
                                <a:lnTo>
                                  <a:pt x="1932" y="16"/>
                                </a:lnTo>
                                <a:lnTo>
                                  <a:pt x="1932" y="4"/>
                                </a:lnTo>
                                <a:lnTo>
                                  <a:pt x="1931" y="2"/>
                                </a:lnTo>
                                <a:lnTo>
                                  <a:pt x="1925" y="0"/>
                                </a:lnTo>
                                <a:lnTo>
                                  <a:pt x="1913" y="0"/>
                                </a:lnTo>
                                <a:lnTo>
                                  <a:pt x="1907" y="2"/>
                                </a:lnTo>
                                <a:lnTo>
                                  <a:pt x="1904" y="7"/>
                                </a:lnTo>
                                <a:lnTo>
                                  <a:pt x="1899" y="13"/>
                                </a:lnTo>
                                <a:lnTo>
                                  <a:pt x="1897" y="22"/>
                                </a:lnTo>
                                <a:lnTo>
                                  <a:pt x="1897" y="35"/>
                                </a:lnTo>
                                <a:lnTo>
                                  <a:pt x="1899" y="50"/>
                                </a:lnTo>
                                <a:lnTo>
                                  <a:pt x="1903" y="60"/>
                                </a:lnTo>
                                <a:lnTo>
                                  <a:pt x="1910" y="67"/>
                                </a:lnTo>
                                <a:lnTo>
                                  <a:pt x="1919" y="69"/>
                                </a:lnTo>
                                <a:lnTo>
                                  <a:pt x="1928" y="67"/>
                                </a:lnTo>
                                <a:lnTo>
                                  <a:pt x="1933" y="63"/>
                                </a:lnTo>
                                <a:lnTo>
                                  <a:pt x="1935" y="61"/>
                                </a:lnTo>
                                <a:lnTo>
                                  <a:pt x="1939" y="50"/>
                                </a:lnTo>
                                <a:lnTo>
                                  <a:pt x="1941" y="35"/>
                                </a:lnTo>
                                <a:lnTo>
                                  <a:pt x="1941" y="22"/>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docshape79"/>
                        <wps:cNvSpPr>
                          <a:spLocks noChangeArrowheads="1"/>
                        </wps:cNvSpPr>
                        <wps:spPr bwMode="auto">
                          <a:xfrm>
                            <a:off x="1373" y="93"/>
                            <a:ext cx="766" cy="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7" name="docshape80"/>
                        <wps:cNvSpPr>
                          <a:spLocks/>
                        </wps:cNvSpPr>
                        <wps:spPr bwMode="auto">
                          <a:xfrm>
                            <a:off x="1585" y="120"/>
                            <a:ext cx="357" cy="80"/>
                          </a:xfrm>
                          <a:custGeom>
                            <a:avLst/>
                            <a:gdLst>
                              <a:gd name="T0" fmla="+- 0 1592 1585"/>
                              <a:gd name="T1" fmla="*/ T0 w 357"/>
                              <a:gd name="T2" fmla="+- 0 149 121"/>
                              <a:gd name="T3" fmla="*/ 149 h 80"/>
                              <a:gd name="T4" fmla="+- 0 1607 1585"/>
                              <a:gd name="T5" fmla="*/ T4 w 357"/>
                              <a:gd name="T6" fmla="+- 0 143 121"/>
                              <a:gd name="T7" fmla="*/ 143 h 80"/>
                              <a:gd name="T8" fmla="+- 0 1620 1585"/>
                              <a:gd name="T9" fmla="*/ T8 w 357"/>
                              <a:gd name="T10" fmla="+- 0 182 121"/>
                              <a:gd name="T11" fmla="*/ 182 h 80"/>
                              <a:gd name="T12" fmla="+- 0 1592 1585"/>
                              <a:gd name="T13" fmla="*/ T12 w 357"/>
                              <a:gd name="T14" fmla="+- 0 144 121"/>
                              <a:gd name="T15" fmla="*/ 144 h 80"/>
                              <a:gd name="T16" fmla="+- 0 1615 1585"/>
                              <a:gd name="T17" fmla="*/ T16 w 357"/>
                              <a:gd name="T18" fmla="+- 0 137 121"/>
                              <a:gd name="T19" fmla="*/ 137 h 80"/>
                              <a:gd name="T20" fmla="+- 0 1639 1585"/>
                              <a:gd name="T21" fmla="*/ T20 w 357"/>
                              <a:gd name="T22" fmla="+- 0 138 121"/>
                              <a:gd name="T23" fmla="*/ 138 h 80"/>
                              <a:gd name="T24" fmla="+- 0 1639 1585"/>
                              <a:gd name="T25" fmla="*/ T24 w 357"/>
                              <a:gd name="T26" fmla="+- 0 121 121"/>
                              <a:gd name="T27" fmla="*/ 121 h 80"/>
                              <a:gd name="T28" fmla="+- 0 1676 1585"/>
                              <a:gd name="T29" fmla="*/ T28 w 357"/>
                              <a:gd name="T30" fmla="+- 0 184 121"/>
                              <a:gd name="T31" fmla="*/ 184 h 80"/>
                              <a:gd name="T32" fmla="+- 0 1657 1585"/>
                              <a:gd name="T33" fmla="*/ T32 w 357"/>
                              <a:gd name="T34" fmla="+- 0 174 121"/>
                              <a:gd name="T35" fmla="*/ 174 h 80"/>
                              <a:gd name="T36" fmla="+- 0 1655 1585"/>
                              <a:gd name="T37" fmla="*/ T36 w 357"/>
                              <a:gd name="T38" fmla="+- 0 137 121"/>
                              <a:gd name="T39" fmla="*/ 137 h 80"/>
                              <a:gd name="T40" fmla="+- 0 1676 1585"/>
                              <a:gd name="T41" fmla="*/ T40 w 357"/>
                              <a:gd name="T42" fmla="+- 0 167 121"/>
                              <a:gd name="T43" fmla="*/ 167 h 80"/>
                              <a:gd name="T44" fmla="+- 0 1680 1585"/>
                              <a:gd name="T45" fmla="*/ T44 w 357"/>
                              <a:gd name="T46" fmla="+- 0 160 121"/>
                              <a:gd name="T47" fmla="*/ 160 h 80"/>
                              <a:gd name="T48" fmla="+- 0 1681 1585"/>
                              <a:gd name="T49" fmla="*/ T48 w 357"/>
                              <a:gd name="T50" fmla="+- 0 143 121"/>
                              <a:gd name="T51" fmla="*/ 143 h 80"/>
                              <a:gd name="T52" fmla="+- 0 1674 1585"/>
                              <a:gd name="T53" fmla="*/ T52 w 357"/>
                              <a:gd name="T54" fmla="+- 0 145 121"/>
                              <a:gd name="T55" fmla="*/ 145 h 80"/>
                              <a:gd name="T56" fmla="+- 0 1694 1585"/>
                              <a:gd name="T57" fmla="*/ T56 w 357"/>
                              <a:gd name="T58" fmla="+- 0 143 121"/>
                              <a:gd name="T59" fmla="*/ 143 h 80"/>
                              <a:gd name="T60" fmla="+- 0 1708 1585"/>
                              <a:gd name="T61" fmla="*/ T60 w 357"/>
                              <a:gd name="T62" fmla="+- 0 183 121"/>
                              <a:gd name="T63" fmla="*/ 183 h 80"/>
                              <a:gd name="T64" fmla="+- 0 1708 1585"/>
                              <a:gd name="T65" fmla="*/ T64 w 357"/>
                              <a:gd name="T66" fmla="+- 0 177 121"/>
                              <a:gd name="T67" fmla="*/ 177 h 80"/>
                              <a:gd name="T68" fmla="+- 0 1688 1585"/>
                              <a:gd name="T69" fmla="*/ T68 w 357"/>
                              <a:gd name="T70" fmla="+- 0 138 121"/>
                              <a:gd name="T71" fmla="*/ 138 h 80"/>
                              <a:gd name="T72" fmla="+- 0 1694 1585"/>
                              <a:gd name="T73" fmla="*/ T72 w 357"/>
                              <a:gd name="T74" fmla="+- 0 126 121"/>
                              <a:gd name="T75" fmla="*/ 126 h 80"/>
                              <a:gd name="T76" fmla="+- 0 1720 1585"/>
                              <a:gd name="T77" fmla="*/ T76 w 357"/>
                              <a:gd name="T78" fmla="+- 0 137 121"/>
                              <a:gd name="T79" fmla="*/ 137 h 80"/>
                              <a:gd name="T80" fmla="+- 0 1751 1585"/>
                              <a:gd name="T81" fmla="*/ T80 w 357"/>
                              <a:gd name="T82" fmla="+- 0 177 121"/>
                              <a:gd name="T83" fmla="*/ 177 h 80"/>
                              <a:gd name="T84" fmla="+- 0 1751 1585"/>
                              <a:gd name="T85" fmla="*/ T84 w 357"/>
                              <a:gd name="T86" fmla="+- 0 143 121"/>
                              <a:gd name="T87" fmla="*/ 143 h 80"/>
                              <a:gd name="T88" fmla="+- 0 1746 1585"/>
                              <a:gd name="T89" fmla="*/ T88 w 357"/>
                              <a:gd name="T90" fmla="+- 0 171 121"/>
                              <a:gd name="T91" fmla="*/ 171 h 80"/>
                              <a:gd name="T92" fmla="+- 0 1751 1585"/>
                              <a:gd name="T93" fmla="*/ T92 w 357"/>
                              <a:gd name="T94" fmla="+- 0 143 121"/>
                              <a:gd name="T95" fmla="*/ 143 h 80"/>
                              <a:gd name="T96" fmla="+- 0 1784 1585"/>
                              <a:gd name="T97" fmla="*/ T96 w 357"/>
                              <a:gd name="T98" fmla="+- 0 200 121"/>
                              <a:gd name="T99" fmla="*/ 200 h 80"/>
                              <a:gd name="T100" fmla="+- 0 1768 1585"/>
                              <a:gd name="T101" fmla="*/ T100 w 357"/>
                              <a:gd name="T102" fmla="+- 0 187 121"/>
                              <a:gd name="T103" fmla="*/ 187 h 80"/>
                              <a:gd name="T104" fmla="+- 0 1793 1585"/>
                              <a:gd name="T105" fmla="*/ T104 w 357"/>
                              <a:gd name="T106" fmla="+- 0 194 121"/>
                              <a:gd name="T107" fmla="*/ 194 h 80"/>
                              <a:gd name="T108" fmla="+- 0 1767 1585"/>
                              <a:gd name="T109" fmla="*/ T108 w 357"/>
                              <a:gd name="T110" fmla="+- 0 137 121"/>
                              <a:gd name="T111" fmla="*/ 137 h 80"/>
                              <a:gd name="T112" fmla="+- 0 1773 1585"/>
                              <a:gd name="T113" fmla="*/ T112 w 357"/>
                              <a:gd name="T114" fmla="+- 0 184 121"/>
                              <a:gd name="T115" fmla="*/ 184 h 80"/>
                              <a:gd name="T116" fmla="+- 0 1767 1585"/>
                              <a:gd name="T117" fmla="*/ T116 w 357"/>
                              <a:gd name="T118" fmla="+- 0 171 121"/>
                              <a:gd name="T119" fmla="*/ 171 h 80"/>
                              <a:gd name="T120" fmla="+- 0 1783 1585"/>
                              <a:gd name="T121" fmla="*/ T120 w 357"/>
                              <a:gd name="T122" fmla="+- 0 137 121"/>
                              <a:gd name="T123" fmla="*/ 137 h 80"/>
                              <a:gd name="T124" fmla="+- 0 1786 1585"/>
                              <a:gd name="T125" fmla="*/ T124 w 357"/>
                              <a:gd name="T126" fmla="+- 0 177 121"/>
                              <a:gd name="T127" fmla="*/ 177 h 80"/>
                              <a:gd name="T128" fmla="+- 0 1791 1585"/>
                              <a:gd name="T129" fmla="*/ T128 w 357"/>
                              <a:gd name="T130" fmla="+- 0 144 121"/>
                              <a:gd name="T131" fmla="*/ 144 h 80"/>
                              <a:gd name="T132" fmla="+- 0 1797 1585"/>
                              <a:gd name="T133" fmla="*/ T132 w 357"/>
                              <a:gd name="T134" fmla="+- 0 144 121"/>
                              <a:gd name="T135" fmla="*/ 144 h 80"/>
                              <a:gd name="T136" fmla="+- 0 1816 1585"/>
                              <a:gd name="T137" fmla="*/ T136 w 357"/>
                              <a:gd name="T138" fmla="+- 0 182 121"/>
                              <a:gd name="T139" fmla="*/ 182 h 80"/>
                              <a:gd name="T140" fmla="+- 0 1828 1585"/>
                              <a:gd name="T141" fmla="*/ T140 w 357"/>
                              <a:gd name="T142" fmla="+- 0 137 121"/>
                              <a:gd name="T143" fmla="*/ 137 h 80"/>
                              <a:gd name="T144" fmla="+- 0 1821 1585"/>
                              <a:gd name="T145" fmla="*/ T144 w 357"/>
                              <a:gd name="T146" fmla="+- 0 144 121"/>
                              <a:gd name="T147" fmla="*/ 144 h 80"/>
                              <a:gd name="T148" fmla="+- 0 1821 1585"/>
                              <a:gd name="T149" fmla="*/ T148 w 357"/>
                              <a:gd name="T150" fmla="+- 0 144 121"/>
                              <a:gd name="T151" fmla="*/ 144 h 80"/>
                              <a:gd name="T152" fmla="+- 0 1864 1585"/>
                              <a:gd name="T153" fmla="*/ T152 w 357"/>
                              <a:gd name="T154" fmla="+- 0 145 121"/>
                              <a:gd name="T155" fmla="*/ 145 h 80"/>
                              <a:gd name="T156" fmla="+- 0 1843 1585"/>
                              <a:gd name="T157" fmla="*/ T156 w 357"/>
                              <a:gd name="T158" fmla="+- 0 159 121"/>
                              <a:gd name="T159" fmla="*/ 159 h 80"/>
                              <a:gd name="T160" fmla="+- 0 1855 1585"/>
                              <a:gd name="T161" fmla="*/ T160 w 357"/>
                              <a:gd name="T162" fmla="+- 0 184 121"/>
                              <a:gd name="T163" fmla="*/ 184 h 80"/>
                              <a:gd name="T164" fmla="+- 0 1842 1585"/>
                              <a:gd name="T165" fmla="*/ T164 w 357"/>
                              <a:gd name="T166" fmla="+- 0 166 121"/>
                              <a:gd name="T167" fmla="*/ 166 h 80"/>
                              <a:gd name="T168" fmla="+- 0 1864 1585"/>
                              <a:gd name="T169" fmla="*/ T168 w 357"/>
                              <a:gd name="T170" fmla="+- 0 160 121"/>
                              <a:gd name="T171" fmla="*/ 160 h 80"/>
                              <a:gd name="T172" fmla="+- 0 1865 1585"/>
                              <a:gd name="T173" fmla="*/ T172 w 357"/>
                              <a:gd name="T174" fmla="+- 0 182 121"/>
                              <a:gd name="T175" fmla="*/ 182 h 80"/>
                              <a:gd name="T176" fmla="+- 0 1876 1585"/>
                              <a:gd name="T177" fmla="*/ T176 w 357"/>
                              <a:gd name="T178" fmla="+- 0 178 121"/>
                              <a:gd name="T179" fmla="*/ 178 h 80"/>
                              <a:gd name="T180" fmla="+- 0 1876 1585"/>
                              <a:gd name="T181" fmla="*/ T180 w 357"/>
                              <a:gd name="T182" fmla="+- 0 178 121"/>
                              <a:gd name="T183" fmla="*/ 178 h 80"/>
                              <a:gd name="T184" fmla="+- 0 1863 1585"/>
                              <a:gd name="T185" fmla="*/ T184 w 357"/>
                              <a:gd name="T186" fmla="+- 0 172 121"/>
                              <a:gd name="T187" fmla="*/ 172 h 80"/>
                              <a:gd name="T188" fmla="+- 0 1872 1585"/>
                              <a:gd name="T189" fmla="*/ T188 w 357"/>
                              <a:gd name="T190" fmla="+- 0 177 121"/>
                              <a:gd name="T191" fmla="*/ 177 h 80"/>
                              <a:gd name="T192" fmla="+- 0 1843 1585"/>
                              <a:gd name="T193" fmla="*/ T192 w 357"/>
                              <a:gd name="T194" fmla="+- 0 138 121"/>
                              <a:gd name="T195" fmla="*/ 138 h 80"/>
                              <a:gd name="T196" fmla="+- 0 1844 1585"/>
                              <a:gd name="T197" fmla="*/ T196 w 357"/>
                              <a:gd name="T198" fmla="+- 0 151 121"/>
                              <a:gd name="T199" fmla="*/ 151 h 80"/>
                              <a:gd name="T200" fmla="+- 0 1865 1585"/>
                              <a:gd name="T201" fmla="*/ T200 w 357"/>
                              <a:gd name="T202" fmla="+- 0 137 121"/>
                              <a:gd name="T203" fmla="*/ 137 h 80"/>
                              <a:gd name="T204" fmla="+- 0 1891 1585"/>
                              <a:gd name="T205" fmla="*/ T204 w 357"/>
                              <a:gd name="T206" fmla="+- 0 148 121"/>
                              <a:gd name="T207" fmla="*/ 148 h 80"/>
                              <a:gd name="T208" fmla="+- 0 1907 1585"/>
                              <a:gd name="T209" fmla="*/ T208 w 357"/>
                              <a:gd name="T210" fmla="+- 0 143 121"/>
                              <a:gd name="T211" fmla="*/ 143 h 80"/>
                              <a:gd name="T212" fmla="+- 0 1921 1585"/>
                              <a:gd name="T213" fmla="*/ T212 w 357"/>
                              <a:gd name="T214" fmla="+- 0 143 121"/>
                              <a:gd name="T215" fmla="*/ 143 h 80"/>
                              <a:gd name="T216" fmla="+- 0 1935 1585"/>
                              <a:gd name="T217" fmla="*/ T216 w 357"/>
                              <a:gd name="T218" fmla="+- 0 146 121"/>
                              <a:gd name="T219" fmla="*/ 146 h 80"/>
                              <a:gd name="T220" fmla="+- 0 1898 1585"/>
                              <a:gd name="T221" fmla="*/ T220 w 357"/>
                              <a:gd name="T222" fmla="+- 0 137 121"/>
                              <a:gd name="T223" fmla="*/ 137 h 80"/>
                              <a:gd name="T224" fmla="+- 0 1916 1585"/>
                              <a:gd name="T225" fmla="*/ T224 w 357"/>
                              <a:gd name="T226" fmla="+- 0 143 121"/>
                              <a:gd name="T227" fmla="*/ 143 h 80"/>
                              <a:gd name="T228" fmla="+- 0 1920 1585"/>
                              <a:gd name="T229" fmla="*/ T228 w 357"/>
                              <a:gd name="T230" fmla="+- 0 138 121"/>
                              <a:gd name="T231" fmla="*/ 138 h 80"/>
                              <a:gd name="T232" fmla="+- 0 1942 1585"/>
                              <a:gd name="T233" fmla="*/ T232 w 357"/>
                              <a:gd name="T234" fmla="+- 0 141 121"/>
                              <a:gd name="T235" fmla="*/ 141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357" h="80">
                                <a:moveTo>
                                  <a:pt x="7" y="0"/>
                                </a:moveTo>
                                <a:lnTo>
                                  <a:pt x="0" y="0"/>
                                </a:lnTo>
                                <a:lnTo>
                                  <a:pt x="0" y="61"/>
                                </a:lnTo>
                                <a:lnTo>
                                  <a:pt x="7" y="61"/>
                                </a:lnTo>
                                <a:lnTo>
                                  <a:pt x="7" y="28"/>
                                </a:lnTo>
                                <a:lnTo>
                                  <a:pt x="11" y="23"/>
                                </a:lnTo>
                                <a:lnTo>
                                  <a:pt x="7" y="23"/>
                                </a:lnTo>
                                <a:lnTo>
                                  <a:pt x="7" y="0"/>
                                </a:lnTo>
                                <a:close/>
                                <a:moveTo>
                                  <a:pt x="35" y="22"/>
                                </a:moveTo>
                                <a:lnTo>
                                  <a:pt x="22" y="22"/>
                                </a:lnTo>
                                <a:lnTo>
                                  <a:pt x="24" y="22"/>
                                </a:lnTo>
                                <a:lnTo>
                                  <a:pt x="27" y="25"/>
                                </a:lnTo>
                                <a:lnTo>
                                  <a:pt x="28" y="27"/>
                                </a:lnTo>
                                <a:lnTo>
                                  <a:pt x="28" y="61"/>
                                </a:lnTo>
                                <a:lnTo>
                                  <a:pt x="35" y="61"/>
                                </a:lnTo>
                                <a:lnTo>
                                  <a:pt x="35" y="22"/>
                                </a:lnTo>
                                <a:close/>
                                <a:moveTo>
                                  <a:pt x="30" y="16"/>
                                </a:moveTo>
                                <a:lnTo>
                                  <a:pt x="15" y="16"/>
                                </a:lnTo>
                                <a:lnTo>
                                  <a:pt x="11" y="17"/>
                                </a:lnTo>
                                <a:lnTo>
                                  <a:pt x="7" y="23"/>
                                </a:lnTo>
                                <a:lnTo>
                                  <a:pt x="11" y="23"/>
                                </a:lnTo>
                                <a:lnTo>
                                  <a:pt x="12" y="22"/>
                                </a:lnTo>
                                <a:lnTo>
                                  <a:pt x="35" y="22"/>
                                </a:lnTo>
                                <a:lnTo>
                                  <a:pt x="35" y="20"/>
                                </a:lnTo>
                                <a:lnTo>
                                  <a:pt x="30" y="16"/>
                                </a:lnTo>
                                <a:close/>
                                <a:moveTo>
                                  <a:pt x="54" y="17"/>
                                </a:moveTo>
                                <a:lnTo>
                                  <a:pt x="47" y="17"/>
                                </a:lnTo>
                                <a:lnTo>
                                  <a:pt x="47" y="61"/>
                                </a:lnTo>
                                <a:lnTo>
                                  <a:pt x="54" y="61"/>
                                </a:lnTo>
                                <a:lnTo>
                                  <a:pt x="54" y="17"/>
                                </a:lnTo>
                                <a:close/>
                                <a:moveTo>
                                  <a:pt x="54" y="0"/>
                                </a:moveTo>
                                <a:lnTo>
                                  <a:pt x="47" y="0"/>
                                </a:lnTo>
                                <a:lnTo>
                                  <a:pt x="47" y="8"/>
                                </a:lnTo>
                                <a:lnTo>
                                  <a:pt x="54" y="8"/>
                                </a:lnTo>
                                <a:lnTo>
                                  <a:pt x="54" y="0"/>
                                </a:lnTo>
                                <a:close/>
                                <a:moveTo>
                                  <a:pt x="70" y="48"/>
                                </a:moveTo>
                                <a:lnTo>
                                  <a:pt x="63" y="48"/>
                                </a:lnTo>
                                <a:lnTo>
                                  <a:pt x="63" y="58"/>
                                </a:lnTo>
                                <a:lnTo>
                                  <a:pt x="69" y="63"/>
                                </a:lnTo>
                                <a:lnTo>
                                  <a:pt x="91" y="63"/>
                                </a:lnTo>
                                <a:lnTo>
                                  <a:pt x="98" y="57"/>
                                </a:lnTo>
                                <a:lnTo>
                                  <a:pt x="98" y="56"/>
                                </a:lnTo>
                                <a:lnTo>
                                  <a:pt x="77" y="56"/>
                                </a:lnTo>
                                <a:lnTo>
                                  <a:pt x="74" y="55"/>
                                </a:lnTo>
                                <a:lnTo>
                                  <a:pt x="72" y="53"/>
                                </a:lnTo>
                                <a:lnTo>
                                  <a:pt x="71" y="52"/>
                                </a:lnTo>
                                <a:lnTo>
                                  <a:pt x="70" y="51"/>
                                </a:lnTo>
                                <a:lnTo>
                                  <a:pt x="70" y="48"/>
                                </a:lnTo>
                                <a:close/>
                                <a:moveTo>
                                  <a:pt x="91" y="16"/>
                                </a:moveTo>
                                <a:lnTo>
                                  <a:pt x="70" y="16"/>
                                </a:lnTo>
                                <a:lnTo>
                                  <a:pt x="64" y="21"/>
                                </a:lnTo>
                                <a:lnTo>
                                  <a:pt x="64" y="36"/>
                                </a:lnTo>
                                <a:lnTo>
                                  <a:pt x="67" y="39"/>
                                </a:lnTo>
                                <a:lnTo>
                                  <a:pt x="89" y="44"/>
                                </a:lnTo>
                                <a:lnTo>
                                  <a:pt x="91" y="46"/>
                                </a:lnTo>
                                <a:lnTo>
                                  <a:pt x="91" y="53"/>
                                </a:lnTo>
                                <a:lnTo>
                                  <a:pt x="87" y="56"/>
                                </a:lnTo>
                                <a:lnTo>
                                  <a:pt x="98" y="56"/>
                                </a:lnTo>
                                <a:lnTo>
                                  <a:pt x="98" y="42"/>
                                </a:lnTo>
                                <a:lnTo>
                                  <a:pt x="95" y="39"/>
                                </a:lnTo>
                                <a:lnTo>
                                  <a:pt x="73" y="34"/>
                                </a:lnTo>
                                <a:lnTo>
                                  <a:pt x="71" y="32"/>
                                </a:lnTo>
                                <a:lnTo>
                                  <a:pt x="71" y="24"/>
                                </a:lnTo>
                                <a:lnTo>
                                  <a:pt x="75" y="22"/>
                                </a:lnTo>
                                <a:lnTo>
                                  <a:pt x="96" y="22"/>
                                </a:lnTo>
                                <a:lnTo>
                                  <a:pt x="96" y="20"/>
                                </a:lnTo>
                                <a:lnTo>
                                  <a:pt x="91" y="16"/>
                                </a:lnTo>
                                <a:close/>
                                <a:moveTo>
                                  <a:pt x="96" y="22"/>
                                </a:moveTo>
                                <a:lnTo>
                                  <a:pt x="86" y="22"/>
                                </a:lnTo>
                                <a:lnTo>
                                  <a:pt x="89" y="24"/>
                                </a:lnTo>
                                <a:lnTo>
                                  <a:pt x="89" y="29"/>
                                </a:lnTo>
                                <a:lnTo>
                                  <a:pt x="97" y="29"/>
                                </a:lnTo>
                                <a:lnTo>
                                  <a:pt x="96" y="22"/>
                                </a:lnTo>
                                <a:close/>
                                <a:moveTo>
                                  <a:pt x="116" y="22"/>
                                </a:moveTo>
                                <a:lnTo>
                                  <a:pt x="109" y="22"/>
                                </a:lnTo>
                                <a:lnTo>
                                  <a:pt x="109" y="60"/>
                                </a:lnTo>
                                <a:lnTo>
                                  <a:pt x="112" y="63"/>
                                </a:lnTo>
                                <a:lnTo>
                                  <a:pt x="119" y="63"/>
                                </a:lnTo>
                                <a:lnTo>
                                  <a:pt x="121" y="63"/>
                                </a:lnTo>
                                <a:lnTo>
                                  <a:pt x="123" y="62"/>
                                </a:lnTo>
                                <a:lnTo>
                                  <a:pt x="123" y="57"/>
                                </a:lnTo>
                                <a:lnTo>
                                  <a:pt x="117" y="57"/>
                                </a:lnTo>
                                <a:lnTo>
                                  <a:pt x="116" y="56"/>
                                </a:lnTo>
                                <a:lnTo>
                                  <a:pt x="116" y="22"/>
                                </a:lnTo>
                                <a:close/>
                                <a:moveTo>
                                  <a:pt x="123" y="56"/>
                                </a:moveTo>
                                <a:lnTo>
                                  <a:pt x="120" y="57"/>
                                </a:lnTo>
                                <a:lnTo>
                                  <a:pt x="123" y="57"/>
                                </a:lnTo>
                                <a:lnTo>
                                  <a:pt x="123" y="56"/>
                                </a:lnTo>
                                <a:close/>
                                <a:moveTo>
                                  <a:pt x="123" y="17"/>
                                </a:moveTo>
                                <a:lnTo>
                                  <a:pt x="103" y="17"/>
                                </a:lnTo>
                                <a:lnTo>
                                  <a:pt x="103" y="22"/>
                                </a:lnTo>
                                <a:lnTo>
                                  <a:pt x="123" y="22"/>
                                </a:lnTo>
                                <a:lnTo>
                                  <a:pt x="123" y="17"/>
                                </a:lnTo>
                                <a:close/>
                                <a:moveTo>
                                  <a:pt x="116" y="5"/>
                                </a:moveTo>
                                <a:lnTo>
                                  <a:pt x="109" y="5"/>
                                </a:lnTo>
                                <a:lnTo>
                                  <a:pt x="109" y="17"/>
                                </a:lnTo>
                                <a:lnTo>
                                  <a:pt x="116" y="17"/>
                                </a:lnTo>
                                <a:lnTo>
                                  <a:pt x="116" y="5"/>
                                </a:lnTo>
                                <a:close/>
                                <a:moveTo>
                                  <a:pt x="161" y="16"/>
                                </a:moveTo>
                                <a:lnTo>
                                  <a:pt x="135" y="16"/>
                                </a:lnTo>
                                <a:lnTo>
                                  <a:pt x="128" y="24"/>
                                </a:lnTo>
                                <a:lnTo>
                                  <a:pt x="128" y="54"/>
                                </a:lnTo>
                                <a:lnTo>
                                  <a:pt x="135" y="63"/>
                                </a:lnTo>
                                <a:lnTo>
                                  <a:pt x="160" y="63"/>
                                </a:lnTo>
                                <a:lnTo>
                                  <a:pt x="166" y="56"/>
                                </a:lnTo>
                                <a:lnTo>
                                  <a:pt x="140" y="56"/>
                                </a:lnTo>
                                <a:lnTo>
                                  <a:pt x="135" y="50"/>
                                </a:lnTo>
                                <a:lnTo>
                                  <a:pt x="135" y="28"/>
                                </a:lnTo>
                                <a:lnTo>
                                  <a:pt x="140" y="22"/>
                                </a:lnTo>
                                <a:lnTo>
                                  <a:pt x="166" y="22"/>
                                </a:lnTo>
                                <a:lnTo>
                                  <a:pt x="161" y="16"/>
                                </a:lnTo>
                                <a:close/>
                                <a:moveTo>
                                  <a:pt x="166" y="22"/>
                                </a:moveTo>
                                <a:lnTo>
                                  <a:pt x="156" y="22"/>
                                </a:lnTo>
                                <a:lnTo>
                                  <a:pt x="161" y="28"/>
                                </a:lnTo>
                                <a:lnTo>
                                  <a:pt x="161" y="50"/>
                                </a:lnTo>
                                <a:lnTo>
                                  <a:pt x="156" y="56"/>
                                </a:lnTo>
                                <a:lnTo>
                                  <a:pt x="166" y="56"/>
                                </a:lnTo>
                                <a:lnTo>
                                  <a:pt x="168" y="54"/>
                                </a:lnTo>
                                <a:lnTo>
                                  <a:pt x="168" y="24"/>
                                </a:lnTo>
                                <a:lnTo>
                                  <a:pt x="166" y="22"/>
                                </a:lnTo>
                                <a:close/>
                                <a:moveTo>
                                  <a:pt x="183" y="66"/>
                                </a:moveTo>
                                <a:lnTo>
                                  <a:pt x="176" y="66"/>
                                </a:lnTo>
                                <a:lnTo>
                                  <a:pt x="177" y="74"/>
                                </a:lnTo>
                                <a:lnTo>
                                  <a:pt x="183" y="79"/>
                                </a:lnTo>
                                <a:lnTo>
                                  <a:pt x="199" y="79"/>
                                </a:lnTo>
                                <a:lnTo>
                                  <a:pt x="205" y="77"/>
                                </a:lnTo>
                                <a:lnTo>
                                  <a:pt x="208" y="73"/>
                                </a:lnTo>
                                <a:lnTo>
                                  <a:pt x="187" y="73"/>
                                </a:lnTo>
                                <a:lnTo>
                                  <a:pt x="184" y="71"/>
                                </a:lnTo>
                                <a:lnTo>
                                  <a:pt x="183" y="66"/>
                                </a:lnTo>
                                <a:close/>
                                <a:moveTo>
                                  <a:pt x="212" y="55"/>
                                </a:moveTo>
                                <a:lnTo>
                                  <a:pt x="205" y="55"/>
                                </a:lnTo>
                                <a:lnTo>
                                  <a:pt x="205" y="69"/>
                                </a:lnTo>
                                <a:lnTo>
                                  <a:pt x="202" y="73"/>
                                </a:lnTo>
                                <a:lnTo>
                                  <a:pt x="208" y="73"/>
                                </a:lnTo>
                                <a:lnTo>
                                  <a:pt x="211" y="69"/>
                                </a:lnTo>
                                <a:lnTo>
                                  <a:pt x="212" y="64"/>
                                </a:lnTo>
                                <a:lnTo>
                                  <a:pt x="212" y="55"/>
                                </a:lnTo>
                                <a:close/>
                                <a:moveTo>
                                  <a:pt x="198" y="16"/>
                                </a:moveTo>
                                <a:lnTo>
                                  <a:pt x="182" y="16"/>
                                </a:lnTo>
                                <a:lnTo>
                                  <a:pt x="175" y="25"/>
                                </a:lnTo>
                                <a:lnTo>
                                  <a:pt x="175" y="47"/>
                                </a:lnTo>
                                <a:lnTo>
                                  <a:pt x="176" y="52"/>
                                </a:lnTo>
                                <a:lnTo>
                                  <a:pt x="184" y="61"/>
                                </a:lnTo>
                                <a:lnTo>
                                  <a:pt x="188" y="63"/>
                                </a:lnTo>
                                <a:lnTo>
                                  <a:pt x="198" y="63"/>
                                </a:lnTo>
                                <a:lnTo>
                                  <a:pt x="201" y="60"/>
                                </a:lnTo>
                                <a:lnTo>
                                  <a:pt x="204" y="56"/>
                                </a:lnTo>
                                <a:lnTo>
                                  <a:pt x="186" y="56"/>
                                </a:lnTo>
                                <a:lnTo>
                                  <a:pt x="182" y="50"/>
                                </a:lnTo>
                                <a:lnTo>
                                  <a:pt x="182" y="28"/>
                                </a:lnTo>
                                <a:lnTo>
                                  <a:pt x="186" y="22"/>
                                </a:lnTo>
                                <a:lnTo>
                                  <a:pt x="205" y="22"/>
                                </a:lnTo>
                                <a:lnTo>
                                  <a:pt x="202" y="18"/>
                                </a:lnTo>
                                <a:lnTo>
                                  <a:pt x="198" y="16"/>
                                </a:lnTo>
                                <a:close/>
                                <a:moveTo>
                                  <a:pt x="205" y="22"/>
                                </a:moveTo>
                                <a:lnTo>
                                  <a:pt x="201" y="22"/>
                                </a:lnTo>
                                <a:lnTo>
                                  <a:pt x="205" y="28"/>
                                </a:lnTo>
                                <a:lnTo>
                                  <a:pt x="205" y="50"/>
                                </a:lnTo>
                                <a:lnTo>
                                  <a:pt x="201" y="56"/>
                                </a:lnTo>
                                <a:lnTo>
                                  <a:pt x="204" y="56"/>
                                </a:lnTo>
                                <a:lnTo>
                                  <a:pt x="205" y="55"/>
                                </a:lnTo>
                                <a:lnTo>
                                  <a:pt x="212" y="55"/>
                                </a:lnTo>
                                <a:lnTo>
                                  <a:pt x="212" y="23"/>
                                </a:lnTo>
                                <a:lnTo>
                                  <a:pt x="206" y="23"/>
                                </a:lnTo>
                                <a:lnTo>
                                  <a:pt x="205" y="22"/>
                                </a:lnTo>
                                <a:close/>
                                <a:moveTo>
                                  <a:pt x="212" y="17"/>
                                </a:moveTo>
                                <a:lnTo>
                                  <a:pt x="206" y="17"/>
                                </a:lnTo>
                                <a:lnTo>
                                  <a:pt x="206" y="23"/>
                                </a:lnTo>
                                <a:lnTo>
                                  <a:pt x="212" y="23"/>
                                </a:lnTo>
                                <a:lnTo>
                                  <a:pt x="212" y="17"/>
                                </a:lnTo>
                                <a:close/>
                                <a:moveTo>
                                  <a:pt x="231" y="17"/>
                                </a:moveTo>
                                <a:lnTo>
                                  <a:pt x="224" y="17"/>
                                </a:lnTo>
                                <a:lnTo>
                                  <a:pt x="224" y="61"/>
                                </a:lnTo>
                                <a:lnTo>
                                  <a:pt x="231" y="61"/>
                                </a:lnTo>
                                <a:lnTo>
                                  <a:pt x="231" y="27"/>
                                </a:lnTo>
                                <a:lnTo>
                                  <a:pt x="234" y="25"/>
                                </a:lnTo>
                                <a:lnTo>
                                  <a:pt x="231" y="25"/>
                                </a:lnTo>
                                <a:lnTo>
                                  <a:pt x="231" y="17"/>
                                </a:lnTo>
                                <a:close/>
                                <a:moveTo>
                                  <a:pt x="243" y="16"/>
                                </a:moveTo>
                                <a:lnTo>
                                  <a:pt x="238" y="16"/>
                                </a:lnTo>
                                <a:lnTo>
                                  <a:pt x="235" y="18"/>
                                </a:lnTo>
                                <a:lnTo>
                                  <a:pt x="231" y="25"/>
                                </a:lnTo>
                                <a:lnTo>
                                  <a:pt x="234" y="25"/>
                                </a:lnTo>
                                <a:lnTo>
                                  <a:pt x="236" y="23"/>
                                </a:lnTo>
                                <a:lnTo>
                                  <a:pt x="245" y="23"/>
                                </a:lnTo>
                                <a:lnTo>
                                  <a:pt x="245" y="16"/>
                                </a:lnTo>
                                <a:lnTo>
                                  <a:pt x="243" y="16"/>
                                </a:lnTo>
                                <a:close/>
                                <a:moveTo>
                                  <a:pt x="245" y="23"/>
                                </a:moveTo>
                                <a:lnTo>
                                  <a:pt x="236" y="23"/>
                                </a:lnTo>
                                <a:lnTo>
                                  <a:pt x="245" y="23"/>
                                </a:lnTo>
                                <a:close/>
                                <a:moveTo>
                                  <a:pt x="286" y="22"/>
                                </a:moveTo>
                                <a:lnTo>
                                  <a:pt x="276" y="22"/>
                                </a:lnTo>
                                <a:lnTo>
                                  <a:pt x="279" y="24"/>
                                </a:lnTo>
                                <a:lnTo>
                                  <a:pt x="279" y="33"/>
                                </a:lnTo>
                                <a:lnTo>
                                  <a:pt x="278" y="35"/>
                                </a:lnTo>
                                <a:lnTo>
                                  <a:pt x="262" y="37"/>
                                </a:lnTo>
                                <a:lnTo>
                                  <a:pt x="260" y="37"/>
                                </a:lnTo>
                                <a:lnTo>
                                  <a:pt x="258" y="38"/>
                                </a:lnTo>
                                <a:lnTo>
                                  <a:pt x="253" y="40"/>
                                </a:lnTo>
                                <a:lnTo>
                                  <a:pt x="250" y="44"/>
                                </a:lnTo>
                                <a:lnTo>
                                  <a:pt x="250" y="58"/>
                                </a:lnTo>
                                <a:lnTo>
                                  <a:pt x="256" y="63"/>
                                </a:lnTo>
                                <a:lnTo>
                                  <a:pt x="270" y="63"/>
                                </a:lnTo>
                                <a:lnTo>
                                  <a:pt x="274" y="61"/>
                                </a:lnTo>
                                <a:lnTo>
                                  <a:pt x="279" y="57"/>
                                </a:lnTo>
                                <a:lnTo>
                                  <a:pt x="260" y="57"/>
                                </a:lnTo>
                                <a:lnTo>
                                  <a:pt x="257" y="54"/>
                                </a:lnTo>
                                <a:lnTo>
                                  <a:pt x="257" y="45"/>
                                </a:lnTo>
                                <a:lnTo>
                                  <a:pt x="260" y="43"/>
                                </a:lnTo>
                                <a:lnTo>
                                  <a:pt x="268" y="41"/>
                                </a:lnTo>
                                <a:lnTo>
                                  <a:pt x="275" y="40"/>
                                </a:lnTo>
                                <a:lnTo>
                                  <a:pt x="277" y="40"/>
                                </a:lnTo>
                                <a:lnTo>
                                  <a:pt x="279" y="39"/>
                                </a:lnTo>
                                <a:lnTo>
                                  <a:pt x="286" y="39"/>
                                </a:lnTo>
                                <a:lnTo>
                                  <a:pt x="286" y="22"/>
                                </a:lnTo>
                                <a:close/>
                                <a:moveTo>
                                  <a:pt x="287" y="56"/>
                                </a:moveTo>
                                <a:lnTo>
                                  <a:pt x="279" y="56"/>
                                </a:lnTo>
                                <a:lnTo>
                                  <a:pt x="280" y="61"/>
                                </a:lnTo>
                                <a:lnTo>
                                  <a:pt x="282" y="63"/>
                                </a:lnTo>
                                <a:lnTo>
                                  <a:pt x="288" y="63"/>
                                </a:lnTo>
                                <a:lnTo>
                                  <a:pt x="289" y="63"/>
                                </a:lnTo>
                                <a:lnTo>
                                  <a:pt x="291" y="62"/>
                                </a:lnTo>
                                <a:lnTo>
                                  <a:pt x="291" y="57"/>
                                </a:lnTo>
                                <a:lnTo>
                                  <a:pt x="287" y="57"/>
                                </a:lnTo>
                                <a:lnTo>
                                  <a:pt x="287" y="56"/>
                                </a:lnTo>
                                <a:close/>
                                <a:moveTo>
                                  <a:pt x="291" y="57"/>
                                </a:moveTo>
                                <a:lnTo>
                                  <a:pt x="290" y="57"/>
                                </a:lnTo>
                                <a:lnTo>
                                  <a:pt x="291" y="57"/>
                                </a:lnTo>
                                <a:close/>
                                <a:moveTo>
                                  <a:pt x="286" y="39"/>
                                </a:moveTo>
                                <a:lnTo>
                                  <a:pt x="279" y="39"/>
                                </a:lnTo>
                                <a:lnTo>
                                  <a:pt x="279" y="49"/>
                                </a:lnTo>
                                <a:lnTo>
                                  <a:pt x="278" y="51"/>
                                </a:lnTo>
                                <a:lnTo>
                                  <a:pt x="273" y="55"/>
                                </a:lnTo>
                                <a:lnTo>
                                  <a:pt x="270" y="57"/>
                                </a:lnTo>
                                <a:lnTo>
                                  <a:pt x="279" y="57"/>
                                </a:lnTo>
                                <a:lnTo>
                                  <a:pt x="279" y="56"/>
                                </a:lnTo>
                                <a:lnTo>
                                  <a:pt x="287" y="56"/>
                                </a:lnTo>
                                <a:lnTo>
                                  <a:pt x="286" y="56"/>
                                </a:lnTo>
                                <a:lnTo>
                                  <a:pt x="286" y="39"/>
                                </a:lnTo>
                                <a:close/>
                                <a:moveTo>
                                  <a:pt x="280" y="16"/>
                                </a:moveTo>
                                <a:lnTo>
                                  <a:pt x="263" y="16"/>
                                </a:lnTo>
                                <a:lnTo>
                                  <a:pt x="258" y="17"/>
                                </a:lnTo>
                                <a:lnTo>
                                  <a:pt x="255" y="21"/>
                                </a:lnTo>
                                <a:lnTo>
                                  <a:pt x="253" y="23"/>
                                </a:lnTo>
                                <a:lnTo>
                                  <a:pt x="252" y="25"/>
                                </a:lnTo>
                                <a:lnTo>
                                  <a:pt x="252" y="30"/>
                                </a:lnTo>
                                <a:lnTo>
                                  <a:pt x="259" y="30"/>
                                </a:lnTo>
                                <a:lnTo>
                                  <a:pt x="260" y="24"/>
                                </a:lnTo>
                                <a:lnTo>
                                  <a:pt x="263" y="22"/>
                                </a:lnTo>
                                <a:lnTo>
                                  <a:pt x="286" y="22"/>
                                </a:lnTo>
                                <a:lnTo>
                                  <a:pt x="286" y="20"/>
                                </a:lnTo>
                                <a:lnTo>
                                  <a:pt x="280" y="16"/>
                                </a:lnTo>
                                <a:close/>
                                <a:moveTo>
                                  <a:pt x="305" y="17"/>
                                </a:moveTo>
                                <a:lnTo>
                                  <a:pt x="299" y="17"/>
                                </a:lnTo>
                                <a:lnTo>
                                  <a:pt x="299" y="61"/>
                                </a:lnTo>
                                <a:lnTo>
                                  <a:pt x="306" y="61"/>
                                </a:lnTo>
                                <a:lnTo>
                                  <a:pt x="306" y="27"/>
                                </a:lnTo>
                                <a:lnTo>
                                  <a:pt x="309" y="23"/>
                                </a:lnTo>
                                <a:lnTo>
                                  <a:pt x="305" y="23"/>
                                </a:lnTo>
                                <a:lnTo>
                                  <a:pt x="305" y="17"/>
                                </a:lnTo>
                                <a:close/>
                                <a:moveTo>
                                  <a:pt x="331" y="22"/>
                                </a:moveTo>
                                <a:lnTo>
                                  <a:pt x="322" y="22"/>
                                </a:lnTo>
                                <a:lnTo>
                                  <a:pt x="325" y="25"/>
                                </a:lnTo>
                                <a:lnTo>
                                  <a:pt x="325" y="61"/>
                                </a:lnTo>
                                <a:lnTo>
                                  <a:pt x="332" y="61"/>
                                </a:lnTo>
                                <a:lnTo>
                                  <a:pt x="332" y="27"/>
                                </a:lnTo>
                                <a:lnTo>
                                  <a:pt x="336" y="22"/>
                                </a:lnTo>
                                <a:lnTo>
                                  <a:pt x="331" y="22"/>
                                </a:lnTo>
                                <a:close/>
                                <a:moveTo>
                                  <a:pt x="357" y="22"/>
                                </a:moveTo>
                                <a:lnTo>
                                  <a:pt x="347" y="22"/>
                                </a:lnTo>
                                <a:lnTo>
                                  <a:pt x="350" y="25"/>
                                </a:lnTo>
                                <a:lnTo>
                                  <a:pt x="350" y="61"/>
                                </a:lnTo>
                                <a:lnTo>
                                  <a:pt x="357" y="61"/>
                                </a:lnTo>
                                <a:lnTo>
                                  <a:pt x="357" y="22"/>
                                </a:lnTo>
                                <a:close/>
                                <a:moveTo>
                                  <a:pt x="325" y="16"/>
                                </a:moveTo>
                                <a:lnTo>
                                  <a:pt x="313" y="16"/>
                                </a:lnTo>
                                <a:lnTo>
                                  <a:pt x="309" y="18"/>
                                </a:lnTo>
                                <a:lnTo>
                                  <a:pt x="305" y="23"/>
                                </a:lnTo>
                                <a:lnTo>
                                  <a:pt x="309" y="23"/>
                                </a:lnTo>
                                <a:lnTo>
                                  <a:pt x="311" y="22"/>
                                </a:lnTo>
                                <a:lnTo>
                                  <a:pt x="331" y="22"/>
                                </a:lnTo>
                                <a:lnTo>
                                  <a:pt x="328" y="18"/>
                                </a:lnTo>
                                <a:lnTo>
                                  <a:pt x="325" y="16"/>
                                </a:lnTo>
                                <a:close/>
                                <a:moveTo>
                                  <a:pt x="353" y="16"/>
                                </a:moveTo>
                                <a:lnTo>
                                  <a:pt x="338" y="16"/>
                                </a:lnTo>
                                <a:lnTo>
                                  <a:pt x="335" y="17"/>
                                </a:lnTo>
                                <a:lnTo>
                                  <a:pt x="331" y="22"/>
                                </a:lnTo>
                                <a:lnTo>
                                  <a:pt x="336" y="22"/>
                                </a:lnTo>
                                <a:lnTo>
                                  <a:pt x="357" y="22"/>
                                </a:lnTo>
                                <a:lnTo>
                                  <a:pt x="357" y="20"/>
                                </a:lnTo>
                                <a:lnTo>
                                  <a:pt x="35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Line 242"/>
                        <wps:cNvCnPr>
                          <a:cxnSpLocks noChangeShapeType="1"/>
                        </wps:cNvCnPr>
                        <wps:spPr bwMode="auto">
                          <a:xfrm>
                            <a:off x="1391" y="153"/>
                            <a:ext cx="123"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99" name="docshape81"/>
                        <wps:cNvSpPr>
                          <a:spLocks/>
                        </wps:cNvSpPr>
                        <wps:spPr bwMode="auto">
                          <a:xfrm>
                            <a:off x="1580" y="224"/>
                            <a:ext cx="451" cy="64"/>
                          </a:xfrm>
                          <a:custGeom>
                            <a:avLst/>
                            <a:gdLst>
                              <a:gd name="T0" fmla="+- 0 1597 1581"/>
                              <a:gd name="T1" fmla="*/ T0 w 451"/>
                              <a:gd name="T2" fmla="+- 0 288 224"/>
                              <a:gd name="T3" fmla="*/ 288 h 64"/>
                              <a:gd name="T4" fmla="+- 0 1593 1581"/>
                              <a:gd name="T5" fmla="*/ T4 w 451"/>
                              <a:gd name="T6" fmla="+- 0 281 224"/>
                              <a:gd name="T7" fmla="*/ 281 h 64"/>
                              <a:gd name="T8" fmla="+- 0 1601 1581"/>
                              <a:gd name="T9" fmla="*/ T8 w 451"/>
                              <a:gd name="T10" fmla="+- 0 281 224"/>
                              <a:gd name="T11" fmla="*/ 281 h 64"/>
                              <a:gd name="T12" fmla="+- 0 1601 1581"/>
                              <a:gd name="T13" fmla="*/ T12 w 451"/>
                              <a:gd name="T14" fmla="+- 0 242 224"/>
                              <a:gd name="T15" fmla="*/ 242 h 64"/>
                              <a:gd name="T16" fmla="+- 0 1593 1581"/>
                              <a:gd name="T17" fmla="*/ T16 w 451"/>
                              <a:gd name="T18" fmla="+- 0 230 224"/>
                              <a:gd name="T19" fmla="*/ 230 h 64"/>
                              <a:gd name="T20" fmla="+- 0 1627 1581"/>
                              <a:gd name="T21" fmla="*/ T20 w 451"/>
                              <a:gd name="T22" fmla="+- 0 259 224"/>
                              <a:gd name="T23" fmla="*/ 259 h 64"/>
                              <a:gd name="T24" fmla="+- 0 1640 1581"/>
                              <a:gd name="T25" fmla="*/ T24 w 451"/>
                              <a:gd name="T26" fmla="+- 0 288 224"/>
                              <a:gd name="T27" fmla="*/ 288 h 64"/>
                              <a:gd name="T28" fmla="+- 0 1640 1581"/>
                              <a:gd name="T29" fmla="*/ T28 w 451"/>
                              <a:gd name="T30" fmla="+- 0 274 224"/>
                              <a:gd name="T31" fmla="*/ 274 h 64"/>
                              <a:gd name="T32" fmla="+- 0 1658 1581"/>
                              <a:gd name="T33" fmla="*/ T32 w 451"/>
                              <a:gd name="T34" fmla="+- 0 240 224"/>
                              <a:gd name="T35" fmla="*/ 240 h 64"/>
                              <a:gd name="T36" fmla="+- 0 1672 1581"/>
                              <a:gd name="T37" fmla="*/ T36 w 451"/>
                              <a:gd name="T38" fmla="+- 0 280 224"/>
                              <a:gd name="T39" fmla="*/ 280 h 64"/>
                              <a:gd name="T40" fmla="+- 0 1660 1581"/>
                              <a:gd name="T41" fmla="*/ T40 w 451"/>
                              <a:gd name="T42" fmla="+- 0 281 224"/>
                              <a:gd name="T43" fmla="*/ 281 h 64"/>
                              <a:gd name="T44" fmla="+- 0 1665 1581"/>
                              <a:gd name="T45" fmla="*/ T44 w 451"/>
                              <a:gd name="T46" fmla="+- 0 247 224"/>
                              <a:gd name="T47" fmla="*/ 247 h 64"/>
                              <a:gd name="T48" fmla="+- 0 1672 1581"/>
                              <a:gd name="T49" fmla="*/ T48 w 451"/>
                              <a:gd name="T50" fmla="+- 0 247 224"/>
                              <a:gd name="T51" fmla="*/ 247 h 64"/>
                              <a:gd name="T52" fmla="+- 0 1690 1581"/>
                              <a:gd name="T53" fmla="*/ T52 w 451"/>
                              <a:gd name="T54" fmla="+- 0 286 224"/>
                              <a:gd name="T55" fmla="*/ 286 h 64"/>
                              <a:gd name="T56" fmla="+- 0 1690 1581"/>
                              <a:gd name="T57" fmla="*/ T56 w 451"/>
                              <a:gd name="T58" fmla="+- 0 233 224"/>
                              <a:gd name="T59" fmla="*/ 233 h 64"/>
                              <a:gd name="T60" fmla="+- 0 1705 1581"/>
                              <a:gd name="T61" fmla="*/ T60 w 451"/>
                              <a:gd name="T62" fmla="+- 0 288 224"/>
                              <a:gd name="T63" fmla="*/ 288 h 64"/>
                              <a:gd name="T64" fmla="+- 0 1710 1581"/>
                              <a:gd name="T65" fmla="*/ T64 w 451"/>
                              <a:gd name="T66" fmla="+- 0 280 224"/>
                              <a:gd name="T67" fmla="*/ 280 h 64"/>
                              <a:gd name="T68" fmla="+- 0 1727 1581"/>
                              <a:gd name="T69" fmla="*/ T68 w 451"/>
                              <a:gd name="T70" fmla="+- 0 240 224"/>
                              <a:gd name="T71" fmla="*/ 240 h 64"/>
                              <a:gd name="T72" fmla="+- 0 1725 1581"/>
                              <a:gd name="T73" fmla="*/ T72 w 451"/>
                              <a:gd name="T74" fmla="+- 0 269 224"/>
                              <a:gd name="T75" fmla="*/ 269 h 64"/>
                              <a:gd name="T76" fmla="+- 0 1735 1581"/>
                              <a:gd name="T77" fmla="*/ T76 w 451"/>
                              <a:gd name="T78" fmla="+- 0 267 224"/>
                              <a:gd name="T79" fmla="*/ 267 h 64"/>
                              <a:gd name="T80" fmla="+- 0 1711 1581"/>
                              <a:gd name="T81" fmla="*/ T80 w 451"/>
                              <a:gd name="T82" fmla="+- 0 247 224"/>
                              <a:gd name="T83" fmla="*/ 247 h 64"/>
                              <a:gd name="T84" fmla="+- 0 1722 1581"/>
                              <a:gd name="T85" fmla="*/ T84 w 451"/>
                              <a:gd name="T86" fmla="+- 0 247 224"/>
                              <a:gd name="T87" fmla="*/ 247 h 64"/>
                              <a:gd name="T88" fmla="+- 0 1752 1581"/>
                              <a:gd name="T89" fmla="*/ T88 w 451"/>
                              <a:gd name="T90" fmla="+- 0 247 224"/>
                              <a:gd name="T91" fmla="*/ 247 h 64"/>
                              <a:gd name="T92" fmla="+- 0 1757 1581"/>
                              <a:gd name="T93" fmla="*/ T92 w 451"/>
                              <a:gd name="T94" fmla="+- 0 287 224"/>
                              <a:gd name="T95" fmla="*/ 287 h 64"/>
                              <a:gd name="T96" fmla="+- 0 1752 1581"/>
                              <a:gd name="T97" fmla="*/ T96 w 451"/>
                              <a:gd name="T98" fmla="+- 0 247 224"/>
                              <a:gd name="T99" fmla="*/ 247 h 64"/>
                              <a:gd name="T100" fmla="+- 0 1759 1581"/>
                              <a:gd name="T101" fmla="*/ T100 w 451"/>
                              <a:gd name="T102" fmla="+- 0 242 224"/>
                              <a:gd name="T103" fmla="*/ 242 h 64"/>
                              <a:gd name="T104" fmla="+- 0 1752 1581"/>
                              <a:gd name="T105" fmla="*/ T104 w 451"/>
                              <a:gd name="T106" fmla="+- 0 230 224"/>
                              <a:gd name="T107" fmla="*/ 230 h 64"/>
                              <a:gd name="T108" fmla="+- 0 1774 1581"/>
                              <a:gd name="T109" fmla="*/ T108 w 451"/>
                              <a:gd name="T110" fmla="+- 0 242 224"/>
                              <a:gd name="T111" fmla="*/ 242 h 64"/>
                              <a:gd name="T112" fmla="+- 0 1777 1581"/>
                              <a:gd name="T113" fmla="*/ T112 w 451"/>
                              <a:gd name="T114" fmla="+- 0 250 224"/>
                              <a:gd name="T115" fmla="*/ 250 h 64"/>
                              <a:gd name="T116" fmla="+- 0 1778 1581"/>
                              <a:gd name="T117" fmla="*/ T116 w 451"/>
                              <a:gd name="T118" fmla="+- 0 243 224"/>
                              <a:gd name="T119" fmla="*/ 243 h 64"/>
                              <a:gd name="T120" fmla="+- 0 1788 1581"/>
                              <a:gd name="T121" fmla="*/ T120 w 451"/>
                              <a:gd name="T122" fmla="+- 0 241 224"/>
                              <a:gd name="T123" fmla="*/ 241 h 64"/>
                              <a:gd name="T124" fmla="+- 0 1788 1581"/>
                              <a:gd name="T125" fmla="*/ T124 w 451"/>
                              <a:gd name="T126" fmla="+- 0 248 224"/>
                              <a:gd name="T127" fmla="*/ 248 h 64"/>
                              <a:gd name="T128" fmla="+- 0 1802 1581"/>
                              <a:gd name="T129" fmla="*/ T128 w 451"/>
                              <a:gd name="T130" fmla="+- 0 242 224"/>
                              <a:gd name="T131" fmla="*/ 242 h 64"/>
                              <a:gd name="T132" fmla="+- 0 1802 1581"/>
                              <a:gd name="T133" fmla="*/ T132 w 451"/>
                              <a:gd name="T134" fmla="+- 0 224 224"/>
                              <a:gd name="T135" fmla="*/ 224 h 64"/>
                              <a:gd name="T136" fmla="+- 0 1844 1581"/>
                              <a:gd name="T137" fmla="*/ T136 w 451"/>
                              <a:gd name="T138" fmla="+- 0 288 224"/>
                              <a:gd name="T139" fmla="*/ 288 h 64"/>
                              <a:gd name="T140" fmla="+- 0 1813 1581"/>
                              <a:gd name="T141" fmla="*/ T140 w 451"/>
                              <a:gd name="T142" fmla="+- 0 224 224"/>
                              <a:gd name="T143" fmla="*/ 224 h 64"/>
                              <a:gd name="T144" fmla="+- 0 1820 1581"/>
                              <a:gd name="T145" fmla="*/ T144 w 451"/>
                              <a:gd name="T146" fmla="+- 0 274 224"/>
                              <a:gd name="T147" fmla="*/ 274 h 64"/>
                              <a:gd name="T148" fmla="+- 0 1850 1581"/>
                              <a:gd name="T149" fmla="*/ T148 w 451"/>
                              <a:gd name="T150" fmla="+- 0 247 224"/>
                              <a:gd name="T151" fmla="*/ 247 h 64"/>
                              <a:gd name="T152" fmla="+- 0 1850 1581"/>
                              <a:gd name="T153" fmla="*/ T152 w 451"/>
                              <a:gd name="T154" fmla="+- 0 281 224"/>
                              <a:gd name="T155" fmla="*/ 281 h 64"/>
                              <a:gd name="T156" fmla="+- 0 1827 1581"/>
                              <a:gd name="T157" fmla="*/ T156 w 451"/>
                              <a:gd name="T158" fmla="+- 0 240 224"/>
                              <a:gd name="T159" fmla="*/ 240 h 64"/>
                              <a:gd name="T160" fmla="+- 0 1850 1581"/>
                              <a:gd name="T161" fmla="*/ T160 w 451"/>
                              <a:gd name="T162" fmla="+- 0 247 224"/>
                              <a:gd name="T163" fmla="*/ 247 h 64"/>
                              <a:gd name="T164" fmla="+- 0 1866 1581"/>
                              <a:gd name="T165" fmla="*/ T164 w 451"/>
                              <a:gd name="T166" fmla="+- 0 288 224"/>
                              <a:gd name="T167" fmla="*/ 288 h 64"/>
                              <a:gd name="T168" fmla="+- 0 1867 1581"/>
                              <a:gd name="T169" fmla="*/ T168 w 451"/>
                              <a:gd name="T170" fmla="+- 0 278 224"/>
                              <a:gd name="T171" fmla="*/ 278 h 64"/>
                              <a:gd name="T172" fmla="+- 0 1895 1581"/>
                              <a:gd name="T173" fmla="*/ T172 w 451"/>
                              <a:gd name="T174" fmla="+- 0 286 224"/>
                              <a:gd name="T175" fmla="*/ 286 h 64"/>
                              <a:gd name="T176" fmla="+- 0 1884 1581"/>
                              <a:gd name="T177" fmla="*/ T176 w 451"/>
                              <a:gd name="T178" fmla="+- 0 281 224"/>
                              <a:gd name="T179" fmla="*/ 281 h 64"/>
                              <a:gd name="T180" fmla="+- 0 1916 1581"/>
                              <a:gd name="T181" fmla="*/ T180 w 451"/>
                              <a:gd name="T182" fmla="+- 0 247 224"/>
                              <a:gd name="T183" fmla="*/ 247 h 64"/>
                              <a:gd name="T184" fmla="+- 0 1920 1581"/>
                              <a:gd name="T185" fmla="*/ T184 w 451"/>
                              <a:gd name="T186" fmla="+- 0 287 224"/>
                              <a:gd name="T187" fmla="*/ 287 h 64"/>
                              <a:gd name="T188" fmla="+- 0 1916 1581"/>
                              <a:gd name="T189" fmla="*/ T188 w 451"/>
                              <a:gd name="T190" fmla="+- 0 247 224"/>
                              <a:gd name="T191" fmla="*/ 247 h 64"/>
                              <a:gd name="T192" fmla="+- 0 1923 1581"/>
                              <a:gd name="T193" fmla="*/ T192 w 451"/>
                              <a:gd name="T194" fmla="+- 0 242 224"/>
                              <a:gd name="T195" fmla="*/ 242 h 64"/>
                              <a:gd name="T196" fmla="+- 0 1916 1581"/>
                              <a:gd name="T197" fmla="*/ T196 w 451"/>
                              <a:gd name="T198" fmla="+- 0 230 224"/>
                              <a:gd name="T199" fmla="*/ 230 h 64"/>
                              <a:gd name="T200" fmla="+- 0 1937 1581"/>
                              <a:gd name="T201" fmla="*/ T200 w 451"/>
                              <a:gd name="T202" fmla="+- 0 242 224"/>
                              <a:gd name="T203" fmla="*/ 242 h 64"/>
                              <a:gd name="T204" fmla="+- 0 1937 1581"/>
                              <a:gd name="T205" fmla="*/ T204 w 451"/>
                              <a:gd name="T206" fmla="+- 0 224 224"/>
                              <a:gd name="T207" fmla="*/ 224 h 64"/>
                              <a:gd name="T208" fmla="+- 0 1979 1581"/>
                              <a:gd name="T209" fmla="*/ T208 w 451"/>
                              <a:gd name="T210" fmla="+- 0 240 224"/>
                              <a:gd name="T211" fmla="*/ 240 h 64"/>
                              <a:gd name="T212" fmla="+- 0 1979 1581"/>
                              <a:gd name="T213" fmla="*/ T212 w 451"/>
                              <a:gd name="T214" fmla="+- 0 288 224"/>
                              <a:gd name="T215" fmla="*/ 288 h 64"/>
                              <a:gd name="T216" fmla="+- 0 1959 1581"/>
                              <a:gd name="T217" fmla="*/ T216 w 451"/>
                              <a:gd name="T218" fmla="+- 0 247 224"/>
                              <a:gd name="T219" fmla="*/ 247 h 64"/>
                              <a:gd name="T220" fmla="+- 0 1979 1581"/>
                              <a:gd name="T221" fmla="*/ T220 w 451"/>
                              <a:gd name="T222" fmla="+- 0 253 224"/>
                              <a:gd name="T223" fmla="*/ 253 h 64"/>
                              <a:gd name="T224" fmla="+- 0 1986 1581"/>
                              <a:gd name="T225" fmla="*/ T224 w 451"/>
                              <a:gd name="T226" fmla="+- 0 249 224"/>
                              <a:gd name="T227" fmla="*/ 249 h 64"/>
                              <a:gd name="T228" fmla="+- 0 2003 1581"/>
                              <a:gd name="T229" fmla="*/ T228 w 451"/>
                              <a:gd name="T230" fmla="+- 0 286 224"/>
                              <a:gd name="T231" fmla="*/ 286 h 64"/>
                              <a:gd name="T232" fmla="+- 0 2031 1581"/>
                              <a:gd name="T233" fmla="*/ T232 w 451"/>
                              <a:gd name="T234" fmla="+- 0 247 224"/>
                              <a:gd name="T235" fmla="*/ 247 h 64"/>
                              <a:gd name="T236" fmla="+- 0 2031 1581"/>
                              <a:gd name="T237" fmla="*/ T236 w 451"/>
                              <a:gd name="T238" fmla="+- 0 247 224"/>
                              <a:gd name="T239" fmla="*/ 247 h 64"/>
                              <a:gd name="T240" fmla="+- 0 2006 1581"/>
                              <a:gd name="T241" fmla="*/ T240 w 451"/>
                              <a:gd name="T242" fmla="+- 0 249 224"/>
                              <a:gd name="T243" fmla="*/ 249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51" h="64">
                                <a:moveTo>
                                  <a:pt x="12" y="23"/>
                                </a:moveTo>
                                <a:lnTo>
                                  <a:pt x="6" y="23"/>
                                </a:lnTo>
                                <a:lnTo>
                                  <a:pt x="6" y="61"/>
                                </a:lnTo>
                                <a:lnTo>
                                  <a:pt x="9" y="64"/>
                                </a:lnTo>
                                <a:lnTo>
                                  <a:pt x="16" y="64"/>
                                </a:lnTo>
                                <a:lnTo>
                                  <a:pt x="17" y="63"/>
                                </a:lnTo>
                                <a:lnTo>
                                  <a:pt x="20" y="63"/>
                                </a:lnTo>
                                <a:lnTo>
                                  <a:pt x="20" y="57"/>
                                </a:lnTo>
                                <a:lnTo>
                                  <a:pt x="13" y="57"/>
                                </a:lnTo>
                                <a:lnTo>
                                  <a:pt x="12" y="57"/>
                                </a:lnTo>
                                <a:lnTo>
                                  <a:pt x="12" y="23"/>
                                </a:lnTo>
                                <a:close/>
                                <a:moveTo>
                                  <a:pt x="20" y="57"/>
                                </a:moveTo>
                                <a:lnTo>
                                  <a:pt x="16" y="57"/>
                                </a:lnTo>
                                <a:lnTo>
                                  <a:pt x="20" y="57"/>
                                </a:lnTo>
                                <a:close/>
                                <a:moveTo>
                                  <a:pt x="20" y="18"/>
                                </a:moveTo>
                                <a:lnTo>
                                  <a:pt x="0" y="18"/>
                                </a:lnTo>
                                <a:lnTo>
                                  <a:pt x="0" y="23"/>
                                </a:lnTo>
                                <a:lnTo>
                                  <a:pt x="20" y="23"/>
                                </a:lnTo>
                                <a:lnTo>
                                  <a:pt x="20" y="18"/>
                                </a:lnTo>
                                <a:close/>
                                <a:moveTo>
                                  <a:pt x="12" y="6"/>
                                </a:moveTo>
                                <a:lnTo>
                                  <a:pt x="6" y="6"/>
                                </a:lnTo>
                                <a:lnTo>
                                  <a:pt x="6" y="18"/>
                                </a:lnTo>
                                <a:lnTo>
                                  <a:pt x="12" y="18"/>
                                </a:lnTo>
                                <a:lnTo>
                                  <a:pt x="12" y="6"/>
                                </a:lnTo>
                                <a:close/>
                                <a:moveTo>
                                  <a:pt x="46" y="35"/>
                                </a:moveTo>
                                <a:lnTo>
                                  <a:pt x="26" y="35"/>
                                </a:lnTo>
                                <a:lnTo>
                                  <a:pt x="26" y="41"/>
                                </a:lnTo>
                                <a:lnTo>
                                  <a:pt x="46" y="41"/>
                                </a:lnTo>
                                <a:lnTo>
                                  <a:pt x="46" y="35"/>
                                </a:lnTo>
                                <a:close/>
                                <a:moveTo>
                                  <a:pt x="77" y="16"/>
                                </a:moveTo>
                                <a:lnTo>
                                  <a:pt x="59" y="16"/>
                                </a:lnTo>
                                <a:lnTo>
                                  <a:pt x="52" y="26"/>
                                </a:lnTo>
                                <a:lnTo>
                                  <a:pt x="52" y="54"/>
                                </a:lnTo>
                                <a:lnTo>
                                  <a:pt x="59" y="64"/>
                                </a:lnTo>
                                <a:lnTo>
                                  <a:pt x="77" y="64"/>
                                </a:lnTo>
                                <a:lnTo>
                                  <a:pt x="81" y="61"/>
                                </a:lnTo>
                                <a:lnTo>
                                  <a:pt x="84" y="57"/>
                                </a:lnTo>
                                <a:lnTo>
                                  <a:pt x="64" y="57"/>
                                </a:lnTo>
                                <a:lnTo>
                                  <a:pt x="59" y="50"/>
                                </a:lnTo>
                                <a:lnTo>
                                  <a:pt x="59" y="30"/>
                                </a:lnTo>
                                <a:lnTo>
                                  <a:pt x="64" y="23"/>
                                </a:lnTo>
                                <a:lnTo>
                                  <a:pt x="84" y="23"/>
                                </a:lnTo>
                                <a:lnTo>
                                  <a:pt x="81" y="19"/>
                                </a:lnTo>
                                <a:lnTo>
                                  <a:pt x="77" y="16"/>
                                </a:lnTo>
                                <a:close/>
                                <a:moveTo>
                                  <a:pt x="91" y="56"/>
                                </a:moveTo>
                                <a:lnTo>
                                  <a:pt x="85" y="56"/>
                                </a:lnTo>
                                <a:lnTo>
                                  <a:pt x="85" y="62"/>
                                </a:lnTo>
                                <a:lnTo>
                                  <a:pt x="91" y="62"/>
                                </a:lnTo>
                                <a:lnTo>
                                  <a:pt x="91" y="56"/>
                                </a:lnTo>
                                <a:close/>
                                <a:moveTo>
                                  <a:pt x="84" y="23"/>
                                </a:moveTo>
                                <a:lnTo>
                                  <a:pt x="80" y="23"/>
                                </a:lnTo>
                                <a:lnTo>
                                  <a:pt x="84" y="30"/>
                                </a:lnTo>
                                <a:lnTo>
                                  <a:pt x="84" y="50"/>
                                </a:lnTo>
                                <a:lnTo>
                                  <a:pt x="79" y="57"/>
                                </a:lnTo>
                                <a:lnTo>
                                  <a:pt x="84" y="57"/>
                                </a:lnTo>
                                <a:lnTo>
                                  <a:pt x="85" y="56"/>
                                </a:lnTo>
                                <a:lnTo>
                                  <a:pt x="91" y="56"/>
                                </a:lnTo>
                                <a:lnTo>
                                  <a:pt x="91" y="23"/>
                                </a:lnTo>
                                <a:lnTo>
                                  <a:pt x="84" y="23"/>
                                </a:lnTo>
                                <a:close/>
                                <a:moveTo>
                                  <a:pt x="91" y="0"/>
                                </a:moveTo>
                                <a:lnTo>
                                  <a:pt x="84" y="0"/>
                                </a:lnTo>
                                <a:lnTo>
                                  <a:pt x="84" y="23"/>
                                </a:lnTo>
                                <a:lnTo>
                                  <a:pt x="91" y="23"/>
                                </a:lnTo>
                                <a:lnTo>
                                  <a:pt x="91" y="0"/>
                                </a:lnTo>
                                <a:close/>
                                <a:moveTo>
                                  <a:pt x="109" y="18"/>
                                </a:moveTo>
                                <a:lnTo>
                                  <a:pt x="102" y="18"/>
                                </a:lnTo>
                                <a:lnTo>
                                  <a:pt x="102" y="62"/>
                                </a:lnTo>
                                <a:lnTo>
                                  <a:pt x="109" y="62"/>
                                </a:lnTo>
                                <a:lnTo>
                                  <a:pt x="109" y="18"/>
                                </a:lnTo>
                                <a:close/>
                                <a:moveTo>
                                  <a:pt x="109" y="0"/>
                                </a:moveTo>
                                <a:lnTo>
                                  <a:pt x="102" y="0"/>
                                </a:lnTo>
                                <a:lnTo>
                                  <a:pt x="102" y="9"/>
                                </a:lnTo>
                                <a:lnTo>
                                  <a:pt x="109" y="9"/>
                                </a:lnTo>
                                <a:lnTo>
                                  <a:pt x="109" y="0"/>
                                </a:lnTo>
                                <a:close/>
                                <a:moveTo>
                                  <a:pt x="125" y="49"/>
                                </a:moveTo>
                                <a:lnTo>
                                  <a:pt x="118" y="49"/>
                                </a:lnTo>
                                <a:lnTo>
                                  <a:pt x="118" y="59"/>
                                </a:lnTo>
                                <a:lnTo>
                                  <a:pt x="124" y="64"/>
                                </a:lnTo>
                                <a:lnTo>
                                  <a:pt x="147" y="64"/>
                                </a:lnTo>
                                <a:lnTo>
                                  <a:pt x="154" y="58"/>
                                </a:lnTo>
                                <a:lnTo>
                                  <a:pt x="154" y="57"/>
                                </a:lnTo>
                                <a:lnTo>
                                  <a:pt x="132" y="57"/>
                                </a:lnTo>
                                <a:lnTo>
                                  <a:pt x="129" y="56"/>
                                </a:lnTo>
                                <a:lnTo>
                                  <a:pt x="127" y="54"/>
                                </a:lnTo>
                                <a:lnTo>
                                  <a:pt x="126" y="53"/>
                                </a:lnTo>
                                <a:lnTo>
                                  <a:pt x="126" y="52"/>
                                </a:lnTo>
                                <a:lnTo>
                                  <a:pt x="125" y="49"/>
                                </a:lnTo>
                                <a:close/>
                                <a:moveTo>
                                  <a:pt x="146" y="16"/>
                                </a:moveTo>
                                <a:lnTo>
                                  <a:pt x="126" y="16"/>
                                </a:lnTo>
                                <a:lnTo>
                                  <a:pt x="119" y="22"/>
                                </a:lnTo>
                                <a:lnTo>
                                  <a:pt x="119" y="37"/>
                                </a:lnTo>
                                <a:lnTo>
                                  <a:pt x="123" y="40"/>
                                </a:lnTo>
                                <a:lnTo>
                                  <a:pt x="144" y="45"/>
                                </a:lnTo>
                                <a:lnTo>
                                  <a:pt x="146" y="47"/>
                                </a:lnTo>
                                <a:lnTo>
                                  <a:pt x="146" y="54"/>
                                </a:lnTo>
                                <a:lnTo>
                                  <a:pt x="142" y="57"/>
                                </a:lnTo>
                                <a:lnTo>
                                  <a:pt x="154" y="57"/>
                                </a:lnTo>
                                <a:lnTo>
                                  <a:pt x="154" y="43"/>
                                </a:lnTo>
                                <a:lnTo>
                                  <a:pt x="150" y="39"/>
                                </a:lnTo>
                                <a:lnTo>
                                  <a:pt x="129" y="34"/>
                                </a:lnTo>
                                <a:lnTo>
                                  <a:pt x="126" y="33"/>
                                </a:lnTo>
                                <a:lnTo>
                                  <a:pt x="126" y="25"/>
                                </a:lnTo>
                                <a:lnTo>
                                  <a:pt x="130" y="23"/>
                                </a:lnTo>
                                <a:lnTo>
                                  <a:pt x="152" y="23"/>
                                </a:lnTo>
                                <a:lnTo>
                                  <a:pt x="152" y="21"/>
                                </a:lnTo>
                                <a:lnTo>
                                  <a:pt x="146" y="16"/>
                                </a:lnTo>
                                <a:close/>
                                <a:moveTo>
                                  <a:pt x="152" y="23"/>
                                </a:moveTo>
                                <a:lnTo>
                                  <a:pt x="141" y="23"/>
                                </a:lnTo>
                                <a:lnTo>
                                  <a:pt x="144" y="25"/>
                                </a:lnTo>
                                <a:lnTo>
                                  <a:pt x="144" y="30"/>
                                </a:lnTo>
                                <a:lnTo>
                                  <a:pt x="152" y="30"/>
                                </a:lnTo>
                                <a:lnTo>
                                  <a:pt x="152" y="23"/>
                                </a:lnTo>
                                <a:close/>
                                <a:moveTo>
                                  <a:pt x="171" y="23"/>
                                </a:moveTo>
                                <a:lnTo>
                                  <a:pt x="164" y="23"/>
                                </a:lnTo>
                                <a:lnTo>
                                  <a:pt x="164" y="61"/>
                                </a:lnTo>
                                <a:lnTo>
                                  <a:pt x="167" y="64"/>
                                </a:lnTo>
                                <a:lnTo>
                                  <a:pt x="175" y="64"/>
                                </a:lnTo>
                                <a:lnTo>
                                  <a:pt x="176" y="63"/>
                                </a:lnTo>
                                <a:lnTo>
                                  <a:pt x="178" y="63"/>
                                </a:lnTo>
                                <a:lnTo>
                                  <a:pt x="178" y="57"/>
                                </a:lnTo>
                                <a:lnTo>
                                  <a:pt x="172" y="57"/>
                                </a:lnTo>
                                <a:lnTo>
                                  <a:pt x="171" y="57"/>
                                </a:lnTo>
                                <a:lnTo>
                                  <a:pt x="171" y="23"/>
                                </a:lnTo>
                                <a:close/>
                                <a:moveTo>
                                  <a:pt x="178" y="57"/>
                                </a:moveTo>
                                <a:lnTo>
                                  <a:pt x="175" y="57"/>
                                </a:lnTo>
                                <a:lnTo>
                                  <a:pt x="178" y="57"/>
                                </a:lnTo>
                                <a:close/>
                                <a:moveTo>
                                  <a:pt x="178" y="18"/>
                                </a:moveTo>
                                <a:lnTo>
                                  <a:pt x="158" y="18"/>
                                </a:lnTo>
                                <a:lnTo>
                                  <a:pt x="158" y="23"/>
                                </a:lnTo>
                                <a:lnTo>
                                  <a:pt x="178" y="23"/>
                                </a:lnTo>
                                <a:lnTo>
                                  <a:pt x="178" y="18"/>
                                </a:lnTo>
                                <a:close/>
                                <a:moveTo>
                                  <a:pt x="171" y="6"/>
                                </a:moveTo>
                                <a:lnTo>
                                  <a:pt x="164" y="6"/>
                                </a:lnTo>
                                <a:lnTo>
                                  <a:pt x="164" y="18"/>
                                </a:lnTo>
                                <a:lnTo>
                                  <a:pt x="171" y="18"/>
                                </a:lnTo>
                                <a:lnTo>
                                  <a:pt x="171" y="6"/>
                                </a:lnTo>
                                <a:close/>
                                <a:moveTo>
                                  <a:pt x="193" y="18"/>
                                </a:moveTo>
                                <a:lnTo>
                                  <a:pt x="186" y="18"/>
                                </a:lnTo>
                                <a:lnTo>
                                  <a:pt x="186" y="62"/>
                                </a:lnTo>
                                <a:lnTo>
                                  <a:pt x="193" y="62"/>
                                </a:lnTo>
                                <a:lnTo>
                                  <a:pt x="193" y="28"/>
                                </a:lnTo>
                                <a:lnTo>
                                  <a:pt x="196" y="26"/>
                                </a:lnTo>
                                <a:lnTo>
                                  <a:pt x="193" y="26"/>
                                </a:lnTo>
                                <a:lnTo>
                                  <a:pt x="193" y="18"/>
                                </a:lnTo>
                                <a:close/>
                                <a:moveTo>
                                  <a:pt x="205" y="16"/>
                                </a:moveTo>
                                <a:lnTo>
                                  <a:pt x="200" y="16"/>
                                </a:lnTo>
                                <a:lnTo>
                                  <a:pt x="197" y="19"/>
                                </a:lnTo>
                                <a:lnTo>
                                  <a:pt x="193" y="26"/>
                                </a:lnTo>
                                <a:lnTo>
                                  <a:pt x="196" y="26"/>
                                </a:lnTo>
                                <a:lnTo>
                                  <a:pt x="198" y="24"/>
                                </a:lnTo>
                                <a:lnTo>
                                  <a:pt x="207" y="24"/>
                                </a:lnTo>
                                <a:lnTo>
                                  <a:pt x="207" y="17"/>
                                </a:lnTo>
                                <a:lnTo>
                                  <a:pt x="205" y="16"/>
                                </a:lnTo>
                                <a:close/>
                                <a:moveTo>
                                  <a:pt x="207" y="24"/>
                                </a:moveTo>
                                <a:lnTo>
                                  <a:pt x="198" y="24"/>
                                </a:lnTo>
                                <a:lnTo>
                                  <a:pt x="207" y="24"/>
                                </a:lnTo>
                                <a:close/>
                                <a:moveTo>
                                  <a:pt x="221" y="18"/>
                                </a:moveTo>
                                <a:lnTo>
                                  <a:pt x="214" y="18"/>
                                </a:lnTo>
                                <a:lnTo>
                                  <a:pt x="214" y="62"/>
                                </a:lnTo>
                                <a:lnTo>
                                  <a:pt x="221" y="62"/>
                                </a:lnTo>
                                <a:lnTo>
                                  <a:pt x="221" y="18"/>
                                </a:lnTo>
                                <a:close/>
                                <a:moveTo>
                                  <a:pt x="221" y="0"/>
                                </a:moveTo>
                                <a:lnTo>
                                  <a:pt x="214" y="0"/>
                                </a:lnTo>
                                <a:lnTo>
                                  <a:pt x="214" y="9"/>
                                </a:lnTo>
                                <a:lnTo>
                                  <a:pt x="221" y="9"/>
                                </a:lnTo>
                                <a:lnTo>
                                  <a:pt x="221" y="0"/>
                                </a:lnTo>
                                <a:close/>
                                <a:moveTo>
                                  <a:pt x="243" y="56"/>
                                </a:moveTo>
                                <a:lnTo>
                                  <a:pt x="238" y="56"/>
                                </a:lnTo>
                                <a:lnTo>
                                  <a:pt x="241" y="61"/>
                                </a:lnTo>
                                <a:lnTo>
                                  <a:pt x="246" y="64"/>
                                </a:lnTo>
                                <a:lnTo>
                                  <a:pt x="263" y="64"/>
                                </a:lnTo>
                                <a:lnTo>
                                  <a:pt x="269" y="57"/>
                                </a:lnTo>
                                <a:lnTo>
                                  <a:pt x="243" y="57"/>
                                </a:lnTo>
                                <a:lnTo>
                                  <a:pt x="243" y="56"/>
                                </a:lnTo>
                                <a:close/>
                                <a:moveTo>
                                  <a:pt x="239" y="0"/>
                                </a:moveTo>
                                <a:lnTo>
                                  <a:pt x="232" y="0"/>
                                </a:lnTo>
                                <a:lnTo>
                                  <a:pt x="232" y="62"/>
                                </a:lnTo>
                                <a:lnTo>
                                  <a:pt x="238" y="62"/>
                                </a:lnTo>
                                <a:lnTo>
                                  <a:pt x="238" y="56"/>
                                </a:lnTo>
                                <a:lnTo>
                                  <a:pt x="243" y="56"/>
                                </a:lnTo>
                                <a:lnTo>
                                  <a:pt x="239" y="50"/>
                                </a:lnTo>
                                <a:lnTo>
                                  <a:pt x="239" y="30"/>
                                </a:lnTo>
                                <a:lnTo>
                                  <a:pt x="243" y="24"/>
                                </a:lnTo>
                                <a:lnTo>
                                  <a:pt x="239" y="24"/>
                                </a:lnTo>
                                <a:lnTo>
                                  <a:pt x="239" y="0"/>
                                </a:lnTo>
                                <a:close/>
                                <a:moveTo>
                                  <a:pt x="269" y="23"/>
                                </a:moveTo>
                                <a:lnTo>
                                  <a:pt x="259" y="23"/>
                                </a:lnTo>
                                <a:lnTo>
                                  <a:pt x="264" y="30"/>
                                </a:lnTo>
                                <a:lnTo>
                                  <a:pt x="264" y="50"/>
                                </a:lnTo>
                                <a:lnTo>
                                  <a:pt x="258" y="57"/>
                                </a:lnTo>
                                <a:lnTo>
                                  <a:pt x="269" y="57"/>
                                </a:lnTo>
                                <a:lnTo>
                                  <a:pt x="271" y="54"/>
                                </a:lnTo>
                                <a:lnTo>
                                  <a:pt x="271" y="25"/>
                                </a:lnTo>
                                <a:lnTo>
                                  <a:pt x="269" y="23"/>
                                </a:lnTo>
                                <a:close/>
                                <a:moveTo>
                                  <a:pt x="264" y="16"/>
                                </a:moveTo>
                                <a:lnTo>
                                  <a:pt x="246" y="16"/>
                                </a:lnTo>
                                <a:lnTo>
                                  <a:pt x="242" y="19"/>
                                </a:lnTo>
                                <a:lnTo>
                                  <a:pt x="239" y="24"/>
                                </a:lnTo>
                                <a:lnTo>
                                  <a:pt x="243" y="24"/>
                                </a:lnTo>
                                <a:lnTo>
                                  <a:pt x="243" y="23"/>
                                </a:lnTo>
                                <a:lnTo>
                                  <a:pt x="269" y="23"/>
                                </a:lnTo>
                                <a:lnTo>
                                  <a:pt x="264" y="16"/>
                                </a:lnTo>
                                <a:close/>
                                <a:moveTo>
                                  <a:pt x="286" y="18"/>
                                </a:moveTo>
                                <a:lnTo>
                                  <a:pt x="279" y="18"/>
                                </a:lnTo>
                                <a:lnTo>
                                  <a:pt x="279" y="59"/>
                                </a:lnTo>
                                <a:lnTo>
                                  <a:pt x="285" y="64"/>
                                </a:lnTo>
                                <a:lnTo>
                                  <a:pt x="300" y="64"/>
                                </a:lnTo>
                                <a:lnTo>
                                  <a:pt x="304" y="61"/>
                                </a:lnTo>
                                <a:lnTo>
                                  <a:pt x="307" y="57"/>
                                </a:lnTo>
                                <a:lnTo>
                                  <a:pt x="290" y="57"/>
                                </a:lnTo>
                                <a:lnTo>
                                  <a:pt x="286" y="54"/>
                                </a:lnTo>
                                <a:lnTo>
                                  <a:pt x="286" y="18"/>
                                </a:lnTo>
                                <a:close/>
                                <a:moveTo>
                                  <a:pt x="314" y="56"/>
                                </a:moveTo>
                                <a:lnTo>
                                  <a:pt x="308" y="56"/>
                                </a:lnTo>
                                <a:lnTo>
                                  <a:pt x="308" y="62"/>
                                </a:lnTo>
                                <a:lnTo>
                                  <a:pt x="314" y="62"/>
                                </a:lnTo>
                                <a:lnTo>
                                  <a:pt x="314" y="56"/>
                                </a:lnTo>
                                <a:close/>
                                <a:moveTo>
                                  <a:pt x="314" y="18"/>
                                </a:moveTo>
                                <a:lnTo>
                                  <a:pt x="307" y="18"/>
                                </a:lnTo>
                                <a:lnTo>
                                  <a:pt x="307" y="52"/>
                                </a:lnTo>
                                <a:lnTo>
                                  <a:pt x="303" y="57"/>
                                </a:lnTo>
                                <a:lnTo>
                                  <a:pt x="307" y="57"/>
                                </a:lnTo>
                                <a:lnTo>
                                  <a:pt x="308" y="56"/>
                                </a:lnTo>
                                <a:lnTo>
                                  <a:pt x="314" y="56"/>
                                </a:lnTo>
                                <a:lnTo>
                                  <a:pt x="314" y="18"/>
                                </a:lnTo>
                                <a:close/>
                                <a:moveTo>
                                  <a:pt x="335" y="23"/>
                                </a:moveTo>
                                <a:lnTo>
                                  <a:pt x="328" y="23"/>
                                </a:lnTo>
                                <a:lnTo>
                                  <a:pt x="328" y="61"/>
                                </a:lnTo>
                                <a:lnTo>
                                  <a:pt x="331" y="64"/>
                                </a:lnTo>
                                <a:lnTo>
                                  <a:pt x="338" y="64"/>
                                </a:lnTo>
                                <a:lnTo>
                                  <a:pt x="339" y="63"/>
                                </a:lnTo>
                                <a:lnTo>
                                  <a:pt x="342" y="63"/>
                                </a:lnTo>
                                <a:lnTo>
                                  <a:pt x="342" y="57"/>
                                </a:lnTo>
                                <a:lnTo>
                                  <a:pt x="335" y="57"/>
                                </a:lnTo>
                                <a:lnTo>
                                  <a:pt x="335" y="23"/>
                                </a:lnTo>
                                <a:close/>
                                <a:moveTo>
                                  <a:pt x="342" y="57"/>
                                </a:moveTo>
                                <a:lnTo>
                                  <a:pt x="338" y="57"/>
                                </a:lnTo>
                                <a:lnTo>
                                  <a:pt x="342" y="57"/>
                                </a:lnTo>
                                <a:close/>
                                <a:moveTo>
                                  <a:pt x="342" y="18"/>
                                </a:moveTo>
                                <a:lnTo>
                                  <a:pt x="322" y="18"/>
                                </a:lnTo>
                                <a:lnTo>
                                  <a:pt x="322" y="23"/>
                                </a:lnTo>
                                <a:lnTo>
                                  <a:pt x="342" y="23"/>
                                </a:lnTo>
                                <a:lnTo>
                                  <a:pt x="342" y="18"/>
                                </a:lnTo>
                                <a:close/>
                                <a:moveTo>
                                  <a:pt x="335" y="6"/>
                                </a:moveTo>
                                <a:lnTo>
                                  <a:pt x="328" y="6"/>
                                </a:lnTo>
                                <a:lnTo>
                                  <a:pt x="328" y="18"/>
                                </a:lnTo>
                                <a:lnTo>
                                  <a:pt x="335" y="18"/>
                                </a:lnTo>
                                <a:lnTo>
                                  <a:pt x="335" y="6"/>
                                </a:lnTo>
                                <a:close/>
                                <a:moveTo>
                                  <a:pt x="356" y="18"/>
                                </a:moveTo>
                                <a:lnTo>
                                  <a:pt x="349" y="18"/>
                                </a:lnTo>
                                <a:lnTo>
                                  <a:pt x="349" y="62"/>
                                </a:lnTo>
                                <a:lnTo>
                                  <a:pt x="356" y="62"/>
                                </a:lnTo>
                                <a:lnTo>
                                  <a:pt x="356" y="18"/>
                                </a:lnTo>
                                <a:close/>
                                <a:moveTo>
                                  <a:pt x="356" y="0"/>
                                </a:moveTo>
                                <a:lnTo>
                                  <a:pt x="349" y="0"/>
                                </a:lnTo>
                                <a:lnTo>
                                  <a:pt x="349" y="9"/>
                                </a:lnTo>
                                <a:lnTo>
                                  <a:pt x="356" y="9"/>
                                </a:lnTo>
                                <a:lnTo>
                                  <a:pt x="356" y="0"/>
                                </a:lnTo>
                                <a:close/>
                                <a:moveTo>
                                  <a:pt x="398" y="16"/>
                                </a:moveTo>
                                <a:lnTo>
                                  <a:pt x="373" y="16"/>
                                </a:lnTo>
                                <a:lnTo>
                                  <a:pt x="366" y="25"/>
                                </a:lnTo>
                                <a:lnTo>
                                  <a:pt x="365" y="55"/>
                                </a:lnTo>
                                <a:lnTo>
                                  <a:pt x="373" y="64"/>
                                </a:lnTo>
                                <a:lnTo>
                                  <a:pt x="398" y="64"/>
                                </a:lnTo>
                                <a:lnTo>
                                  <a:pt x="403" y="57"/>
                                </a:lnTo>
                                <a:lnTo>
                                  <a:pt x="378" y="57"/>
                                </a:lnTo>
                                <a:lnTo>
                                  <a:pt x="373" y="51"/>
                                </a:lnTo>
                                <a:lnTo>
                                  <a:pt x="373" y="29"/>
                                </a:lnTo>
                                <a:lnTo>
                                  <a:pt x="378" y="23"/>
                                </a:lnTo>
                                <a:lnTo>
                                  <a:pt x="403" y="23"/>
                                </a:lnTo>
                                <a:lnTo>
                                  <a:pt x="398" y="16"/>
                                </a:lnTo>
                                <a:close/>
                                <a:moveTo>
                                  <a:pt x="403" y="23"/>
                                </a:moveTo>
                                <a:lnTo>
                                  <a:pt x="393" y="23"/>
                                </a:lnTo>
                                <a:lnTo>
                                  <a:pt x="398" y="29"/>
                                </a:lnTo>
                                <a:lnTo>
                                  <a:pt x="398" y="51"/>
                                </a:lnTo>
                                <a:lnTo>
                                  <a:pt x="393" y="57"/>
                                </a:lnTo>
                                <a:lnTo>
                                  <a:pt x="403" y="57"/>
                                </a:lnTo>
                                <a:lnTo>
                                  <a:pt x="405" y="55"/>
                                </a:lnTo>
                                <a:lnTo>
                                  <a:pt x="405" y="25"/>
                                </a:lnTo>
                                <a:lnTo>
                                  <a:pt x="403" y="23"/>
                                </a:lnTo>
                                <a:close/>
                                <a:moveTo>
                                  <a:pt x="421" y="18"/>
                                </a:moveTo>
                                <a:lnTo>
                                  <a:pt x="415" y="18"/>
                                </a:lnTo>
                                <a:lnTo>
                                  <a:pt x="415" y="62"/>
                                </a:lnTo>
                                <a:lnTo>
                                  <a:pt x="422" y="62"/>
                                </a:lnTo>
                                <a:lnTo>
                                  <a:pt x="422" y="28"/>
                                </a:lnTo>
                                <a:lnTo>
                                  <a:pt x="425" y="25"/>
                                </a:lnTo>
                                <a:lnTo>
                                  <a:pt x="421" y="25"/>
                                </a:lnTo>
                                <a:lnTo>
                                  <a:pt x="421" y="18"/>
                                </a:lnTo>
                                <a:close/>
                                <a:moveTo>
                                  <a:pt x="450" y="23"/>
                                </a:moveTo>
                                <a:lnTo>
                                  <a:pt x="440" y="23"/>
                                </a:lnTo>
                                <a:lnTo>
                                  <a:pt x="443" y="26"/>
                                </a:lnTo>
                                <a:lnTo>
                                  <a:pt x="443" y="62"/>
                                </a:lnTo>
                                <a:lnTo>
                                  <a:pt x="450" y="62"/>
                                </a:lnTo>
                                <a:lnTo>
                                  <a:pt x="450" y="23"/>
                                </a:lnTo>
                                <a:close/>
                                <a:moveTo>
                                  <a:pt x="445" y="16"/>
                                </a:moveTo>
                                <a:lnTo>
                                  <a:pt x="430" y="16"/>
                                </a:lnTo>
                                <a:lnTo>
                                  <a:pt x="425" y="19"/>
                                </a:lnTo>
                                <a:lnTo>
                                  <a:pt x="421" y="25"/>
                                </a:lnTo>
                                <a:lnTo>
                                  <a:pt x="425" y="25"/>
                                </a:lnTo>
                                <a:lnTo>
                                  <a:pt x="427" y="23"/>
                                </a:lnTo>
                                <a:lnTo>
                                  <a:pt x="450" y="23"/>
                                </a:lnTo>
                                <a:lnTo>
                                  <a:pt x="450" y="21"/>
                                </a:lnTo>
                                <a:lnTo>
                                  <a:pt x="44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Line 244"/>
                        <wps:cNvCnPr>
                          <a:cxnSpLocks noChangeShapeType="1"/>
                        </wps:cNvCnPr>
                        <wps:spPr bwMode="auto">
                          <a:xfrm>
                            <a:off x="1391" y="257"/>
                            <a:ext cx="175" cy="0"/>
                          </a:xfrm>
                          <a:prstGeom prst="line">
                            <a:avLst/>
                          </a:prstGeom>
                          <a:noFill/>
                          <a:ln w="7404">
                            <a:solidFill>
                              <a:srgbClr val="0072BD"/>
                            </a:solidFill>
                            <a:prstDash val="solid"/>
                            <a:round/>
                            <a:headEnd/>
                            <a:tailEnd/>
                          </a:ln>
                          <a:extLst>
                            <a:ext uri="{909E8E84-426E-40DD-AFC4-6F175D3DCCD1}">
                              <a14:hiddenFill xmlns:a14="http://schemas.microsoft.com/office/drawing/2010/main">
                                <a:noFill/>
                              </a14:hiddenFill>
                            </a:ext>
                          </a:extLst>
                        </wps:spPr>
                        <wps:bodyPr/>
                      </wps:wsp>
                      <wps:wsp>
                        <wps:cNvPr id="301" name="docshape82"/>
                        <wps:cNvSpPr>
                          <a:spLocks noChangeArrowheads="1"/>
                        </wps:cNvSpPr>
                        <wps:spPr bwMode="auto">
                          <a:xfrm>
                            <a:off x="1373" y="93"/>
                            <a:ext cx="766" cy="224"/>
                          </a:xfrm>
                          <a:prstGeom prst="rect">
                            <a:avLst/>
                          </a:prstGeom>
                          <a:noFill/>
                          <a:ln w="4445">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1B2E089" id="Группа 227" o:spid="_x0000_s1026" style="width:112.9pt;height:85.8pt;mso-position-horizontal-relative:char;mso-position-vertical-relative:line" coordsize="2258,1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">
                <v:shape id="docshape74" o:spid="_x0000_s1027" style="position:absolute;left:420;top:36;width:18;height:1431;visibility:visible;mso-wrap-style:square;v-text-anchor:top" coordsize="18,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" path="m,1430l,m,1430r18,e" filled="f" strokecolor="#262626" strokeweight=".35pt">
                  <v:path arrowok="t" o:connecttype="custom" o:connectlocs="0,1467;0,37;0,1467;18,1467" o:connectangles="0,0,0,0"/>
                </v:shape>
                <v:line id="Line 173" o:spid="_x0000_s1028" style="position:absolute;visibility:visible;mso-wrap-style:square" from="420,1181" to="438,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" strokecolor="#262626" strokeweight=".35pt"/>
                <v:line id="Line 174" o:spid="_x0000_s1029" style="position:absolute;visibility:visible;mso-wrap-style:square" from="420,895" to="438,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" strokecolor="#262626" strokeweight=".35pt"/>
                <v:line id="Line 175" o:spid="_x0000_s1030" style="position:absolute;visibility:visible;mso-wrap-style:square" from="420,609" to="438,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" strokecolor="#262626" strokeweight=".35pt"/>
                <v:line id="Line 176" o:spid="_x0000_s1031" style="position:absolute;visibility:visible;mso-wrap-style:square" from="420,323" to="438,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" strokecolor="#262626" strokeweight=".35pt"/>
                <v:line id="Line 177" o:spid="_x0000_s1032" style="position:absolute;visibility:visible;mso-wrap-style:square" from="420,37" to="43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" strokecolor="#262626" strokeweight=".35pt"/>
                <v:shape id="docshape75" o:spid="_x0000_s1033" style="position:absolute;left:-1;width:376;height:1501;visibility:visible;mso-wrap-style:square;v-text-anchor:top" coordsize="376,1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" path="m11,693l,693r,8l11,701r,-8xm11,647l,647r,9l11,656r,-9xm75,955r-28,l34,955r-6,-6l29,938r-9,l20,941r,6l23,951r8,5l21,956r,8l75,964r,-9xm75,670l,670r,8l75,678r,-8xm75,693r-54,l21,701r54,l75,693xm75,647r-54,l21,656r54,l75,647xm77,893r,l69,887r,12l69,918r-8,6l35,924r-8,-6l27,899r8,-6l61,893r8,6l69,887r-3,-3l30,884r-10,9l20,924r10,9l66,933r11,-9l77,893xm77,835r,l69,829r,12l69,859r-8,6l36,865r-9,-6l27,841r9,-6l61,835r8,6l69,829r-3,-3l30,826r-10,8l20,856r2,5l28,865,,865r,9l75,874r,-8l68,866r6,-4l77,857r,-22xm77,779r,-9l76,767r-6,l70,769r,3l68,774r-43,l20,781r,21l22,808r4,4l29,814r3,1l37,816r,-9l30,806r-3,-4l27,787r3,-5l38,782r3,l43,784r1,10l45,803r1,2l47,809r3,6l54,818r17,l77,811r,-2l77,793r-2,-5l70,783r,10l70,805r-4,4l55,809r-2,-4l50,787r,-2l48,782r13,l62,783r6,6l70,793r,-10l70,782r-1,l75,781r2,-2xm77,721r,-1l69,714r,13l69,745r-8,6l36,751r-9,-6l27,727r9,-7l61,720r8,7l69,714r-3,-2l30,712r-10,8l20,742r2,5l28,751,,751r,9l75,760r,-8l68,752r6,-4l77,742r,-21xm77,627r,-10l76,614r-7,l70,617r,4l69,623r-41,l28,614r-7,l21,623r-15,l6,631r15,l21,638r7,l28,631r46,l77,627xm97,1014r-28,l75,1009r2,-5l77,983r-8,-6l69,1008r-8,6l36,1014r-9,-6l27,989r9,-6l61,983r8,6l69,1008r,-31l66,974r-35,l20,983r,21l23,1010r6,4l21,1014r,8l97,1022r,-8xm97,597r-1,-3l94,591r-1,-2l90,588r-4,-2l21,562r,9l63,586,21,600r,9l75,591r12,5l89,598r,5l89,604r-1,2l96,606r1,-2l97,603r,-6xm166,1167r-2,-9l159,1152r-2,-3l157,1161r,37l153,1207r-18,l131,1198r,-37l135,1152r18,l157,1161r,-12l156,1147r-6,-3l138,1144r-6,3l129,1152r-4,6l123,1167r,13l124,1194r4,11l135,1212r9,2l154,1212r4,-5l160,1205r4,-11l166,1180r,-13xm166,594r-2,-8l159,579r-2,-2l157,589r,37l153,635r-18,l131,626r,-37l135,579r18,l157,589r,-12l156,575r-6,-3l138,572r-6,3l129,580r-4,6l123,594r,14l124,622r4,11l135,640r9,2l154,640r4,-5l160,633r4,-11l166,608r,-14xm166,22r-2,-8l159,7,157,5r,11l157,54r-4,9l135,63r-4,-9l131,16r4,-9l153,7r4,9l157,5,156,3,150,,138,r-6,3l129,7r-4,6l123,22r,13l124,50r4,11l135,67r9,3l154,67r4,-4l160,61r4,-11l166,35r,-13xm188,1202r-9,l179,1212r9,l188,1202xm188,630r-9,l179,640r9,l188,630xm188,58r-9,l179,67r9,l188,58xm227,881r-2,-9l221,866r-2,-3l219,875r,37l214,921r-17,l192,912r,-37l197,866r17,l219,875r,-12l217,861r-5,-3l199,858r-5,3l190,866r-4,6l184,881r,13l185,908r4,11l196,926r9,2l215,926r4,-5l222,919r4,-11l227,894r,-13xm227,308r-2,-8l221,293r-2,-2l219,302r,38l214,349r-17,l192,340r,-38l197,293r17,l219,302r,-11l217,289r-5,-3l199,286r-5,3l190,293r-4,6l184,308r,13l185,336r4,11l196,354r9,2l215,354r4,-5l222,347r4,-11l227,321r,-13xm244,1167r-2,-9l237,1152r-2,-3l235,1161r,37l231,1207r-18,l209,1198r,-37l213,1152r18,l235,1161r,-12l234,1147r-6,-3l216,1144r-6,3l207,1152r-4,6l200,1167r,13l202,1194r4,11l213,1212r9,2l231,1212r5,-5l238,1205r4,-11l244,1180r,-13xm244,594r-2,-8l237,579r-2,-2l235,589r,37l231,635r-18,l209,626r,-37l213,579r18,l235,589r,-12l234,575r-6,-3l216,572r-6,3l207,580r-4,6l200,594r,14l202,622r4,11l213,640r9,2l231,640r5,-5l238,633r4,-11l244,608r,-14xm244,22r-2,-8l237,7,235,5r,11l235,54r-4,9l213,63r-4,-9l209,16r4,-9l231,7r4,9l235,5,234,3,228,,216,r-6,3l207,7r-4,6l200,22r,13l202,50r4,11l213,67r9,3l231,67r5,-4l238,61r4,-11l244,35r,-13xm250,916r-10,l240,926r10,l250,916xm250,344r-10,l240,354r10,l250,344xm281,572r-6,l272,583r-2,1l258,586r,6l272,592r,48l281,640r,-68xm296,1167r-2,-9l289,1152r-2,-3l287,1161r,37l283,1207r-18,l261,1198r,-37l265,1152r18,l287,1161r,-12l286,1147r-6,-3l268,1144r-6,3l259,1152r-5,6l252,1167r,13l254,1194r4,11l265,1212r9,2l283,1212r5,-5l290,1205r4,-11l296,1180r,-13xm296,28r,-14l294,9,292,7,290,5,286,2,281,,266,r-6,3l256,9r-2,3l253,17r,6l261,23r,-4l262,16r1,-2l265,10r5,-3l282,7r6,6l288,25r-4,5l279,33r-9,5l256,46r-4,7l251,67r44,l295,59r-34,l262,54r3,-4l273,45,291,35r5,-7xm305,881r-2,-9l298,866r-1,-3l297,875r,37l292,921r-18,l270,912r,-37l274,866r18,l297,875r,-12l295,861r-5,-3l277,858r-5,3l268,866r-4,6l262,881r,13l263,908r4,11l274,926r9,2l293,926r4,-5l299,919r5,-11l305,894r,-13xm305,308r-2,-8l298,293r-1,-2l297,302r,38l292,349r-18,l270,340r,-38l274,293r18,l297,302r,-11l295,289r-5,-3l277,286r-5,3l268,293r-4,6l262,308r,13l263,336r4,11l274,354r9,2l293,354r4,-5l299,347r5,-11l305,321r,-13xm342,858r-6,l334,869r-2,1l319,872r,6l334,878r,48l342,926r,-68xm348,1204r,-27l346,1176r-3,-4l339,1168r-17,l318,1170r-4,2l317,1154r28,l345,1146r-35,l305,1182r8,l317,1177r3,-1l334,1176r6,6l340,1201r-6,6l318,1207r-4,-4l312,1196r-9,l305,1201r,3l307,1206r4,5l318,1214r21,l346,1207r2,-3xm348,632r,-27l346,603r-3,-3l339,596r-17,l318,597r-4,3l317,582r28,l345,573r-35,l305,610r8,l317,605r3,-2l334,603r6,6l340,629r-6,6l318,635r-4,-4l312,623r-9,l305,629r,2l307,634r4,5l318,642r21,l346,635r2,-3xm348,60r,-27l346,31r-3,-3l339,24r-17,l318,25r-4,3l317,9r28,l345,1r-35,l305,37r8,l317,33r3,-2l334,31r6,6l340,57r-6,5l318,62r-4,-3l312,51r-9,l305,57r,2l307,62r4,5l318,70r21,l346,62r2,-2xm357,314r,-14l355,295r-2,-2l351,291r-4,-3l342,286r-14,l321,289r-3,6l315,298r-1,5l314,309r8,l323,305r,-3l327,296r4,-3l343,293r6,6l349,311r-3,5l340,319r-9,5l317,332r-4,7l313,353r44,l357,345r-35,l323,340r3,-4l334,331r18,-10l357,314xm376,1453r-2,-9l369,1438r-2,-3l367,1447r,37l363,1493r-18,l341,1484r,-37l345,1438r18,l367,1447r,-12l366,1433r-6,-3l348,1430r-6,3l339,1438r-4,6l333,1453r,13l334,1480r4,11l345,1498r9,2l364,1498r4,-5l370,1491r4,-10l376,1466r,-13xe" fillcolor="#262626" stroked="f">
                  <v:path arrowok="t" o:connecttype="custom" o:connectlocs="34,955;0,670;75,647;69,887;69,859;22,861;70,767;30,806;71,818;48,782;69,727;20,742;76,614;28,638;27,1008;21,1014;21,600;164,1158;156,1147;158,1207;131,626;123,608;159,7;150,0;160,61;188,630;197,921;184,881;225,300;217,289;219,349;209,1198;200,1180;237,579;228,572;238,633;209,16;202,50;250,926;272,592;261,1161;254,1194;292,7;263,14;295,59;292,921;264,872;305,308;297,291;293,354;334,926;345,1146;303,1196;339,596;340,609;346,635;310,1;305,57;347,288;343,293;326,336;341,1447;334,1480" o:connectangles="0,0,0,0,0,0,0,0,0,0,0,0,0,0,0,0,0,0,0,0,0,0,0,0,0,0,0,0,0,0,0,0,0,0,0,0,0,0,0,0,0,0,0,0,0,0,0,0,0,0,0,0,0,0,0,0,0,0,0,0,0,0,0"/>
                </v:shape>
                <v:shape id="docshape76" o:spid="_x0000_s1034" style="position:absolute;left:2178;top:36;width:18;height:1431;visibility:visible;mso-wrap-style:square;v-text-anchor:top" coordsize="18,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" path="m18,1430l18,t,1430l,1430e" filled="f" strokecolor="#262626" strokeweight=".35pt">
                  <v:path arrowok="t" o:connecttype="custom" o:connectlocs="18,1467;18,37;18,1467;0,1467" o:connectangles="0,0,0,0"/>
                </v:shape>
                <v:line id="Line 180" o:spid="_x0000_s1035" style="position:absolute;visibility:visible;mso-wrap-style:square" from="2196,1181" to="2196,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" strokecolor="#262626" strokeweight=".35pt"/>
                <v:line id="Line 181" o:spid="_x0000_s1036" style="position:absolute;visibility:visible;mso-wrap-style:square" from="2196,895" to="2196,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" strokecolor="#262626" strokeweight=".35pt"/>
                <v:line id="Line 182" o:spid="_x0000_s1037" style="position:absolute;visibility:visible;mso-wrap-style:square" from="2196,609" to="2196,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" strokecolor="#262626" strokeweight=".35pt"/>
                <v:line id="Line 183" o:spid="_x0000_s1038" style="position:absolute;visibility:visible;mso-wrap-style:square" from="2196,323" to="2196,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" strokecolor="#262626" strokeweight=".35pt"/>
                <v:line id="Line 184" o:spid="_x0000_s1039" style="position:absolute;visibility:visible;mso-wrap-style:square" from="2196,37" to="21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" strokecolor="#262626" strokeweight=".35pt"/>
                <v:line id="Line 185" o:spid="_x0000_s1040" style="position:absolute;visibility:visible;mso-wrap-style:square" from="420,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" strokecolor="#262626" strokeweight=".35pt"/>
                <v:line id="Line 186" o:spid="_x0000_s1041" style="position:absolute;visibility:visible;mso-wrap-style:square" from="451,1467" to="45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" strokecolor="#3ca0a0" strokeweight=".30867mm"/>
                <v:line id="Line 187" o:spid="_x0000_s1042" style="position:absolute;visibility:visible;mso-wrap-style:square" from="494,1467" to="49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" strokecolor="#3ca0a0" strokeweight=".30867mm"/>
                <v:line id="Line 188" o:spid="_x0000_s1043" style="position:absolute;visibility:visible;mso-wrap-style:square" from="538,1467" to="53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" strokecolor="#3ca0a0" strokeweight=".30867mm"/>
                <v:line id="Line 189" o:spid="_x0000_s1044" style="position:absolute;visibility:visible;mso-wrap-style:square" from="581,1467" to="58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" strokecolor="#3ca0a0" strokeweight=".30867mm"/>
                <v:line id="Line 190" o:spid="_x0000_s1045" style="position:absolute;visibility:visible;mso-wrap-style:square" from="625,1467" to="62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" strokecolor="#3ca0a0" strokeweight=".30867mm"/>
                <v:line id="Line 191" o:spid="_x0000_s1046" style="position:absolute;visibility:visible;mso-wrap-style:square" from="668,1467" to="66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" strokecolor="#3ca0a0" strokeweight=".30867mm"/>
                <v:line id="Line 192" o:spid="_x0000_s1047" style="position:absolute;visibility:visible;mso-wrap-style:square" from="712,1467" to="71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" strokecolor="#3ca0a0" strokeweight=".30867mm"/>
                <v:line id="Line 193" o:spid="_x0000_s1048" style="position:absolute;visibility:visible;mso-wrap-style:square" from="755,1467" to="75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" strokecolor="#3ca0a0" strokeweight=".30867mm"/>
                <v:line id="Line 194" o:spid="_x0000_s1049" style="position:absolute;visibility:visible;mso-wrap-style:square" from="799,1467" to="79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" strokecolor="#3ca0a0" strokeweight=".30867mm"/>
                <v:line id="Line 195" o:spid="_x0000_s1050" style="position:absolute;visibility:visible;mso-wrap-style:square" from="842,1467" to="84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" strokecolor="#3ca0a0" strokeweight=".30867mm"/>
                <v:line id="Line 196" o:spid="_x0000_s1051" style="position:absolute;visibility:visible;mso-wrap-style:square" from="886,1467" to="88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" strokecolor="#3ca0a0" strokeweight=".30867mm"/>
                <v:line id="Line 197" o:spid="_x0000_s1052" style="position:absolute;visibility:visible;mso-wrap-style:square" from="929,1467" to="92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" strokecolor="#3ca0a0" strokeweight=".30867mm"/>
                <v:line id="Line 198" o:spid="_x0000_s1053" style="position:absolute;visibility:visible;mso-wrap-style:square" from="973,1467" to="97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" strokecolor="#3ca0a0" strokeweight=".30867mm"/>
                <v:line id="Line 199" o:spid="_x0000_s1054" style="position:absolute;visibility:visible;mso-wrap-style:square" from="1016,1467" to="101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" strokecolor="#3ca0a0" strokeweight=".30867mm"/>
                <v:line id="Line 200" o:spid="_x0000_s1055" style="position:absolute;visibility:visible;mso-wrap-style:square" from="1060,1467" to="106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" strokecolor="#3ca0a0" strokeweight=".30867mm"/>
                <v:line id="Line 201" o:spid="_x0000_s1056" style="position:absolute;visibility:visible;mso-wrap-style:square" from="1103,1467" to="110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" strokecolor="#3ca0a0" strokeweight=".30867mm"/>
                <v:line id="Line 202" o:spid="_x0000_s1057" style="position:absolute;visibility:visible;mso-wrap-style:square" from="1147,1467" to="114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" strokecolor="#3ca0a0" strokeweight=".30867mm"/>
                <v:line id="Line 203" o:spid="_x0000_s1058" style="position:absolute;visibility:visible;mso-wrap-style:square" from="1190,1467" to="119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" strokecolor="#3ca0a0" strokeweight=".30867mm"/>
                <v:line id="Line 204" o:spid="_x0000_s1059" style="position:absolute;visibility:visible;mso-wrap-style:square" from="1234,1467" to="123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" strokecolor="#3ca0a0" strokeweight=".30867mm"/>
                <v:line id="Line 205" o:spid="_x0000_s1060" style="position:absolute;visibility:visible;mso-wrap-style:square" from="1278,1467" to="127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" strokecolor="#3ca0a0" strokeweight=".30867mm"/>
                <v:line id="Line 206" o:spid="_x0000_s1061" style="position:absolute;visibility:visible;mso-wrap-style:square" from="1321,1467" to="132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" strokecolor="#3ca0a0" strokeweight=".30867mm"/>
                <v:line id="Line 207" o:spid="_x0000_s1062" style="position:absolute;visibility:visible;mso-wrap-style:square" from="1365,1467" to="136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" strokecolor="#3ca0a0" strokeweight=".30867mm"/>
                <v:line id="Line 208" o:spid="_x0000_s1063" style="position:absolute;visibility:visible;mso-wrap-style:square" from="1408,1467" to="140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" strokecolor="#3ca0a0" strokeweight=".30867mm"/>
                <v:line id="Line 209" o:spid="_x0000_s1064" style="position:absolute;visibility:visible;mso-wrap-style:square" from="1452,1467" to="145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" strokecolor="#3ca0a0" strokeweight=".30867mm"/>
                <v:line id="Line 210" o:spid="_x0000_s1065" style="position:absolute;visibility:visible;mso-wrap-style:square" from="1495,1467" to="149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" strokecolor="#3ca0a0" strokeweight=".30867mm"/>
                <v:line id="Line 211" o:spid="_x0000_s1066" style="position:absolute;visibility:visible;mso-wrap-style:square" from="1539,1467" to="153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" strokecolor="#3ca0a0" strokeweight=".30867mm"/>
                <v:line id="Line 212" o:spid="_x0000_s1067" style="position:absolute;visibility:visible;mso-wrap-style:square" from="1582,1467" to="158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" strokecolor="#3ca0a0" strokeweight=".30867mm"/>
                <v:line id="Line 213" o:spid="_x0000_s1068" style="position:absolute;visibility:visible;mso-wrap-style:square" from="1626,1467" to="162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" strokecolor="#3ca0a0" strokeweight=".30867mm"/>
                <v:line id="Line 214" o:spid="_x0000_s1069" style="position:absolute;visibility:visible;mso-wrap-style:square" from="1669,1467" to="166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" strokecolor="#3ca0a0" strokeweight=".30867mm"/>
                <v:line id="Line 215" o:spid="_x0000_s1070" style="position:absolute;visibility:visible;mso-wrap-style:square" from="1713,1467" to="171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" strokecolor="#3ca0a0" strokeweight=".30867mm"/>
                <v:line id="Line 216" o:spid="_x0000_s1071" style="position:absolute;visibility:visible;mso-wrap-style:square" from="1756,1467" to="175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" strokecolor="#3ca0a0" strokeweight=".30867mm"/>
                <v:line id="Line 217" o:spid="_x0000_s1072" style="position:absolute;visibility:visible;mso-wrap-style:square" from="1800,1467" to="180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" strokecolor="#3ca0a0" strokeweight=".30867mm"/>
                <v:line id="Line 218" o:spid="_x0000_s1073" style="position:absolute;visibility:visible;mso-wrap-style:square" from="1843,1467" to="184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" strokecolor="#3ca0a0" strokeweight=".30867mm"/>
                <v:line id="Line 219" o:spid="_x0000_s1074" style="position:absolute;visibility:visible;mso-wrap-style:square" from="1887,1467" to="188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" strokecolor="#3ca0a0" strokeweight=".30867mm"/>
                <v:line id="Line 220" o:spid="_x0000_s1075" style="position:absolute;visibility:visible;mso-wrap-style:square" from="1930,1467" to="193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" strokecolor="#3ca0a0" strokeweight=".30867mm"/>
                <v:line id="Line 221" o:spid="_x0000_s1076" style="position:absolute;visibility:visible;mso-wrap-style:square" from="1974,1467" to="197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" strokecolor="#3ca0a0" strokeweight=".30867mm"/>
                <v:line id="Line 222" o:spid="_x0000_s1077" style="position:absolute;visibility:visible;mso-wrap-style:square" from="2017,1467" to="201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" strokecolor="#3ca0a0" strokeweight=".30867mm"/>
                <v:line id="Line 223" o:spid="_x0000_s1078" style="position:absolute;visibility:visible;mso-wrap-style:square" from="2061,1467" to="206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" strokecolor="#3ca0a0" strokeweight=".30867mm"/>
                <v:line id="Line 224" o:spid="_x0000_s1079" style="position:absolute;visibility:visible;mso-wrap-style:square" from="2104,1467" to="210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" strokecolor="#3ca0a0" strokeweight=".30867mm"/>
                <v:line id="Line 225" o:spid="_x0000_s1080" style="position:absolute;visibility:visible;mso-wrap-style:square" from="2148,1467" to="214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" strokecolor="#3ca0a0" strokeweight=".30867mm"/>
                <v:shape id="docshape77" o:spid="_x0000_s1081" style="position:absolute;left:420;top:285;width:1777;height:1181;visibility:visible;mso-wrap-style:square;v-text-anchor:top" coordsize="1777,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" path="m,1181r9,l13,1181r14,l31,1181r5,l40,1181r9,l53,1181r9,-1l67,1180r4,l76,1180r4,l84,1180r18,l107,1180r4,l116,1180r4,l124,1180r5,l142,1180r9,l156,1180r4,l164,1180r9,-1l178,1179r4,l191,1179r4,l204,1179r14,l222,1179r13,l240,1178r13,l258,1178r4,l267,1178r4,l275,1178r9,-1l289,1177r4,l298,1177r13,l315,1177r5,l324,1176r5,l333,1176r5,l342,1176r4,l351,1175r4,l364,1175r14,-1l382,1174r4,l391,1174r4,-1l400,1173r4,l409,1173r4,-1l418,1172r4,l426,1172r5,-1l435,1171r5,l444,1170r49,-4l497,1165r63,-10l573,1151r4,-1l635,1128r49,-37l724,1035r27,-60l773,902r17,-79l804,749r13,-88l826,594r9,-73l844,442r9,-81l857,319r5,-41l870,199r9,-72l888,67,906,3,910,r5,3l933,71r8,60l950,204r9,80l968,366r5,41l981,487r9,76l999,633r9,63l1021,779r14,68l1052,920r23,68l1101,1044r40,52l1195,1132r57,21l1301,1162r5,1l1310,1163r4,1l1319,1165r4,l1332,1166r5,1l1341,1167r40,4l1385,1171r5,l1403,1172r5,1l1412,1173r5,l1421,1173r4,1l1430,1174r4,l1439,1174r4,l1448,1175r4,l1461,1175r4,l1492,1176r9,1l1505,1177r9,l1519,1177r4,l1528,1177r4,l1536,1178r5,l1545,1178r5,l1554,1178r5,l1563,1178r5,l1572,1178r31,1l1607,1179r5,l1625,1179r5,l1634,1179r5,l1643,1179r4,l1652,1179r4,1l1661,1180r4,l1670,1180r9,l1687,1180r5,l1696,1180r5,l1705,1180r5,l1714,1180r4,l1723,1180r4,l1732,1180r4,l1741,1180r4,l1750,1180r4,l1758,1180r9,1l1772,1181r4,e" filled="f" strokecolor="#0072bd" strokeweight=".20567mm">
                  <v:path arrowok="t" o:connecttype="custom" o:connectlocs="27,1466;49,1466;71,1465;102,1465;120,1465;151,1465;173,1464;195,1464;235,1464;262,1463;284,1462;311,1462;329,1461;346,1461;378,1459;395,1458;413,1457;431,1456;493,1451;577,1435;751,1260;817,946;853,646;879,412;915,288;959,569;990,848;1035,1132;1141,1381;1306,1448;1323,1450;1381,1456;1408,1458;1425,1459;1443,1459;1465,1460;1514,1462;1532,1462;1550,1463;1568,1463;1612,1464;1639,1464;1656,1465;1679,1465;1701,1465;1718,1465;1736,1465;1754,1465;1776,1466" o:connectangles="0,0,0,0,0,0,0,0,0,0,0,0,0,0,0,0,0,0,0,0,0,0,0,0,0,0,0,0,0,0,0,0,0,0,0,0,0,0,0,0,0,0,0,0,0,0,0,0,0"/>
                </v:shape>
                <v:line id="Line 227" o:spid="_x0000_s1082" style="position:absolute;visibility:visible;mso-wrap-style:square" from="420,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Lc8wwAAANwAAAAPAAAAZHJzL2Rvd25yZXYueG1sRI/disIw&#10;FITvF3yHcATv1lQF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jKC3PMMAAADcAAAADwAA&#10;AAAAAAAAAAAAAAAHAgAAZHJzL2Rvd25yZXYueG1sUEsFBgAAAAADAAMAtwAAAPcCAAAAAA==&#10;" strokecolor="#262626" strokeweight=".35pt"/>
                <v:line id="Line 228" o:spid="_x0000_s1083" style="position:absolute;visibility:visible;mso-wrap-style:square" from="420,37" to="21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9IwwAAANwAAAAPAAAAZHJzL2Rvd25yZXYueG1sRI/disIw&#10;FITvF3yHcATv1lQR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A0kvSMMAAADcAAAADwAA&#10;AAAAAAAAAAAAAAAHAgAAZHJzL2Rvd25yZXYueG1sUEsFBgAAAAADAAMAtwAAAPcCAAAAAA==&#10;" strokecolor="#262626" strokeweight=".35pt"/>
                <v:line id="Line 229" o:spid="_x0000_s1084" style="position:absolute;visibility:visible;mso-wrap-style:square" from="420,1467" to="42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YrTwwAAANwAAAAPAAAAZHJzL2Rvd25yZXYueG1sRI/disIw&#10;FITvF3yHcATv1lRB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bAWK08MAAADcAAAADwAA&#10;AAAAAAAAAAAAAAAHAgAAZHJzL2Rvd25yZXYueG1sUEsFBgAAAAADAAMAtwAAAPcCAAAAAA==&#10;" strokecolor="#262626" strokeweight=".35pt"/>
                <v:line id="Line 230" o:spid="_x0000_s1085" style="position:absolute;visibility:visible;mso-wrap-style:square" from="864,1467" to="86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" strokecolor="#262626" strokeweight=".35pt"/>
                <v:line id="Line 231" o:spid="_x0000_s1086" style="position:absolute;visibility:visible;mso-wrap-style:square" from="1308,1467" to="130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" strokecolor="#262626" strokeweight=".35pt"/>
                <v:line id="Line 232" o:spid="_x0000_s1087" style="position:absolute;visibility:visible;mso-wrap-style:square" from="1752,1467" to="175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" strokecolor="#262626" strokeweight=".35pt"/>
                <v:line id="Line 233" o:spid="_x0000_s1088" style="position:absolute;visibility:visible;mso-wrap-style:square" from="2196,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" strokecolor="#262626" strokeweight=".35pt"/>
                <v:line id="Line 234" o:spid="_x0000_s1089" style="position:absolute;visibility:visible;mso-wrap-style:square" from="420,37" to="42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" strokecolor="#262626" strokeweight=".35pt"/>
                <v:line id="Line 235" o:spid="_x0000_s1090" style="position:absolute;visibility:visible;mso-wrap-style:square" from="864,37" to="86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" strokecolor="#262626" strokeweight=".35pt"/>
                <v:line id="Line 236" o:spid="_x0000_s1091" style="position:absolute;visibility:visible;mso-wrap-style:square" from="1308,37" to="13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" strokecolor="#262626" strokeweight=".35pt"/>
                <v:line id="Line 237" o:spid="_x0000_s1092" style="position:absolute;visibility:visible;mso-wrap-style:square" from="1752,37" to="175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" strokecolor="#262626" strokeweight=".35pt"/>
                <v:line id="Line 238" o:spid="_x0000_s1093" style="position:absolute;visibility:visible;mso-wrap-style:square" from="2196,37" to="219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" strokecolor="#262626" strokeweight=".35pt"/>
                <v:shape id="docshape78" o:spid="_x0000_s1094" style="position:absolute;left:317;top:1517;width:1941;height:199;visibility:visible;mso-wrap-style:square;v-text-anchor:top" coordsize="19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" path="m22,38l,38r,7l22,45r,-7xm75,28r,-15l72,9,71,7,65,1,60,,45,,39,3,35,9r-2,3l32,16r,7l40,23r,-5l41,16r1,-3l44,9,48,7r13,l66,12r,13l63,30r-6,3l49,38,35,46r-4,6l30,67r44,l74,59r-35,l40,53r3,-3l51,45,70,35r5,-7xm126,22r-2,-9l120,7,118,4r,12l118,54r-4,9l96,63,91,54r,-38l96,7r17,l118,16r,-12l116,2,111,,98,,93,2,89,7r-4,6l83,22r,13l84,50r4,10l95,67r10,2l114,67r5,-4l121,61r4,-11l126,35r,-13xm178,22r-2,-9l172,7,170,4r,12l170,54r-5,9l148,63r-5,-9l143,16r5,-9l165,7r5,9l170,4,168,2,163,,150,r-5,2l141,7r-4,6l135,22r,13l136,50r4,10l147,67r9,2l166,67r4,-4l173,61r4,-11l178,35r,-13xm466,38r-22,l444,45r22,l466,38xm503,r-5,l495,10r-2,1l481,13r,6l495,19r,48l503,67,503,xm570,22r-2,-9l564,7,562,4r,12l562,54r-4,9l540,63r-5,-9l535,16r5,-9l557,7r5,9l562,4,560,2,555,,542,r-5,2l533,7r-4,6l527,22r,13l528,50r4,10l539,67r10,2l558,67r5,-4l565,61r4,-11l570,35r,-13xm622,22r-2,-9l616,7,614,4r,12l614,54r-5,9l592,63r-5,-9l587,16r5,-9l609,7r5,9l614,4,612,2,607,,594,r-5,2l585,7r-4,6l579,22r,13l580,50r4,10l591,67r9,2l610,67r5,-4l617,61r4,-11l622,35r,-13xm818,140r-3,l810,140r-5,3l801,151r,-9l793,142r,53l801,195r,-40l804,151r3,-2l818,149r,-9xm872,163r,-5l868,148r-1,-2l863,143r,12l863,165r-30,l834,155r6,-7l857,148r6,7l863,143r-4,-3l833,140r-9,12l824,187r9,11l861,198r8,-7l869,190r2,-11l863,179r-3,7l855,190r-12,l838,187r-2,-4l834,180r-1,-3l833,171r39,l872,165r,-2xm924,173r-5,-5l894,162r-3,-2l891,151r4,-3l909,148r4,3l913,157r9,l922,148r,-2l915,140r-25,l882,147r,18l886,169r27,6l915,178r,9l910,190r-12,l894,189r-2,-3l890,185r,-2l889,179r-9,l881,192r7,6l915,198r9,-7l924,190r,-17xm944,142r-9,l935,196r9,l944,142xm944,121r-9,l935,131r9,l944,121xm1002,121r-9,l993,148r,8l993,182r-6,8l969,190r-6,-8l963,156r6,-8l987,148r6,8l993,148r-3,-5l984,140r-21,l954,151r,36l962,198r22,l989,195r4,-5l994,188r,7l1002,195r,-7l1002,148r,-27xm1008,22r-2,-9l1001,7,999,4r,12l999,54r-4,9l977,63r-4,-9l973,16r4,-9l995,7r4,9l999,4,998,2,992,,980,r-6,2l971,7r-4,6l965,22r,13l966,50r4,10l977,67r9,2l996,67r4,-4l1002,61r4,-11l1008,35r,-13xm1057,142r-8,l1049,183r-6,7l1028,190r-5,-4l1023,142r-8,l1015,192r6,6l1040,198r5,-3l1048,190r2,-2l1050,195r7,l1057,188r,-46xm1120,190r-2,1l1115,191r-1,-1l1114,189r,-20l1114,148r,-3l1107,140r-22,l1079,142r-4,4l1073,149r-1,3l1072,158r8,l1081,151r4,-3l1101,148r4,3l1105,169r,12l1104,183r-6,6l1094,190r-12,l1078,187r,-11l1082,173r18,-2l1102,170r3,-1l1105,151r,11l1103,163r-19,3l1082,166r-3,2l1073,170r-4,5l1069,192r7,6l1094,198r5,-3l1105,190r1,5l1109,198r7,l1117,198r3,-1l1120,191r,-1xm1138,121r-9,l1129,195r9,l1138,121xm1378,r-6,l1370,10r-2,1l1355,13r,6l1370,19r,48l1378,67r,-67xm1445,22r-2,-9l1438,7r-2,-3l1436,16r,38l1432,63r-18,l1410,54r,-38l1414,7r18,l1436,16r,-12l1435,2,1429,r-12,l1411,2r-3,5l1404,13r-3,9l1401,35r2,15l1407,60r7,7l1423,69r9,-2l1437,63r2,-2l1443,50r2,-15l1445,22xm1497,22r-2,-9l1490,7r-2,-3l1488,16r,38l1484,63r-18,l1462,54r,-38l1466,7r18,l1488,16r,-12l1487,2,1481,r-12,l1463,2r-3,5l1455,13r-2,9l1453,35r2,15l1459,60r7,7l1475,69r9,-2l1489,63r2,-2l1495,50r2,-15l1497,22xm1837,28r,-15l1835,9r-2,-2l1827,1,1822,r-14,l1801,3r-3,6l1795,12r-1,4l1794,23r8,l1803,18r,-2l1804,13r3,-4l1811,7r12,l1829,12r,13l1826,30r-6,3l1811,38r-14,8l1793,52r,15l1837,67r,-8l1802,59r1,-6l1806,50r8,-5l1832,35r5,-7xm1889,22r-2,-9l1882,7r-2,-3l1880,16r,38l1876,63r-18,l1854,54r,-38l1858,7r18,l1880,16r,-12l1879,2,1873,r-12,l1855,2r-3,5l1848,13r-3,9l1845,35r2,15l1851,60r7,7l1867,69r9,-2l1881,63r2,-2l1887,50r2,-15l1889,22xm1941,22r-2,-9l1934,7r-2,-3l1932,16r,38l1928,63r-18,l1906,54r,-38l1910,7r18,l1932,16r,-12l1931,2,1925,r-12,l1907,2r-3,5l1899,13r-2,9l1897,35r2,15l1903,60r7,7l1919,69r9,-2l1933,63r2,-2l1939,50r2,-15l1941,22xe" fillcolor="#262626" stroked="f">
                  <v:path arrowok="t" o:connecttype="custom" o:connectlocs="65,1519;41,1534;35,1564;75,1546;91,1534;85,1531;125,1568;148,1581;145,1520;170,1581;503,1518;570,1540;540,1525;527,1540;570,1553;587,1572;585,1525;617,1579;793,1660;872,1676;863,1673;871,1697;872,1689;913,1669;913,1693;880,1697;944,1714;993,1674;993,1666;994,1706;999,1534;998,1520;977,1585;1049,1701;1048,1708;1114,1707;1072,1676;1094,1708;1103,1681;1105,1708;1129,1639;1370,1537;1432,1581;1417,1518;1432,1585;1488,1534;1487,1520;1466,1585;1835,1527;1802,1541;1820,1551;1814,1563;1858,1581;1855,1520;1881,1581;1932,1572;1925,1518;1919,1587" o:connectangles="0,0,0,0,0,0,0,0,0,0,0,0,0,0,0,0,0,0,0,0,0,0,0,0,0,0,0,0,0,0,0,0,0,0,0,0,0,0,0,0,0,0,0,0,0,0,0,0,0,0,0,0,0,0,0,0,0,0"/>
                </v:shape>
                <v:rect id="docshape79" o:spid="_x0000_s1095" style="position:absolute;left:1373;top:93;width:766;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" stroked="f"/>
                <v:shape id="docshape80" o:spid="_x0000_s1096" style="position:absolute;left:1585;top:120;width:357;height:80;visibility:visible;mso-wrap-style:square;v-text-anchor:top" coordsize="3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" path="m7,l,,,61r7,l7,28r4,-5l7,23,7,xm35,22r-13,l24,22r3,3l28,27r,34l35,61r,-39xm30,16r-15,l11,17,7,23r4,l12,22r23,l35,20,30,16xm54,17r-7,l47,61r7,l54,17xm54,l47,r,8l54,8,54,xm70,48r-7,l63,58r6,5l91,63r7,-6l98,56r-21,l74,55,72,53,71,52,70,51r,-3xm91,16r-21,l64,21r,15l67,39r22,5l91,46r,7l87,56r11,l98,42,95,39,73,34,71,32r,-8l75,22r21,l96,20,91,16xm96,22r-10,l89,24r,5l97,29,96,22xm116,22r-7,l109,60r3,3l119,63r2,l123,62r,-5l117,57r-1,-1l116,22xm123,56r-3,1l123,57r,-1xm123,17r-20,l103,22r20,l123,17xm116,5r-7,l109,17r7,l116,5xm161,16r-26,l128,24r,30l135,63r25,l166,56r-26,l135,50r,-22l140,22r26,l161,16xm166,22r-10,l161,28r,22l156,56r10,l168,54r,-30l166,22xm183,66r-7,l177,74r6,5l199,79r6,-2l208,73r-21,l184,71r-1,-5xm212,55r-7,l205,69r-3,4l208,73r3,-4l212,64r,-9xm198,16r-16,l175,25r,22l176,52r8,9l188,63r10,l201,60r3,-4l186,56r-4,-6l182,28r4,-6l205,22r-3,-4l198,16xm205,22r-4,l205,28r,22l201,56r3,l205,55r7,l212,23r-6,l205,22xm212,17r-6,l206,23r6,l212,17xm231,17r-7,l224,61r7,l231,27r3,-2l231,25r,-8xm243,16r-5,l235,18r-4,7l234,25r2,-2l245,23r,-7l243,16xm245,23r-9,l245,23xm286,22r-10,l279,24r,9l278,35r-16,2l260,37r-2,1l253,40r-3,4l250,58r6,5l270,63r4,-2l279,57r-19,l257,54r,-9l260,43r8,-2l275,40r2,l279,39r7,l286,22xm287,56r-8,l280,61r2,2l288,63r1,l291,62r,-5l287,57r,-1xm291,57r-1,l291,57xm286,39r-7,l279,49r-1,2l273,55r-3,2l279,57r,-1l287,56r-1,l286,39xm280,16r-17,l258,17r-3,4l253,23r-1,2l252,30r7,l260,24r3,-2l286,22r,-2l280,16xm305,17r-6,l299,61r7,l306,27r3,-4l305,23r,-6xm331,22r-9,l325,25r,36l332,61r,-34l336,22r-5,xm357,22r-10,l350,25r,36l357,61r,-39xm325,16r-12,l309,18r-4,5l309,23r2,-1l331,22r-3,-4l325,16xm353,16r-15,l335,17r-4,5l336,22r21,l357,20r-4,-4xe" fillcolor="black" stroked="f">
                  <v:path arrowok="t" o:connecttype="custom" o:connectlocs="7,149;22,143;35,182;7,144;30,137;54,138;54,121;91,184;72,174;70,137;91,167;95,160;96,143;89,145;109,143;123,183;123,177;103,138;109,126;135,137;166,177;166,143;161,171;166,143;199,200;183,187;208,194;182,137;188,184;182,171;198,137;201,177;206,144;212,144;231,182;243,137;236,144;236,144;279,145;258,159;270,184;257,166;279,160;280,182;291,178;291,178;278,172;287,177;258,138;259,151;280,137;306,148;322,143;336,143;350,146;313,137;331,143;335,138;357,141" o:connectangles="0,0,0,0,0,0,0,0,0,0,0,0,0,0,0,0,0,0,0,0,0,0,0,0,0,0,0,0,0,0,0,0,0,0,0,0,0,0,0,0,0,0,0,0,0,0,0,0,0,0,0,0,0,0,0,0,0,0,0"/>
                </v:shape>
                <v:line id="Line 242" o:spid="_x0000_s1097" style="position:absolute;visibility:visible;mso-wrap-style:square" from="1391,153" to="151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" strokecolor="#3ca0a0" strokeweight=".30867mm"/>
                <v:shape id="docshape81" o:spid="_x0000_s1098" style="position:absolute;left:1580;top:224;width:451;height:64;visibility:visible;mso-wrap-style:square;v-text-anchor:top" coordsize="45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" path="m12,23r-6,l6,61r3,3l16,64r1,-1l20,63r,-6l13,57r-1,l12,23xm20,57r-4,l20,57xm20,18l,18r,5l20,23r,-5xm12,6l6,6r,12l12,18,12,6xm46,35r-20,l26,41r20,l46,35xm77,16r-18,l52,26r,28l59,64r18,l81,61r3,-4l64,57,59,50r,-20l64,23r20,l81,19,77,16xm91,56r-6,l85,62r6,l91,56xm84,23r-4,l84,30r,20l79,57r5,l85,56r6,l91,23r-7,xm91,l84,r,23l91,23,91,xm109,18r-7,l102,62r7,l109,18xm109,r-7,l102,9r7,l109,xm125,49r-7,l118,59r6,5l147,64r7,-6l154,57r-22,l129,56r-2,-2l126,53r,-1l125,49xm146,16r-20,l119,22r,15l123,40r21,5l146,47r,7l142,57r12,l154,43r-4,-4l129,34r-3,-1l126,25r4,-2l152,23r,-2l146,16xm152,23r-11,l144,25r,5l152,30r,-7xm171,23r-7,l164,61r3,3l175,64r1,-1l178,63r,-6l172,57r-1,l171,23xm178,57r-3,l178,57xm178,18r-20,l158,23r20,l178,18xm171,6r-7,l164,18r7,l171,6xm193,18r-7,l186,62r7,l193,28r3,-2l193,26r,-8xm205,16r-5,l197,19r-4,7l196,26r2,-2l207,24r,-7l205,16xm207,24r-9,l207,24xm221,18r-7,l214,62r7,l221,18xm221,r-7,l214,9r7,l221,xm243,56r-5,l241,61r5,3l263,64r6,-7l243,57r,-1xm239,r-7,l232,62r6,l238,56r5,l239,50r,-20l243,24r-4,l239,xm269,23r-10,l264,30r,20l258,57r11,l271,54r,-29l269,23xm264,16r-18,l242,19r-3,5l243,24r,-1l269,23r-5,-7xm286,18r-7,l279,59r6,5l300,64r4,-3l307,57r-17,l286,54r,-36xm314,56r-6,l308,62r6,l314,56xm314,18r-7,l307,52r-4,5l307,57r1,-1l314,56r,-38xm335,23r-7,l328,61r3,3l338,64r1,-1l342,63r,-6l335,57r,-34xm342,57r-4,l342,57xm342,18r-20,l322,23r20,l342,18xm335,6r-7,l328,18r7,l335,6xm356,18r-7,l349,62r7,l356,18xm356,r-7,l349,9r7,l356,xm398,16r-25,l366,25r-1,30l373,64r25,l403,57r-25,l373,51r,-22l378,23r25,l398,16xm403,23r-10,l398,29r,22l393,57r10,l405,55r,-30l403,23xm421,18r-6,l415,62r7,l422,28r3,-3l421,25r,-7xm450,23r-10,l443,26r,36l450,62r,-39xm445,16r-15,l425,19r-4,6l425,25r2,-2l450,23r,-2l445,16xe" fillcolor="black" stroked="f">
                  <v:path arrowok="t" o:connecttype="custom" o:connectlocs="16,288;12,281;20,281;20,242;12,230;46,259;59,288;59,274;77,240;91,280;79,281;84,247;91,247;109,286;109,233;124,288;129,280;146,240;144,269;154,267;130,247;141,247;171,247;176,287;171,247;178,242;171,230;193,242;196,250;197,243;207,241;207,248;221,242;221,224;263,288;232,224;239,274;269,247;269,281;246,240;269,247;285,288;286,278;314,286;303,281;335,247;339,287;335,247;342,242;335,230;356,242;356,224;398,240;398,288;378,247;398,253;405,249;422,286;450,247;450,247;425,249" o:connectangles="0,0,0,0,0,0,0,0,0,0,0,0,0,0,0,0,0,0,0,0,0,0,0,0,0,0,0,0,0,0,0,0,0,0,0,0,0,0,0,0,0,0,0,0,0,0,0,0,0,0,0,0,0,0,0,0,0,0,0,0,0"/>
                </v:shape>
                <v:line id="Line 244" o:spid="_x0000_s1099" style="position:absolute;visibility:visible;mso-wrap-style:square" from="1391,257" to="1566,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" strokecolor="#0072bd" strokeweight=".20567mm"/>
                <v:rect id="docshape82" o:spid="_x0000_s1100" style="position:absolute;left:1373;top:93;width:766;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" filled="f" strokecolor="#262626" strokeweight=".35pt"/>
                <w10:anchorlock/>
              </v:group>
            </w:pict>
          </mc:Fallback>
        </mc:AlternateContent>
      </w:r>
    </w:p>
    <w:p w:rsidR="00922B26" w:rsidRPr="00922B26" w:rsidRDefault="00922B26" w:rsidP="00922B26">
      <w:pPr>
        <w:pStyle w:val="af"/>
        <w:rPr>
          <w:sz w:val="28"/>
          <w:szCs w:val="28"/>
          <w:lang w:val="ru-RU"/>
        </w:rPr>
      </w:pPr>
      <w:bookmarkStart w:id="85" w:name="_Ref91671851"/>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5</w:t>
      </w:r>
      <w:r w:rsidR="00AF6891">
        <w:rPr>
          <w:lang w:val="ru-RU"/>
        </w:rPr>
        <w:fldChar w:fldCharType="end"/>
      </w:r>
      <w:bookmarkEnd w:id="85"/>
      <w:r>
        <w:rPr>
          <w:lang w:val="ru-RU"/>
        </w:rPr>
        <w:t xml:space="preserve"> </w:t>
      </w:r>
      <w:r w:rsidRPr="00D17E97">
        <w:rPr>
          <w:lang w:val="ru-RU"/>
        </w:rPr>
        <w:t>Распределение вероятностей временных остатков r i: эмпирическое (зеленая гистограмма) и t-образное распределение Стьюдента (синяя кривая). (a) simulation_3planes [58]. (b) upenn_flying1 [55].</w:t>
      </w:r>
    </w:p>
    <w:p w:rsidR="00922B26" w:rsidRPr="00922B26" w:rsidRDefault="00922B26" w:rsidP="00922B26">
      <w:pPr>
        <w:spacing w:after="160" w:line="259" w:lineRule="auto"/>
        <w:rPr>
          <w:sz w:val="28"/>
          <w:szCs w:val="28"/>
          <w:lang w:val="ru-RU"/>
        </w:rPr>
      </w:pPr>
      <w:r w:rsidRPr="00922B26">
        <w:rPr>
          <w:sz w:val="28"/>
          <w:szCs w:val="28"/>
          <w:lang w:val="ru-RU"/>
        </w:rPr>
        <w:t>Каждое событие трансформируется с использованием положения камеры в момент его временной метки. Функция отображения проецирует трехмерную точку на плоскость изображения камеры, а ее обратная функция обратно проецирует пиксель в трехмерное пространство с учетом обратной глубины ρ. right2left преобразование обозначает преобразование от левой камеры события к правой, которое является постоянным. Все координаты события x не искажаются и стереокорректируются с помощью известной функции калибровки камер.</w:t>
      </w:r>
    </w:p>
    <w:p w:rsidR="00922B26" w:rsidRPr="00922B26" w:rsidRDefault="00922B26" w:rsidP="00922B26">
      <w:pPr>
        <w:spacing w:after="160" w:line="259" w:lineRule="auto"/>
        <w:rPr>
          <w:sz w:val="28"/>
          <w:szCs w:val="28"/>
          <w:lang w:val="ru-RU"/>
        </w:rPr>
      </w:pPr>
      <w:r w:rsidRPr="00922B26">
        <w:rPr>
          <w:sz w:val="28"/>
          <w:szCs w:val="28"/>
          <w:lang w:val="ru-RU"/>
        </w:rPr>
        <w:t xml:space="preserve">На рис.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 xml:space="preserve"> показан пример объективной функции из реальной стереопоследовательности события с камерой [55], которая имеет истинную глубину. Это подтверждает, что предложенная объективная функция (3) действительно приводит к оптимальной глубине для общего события. Она визуализирует профиль Аналитические производные используются для ускорения вычислений.</w:t>
      </w:r>
    </w:p>
    <w:p w:rsidR="00922B26" w:rsidRPr="00922B26" w:rsidRDefault="00922B26" w:rsidP="00922B26">
      <w:pPr>
        <w:spacing w:after="160" w:line="259" w:lineRule="auto"/>
        <w:rPr>
          <w:sz w:val="28"/>
          <w:szCs w:val="28"/>
          <w:lang w:val="ru-RU"/>
        </w:rPr>
      </w:pPr>
      <w:r w:rsidRPr="00922B26">
        <w:rPr>
          <w:sz w:val="28"/>
          <w:szCs w:val="28"/>
          <w:lang w:val="ru-RU"/>
        </w:rPr>
        <w:t>Инициализация нелинейного решателя: Успешное решение обратной оценки глубины зависит от хорошего начального значения ρ0 . Для этого, вместо того, чтобы проводить интенсивный поиск по сетке инверсной глубины [21], мы применяем более эффективную стратегию, использующую каноническую стерео конфигурацию: сопоставление блоков по эпиполярным линиям стерео наблюдения left( , t), right( , t) с использованием целопиксельной сетки диспаратности. То есть, мы максимизируем нулевую нормированную кросскорреляцию (ZNCC), используя центры патчей (пиксельные координаты события).</w:t>
      </w:r>
    </w:p>
    <w:p w:rsidR="00922B26" w:rsidRPr="00922B26" w:rsidRDefault="00922B26" w:rsidP="00922B26">
      <w:pPr>
        <w:spacing w:after="160" w:line="259" w:lineRule="auto"/>
        <w:rPr>
          <w:sz w:val="28"/>
          <w:szCs w:val="28"/>
          <w:lang w:val="ru-RU"/>
        </w:rPr>
      </w:pPr>
      <w:r w:rsidRPr="00922B26">
        <w:rPr>
          <w:sz w:val="28"/>
          <w:szCs w:val="28"/>
          <w:lang w:val="ru-RU"/>
        </w:rPr>
        <w:t>Сопоставление изображений: что данный подход отличается от классических двухэтапных методов обработки событий [22]-[24], [26], которые сначала решают задачу стереосопоставления, а затем триангулируют трехмерную точку. Такие двухэтапные подходы работают по принципу "обратной проекции", отображая двухмерные измерения событий в трехмерное пространство. В отличие от них, данный подход объединяет сопоставление</w:t>
      </w:r>
      <w:r>
        <w:rPr>
          <w:sz w:val="28"/>
          <w:szCs w:val="28"/>
          <w:lang w:val="ru-RU"/>
        </w:rPr>
        <w:t xml:space="preserve"> по координате и времен</w:t>
      </w:r>
      <w:r w:rsidRPr="00922B26">
        <w:rPr>
          <w:sz w:val="28"/>
          <w:szCs w:val="28"/>
          <w:lang w:val="ru-RU"/>
        </w:rPr>
        <w:t xml:space="preserve">. </w:t>
      </w:r>
      <w:r>
        <w:rPr>
          <w:sz w:val="28"/>
          <w:szCs w:val="28"/>
          <w:lang w:val="ru-RU"/>
        </w:rPr>
        <w:t xml:space="preserve">Соответствующая </w:t>
      </w:r>
      <w:r w:rsidRPr="00922B26">
        <w:rPr>
          <w:sz w:val="28"/>
          <w:szCs w:val="28"/>
          <w:lang w:val="ru-RU"/>
        </w:rPr>
        <w:t xml:space="preserve">аппроксимация обеспечивает </w:t>
      </w:r>
      <w:r w:rsidRPr="00922B26">
        <w:rPr>
          <w:sz w:val="28"/>
          <w:szCs w:val="28"/>
          <w:lang w:val="ru-RU"/>
        </w:rPr>
        <w:lastRenderedPageBreak/>
        <w:t>повторное и эффективное начальное предположение ρ (используя d), временное согласованность уточняется в ходе последующей нелинейной оптимизации.</w:t>
      </w:r>
    </w:p>
    <w:p w:rsidR="00922B26" w:rsidRDefault="00922B26" w:rsidP="00922B26">
      <w:pPr>
        <w:keepNext/>
        <w:spacing w:after="160" w:line="259" w:lineRule="auto"/>
      </w:pPr>
      <w:r w:rsidRPr="00922B26">
        <w:rPr>
          <w:sz w:val="28"/>
          <w:szCs w:val="28"/>
          <w:lang w:val="ru-RU"/>
        </w:rPr>
        <mc:AlternateContent>
          <mc:Choice Requires="wpg">
            <w:drawing>
              <wp:inline distT="0" distB="0" distL="0" distR="0" wp14:anchorId="1F8E22BD" wp14:editId="2AD7751E">
                <wp:extent cx="3281680" cy="1581150"/>
                <wp:effectExtent l="0" t="0" r="13970" b="0"/>
                <wp:docPr id="302" name="Группа 3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1680" cy="1581150"/>
                          <a:chOff x="1195" y="-2935"/>
                          <a:chExt cx="5168" cy="2490"/>
                        </a:xfrm>
                      </wpg:grpSpPr>
                      <wps:wsp>
                        <wps:cNvPr id="303" name="docshape109"/>
                        <wps:cNvSpPr>
                          <a:spLocks/>
                        </wps:cNvSpPr>
                        <wps:spPr bwMode="auto">
                          <a:xfrm>
                            <a:off x="5134" y="-1004"/>
                            <a:ext cx="406" cy="95"/>
                          </a:xfrm>
                          <a:custGeom>
                            <a:avLst/>
                            <a:gdLst>
                              <a:gd name="T0" fmla="+- 0 5194 5134"/>
                              <a:gd name="T1" fmla="*/ T0 w 406"/>
                              <a:gd name="T2" fmla="+- 0 -966 -1004"/>
                              <a:gd name="T3" fmla="*/ -966 h 95"/>
                              <a:gd name="T4" fmla="+- 0 5181 5134"/>
                              <a:gd name="T5" fmla="*/ T4 w 406"/>
                              <a:gd name="T6" fmla="+- 0 -985 -1004"/>
                              <a:gd name="T7" fmla="*/ -985 h 95"/>
                              <a:gd name="T8" fmla="+- 0 5149 5134"/>
                              <a:gd name="T9" fmla="*/ T8 w 406"/>
                              <a:gd name="T10" fmla="+- 0 -960 -1004"/>
                              <a:gd name="T11" fmla="*/ -960 h 95"/>
                              <a:gd name="T12" fmla="+- 0 5158 5134"/>
                              <a:gd name="T13" fmla="*/ T12 w 406"/>
                              <a:gd name="T14" fmla="+- 0 -979 -1004"/>
                              <a:gd name="T15" fmla="*/ -979 h 95"/>
                              <a:gd name="T16" fmla="+- 0 5181 5134"/>
                              <a:gd name="T17" fmla="*/ T16 w 406"/>
                              <a:gd name="T18" fmla="+- 0 -955 -1004"/>
                              <a:gd name="T19" fmla="*/ -955 h 95"/>
                              <a:gd name="T20" fmla="+- 0 5166 5134"/>
                              <a:gd name="T21" fmla="*/ T20 w 406"/>
                              <a:gd name="T22" fmla="+- 0 -989 -1004"/>
                              <a:gd name="T23" fmla="*/ -989 h 95"/>
                              <a:gd name="T24" fmla="+- 0 5136 5134"/>
                              <a:gd name="T25" fmla="*/ T24 w 406"/>
                              <a:gd name="T26" fmla="+- 0 -966 -1004"/>
                              <a:gd name="T27" fmla="*/ -966 h 95"/>
                              <a:gd name="T28" fmla="+- 0 5142 5134"/>
                              <a:gd name="T29" fmla="*/ T28 w 406"/>
                              <a:gd name="T30" fmla="+- 0 -920 -1004"/>
                              <a:gd name="T31" fmla="*/ -920 h 95"/>
                              <a:gd name="T32" fmla="+- 0 5177 5134"/>
                              <a:gd name="T33" fmla="*/ T32 w 406"/>
                              <a:gd name="T34" fmla="+- 0 -909 -1004"/>
                              <a:gd name="T35" fmla="*/ -909 h 95"/>
                              <a:gd name="T36" fmla="+- 0 5192 5134"/>
                              <a:gd name="T37" fmla="*/ T36 w 406"/>
                              <a:gd name="T38" fmla="+- 0 -918 -1004"/>
                              <a:gd name="T39" fmla="*/ -918 h 95"/>
                              <a:gd name="T40" fmla="+- 0 5159 5134"/>
                              <a:gd name="T41" fmla="*/ T40 w 406"/>
                              <a:gd name="T42" fmla="+- 0 -922 -1004"/>
                              <a:gd name="T43" fmla="*/ -922 h 95"/>
                              <a:gd name="T44" fmla="+- 0 5195 5134"/>
                              <a:gd name="T45" fmla="*/ T44 w 406"/>
                              <a:gd name="T46" fmla="+- 0 -949 -1004"/>
                              <a:gd name="T47" fmla="*/ -949 h 95"/>
                              <a:gd name="T48" fmla="+- 0 5254 5134"/>
                              <a:gd name="T49" fmla="*/ T48 w 406"/>
                              <a:gd name="T50" fmla="+- 0 -983 -1004"/>
                              <a:gd name="T51" fmla="*/ -983 h 95"/>
                              <a:gd name="T52" fmla="+- 0 5223 5134"/>
                              <a:gd name="T53" fmla="*/ T52 w 406"/>
                              <a:gd name="T54" fmla="+- 0 -981 -1004"/>
                              <a:gd name="T55" fmla="*/ -981 h 95"/>
                              <a:gd name="T56" fmla="+- 0 5200 5134"/>
                              <a:gd name="T57" fmla="*/ T56 w 406"/>
                              <a:gd name="T58" fmla="+- 0 -986 -1004"/>
                              <a:gd name="T59" fmla="*/ -986 h 95"/>
                              <a:gd name="T60" fmla="+- 0 5208 5134"/>
                              <a:gd name="T61" fmla="*/ T60 w 406"/>
                              <a:gd name="T62" fmla="+- 0 -981 -1004"/>
                              <a:gd name="T63" fmla="*/ -981 h 95"/>
                              <a:gd name="T64" fmla="+- 0 5275 5134"/>
                              <a:gd name="T65" fmla="*/ T64 w 406"/>
                              <a:gd name="T66" fmla="+- 0 -981 -1004"/>
                              <a:gd name="T67" fmla="*/ -981 h 95"/>
                              <a:gd name="T68" fmla="+- 0 5349 5134"/>
                              <a:gd name="T69" fmla="*/ T68 w 406"/>
                              <a:gd name="T70" fmla="+- 0 -949 -1004"/>
                              <a:gd name="T71" fmla="*/ -949 h 95"/>
                              <a:gd name="T72" fmla="+- 0 5343 5134"/>
                              <a:gd name="T73" fmla="*/ T72 w 406"/>
                              <a:gd name="T74" fmla="+- 0 -978 -1004"/>
                              <a:gd name="T75" fmla="*/ -978 h 95"/>
                              <a:gd name="T76" fmla="+- 0 5335 5134"/>
                              <a:gd name="T77" fmla="*/ T76 w 406"/>
                              <a:gd name="T78" fmla="+- 0 -955 -1004"/>
                              <a:gd name="T79" fmla="*/ -955 h 95"/>
                              <a:gd name="T80" fmla="+- 0 5303 5134"/>
                              <a:gd name="T81" fmla="*/ T80 w 406"/>
                              <a:gd name="T82" fmla="+- 0 -963 -1004"/>
                              <a:gd name="T83" fmla="*/ -963 h 95"/>
                              <a:gd name="T84" fmla="+- 0 5324 5134"/>
                              <a:gd name="T85" fmla="*/ T84 w 406"/>
                              <a:gd name="T86" fmla="+- 0 -981 -1004"/>
                              <a:gd name="T87" fmla="*/ -981 h 95"/>
                              <a:gd name="T88" fmla="+- 0 5335 5134"/>
                              <a:gd name="T89" fmla="*/ T88 w 406"/>
                              <a:gd name="T90" fmla="+- 0 -985 -1004"/>
                              <a:gd name="T91" fmla="*/ -985 h 95"/>
                              <a:gd name="T92" fmla="+- 0 5306 5134"/>
                              <a:gd name="T93" fmla="*/ T92 w 406"/>
                              <a:gd name="T94" fmla="+- 0 -986 -1004"/>
                              <a:gd name="T95" fmla="*/ -986 h 95"/>
                              <a:gd name="T96" fmla="+- 0 5288 5134"/>
                              <a:gd name="T97" fmla="*/ T96 w 406"/>
                              <a:gd name="T98" fmla="+- 0 -949 -1004"/>
                              <a:gd name="T99" fmla="*/ -949 h 95"/>
                              <a:gd name="T100" fmla="+- 0 5306 5134"/>
                              <a:gd name="T101" fmla="*/ T100 w 406"/>
                              <a:gd name="T102" fmla="+- 0 -912 -1004"/>
                              <a:gd name="T103" fmla="*/ -912 h 95"/>
                              <a:gd name="T104" fmla="+- 0 5340 5134"/>
                              <a:gd name="T105" fmla="*/ T104 w 406"/>
                              <a:gd name="T106" fmla="+- 0 -912 -1004"/>
                              <a:gd name="T107" fmla="*/ -912 h 95"/>
                              <a:gd name="T108" fmla="+- 0 5346 5134"/>
                              <a:gd name="T109" fmla="*/ T108 w 406"/>
                              <a:gd name="T110" fmla="+- 0 -920 -1004"/>
                              <a:gd name="T111" fmla="*/ -920 h 95"/>
                              <a:gd name="T112" fmla="+- 0 5305 5134"/>
                              <a:gd name="T113" fmla="*/ T112 w 406"/>
                              <a:gd name="T114" fmla="+- 0 -932 -1004"/>
                              <a:gd name="T115" fmla="*/ -932 h 95"/>
                              <a:gd name="T116" fmla="+- 0 5435 5134"/>
                              <a:gd name="T117" fmla="*/ T116 w 406"/>
                              <a:gd name="T118" fmla="+- 0 -917 -1004"/>
                              <a:gd name="T119" fmla="*/ -917 h 95"/>
                              <a:gd name="T120" fmla="+- 0 5425 5134"/>
                              <a:gd name="T121" fmla="*/ T120 w 406"/>
                              <a:gd name="T122" fmla="+- 0 -966 -1004"/>
                              <a:gd name="T123" fmla="*/ -966 h 95"/>
                              <a:gd name="T124" fmla="+- 0 5393 5134"/>
                              <a:gd name="T125" fmla="*/ T124 w 406"/>
                              <a:gd name="T126" fmla="+- 0 -987 -1004"/>
                              <a:gd name="T127" fmla="*/ -987 h 95"/>
                              <a:gd name="T128" fmla="+- 0 5358 5134"/>
                              <a:gd name="T129" fmla="*/ T128 w 406"/>
                              <a:gd name="T130" fmla="+- 0 -986 -1004"/>
                              <a:gd name="T131" fmla="*/ -986 h 95"/>
                              <a:gd name="T132" fmla="+- 0 5367 5134"/>
                              <a:gd name="T133" fmla="*/ T132 w 406"/>
                              <a:gd name="T134" fmla="+- 0 -981 -1004"/>
                              <a:gd name="T135" fmla="*/ -981 h 95"/>
                              <a:gd name="T136" fmla="+- 0 5357 5134"/>
                              <a:gd name="T137" fmla="*/ T136 w 406"/>
                              <a:gd name="T138" fmla="+- 0 -917 -1004"/>
                              <a:gd name="T139" fmla="*/ -917 h 95"/>
                              <a:gd name="T140" fmla="+- 0 5391 5134"/>
                              <a:gd name="T141" fmla="*/ T140 w 406"/>
                              <a:gd name="T142" fmla="+- 0 -915 -1004"/>
                              <a:gd name="T143" fmla="*/ -915 h 95"/>
                              <a:gd name="T144" fmla="+- 0 5391 5134"/>
                              <a:gd name="T145" fmla="*/ T144 w 406"/>
                              <a:gd name="T146" fmla="+- 0 -979 -1004"/>
                              <a:gd name="T147" fmla="*/ -979 h 95"/>
                              <a:gd name="T148" fmla="+- 0 5411 5134"/>
                              <a:gd name="T149" fmla="*/ T148 w 406"/>
                              <a:gd name="T150" fmla="+- 0 -965 -1004"/>
                              <a:gd name="T151" fmla="*/ -965 h 95"/>
                              <a:gd name="T152" fmla="+- 0 5401 5134"/>
                              <a:gd name="T153" fmla="*/ T152 w 406"/>
                              <a:gd name="T154" fmla="+- 0 -911 -1004"/>
                              <a:gd name="T155" fmla="*/ -911 h 95"/>
                              <a:gd name="T156" fmla="+- 0 5481 5134"/>
                              <a:gd name="T157" fmla="*/ T156 w 406"/>
                              <a:gd name="T158" fmla="+- 0 -919 -1004"/>
                              <a:gd name="T159" fmla="*/ -919 h 95"/>
                              <a:gd name="T160" fmla="+- 0 5461 5134"/>
                              <a:gd name="T161" fmla="*/ T160 w 406"/>
                              <a:gd name="T162" fmla="+- 0 -929 -1004"/>
                              <a:gd name="T163" fmla="*/ -929 h 95"/>
                              <a:gd name="T164" fmla="+- 0 5478 5134"/>
                              <a:gd name="T165" fmla="*/ T164 w 406"/>
                              <a:gd name="T166" fmla="+- 0 -986 -1004"/>
                              <a:gd name="T167" fmla="*/ -986 h 95"/>
                              <a:gd name="T168" fmla="+- 0 5456 5134"/>
                              <a:gd name="T169" fmla="*/ T168 w 406"/>
                              <a:gd name="T170" fmla="+- 0 -1004 -1004"/>
                              <a:gd name="T171" fmla="*/ -1004 h 95"/>
                              <a:gd name="T172" fmla="+- 0 5437 5134"/>
                              <a:gd name="T173" fmla="*/ T172 w 406"/>
                              <a:gd name="T174" fmla="+- 0 -986 -1004"/>
                              <a:gd name="T175" fmla="*/ -986 h 95"/>
                              <a:gd name="T176" fmla="+- 0 5448 5134"/>
                              <a:gd name="T177" fmla="*/ T176 w 406"/>
                              <a:gd name="T178" fmla="+- 0 -927 -1004"/>
                              <a:gd name="T179" fmla="*/ -927 h 95"/>
                              <a:gd name="T180" fmla="+- 0 5471 5134"/>
                              <a:gd name="T181" fmla="*/ T180 w 406"/>
                              <a:gd name="T182" fmla="+- 0 -910 -1004"/>
                              <a:gd name="T183" fmla="*/ -910 h 95"/>
                              <a:gd name="T184" fmla="+- 0 5540 5134"/>
                              <a:gd name="T185" fmla="*/ T184 w 406"/>
                              <a:gd name="T186" fmla="+- 0 -932 -1004"/>
                              <a:gd name="T187" fmla="*/ -932 h 95"/>
                              <a:gd name="T188" fmla="+- 0 5508 5134"/>
                              <a:gd name="T189" fmla="*/ T188 w 406"/>
                              <a:gd name="T190" fmla="+- 0 -959 -1004"/>
                              <a:gd name="T191" fmla="*/ -959 h 95"/>
                              <a:gd name="T192" fmla="+- 0 5512 5134"/>
                              <a:gd name="T193" fmla="*/ T192 w 406"/>
                              <a:gd name="T194" fmla="+- 0 -984 -1004"/>
                              <a:gd name="T195" fmla="*/ -984 h 95"/>
                              <a:gd name="T196" fmla="+- 0 5526 5134"/>
                              <a:gd name="T197" fmla="*/ T196 w 406"/>
                              <a:gd name="T198" fmla="+- 0 -969 -1004"/>
                              <a:gd name="T199" fmla="*/ -969 h 95"/>
                              <a:gd name="T200" fmla="+- 0 5519 5134"/>
                              <a:gd name="T201" fmla="*/ T200 w 406"/>
                              <a:gd name="T202" fmla="+- 0 -988 -1004"/>
                              <a:gd name="T203" fmla="*/ -988 h 95"/>
                              <a:gd name="T204" fmla="+- 0 5489 5134"/>
                              <a:gd name="T205" fmla="*/ T204 w 406"/>
                              <a:gd name="T206" fmla="+- 0 -967 -1004"/>
                              <a:gd name="T207" fmla="*/ -967 h 95"/>
                              <a:gd name="T208" fmla="+- 0 5511 5134"/>
                              <a:gd name="T209" fmla="*/ T208 w 406"/>
                              <a:gd name="T210" fmla="+- 0 -945 -1004"/>
                              <a:gd name="T211" fmla="*/ -945 h 95"/>
                              <a:gd name="T212" fmla="+- 0 5524 5134"/>
                              <a:gd name="T213" fmla="*/ T212 w 406"/>
                              <a:gd name="T214" fmla="+- 0 -922 -1004"/>
                              <a:gd name="T215" fmla="*/ -922 h 95"/>
                              <a:gd name="T216" fmla="+- 0 5493 5134"/>
                              <a:gd name="T217" fmla="*/ T216 w 406"/>
                              <a:gd name="T218" fmla="+- 0 -919 -1004"/>
                              <a:gd name="T219" fmla="*/ -919 h 95"/>
                              <a:gd name="T220" fmla="+- 0 5489 5134"/>
                              <a:gd name="T221" fmla="*/ T220 w 406"/>
                              <a:gd name="T222" fmla="+- 0 -914 -1004"/>
                              <a:gd name="T223" fmla="*/ -914 h 95"/>
                              <a:gd name="T224" fmla="+- 0 5534 5134"/>
                              <a:gd name="T225" fmla="*/ T224 w 406"/>
                              <a:gd name="T226" fmla="+- 0 -918 -1004"/>
                              <a:gd name="T227" fmla="*/ -918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06" h="95">
                                <a:moveTo>
                                  <a:pt x="61" y="55"/>
                                </a:moveTo>
                                <a:lnTo>
                                  <a:pt x="60" y="49"/>
                                </a:lnTo>
                                <a:lnTo>
                                  <a:pt x="60" y="38"/>
                                </a:lnTo>
                                <a:lnTo>
                                  <a:pt x="55" y="26"/>
                                </a:lnTo>
                                <a:lnTo>
                                  <a:pt x="52" y="23"/>
                                </a:lnTo>
                                <a:lnTo>
                                  <a:pt x="47" y="19"/>
                                </a:lnTo>
                                <a:lnTo>
                                  <a:pt x="47" y="49"/>
                                </a:lnTo>
                                <a:lnTo>
                                  <a:pt x="15" y="49"/>
                                </a:lnTo>
                                <a:lnTo>
                                  <a:pt x="15" y="44"/>
                                </a:lnTo>
                                <a:lnTo>
                                  <a:pt x="15" y="41"/>
                                </a:lnTo>
                                <a:lnTo>
                                  <a:pt x="16" y="38"/>
                                </a:lnTo>
                                <a:lnTo>
                                  <a:pt x="24" y="25"/>
                                </a:lnTo>
                                <a:lnTo>
                                  <a:pt x="35" y="23"/>
                                </a:lnTo>
                                <a:lnTo>
                                  <a:pt x="45" y="32"/>
                                </a:lnTo>
                                <a:lnTo>
                                  <a:pt x="47" y="49"/>
                                </a:lnTo>
                                <a:lnTo>
                                  <a:pt x="47" y="19"/>
                                </a:lnTo>
                                <a:lnTo>
                                  <a:pt x="46" y="18"/>
                                </a:lnTo>
                                <a:lnTo>
                                  <a:pt x="32" y="15"/>
                                </a:lnTo>
                                <a:lnTo>
                                  <a:pt x="18" y="18"/>
                                </a:lnTo>
                                <a:lnTo>
                                  <a:pt x="8" y="26"/>
                                </a:lnTo>
                                <a:lnTo>
                                  <a:pt x="2" y="38"/>
                                </a:lnTo>
                                <a:lnTo>
                                  <a:pt x="0" y="55"/>
                                </a:lnTo>
                                <a:lnTo>
                                  <a:pt x="2" y="71"/>
                                </a:lnTo>
                                <a:lnTo>
                                  <a:pt x="8" y="84"/>
                                </a:lnTo>
                                <a:lnTo>
                                  <a:pt x="18" y="92"/>
                                </a:lnTo>
                                <a:lnTo>
                                  <a:pt x="34" y="95"/>
                                </a:lnTo>
                                <a:lnTo>
                                  <a:pt x="43" y="95"/>
                                </a:lnTo>
                                <a:lnTo>
                                  <a:pt x="52" y="92"/>
                                </a:lnTo>
                                <a:lnTo>
                                  <a:pt x="58" y="88"/>
                                </a:lnTo>
                                <a:lnTo>
                                  <a:pt x="58" y="86"/>
                                </a:lnTo>
                                <a:lnTo>
                                  <a:pt x="58" y="84"/>
                                </a:lnTo>
                                <a:lnTo>
                                  <a:pt x="40" y="86"/>
                                </a:lnTo>
                                <a:lnTo>
                                  <a:pt x="25" y="82"/>
                                </a:lnTo>
                                <a:lnTo>
                                  <a:pt x="16" y="72"/>
                                </a:lnTo>
                                <a:lnTo>
                                  <a:pt x="15" y="55"/>
                                </a:lnTo>
                                <a:lnTo>
                                  <a:pt x="61" y="55"/>
                                </a:lnTo>
                                <a:close/>
                                <a:moveTo>
                                  <a:pt x="148" y="18"/>
                                </a:moveTo>
                                <a:lnTo>
                                  <a:pt x="120" y="18"/>
                                </a:lnTo>
                                <a:lnTo>
                                  <a:pt x="120" y="21"/>
                                </a:lnTo>
                                <a:lnTo>
                                  <a:pt x="132" y="23"/>
                                </a:lnTo>
                                <a:lnTo>
                                  <a:pt x="111" y="75"/>
                                </a:lnTo>
                                <a:lnTo>
                                  <a:pt x="89" y="23"/>
                                </a:lnTo>
                                <a:lnTo>
                                  <a:pt x="101" y="21"/>
                                </a:lnTo>
                                <a:lnTo>
                                  <a:pt x="101" y="18"/>
                                </a:lnTo>
                                <a:lnTo>
                                  <a:pt x="66" y="18"/>
                                </a:lnTo>
                                <a:lnTo>
                                  <a:pt x="65" y="23"/>
                                </a:lnTo>
                                <a:lnTo>
                                  <a:pt x="71" y="22"/>
                                </a:lnTo>
                                <a:lnTo>
                                  <a:pt x="74" y="23"/>
                                </a:lnTo>
                                <a:lnTo>
                                  <a:pt x="105" y="95"/>
                                </a:lnTo>
                                <a:lnTo>
                                  <a:pt x="111" y="95"/>
                                </a:lnTo>
                                <a:lnTo>
                                  <a:pt x="141" y="23"/>
                                </a:lnTo>
                                <a:lnTo>
                                  <a:pt x="148" y="21"/>
                                </a:lnTo>
                                <a:lnTo>
                                  <a:pt x="148" y="18"/>
                                </a:lnTo>
                                <a:close/>
                                <a:moveTo>
                                  <a:pt x="215" y="55"/>
                                </a:moveTo>
                                <a:lnTo>
                                  <a:pt x="215" y="49"/>
                                </a:lnTo>
                                <a:lnTo>
                                  <a:pt x="214" y="38"/>
                                </a:lnTo>
                                <a:lnTo>
                                  <a:pt x="209" y="26"/>
                                </a:lnTo>
                                <a:lnTo>
                                  <a:pt x="207" y="23"/>
                                </a:lnTo>
                                <a:lnTo>
                                  <a:pt x="201" y="19"/>
                                </a:lnTo>
                                <a:lnTo>
                                  <a:pt x="201" y="49"/>
                                </a:lnTo>
                                <a:lnTo>
                                  <a:pt x="169" y="49"/>
                                </a:lnTo>
                                <a:lnTo>
                                  <a:pt x="169" y="44"/>
                                </a:lnTo>
                                <a:lnTo>
                                  <a:pt x="169" y="41"/>
                                </a:lnTo>
                                <a:lnTo>
                                  <a:pt x="170" y="38"/>
                                </a:lnTo>
                                <a:lnTo>
                                  <a:pt x="178" y="25"/>
                                </a:lnTo>
                                <a:lnTo>
                                  <a:pt x="190" y="23"/>
                                </a:lnTo>
                                <a:lnTo>
                                  <a:pt x="199" y="32"/>
                                </a:lnTo>
                                <a:lnTo>
                                  <a:pt x="201" y="49"/>
                                </a:lnTo>
                                <a:lnTo>
                                  <a:pt x="201" y="19"/>
                                </a:lnTo>
                                <a:lnTo>
                                  <a:pt x="200" y="18"/>
                                </a:lnTo>
                                <a:lnTo>
                                  <a:pt x="186" y="15"/>
                                </a:lnTo>
                                <a:lnTo>
                                  <a:pt x="172" y="18"/>
                                </a:lnTo>
                                <a:lnTo>
                                  <a:pt x="162" y="26"/>
                                </a:lnTo>
                                <a:lnTo>
                                  <a:pt x="156" y="38"/>
                                </a:lnTo>
                                <a:lnTo>
                                  <a:pt x="154" y="55"/>
                                </a:lnTo>
                                <a:lnTo>
                                  <a:pt x="156" y="71"/>
                                </a:lnTo>
                                <a:lnTo>
                                  <a:pt x="162" y="84"/>
                                </a:lnTo>
                                <a:lnTo>
                                  <a:pt x="172" y="92"/>
                                </a:lnTo>
                                <a:lnTo>
                                  <a:pt x="188" y="95"/>
                                </a:lnTo>
                                <a:lnTo>
                                  <a:pt x="197" y="95"/>
                                </a:lnTo>
                                <a:lnTo>
                                  <a:pt x="206" y="92"/>
                                </a:lnTo>
                                <a:lnTo>
                                  <a:pt x="212" y="88"/>
                                </a:lnTo>
                                <a:lnTo>
                                  <a:pt x="212" y="86"/>
                                </a:lnTo>
                                <a:lnTo>
                                  <a:pt x="212" y="84"/>
                                </a:lnTo>
                                <a:lnTo>
                                  <a:pt x="194" y="86"/>
                                </a:lnTo>
                                <a:lnTo>
                                  <a:pt x="179" y="82"/>
                                </a:lnTo>
                                <a:lnTo>
                                  <a:pt x="171" y="72"/>
                                </a:lnTo>
                                <a:lnTo>
                                  <a:pt x="169" y="55"/>
                                </a:lnTo>
                                <a:lnTo>
                                  <a:pt x="215" y="55"/>
                                </a:lnTo>
                                <a:close/>
                                <a:moveTo>
                                  <a:pt x="301" y="87"/>
                                </a:moveTo>
                                <a:lnTo>
                                  <a:pt x="294" y="89"/>
                                </a:lnTo>
                                <a:lnTo>
                                  <a:pt x="291" y="87"/>
                                </a:lnTo>
                                <a:lnTo>
                                  <a:pt x="291" y="38"/>
                                </a:lnTo>
                                <a:lnTo>
                                  <a:pt x="286" y="22"/>
                                </a:lnTo>
                                <a:lnTo>
                                  <a:pt x="274" y="16"/>
                                </a:lnTo>
                                <a:lnTo>
                                  <a:pt x="259" y="17"/>
                                </a:lnTo>
                                <a:lnTo>
                                  <a:pt x="246" y="24"/>
                                </a:lnTo>
                                <a:lnTo>
                                  <a:pt x="245" y="18"/>
                                </a:lnTo>
                                <a:lnTo>
                                  <a:pt x="224" y="18"/>
                                </a:lnTo>
                                <a:lnTo>
                                  <a:pt x="223" y="24"/>
                                </a:lnTo>
                                <a:lnTo>
                                  <a:pt x="230" y="22"/>
                                </a:lnTo>
                                <a:lnTo>
                                  <a:pt x="233" y="23"/>
                                </a:lnTo>
                                <a:lnTo>
                                  <a:pt x="233" y="87"/>
                                </a:lnTo>
                                <a:lnTo>
                                  <a:pt x="230" y="89"/>
                                </a:lnTo>
                                <a:lnTo>
                                  <a:pt x="223" y="87"/>
                                </a:lnTo>
                                <a:lnTo>
                                  <a:pt x="224" y="93"/>
                                </a:lnTo>
                                <a:lnTo>
                                  <a:pt x="257" y="93"/>
                                </a:lnTo>
                                <a:lnTo>
                                  <a:pt x="257" y="89"/>
                                </a:lnTo>
                                <a:lnTo>
                                  <a:pt x="246" y="87"/>
                                </a:lnTo>
                                <a:lnTo>
                                  <a:pt x="246" y="27"/>
                                </a:lnTo>
                                <a:lnTo>
                                  <a:pt x="257" y="25"/>
                                </a:lnTo>
                                <a:lnTo>
                                  <a:pt x="267" y="25"/>
                                </a:lnTo>
                                <a:lnTo>
                                  <a:pt x="275" y="30"/>
                                </a:lnTo>
                                <a:lnTo>
                                  <a:pt x="277" y="39"/>
                                </a:lnTo>
                                <a:lnTo>
                                  <a:pt x="277" y="87"/>
                                </a:lnTo>
                                <a:lnTo>
                                  <a:pt x="267" y="89"/>
                                </a:lnTo>
                                <a:lnTo>
                                  <a:pt x="267" y="93"/>
                                </a:lnTo>
                                <a:lnTo>
                                  <a:pt x="300" y="93"/>
                                </a:lnTo>
                                <a:lnTo>
                                  <a:pt x="301" y="87"/>
                                </a:lnTo>
                                <a:close/>
                                <a:moveTo>
                                  <a:pt x="347" y="85"/>
                                </a:moveTo>
                                <a:lnTo>
                                  <a:pt x="338" y="87"/>
                                </a:lnTo>
                                <a:lnTo>
                                  <a:pt x="326" y="87"/>
                                </a:lnTo>
                                <a:lnTo>
                                  <a:pt x="327" y="75"/>
                                </a:lnTo>
                                <a:lnTo>
                                  <a:pt x="327" y="24"/>
                                </a:lnTo>
                                <a:lnTo>
                                  <a:pt x="344" y="24"/>
                                </a:lnTo>
                                <a:lnTo>
                                  <a:pt x="344" y="18"/>
                                </a:lnTo>
                                <a:lnTo>
                                  <a:pt x="327" y="18"/>
                                </a:lnTo>
                                <a:lnTo>
                                  <a:pt x="327" y="0"/>
                                </a:lnTo>
                                <a:lnTo>
                                  <a:pt x="322" y="0"/>
                                </a:lnTo>
                                <a:lnTo>
                                  <a:pt x="314" y="18"/>
                                </a:lnTo>
                                <a:lnTo>
                                  <a:pt x="311" y="20"/>
                                </a:lnTo>
                                <a:lnTo>
                                  <a:pt x="303" y="18"/>
                                </a:lnTo>
                                <a:lnTo>
                                  <a:pt x="304" y="24"/>
                                </a:lnTo>
                                <a:lnTo>
                                  <a:pt x="314" y="24"/>
                                </a:lnTo>
                                <a:lnTo>
                                  <a:pt x="314" y="77"/>
                                </a:lnTo>
                                <a:lnTo>
                                  <a:pt x="317" y="88"/>
                                </a:lnTo>
                                <a:lnTo>
                                  <a:pt x="326" y="94"/>
                                </a:lnTo>
                                <a:lnTo>
                                  <a:pt x="337" y="94"/>
                                </a:lnTo>
                                <a:lnTo>
                                  <a:pt x="347" y="90"/>
                                </a:lnTo>
                                <a:lnTo>
                                  <a:pt x="347" y="85"/>
                                </a:lnTo>
                                <a:close/>
                                <a:moveTo>
                                  <a:pt x="406" y="72"/>
                                </a:moveTo>
                                <a:lnTo>
                                  <a:pt x="400" y="57"/>
                                </a:lnTo>
                                <a:lnTo>
                                  <a:pt x="387" y="50"/>
                                </a:lnTo>
                                <a:lnTo>
                                  <a:pt x="374" y="45"/>
                                </a:lnTo>
                                <a:lnTo>
                                  <a:pt x="366" y="34"/>
                                </a:lnTo>
                                <a:lnTo>
                                  <a:pt x="365" y="23"/>
                                </a:lnTo>
                                <a:lnTo>
                                  <a:pt x="378" y="20"/>
                                </a:lnTo>
                                <a:lnTo>
                                  <a:pt x="387" y="23"/>
                                </a:lnTo>
                                <a:lnTo>
                                  <a:pt x="397" y="23"/>
                                </a:lnTo>
                                <a:lnTo>
                                  <a:pt x="392" y="35"/>
                                </a:lnTo>
                                <a:lnTo>
                                  <a:pt x="400" y="34"/>
                                </a:lnTo>
                                <a:lnTo>
                                  <a:pt x="400" y="18"/>
                                </a:lnTo>
                                <a:lnTo>
                                  <a:pt x="385" y="16"/>
                                </a:lnTo>
                                <a:lnTo>
                                  <a:pt x="370" y="17"/>
                                </a:lnTo>
                                <a:lnTo>
                                  <a:pt x="359" y="24"/>
                                </a:lnTo>
                                <a:lnTo>
                                  <a:pt x="355" y="37"/>
                                </a:lnTo>
                                <a:lnTo>
                                  <a:pt x="358" y="49"/>
                                </a:lnTo>
                                <a:lnTo>
                                  <a:pt x="366" y="55"/>
                                </a:lnTo>
                                <a:lnTo>
                                  <a:pt x="377" y="59"/>
                                </a:lnTo>
                                <a:lnTo>
                                  <a:pt x="387" y="64"/>
                                </a:lnTo>
                                <a:lnTo>
                                  <a:pt x="394" y="73"/>
                                </a:lnTo>
                                <a:lnTo>
                                  <a:pt x="390" y="82"/>
                                </a:lnTo>
                                <a:lnTo>
                                  <a:pt x="381" y="88"/>
                                </a:lnTo>
                                <a:lnTo>
                                  <a:pt x="369" y="86"/>
                                </a:lnTo>
                                <a:lnTo>
                                  <a:pt x="359" y="85"/>
                                </a:lnTo>
                                <a:lnTo>
                                  <a:pt x="364" y="72"/>
                                </a:lnTo>
                                <a:lnTo>
                                  <a:pt x="355" y="72"/>
                                </a:lnTo>
                                <a:lnTo>
                                  <a:pt x="355" y="90"/>
                                </a:lnTo>
                                <a:lnTo>
                                  <a:pt x="371" y="94"/>
                                </a:lnTo>
                                <a:lnTo>
                                  <a:pt x="387" y="93"/>
                                </a:lnTo>
                                <a:lnTo>
                                  <a:pt x="400" y="86"/>
                                </a:lnTo>
                                <a:lnTo>
                                  <a:pt x="406"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docshape110"/>
                        <wps:cNvSpPr>
                          <a:spLocks/>
                        </wps:cNvSpPr>
                        <wps:spPr bwMode="auto">
                          <a:xfrm>
                            <a:off x="5250" y="-2095"/>
                            <a:ext cx="1107" cy="388"/>
                          </a:xfrm>
                          <a:custGeom>
                            <a:avLst/>
                            <a:gdLst>
                              <a:gd name="T0" fmla="+- 0 6135 5251"/>
                              <a:gd name="T1" fmla="*/ T0 w 1107"/>
                              <a:gd name="T2" fmla="+- 0 -2095 -2095"/>
                              <a:gd name="T3" fmla="*/ -2095 h 388"/>
                              <a:gd name="T4" fmla="+- 0 6205 5251"/>
                              <a:gd name="T5" fmla="*/ T4 w 1107"/>
                              <a:gd name="T6" fmla="+- 0 -2085 -2095"/>
                              <a:gd name="T7" fmla="*/ -2085 h 388"/>
                              <a:gd name="T8" fmla="+- 0 6266 5251"/>
                              <a:gd name="T9" fmla="*/ T8 w 1107"/>
                              <a:gd name="T10" fmla="+- 0 -2057 -2095"/>
                              <a:gd name="T11" fmla="*/ -2057 h 388"/>
                              <a:gd name="T12" fmla="+- 0 6314 5251"/>
                              <a:gd name="T13" fmla="*/ T12 w 1107"/>
                              <a:gd name="T14" fmla="+- 0 -2015 -2095"/>
                              <a:gd name="T15" fmla="*/ -2015 h 388"/>
                              <a:gd name="T16" fmla="+- 0 6345 5251"/>
                              <a:gd name="T17" fmla="*/ T16 w 1107"/>
                              <a:gd name="T18" fmla="+- 0 -1962 -2095"/>
                              <a:gd name="T19" fmla="*/ -1962 h 388"/>
                              <a:gd name="T20" fmla="+- 0 6357 5251"/>
                              <a:gd name="T21" fmla="*/ T20 w 1107"/>
                              <a:gd name="T22" fmla="+- 0 -1901 -2095"/>
                              <a:gd name="T23" fmla="*/ -1901 h 388"/>
                              <a:gd name="T24" fmla="+- 0 6345 5251"/>
                              <a:gd name="T25" fmla="*/ T24 w 1107"/>
                              <a:gd name="T26" fmla="+- 0 -1840 -2095"/>
                              <a:gd name="T27" fmla="*/ -1840 h 388"/>
                              <a:gd name="T28" fmla="+- 0 6314 5251"/>
                              <a:gd name="T29" fmla="*/ T28 w 1107"/>
                              <a:gd name="T30" fmla="+- 0 -1787 -2095"/>
                              <a:gd name="T31" fmla="*/ -1787 h 388"/>
                              <a:gd name="T32" fmla="+- 0 6266 5251"/>
                              <a:gd name="T33" fmla="*/ T32 w 1107"/>
                              <a:gd name="T34" fmla="+- 0 -1745 -2095"/>
                              <a:gd name="T35" fmla="*/ -1745 h 388"/>
                              <a:gd name="T36" fmla="+- 0 6205 5251"/>
                              <a:gd name="T37" fmla="*/ T36 w 1107"/>
                              <a:gd name="T38" fmla="+- 0 -1717 -2095"/>
                              <a:gd name="T39" fmla="*/ -1717 h 388"/>
                              <a:gd name="T40" fmla="+- 0 6135 5251"/>
                              <a:gd name="T41" fmla="*/ T40 w 1107"/>
                              <a:gd name="T42" fmla="+- 0 -1708 -2095"/>
                              <a:gd name="T43" fmla="*/ -1708 h 388"/>
                              <a:gd name="T44" fmla="+- 0 5472 5251"/>
                              <a:gd name="T45" fmla="*/ T44 w 1107"/>
                              <a:gd name="T46" fmla="+- 0 -1708 -2095"/>
                              <a:gd name="T47" fmla="*/ -1708 h 388"/>
                              <a:gd name="T48" fmla="+- 0 5402 5251"/>
                              <a:gd name="T49" fmla="*/ T48 w 1107"/>
                              <a:gd name="T50" fmla="+- 0 -1717 -2095"/>
                              <a:gd name="T51" fmla="*/ -1717 h 388"/>
                              <a:gd name="T52" fmla="+- 0 5341 5251"/>
                              <a:gd name="T53" fmla="*/ T52 w 1107"/>
                              <a:gd name="T54" fmla="+- 0 -1745 -2095"/>
                              <a:gd name="T55" fmla="*/ -1745 h 388"/>
                              <a:gd name="T56" fmla="+- 0 5293 5251"/>
                              <a:gd name="T57" fmla="*/ T56 w 1107"/>
                              <a:gd name="T58" fmla="+- 0 -1787 -2095"/>
                              <a:gd name="T59" fmla="*/ -1787 h 388"/>
                              <a:gd name="T60" fmla="+- 0 5262 5251"/>
                              <a:gd name="T61" fmla="*/ T60 w 1107"/>
                              <a:gd name="T62" fmla="+- 0 -1840 -2095"/>
                              <a:gd name="T63" fmla="*/ -1840 h 388"/>
                              <a:gd name="T64" fmla="+- 0 5251 5251"/>
                              <a:gd name="T65" fmla="*/ T64 w 1107"/>
                              <a:gd name="T66" fmla="+- 0 -1901 -2095"/>
                              <a:gd name="T67" fmla="*/ -1901 h 388"/>
                              <a:gd name="T68" fmla="+- 0 5262 5251"/>
                              <a:gd name="T69" fmla="*/ T68 w 1107"/>
                              <a:gd name="T70" fmla="+- 0 -1962 -2095"/>
                              <a:gd name="T71" fmla="*/ -1962 h 388"/>
                              <a:gd name="T72" fmla="+- 0 5293 5251"/>
                              <a:gd name="T73" fmla="*/ T72 w 1107"/>
                              <a:gd name="T74" fmla="+- 0 -2015 -2095"/>
                              <a:gd name="T75" fmla="*/ -2015 h 388"/>
                              <a:gd name="T76" fmla="+- 0 5341 5251"/>
                              <a:gd name="T77" fmla="*/ T76 w 1107"/>
                              <a:gd name="T78" fmla="+- 0 -2057 -2095"/>
                              <a:gd name="T79" fmla="*/ -2057 h 388"/>
                              <a:gd name="T80" fmla="+- 0 5402 5251"/>
                              <a:gd name="T81" fmla="*/ T80 w 1107"/>
                              <a:gd name="T82" fmla="+- 0 -2085 -2095"/>
                              <a:gd name="T83" fmla="*/ -2085 h 388"/>
                              <a:gd name="T84" fmla="+- 0 5472 5251"/>
                              <a:gd name="T85" fmla="*/ T84 w 1107"/>
                              <a:gd name="T86" fmla="+- 0 -2095 -2095"/>
                              <a:gd name="T87" fmla="*/ -2095 h 388"/>
                              <a:gd name="T88" fmla="+- 0 6135 5251"/>
                              <a:gd name="T89" fmla="*/ T88 w 1107"/>
                              <a:gd name="T90" fmla="+- 0 -2095 -2095"/>
                              <a:gd name="T91" fmla="*/ -2095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107" h="388">
                                <a:moveTo>
                                  <a:pt x="884" y="0"/>
                                </a:moveTo>
                                <a:lnTo>
                                  <a:pt x="954" y="10"/>
                                </a:lnTo>
                                <a:lnTo>
                                  <a:pt x="1015" y="38"/>
                                </a:lnTo>
                                <a:lnTo>
                                  <a:pt x="1063" y="80"/>
                                </a:lnTo>
                                <a:lnTo>
                                  <a:pt x="1094" y="133"/>
                                </a:lnTo>
                                <a:lnTo>
                                  <a:pt x="1106" y="194"/>
                                </a:lnTo>
                                <a:lnTo>
                                  <a:pt x="1094" y="255"/>
                                </a:lnTo>
                                <a:lnTo>
                                  <a:pt x="1063" y="308"/>
                                </a:lnTo>
                                <a:lnTo>
                                  <a:pt x="1015" y="350"/>
                                </a:lnTo>
                                <a:lnTo>
                                  <a:pt x="954" y="378"/>
                                </a:lnTo>
                                <a:lnTo>
                                  <a:pt x="884" y="387"/>
                                </a:lnTo>
                                <a:lnTo>
                                  <a:pt x="221" y="387"/>
                                </a:lnTo>
                                <a:lnTo>
                                  <a:pt x="151" y="378"/>
                                </a:lnTo>
                                <a:lnTo>
                                  <a:pt x="90" y="350"/>
                                </a:lnTo>
                                <a:lnTo>
                                  <a:pt x="42" y="308"/>
                                </a:lnTo>
                                <a:lnTo>
                                  <a:pt x="11" y="255"/>
                                </a:lnTo>
                                <a:lnTo>
                                  <a:pt x="0" y="194"/>
                                </a:lnTo>
                                <a:lnTo>
                                  <a:pt x="11" y="133"/>
                                </a:lnTo>
                                <a:lnTo>
                                  <a:pt x="42" y="80"/>
                                </a:lnTo>
                                <a:lnTo>
                                  <a:pt x="90" y="38"/>
                                </a:lnTo>
                                <a:lnTo>
                                  <a:pt x="151" y="10"/>
                                </a:lnTo>
                                <a:lnTo>
                                  <a:pt x="221" y="0"/>
                                </a:lnTo>
                                <a:lnTo>
                                  <a:pt x="884"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Line 249"/>
                        <wps:cNvCnPr>
                          <a:cxnSpLocks noChangeShapeType="1"/>
                        </wps:cNvCnPr>
                        <wps:spPr bwMode="auto">
                          <a:xfrm>
                            <a:off x="1779" y="-1495"/>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6" name="docshape111"/>
                        <wps:cNvSpPr>
                          <a:spLocks/>
                        </wps:cNvSpPr>
                        <wps:spPr bwMode="auto">
                          <a:xfrm>
                            <a:off x="1750" y="-1682"/>
                            <a:ext cx="57" cy="193"/>
                          </a:xfrm>
                          <a:custGeom>
                            <a:avLst/>
                            <a:gdLst>
                              <a:gd name="T0" fmla="+- 0 1785 1751"/>
                              <a:gd name="T1" fmla="*/ T0 w 57"/>
                              <a:gd name="T2" fmla="+- 0 -1495 -1681"/>
                              <a:gd name="T3" fmla="*/ -1495 h 193"/>
                              <a:gd name="T4" fmla="+- 0 1773 1751"/>
                              <a:gd name="T5" fmla="*/ T4 w 57"/>
                              <a:gd name="T6" fmla="+- 0 -1495 -1681"/>
                              <a:gd name="T7" fmla="*/ -1495 h 193"/>
                              <a:gd name="T8" fmla="+- 0 1773 1751"/>
                              <a:gd name="T9" fmla="*/ T8 w 57"/>
                              <a:gd name="T10" fmla="+- 0 -1489 -1681"/>
                              <a:gd name="T11" fmla="*/ -1489 h 193"/>
                              <a:gd name="T12" fmla="+- 0 1785 1751"/>
                              <a:gd name="T13" fmla="*/ T12 w 57"/>
                              <a:gd name="T14" fmla="+- 0 -1489 -1681"/>
                              <a:gd name="T15" fmla="*/ -1489 h 193"/>
                              <a:gd name="T16" fmla="+- 0 1785 1751"/>
                              <a:gd name="T17" fmla="*/ T16 w 57"/>
                              <a:gd name="T18" fmla="+- 0 -1495 -1681"/>
                              <a:gd name="T19" fmla="*/ -1495 h 193"/>
                              <a:gd name="T20" fmla="+- 0 1807 1751"/>
                              <a:gd name="T21" fmla="*/ T20 w 57"/>
                              <a:gd name="T22" fmla="+- 0 -1594 -1681"/>
                              <a:gd name="T23" fmla="*/ -1594 h 193"/>
                              <a:gd name="T24" fmla="+- 0 1779 1751"/>
                              <a:gd name="T25" fmla="*/ T24 w 57"/>
                              <a:gd name="T26" fmla="+- 0 -1681 -1681"/>
                              <a:gd name="T27" fmla="*/ -1681 h 193"/>
                              <a:gd name="T28" fmla="+- 0 1751 1751"/>
                              <a:gd name="T29" fmla="*/ T28 w 57"/>
                              <a:gd name="T30" fmla="+- 0 -1594 -1681"/>
                              <a:gd name="T31" fmla="*/ -1594 h 193"/>
                              <a:gd name="T32" fmla="+- 0 1807 1751"/>
                              <a:gd name="T33" fmla="*/ T32 w 57"/>
                              <a:gd name="T34" fmla="+- 0 -1594 -1681"/>
                              <a:gd name="T35" fmla="*/ -1594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93">
                                <a:moveTo>
                                  <a:pt x="34" y="186"/>
                                </a:moveTo>
                                <a:lnTo>
                                  <a:pt x="22" y="186"/>
                                </a:lnTo>
                                <a:lnTo>
                                  <a:pt x="22" y="192"/>
                                </a:lnTo>
                                <a:lnTo>
                                  <a:pt x="34" y="192"/>
                                </a:lnTo>
                                <a:lnTo>
                                  <a:pt x="34" y="186"/>
                                </a:lnTo>
                                <a:close/>
                                <a:moveTo>
                                  <a:pt x="56" y="87"/>
                                </a:moveTo>
                                <a:lnTo>
                                  <a:pt x="28" y="0"/>
                                </a:lnTo>
                                <a:lnTo>
                                  <a:pt x="0" y="87"/>
                                </a:lnTo>
                                <a:lnTo>
                                  <a:pt x="56"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docshape112"/>
                        <wps:cNvSpPr>
                          <a:spLocks/>
                        </wps:cNvSpPr>
                        <wps:spPr bwMode="auto">
                          <a:xfrm>
                            <a:off x="1750" y="-1682"/>
                            <a:ext cx="57" cy="88"/>
                          </a:xfrm>
                          <a:custGeom>
                            <a:avLst/>
                            <a:gdLst>
                              <a:gd name="T0" fmla="+- 0 1779 1751"/>
                              <a:gd name="T1" fmla="*/ T0 w 57"/>
                              <a:gd name="T2" fmla="+- 0 -1681 -1681"/>
                              <a:gd name="T3" fmla="*/ -1681 h 88"/>
                              <a:gd name="T4" fmla="+- 0 1807 1751"/>
                              <a:gd name="T5" fmla="*/ T4 w 57"/>
                              <a:gd name="T6" fmla="+- 0 -1594 -1681"/>
                              <a:gd name="T7" fmla="*/ -1594 h 88"/>
                              <a:gd name="T8" fmla="+- 0 1751 1751"/>
                              <a:gd name="T9" fmla="*/ T8 w 57"/>
                              <a:gd name="T10" fmla="+- 0 -1594 -1681"/>
                              <a:gd name="T11" fmla="*/ -1594 h 88"/>
                              <a:gd name="T12" fmla="+- 0 1779 1751"/>
                              <a:gd name="T13" fmla="*/ T12 w 57"/>
                              <a:gd name="T14" fmla="+- 0 -1681 -1681"/>
                              <a:gd name="T15" fmla="*/ -1681 h 88"/>
                            </a:gdLst>
                            <a:ahLst/>
                            <a:cxnLst>
                              <a:cxn ang="0">
                                <a:pos x="T1" y="T3"/>
                              </a:cxn>
                              <a:cxn ang="0">
                                <a:pos x="T5" y="T7"/>
                              </a:cxn>
                              <a:cxn ang="0">
                                <a:pos x="T9" y="T11"/>
                              </a:cxn>
                              <a:cxn ang="0">
                                <a:pos x="T13" y="T15"/>
                              </a:cxn>
                            </a:cxnLst>
                            <a:rect l="0" t="0" r="r" b="b"/>
                            <a:pathLst>
                              <a:path w="57" h="88">
                                <a:moveTo>
                                  <a:pt x="28" y="0"/>
                                </a:moveTo>
                                <a:lnTo>
                                  <a:pt x="56" y="87"/>
                                </a:lnTo>
                                <a:lnTo>
                                  <a:pt x="0" y="87"/>
                                </a:lnTo>
                                <a:lnTo>
                                  <a:pt x="28"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docshape113"/>
                        <wps:cNvSpPr>
                          <a:spLocks/>
                        </wps:cNvSpPr>
                        <wps:spPr bwMode="auto">
                          <a:xfrm>
                            <a:off x="1195" y="-778"/>
                            <a:ext cx="3874" cy="2"/>
                          </a:xfrm>
                          <a:custGeom>
                            <a:avLst/>
                            <a:gdLst>
                              <a:gd name="T0" fmla="+- 0 1204 1195"/>
                              <a:gd name="T1" fmla="*/ T0 w 3874"/>
                              <a:gd name="T2" fmla="+- 0 5069 1195"/>
                              <a:gd name="T3" fmla="*/ T2 w 3874"/>
                              <a:gd name="T4" fmla="+- 0 1204 1195"/>
                              <a:gd name="T5" fmla="*/ T4 w 3874"/>
                              <a:gd name="T6" fmla="+- 0 1195 1195"/>
                              <a:gd name="T7" fmla="*/ T6 w 3874"/>
                            </a:gdLst>
                            <a:ahLst/>
                            <a:cxnLst>
                              <a:cxn ang="0">
                                <a:pos x="T1" y="0"/>
                              </a:cxn>
                              <a:cxn ang="0">
                                <a:pos x="T3" y="0"/>
                              </a:cxn>
                              <a:cxn ang="0">
                                <a:pos x="T5" y="0"/>
                              </a:cxn>
                              <a:cxn ang="0">
                                <a:pos x="T7" y="0"/>
                              </a:cxn>
                            </a:cxnLst>
                            <a:rect l="0" t="0" r="r" b="b"/>
                            <a:pathLst>
                              <a:path w="3874">
                                <a:moveTo>
                                  <a:pt x="9" y="0"/>
                                </a:moveTo>
                                <a:lnTo>
                                  <a:pt x="3874" y="0"/>
                                </a:lnTo>
                                <a:moveTo>
                                  <a:pt x="9" y="0"/>
                                </a:moveTo>
                                <a:lnTo>
                                  <a:pt x="0" y="0"/>
                                </a:lnTo>
                              </a:path>
                            </a:pathLst>
                          </a:custGeom>
                          <a:noFill/>
                          <a:ln w="117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docshape114"/>
                        <wps:cNvSpPr>
                          <a:spLocks/>
                        </wps:cNvSpPr>
                        <wps:spPr bwMode="auto">
                          <a:xfrm>
                            <a:off x="5077" y="-807"/>
                            <a:ext cx="88" cy="57"/>
                          </a:xfrm>
                          <a:custGeom>
                            <a:avLst/>
                            <a:gdLst>
                              <a:gd name="T0" fmla="+- 0 5078 5078"/>
                              <a:gd name="T1" fmla="*/ T0 w 88"/>
                              <a:gd name="T2" fmla="+- 0 -806 -806"/>
                              <a:gd name="T3" fmla="*/ -806 h 57"/>
                              <a:gd name="T4" fmla="+- 0 5078 5078"/>
                              <a:gd name="T5" fmla="*/ T4 w 88"/>
                              <a:gd name="T6" fmla="+- 0 -750 -806"/>
                              <a:gd name="T7" fmla="*/ -750 h 57"/>
                              <a:gd name="T8" fmla="+- 0 5165 5078"/>
                              <a:gd name="T9" fmla="*/ T8 w 88"/>
                              <a:gd name="T10" fmla="+- 0 -778 -806"/>
                              <a:gd name="T11" fmla="*/ -778 h 57"/>
                              <a:gd name="T12" fmla="+- 0 5078 5078"/>
                              <a:gd name="T13" fmla="*/ T12 w 88"/>
                              <a:gd name="T14" fmla="+- 0 -806 -806"/>
                              <a:gd name="T15" fmla="*/ -806 h 57"/>
                            </a:gdLst>
                            <a:ahLst/>
                            <a:cxnLst>
                              <a:cxn ang="0">
                                <a:pos x="T1" y="T3"/>
                              </a:cxn>
                              <a:cxn ang="0">
                                <a:pos x="T5" y="T7"/>
                              </a:cxn>
                              <a:cxn ang="0">
                                <a:pos x="T9" y="T11"/>
                              </a:cxn>
                              <a:cxn ang="0">
                                <a:pos x="T13" y="T15"/>
                              </a:cxn>
                            </a:cxnLst>
                            <a:rect l="0" t="0" r="r" b="b"/>
                            <a:pathLst>
                              <a:path w="88" h="57">
                                <a:moveTo>
                                  <a:pt x="0" y="0"/>
                                </a:moveTo>
                                <a:lnTo>
                                  <a:pt x="0" y="56"/>
                                </a:lnTo>
                                <a:lnTo>
                                  <a:pt x="87" y="2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docshape115"/>
                        <wps:cNvSpPr>
                          <a:spLocks/>
                        </wps:cNvSpPr>
                        <wps:spPr bwMode="auto">
                          <a:xfrm>
                            <a:off x="5077" y="-807"/>
                            <a:ext cx="88" cy="57"/>
                          </a:xfrm>
                          <a:custGeom>
                            <a:avLst/>
                            <a:gdLst>
                              <a:gd name="T0" fmla="+- 0 5165 5078"/>
                              <a:gd name="T1" fmla="*/ T0 w 88"/>
                              <a:gd name="T2" fmla="+- 0 -778 -806"/>
                              <a:gd name="T3" fmla="*/ -778 h 57"/>
                              <a:gd name="T4" fmla="+- 0 5078 5078"/>
                              <a:gd name="T5" fmla="*/ T4 w 88"/>
                              <a:gd name="T6" fmla="+- 0 -750 -806"/>
                              <a:gd name="T7" fmla="*/ -750 h 57"/>
                              <a:gd name="T8" fmla="+- 0 5078 5078"/>
                              <a:gd name="T9" fmla="*/ T8 w 88"/>
                              <a:gd name="T10" fmla="+- 0 -806 -806"/>
                              <a:gd name="T11" fmla="*/ -806 h 57"/>
                              <a:gd name="T12" fmla="+- 0 5165 5078"/>
                              <a:gd name="T13" fmla="*/ T12 w 88"/>
                              <a:gd name="T14" fmla="+- 0 -778 -806"/>
                              <a:gd name="T15" fmla="*/ -778 h 57"/>
                            </a:gdLst>
                            <a:ahLst/>
                            <a:cxnLst>
                              <a:cxn ang="0">
                                <a:pos x="T1" y="T3"/>
                              </a:cxn>
                              <a:cxn ang="0">
                                <a:pos x="T5" y="T7"/>
                              </a:cxn>
                              <a:cxn ang="0">
                                <a:pos x="T9" y="T11"/>
                              </a:cxn>
                              <a:cxn ang="0">
                                <a:pos x="T13" y="T15"/>
                              </a:cxn>
                            </a:cxnLst>
                            <a:rect l="0" t="0" r="r" b="b"/>
                            <a:pathLst>
                              <a:path w="88" h="57">
                                <a:moveTo>
                                  <a:pt x="87" y="28"/>
                                </a:moveTo>
                                <a:lnTo>
                                  <a:pt x="0" y="56"/>
                                </a:lnTo>
                                <a:lnTo>
                                  <a:pt x="0" y="0"/>
                                </a:lnTo>
                                <a:lnTo>
                                  <a:pt x="87" y="28"/>
                                </a:lnTo>
                                <a:close/>
                              </a:path>
                            </a:pathLst>
                          </a:custGeom>
                          <a:noFill/>
                          <a:ln w="117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docshape116"/>
                        <wps:cNvSpPr>
                          <a:spLocks/>
                        </wps:cNvSpPr>
                        <wps:spPr bwMode="auto">
                          <a:xfrm>
                            <a:off x="1791"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Line 256"/>
                        <wps:cNvCnPr>
                          <a:cxnSpLocks noChangeShapeType="1"/>
                        </wps:cNvCnPr>
                        <wps:spPr bwMode="auto">
                          <a:xfrm>
                            <a:off x="1791"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3" name="docshape117"/>
                        <wps:cNvSpPr>
                          <a:spLocks/>
                        </wps:cNvSpPr>
                        <wps:spPr bwMode="auto">
                          <a:xfrm>
                            <a:off x="3351"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Line 258"/>
                        <wps:cNvCnPr>
                          <a:cxnSpLocks noChangeShapeType="1"/>
                        </wps:cNvCnPr>
                        <wps:spPr bwMode="auto">
                          <a:xfrm>
                            <a:off x="3352"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5" name="docshape118"/>
                        <wps:cNvSpPr>
                          <a:spLocks/>
                        </wps:cNvSpPr>
                        <wps:spPr bwMode="auto">
                          <a:xfrm>
                            <a:off x="4580"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Line 260"/>
                        <wps:cNvCnPr>
                          <a:cxnSpLocks noChangeShapeType="1"/>
                        </wps:cNvCnPr>
                        <wps:spPr bwMode="auto">
                          <a:xfrm>
                            <a:off x="4581"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7" name="docshape119"/>
                        <wps:cNvSpPr>
                          <a:spLocks/>
                        </wps:cNvSpPr>
                        <wps:spPr bwMode="auto">
                          <a:xfrm>
                            <a:off x="1573" y="-596"/>
                            <a:ext cx="287" cy="145"/>
                          </a:xfrm>
                          <a:custGeom>
                            <a:avLst/>
                            <a:gdLst>
                              <a:gd name="T0" fmla="+- 0 1641 1574"/>
                              <a:gd name="T1" fmla="*/ T0 w 287"/>
                              <a:gd name="T2" fmla="+- 0 -565 -595"/>
                              <a:gd name="T3" fmla="*/ -565 h 145"/>
                              <a:gd name="T4" fmla="+- 0 1620 1574"/>
                              <a:gd name="T5" fmla="*/ T4 w 287"/>
                              <a:gd name="T6" fmla="+- 0 -565 -595"/>
                              <a:gd name="T7" fmla="*/ -565 h 145"/>
                              <a:gd name="T8" fmla="+- 0 1628 1574"/>
                              <a:gd name="T9" fmla="*/ T8 w 287"/>
                              <a:gd name="T10" fmla="+- 0 -594 -595"/>
                              <a:gd name="T11" fmla="*/ -594 h 145"/>
                              <a:gd name="T12" fmla="+- 0 1625 1574"/>
                              <a:gd name="T13" fmla="*/ T12 w 287"/>
                              <a:gd name="T14" fmla="+- 0 -595 -595"/>
                              <a:gd name="T15" fmla="*/ -595 h 145"/>
                              <a:gd name="T16" fmla="+- 0 1621 1574"/>
                              <a:gd name="T17" fmla="*/ T16 w 287"/>
                              <a:gd name="T18" fmla="+- 0 -594 -595"/>
                              <a:gd name="T19" fmla="*/ -594 h 145"/>
                              <a:gd name="T20" fmla="+- 0 1613 1574"/>
                              <a:gd name="T21" fmla="*/ T20 w 287"/>
                              <a:gd name="T22" fmla="+- 0 -583 -595"/>
                              <a:gd name="T23" fmla="*/ -583 h 145"/>
                              <a:gd name="T24" fmla="+- 0 1604 1574"/>
                              <a:gd name="T25" fmla="*/ T24 w 287"/>
                              <a:gd name="T26" fmla="+- 0 -574 -595"/>
                              <a:gd name="T27" fmla="*/ -574 h 145"/>
                              <a:gd name="T28" fmla="+- 0 1595 1574"/>
                              <a:gd name="T29" fmla="*/ T28 w 287"/>
                              <a:gd name="T30" fmla="+- 0 -568 -595"/>
                              <a:gd name="T31" fmla="*/ -568 h 145"/>
                              <a:gd name="T32" fmla="+- 0 1587 1574"/>
                              <a:gd name="T33" fmla="*/ T32 w 287"/>
                              <a:gd name="T34" fmla="+- 0 -565 -595"/>
                              <a:gd name="T35" fmla="*/ -565 h 145"/>
                              <a:gd name="T36" fmla="+- 0 1581 1574"/>
                              <a:gd name="T37" fmla="*/ T36 w 287"/>
                              <a:gd name="T38" fmla="+- 0 -563 -595"/>
                              <a:gd name="T39" fmla="*/ -563 h 145"/>
                              <a:gd name="T40" fmla="+- 0 1578 1574"/>
                              <a:gd name="T41" fmla="*/ T40 w 287"/>
                              <a:gd name="T42" fmla="+- 0 -561 -595"/>
                              <a:gd name="T43" fmla="*/ -561 h 145"/>
                              <a:gd name="T44" fmla="+- 0 1578 1574"/>
                              <a:gd name="T45" fmla="*/ T44 w 287"/>
                              <a:gd name="T46" fmla="+- 0 -557 -595"/>
                              <a:gd name="T47" fmla="*/ -557 h 145"/>
                              <a:gd name="T48" fmla="+- 0 1598 1574"/>
                              <a:gd name="T49" fmla="*/ T48 w 287"/>
                              <a:gd name="T50" fmla="+- 0 -557 -595"/>
                              <a:gd name="T51" fmla="*/ -557 h 145"/>
                              <a:gd name="T52" fmla="+- 0 1578 1574"/>
                              <a:gd name="T53" fmla="*/ T52 w 287"/>
                              <a:gd name="T54" fmla="+- 0 -480 -595"/>
                              <a:gd name="T55" fmla="*/ -480 h 145"/>
                              <a:gd name="T56" fmla="+- 0 1575 1574"/>
                              <a:gd name="T57" fmla="*/ T56 w 287"/>
                              <a:gd name="T58" fmla="+- 0 -471 -595"/>
                              <a:gd name="T59" fmla="*/ -471 h 145"/>
                              <a:gd name="T60" fmla="+- 0 1574 1574"/>
                              <a:gd name="T61" fmla="*/ T60 w 287"/>
                              <a:gd name="T62" fmla="+- 0 -463 -595"/>
                              <a:gd name="T63" fmla="*/ -463 h 145"/>
                              <a:gd name="T64" fmla="+- 0 1574 1574"/>
                              <a:gd name="T65" fmla="*/ T64 w 287"/>
                              <a:gd name="T66" fmla="+- 0 -454 -595"/>
                              <a:gd name="T67" fmla="*/ -454 h 145"/>
                              <a:gd name="T68" fmla="+- 0 1578 1574"/>
                              <a:gd name="T69" fmla="*/ T68 w 287"/>
                              <a:gd name="T70" fmla="+- 0 -451 -595"/>
                              <a:gd name="T71" fmla="*/ -451 h 145"/>
                              <a:gd name="T72" fmla="+- 0 1586 1574"/>
                              <a:gd name="T73" fmla="*/ T72 w 287"/>
                              <a:gd name="T74" fmla="+- 0 -451 -595"/>
                              <a:gd name="T75" fmla="*/ -451 h 145"/>
                              <a:gd name="T76" fmla="+- 0 1595 1574"/>
                              <a:gd name="T77" fmla="*/ T76 w 287"/>
                              <a:gd name="T78" fmla="+- 0 -453 -595"/>
                              <a:gd name="T79" fmla="*/ -453 h 145"/>
                              <a:gd name="T80" fmla="+- 0 1604 1574"/>
                              <a:gd name="T81" fmla="*/ T80 w 287"/>
                              <a:gd name="T82" fmla="+- 0 -458 -595"/>
                              <a:gd name="T83" fmla="*/ -458 h 145"/>
                              <a:gd name="T84" fmla="+- 0 1612 1574"/>
                              <a:gd name="T85" fmla="*/ T84 w 287"/>
                              <a:gd name="T86" fmla="+- 0 -467 -595"/>
                              <a:gd name="T87" fmla="*/ -467 h 145"/>
                              <a:gd name="T88" fmla="+- 0 1623 1574"/>
                              <a:gd name="T89" fmla="*/ T88 w 287"/>
                              <a:gd name="T90" fmla="+- 0 -482 -595"/>
                              <a:gd name="T91" fmla="*/ -482 h 145"/>
                              <a:gd name="T92" fmla="+- 0 1620 1574"/>
                              <a:gd name="T93" fmla="*/ T92 w 287"/>
                              <a:gd name="T94" fmla="+- 0 -484 -595"/>
                              <a:gd name="T95" fmla="*/ -484 h 145"/>
                              <a:gd name="T96" fmla="+- 0 1607 1574"/>
                              <a:gd name="T97" fmla="*/ T96 w 287"/>
                              <a:gd name="T98" fmla="+- 0 -468 -595"/>
                              <a:gd name="T99" fmla="*/ -468 h 145"/>
                              <a:gd name="T100" fmla="+- 0 1602 1574"/>
                              <a:gd name="T101" fmla="*/ T100 w 287"/>
                              <a:gd name="T102" fmla="+- 0 -463 -595"/>
                              <a:gd name="T103" fmla="*/ -463 h 145"/>
                              <a:gd name="T104" fmla="+- 0 1596 1574"/>
                              <a:gd name="T105" fmla="*/ T104 w 287"/>
                              <a:gd name="T106" fmla="+- 0 -463 -595"/>
                              <a:gd name="T107" fmla="*/ -463 h 145"/>
                              <a:gd name="T108" fmla="+- 0 1594 1574"/>
                              <a:gd name="T109" fmla="*/ T108 w 287"/>
                              <a:gd name="T110" fmla="+- 0 -464 -595"/>
                              <a:gd name="T111" fmla="*/ -464 h 145"/>
                              <a:gd name="T112" fmla="+- 0 1594 1574"/>
                              <a:gd name="T113" fmla="*/ T112 w 287"/>
                              <a:gd name="T114" fmla="+- 0 -468 -595"/>
                              <a:gd name="T115" fmla="*/ -468 h 145"/>
                              <a:gd name="T116" fmla="+- 0 1595 1574"/>
                              <a:gd name="T117" fmla="*/ T116 w 287"/>
                              <a:gd name="T118" fmla="+- 0 -471 -595"/>
                              <a:gd name="T119" fmla="*/ -471 h 145"/>
                              <a:gd name="T120" fmla="+- 0 1618 1574"/>
                              <a:gd name="T121" fmla="*/ T120 w 287"/>
                              <a:gd name="T122" fmla="+- 0 -557 -595"/>
                              <a:gd name="T123" fmla="*/ -557 h 145"/>
                              <a:gd name="T124" fmla="+- 0 1639 1574"/>
                              <a:gd name="T125" fmla="*/ T124 w 287"/>
                              <a:gd name="T126" fmla="+- 0 -557 -595"/>
                              <a:gd name="T127" fmla="*/ -557 h 145"/>
                              <a:gd name="T128" fmla="+- 0 1641 1574"/>
                              <a:gd name="T129" fmla="*/ T128 w 287"/>
                              <a:gd name="T130" fmla="+- 0 -565 -595"/>
                              <a:gd name="T131" fmla="*/ -565 h 145"/>
                              <a:gd name="T132" fmla="+- 0 1860 1574"/>
                              <a:gd name="T133" fmla="*/ T132 w 287"/>
                              <a:gd name="T134" fmla="+- 0 -528 -595"/>
                              <a:gd name="T135" fmla="*/ -528 h 145"/>
                              <a:gd name="T136" fmla="+- 0 1715 1574"/>
                              <a:gd name="T137" fmla="*/ T136 w 287"/>
                              <a:gd name="T138" fmla="+- 0 -528 -595"/>
                              <a:gd name="T139" fmla="*/ -528 h 145"/>
                              <a:gd name="T140" fmla="+- 0 1715 1574"/>
                              <a:gd name="T141" fmla="*/ T140 w 287"/>
                              <a:gd name="T142" fmla="+- 0 -511 -595"/>
                              <a:gd name="T143" fmla="*/ -511 h 145"/>
                              <a:gd name="T144" fmla="+- 0 1860 1574"/>
                              <a:gd name="T145" fmla="*/ T144 w 287"/>
                              <a:gd name="T146" fmla="+- 0 -511 -595"/>
                              <a:gd name="T147" fmla="*/ -511 h 145"/>
                              <a:gd name="T148" fmla="+- 0 1860 1574"/>
                              <a:gd name="T149" fmla="*/ T148 w 287"/>
                              <a:gd name="T150" fmla="+- 0 -528 -595"/>
                              <a:gd name="T151" fmla="*/ -528 h 1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87" h="145">
                                <a:moveTo>
                                  <a:pt x="67" y="30"/>
                                </a:moveTo>
                                <a:lnTo>
                                  <a:pt x="46" y="30"/>
                                </a:lnTo>
                                <a:lnTo>
                                  <a:pt x="54" y="1"/>
                                </a:lnTo>
                                <a:lnTo>
                                  <a:pt x="51" y="0"/>
                                </a:lnTo>
                                <a:lnTo>
                                  <a:pt x="47" y="1"/>
                                </a:lnTo>
                                <a:lnTo>
                                  <a:pt x="39" y="12"/>
                                </a:lnTo>
                                <a:lnTo>
                                  <a:pt x="30" y="21"/>
                                </a:lnTo>
                                <a:lnTo>
                                  <a:pt x="21" y="27"/>
                                </a:lnTo>
                                <a:lnTo>
                                  <a:pt x="13" y="30"/>
                                </a:lnTo>
                                <a:lnTo>
                                  <a:pt x="7" y="32"/>
                                </a:lnTo>
                                <a:lnTo>
                                  <a:pt x="4" y="34"/>
                                </a:lnTo>
                                <a:lnTo>
                                  <a:pt x="4" y="38"/>
                                </a:lnTo>
                                <a:lnTo>
                                  <a:pt x="24" y="38"/>
                                </a:lnTo>
                                <a:lnTo>
                                  <a:pt x="4" y="115"/>
                                </a:lnTo>
                                <a:lnTo>
                                  <a:pt x="1" y="124"/>
                                </a:lnTo>
                                <a:lnTo>
                                  <a:pt x="0" y="132"/>
                                </a:lnTo>
                                <a:lnTo>
                                  <a:pt x="0" y="141"/>
                                </a:lnTo>
                                <a:lnTo>
                                  <a:pt x="4" y="144"/>
                                </a:lnTo>
                                <a:lnTo>
                                  <a:pt x="12" y="144"/>
                                </a:lnTo>
                                <a:lnTo>
                                  <a:pt x="21" y="142"/>
                                </a:lnTo>
                                <a:lnTo>
                                  <a:pt x="30" y="137"/>
                                </a:lnTo>
                                <a:lnTo>
                                  <a:pt x="38" y="128"/>
                                </a:lnTo>
                                <a:lnTo>
                                  <a:pt x="49" y="113"/>
                                </a:lnTo>
                                <a:lnTo>
                                  <a:pt x="46" y="111"/>
                                </a:lnTo>
                                <a:lnTo>
                                  <a:pt x="33" y="127"/>
                                </a:lnTo>
                                <a:lnTo>
                                  <a:pt x="28" y="132"/>
                                </a:lnTo>
                                <a:lnTo>
                                  <a:pt x="22" y="132"/>
                                </a:lnTo>
                                <a:lnTo>
                                  <a:pt x="20" y="131"/>
                                </a:lnTo>
                                <a:lnTo>
                                  <a:pt x="20" y="127"/>
                                </a:lnTo>
                                <a:lnTo>
                                  <a:pt x="21" y="124"/>
                                </a:lnTo>
                                <a:lnTo>
                                  <a:pt x="44" y="38"/>
                                </a:lnTo>
                                <a:lnTo>
                                  <a:pt x="65" y="38"/>
                                </a:lnTo>
                                <a:lnTo>
                                  <a:pt x="67" y="30"/>
                                </a:lnTo>
                                <a:close/>
                                <a:moveTo>
                                  <a:pt x="286" y="67"/>
                                </a:moveTo>
                                <a:lnTo>
                                  <a:pt x="141" y="67"/>
                                </a:lnTo>
                                <a:lnTo>
                                  <a:pt x="141" y="84"/>
                                </a:lnTo>
                                <a:lnTo>
                                  <a:pt x="286" y="84"/>
                                </a:lnTo>
                                <a:lnTo>
                                  <a:pt x="286"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docshape12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1929" y="-624"/>
                            <a:ext cx="232" cy="1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docshape121"/>
                        <wps:cNvSpPr>
                          <a:spLocks/>
                        </wps:cNvSpPr>
                        <wps:spPr bwMode="auto">
                          <a:xfrm>
                            <a:off x="3109" y="-624"/>
                            <a:ext cx="1513" cy="179"/>
                          </a:xfrm>
                          <a:custGeom>
                            <a:avLst/>
                            <a:gdLst>
                              <a:gd name="T0" fmla="+- 0 3156 3110"/>
                              <a:gd name="T1" fmla="*/ T0 w 1513"/>
                              <a:gd name="T2" fmla="+- 0 -559 -624"/>
                              <a:gd name="T3" fmla="*/ -559 h 179"/>
                              <a:gd name="T4" fmla="+- 0 3161 3110"/>
                              <a:gd name="T5" fmla="*/ T4 w 1513"/>
                              <a:gd name="T6" fmla="+- 0 -590 -624"/>
                              <a:gd name="T7" fmla="*/ -590 h 179"/>
                              <a:gd name="T8" fmla="+- 0 3150 3110"/>
                              <a:gd name="T9" fmla="*/ T8 w 1513"/>
                              <a:gd name="T10" fmla="+- 0 -577 -624"/>
                              <a:gd name="T11" fmla="*/ -577 h 179"/>
                              <a:gd name="T12" fmla="+- 0 3131 3110"/>
                              <a:gd name="T13" fmla="*/ T12 w 1513"/>
                              <a:gd name="T14" fmla="+- 0 -562 -624"/>
                              <a:gd name="T15" fmla="*/ -562 h 179"/>
                              <a:gd name="T16" fmla="+- 0 3117 3110"/>
                              <a:gd name="T17" fmla="*/ T16 w 1513"/>
                              <a:gd name="T18" fmla="+- 0 -557 -624"/>
                              <a:gd name="T19" fmla="*/ -557 h 179"/>
                              <a:gd name="T20" fmla="+- 0 3115 3110"/>
                              <a:gd name="T21" fmla="*/ T20 w 1513"/>
                              <a:gd name="T22" fmla="+- 0 -551 -624"/>
                              <a:gd name="T23" fmla="*/ -551 h 179"/>
                              <a:gd name="T24" fmla="+- 0 3114 3110"/>
                              <a:gd name="T25" fmla="*/ T24 w 1513"/>
                              <a:gd name="T26" fmla="+- 0 -474 -624"/>
                              <a:gd name="T27" fmla="*/ -474 h 179"/>
                              <a:gd name="T28" fmla="+- 0 3110 3110"/>
                              <a:gd name="T29" fmla="*/ T28 w 1513"/>
                              <a:gd name="T30" fmla="+- 0 -457 -624"/>
                              <a:gd name="T31" fmla="*/ -457 h 179"/>
                              <a:gd name="T32" fmla="+- 0 3115 3110"/>
                              <a:gd name="T33" fmla="*/ T32 w 1513"/>
                              <a:gd name="T34" fmla="+- 0 -445 -624"/>
                              <a:gd name="T35" fmla="*/ -445 h 179"/>
                              <a:gd name="T36" fmla="+- 0 3131 3110"/>
                              <a:gd name="T37" fmla="*/ T36 w 1513"/>
                              <a:gd name="T38" fmla="+- 0 -446 -624"/>
                              <a:gd name="T39" fmla="*/ -446 h 179"/>
                              <a:gd name="T40" fmla="+- 0 3149 3110"/>
                              <a:gd name="T41" fmla="*/ T40 w 1513"/>
                              <a:gd name="T42" fmla="+- 0 -461 -624"/>
                              <a:gd name="T43" fmla="*/ -461 h 179"/>
                              <a:gd name="T44" fmla="+- 0 3156 3110"/>
                              <a:gd name="T45" fmla="*/ T44 w 1513"/>
                              <a:gd name="T46" fmla="+- 0 -478 -624"/>
                              <a:gd name="T47" fmla="*/ -478 h 179"/>
                              <a:gd name="T48" fmla="+- 0 3139 3110"/>
                              <a:gd name="T49" fmla="*/ T48 w 1513"/>
                              <a:gd name="T50" fmla="+- 0 -458 -624"/>
                              <a:gd name="T51" fmla="*/ -458 h 179"/>
                              <a:gd name="T52" fmla="+- 0 3131 3110"/>
                              <a:gd name="T53" fmla="*/ T52 w 1513"/>
                              <a:gd name="T54" fmla="+- 0 -458 -624"/>
                              <a:gd name="T55" fmla="*/ -458 h 179"/>
                              <a:gd name="T56" fmla="+- 0 3131 3110"/>
                              <a:gd name="T57" fmla="*/ T56 w 1513"/>
                              <a:gd name="T58" fmla="+- 0 -466 -624"/>
                              <a:gd name="T59" fmla="*/ -466 h 179"/>
                              <a:gd name="T60" fmla="+- 0 3176 3110"/>
                              <a:gd name="T61" fmla="*/ T60 w 1513"/>
                              <a:gd name="T62" fmla="+- 0 -551 -624"/>
                              <a:gd name="T63" fmla="*/ -551 h 179"/>
                              <a:gd name="T64" fmla="+- 0 3396 3110"/>
                              <a:gd name="T65" fmla="*/ T64 w 1513"/>
                              <a:gd name="T66" fmla="+- 0 -522 -624"/>
                              <a:gd name="T67" fmla="*/ -522 h 179"/>
                              <a:gd name="T68" fmla="+- 0 3251 3110"/>
                              <a:gd name="T69" fmla="*/ T68 w 1513"/>
                              <a:gd name="T70" fmla="+- 0 -505 -624"/>
                              <a:gd name="T71" fmla="*/ -505 h 179"/>
                              <a:gd name="T72" fmla="+- 0 3396 3110"/>
                              <a:gd name="T73" fmla="*/ T72 w 1513"/>
                              <a:gd name="T74" fmla="+- 0 -522 -624"/>
                              <a:gd name="T75" fmla="*/ -522 h 179"/>
                              <a:gd name="T76" fmla="+- 0 3553 3110"/>
                              <a:gd name="T77" fmla="*/ T76 w 1513"/>
                              <a:gd name="T78" fmla="+- 0 -452 -624"/>
                              <a:gd name="T79" fmla="*/ -452 h 179"/>
                              <a:gd name="T80" fmla="+- 0 3549 3110"/>
                              <a:gd name="T81" fmla="*/ T80 w 1513"/>
                              <a:gd name="T82" fmla="+- 0 -623 -624"/>
                              <a:gd name="T83" fmla="*/ -623 h 179"/>
                              <a:gd name="T84" fmla="+- 0 3499 3110"/>
                              <a:gd name="T85" fmla="*/ T84 w 1513"/>
                              <a:gd name="T86" fmla="+- 0 -600 -624"/>
                              <a:gd name="T87" fmla="*/ -600 h 179"/>
                              <a:gd name="T88" fmla="+- 0 3511 3110"/>
                              <a:gd name="T89" fmla="*/ T88 w 1513"/>
                              <a:gd name="T90" fmla="+- 0 -601 -624"/>
                              <a:gd name="T91" fmla="*/ -601 h 179"/>
                              <a:gd name="T92" fmla="+- 0 3524 3110"/>
                              <a:gd name="T93" fmla="*/ T92 w 1513"/>
                              <a:gd name="T94" fmla="+- 0 -602 -624"/>
                              <a:gd name="T95" fmla="*/ -602 h 179"/>
                              <a:gd name="T96" fmla="+- 0 3526 3110"/>
                              <a:gd name="T97" fmla="*/ T96 w 1513"/>
                              <a:gd name="T98" fmla="+- 0 -458 -624"/>
                              <a:gd name="T99" fmla="*/ -458 h 179"/>
                              <a:gd name="T100" fmla="+- 0 3501 3110"/>
                              <a:gd name="T101" fmla="*/ T100 w 1513"/>
                              <a:gd name="T102" fmla="+- 0 -452 -624"/>
                              <a:gd name="T103" fmla="*/ -452 h 179"/>
                              <a:gd name="T104" fmla="+- 0 3573 3110"/>
                              <a:gd name="T105" fmla="*/ T104 w 1513"/>
                              <a:gd name="T106" fmla="+- 0 -448 -624"/>
                              <a:gd name="T107" fmla="*/ -448 h 179"/>
                              <a:gd name="T108" fmla="+- 0 4622 3110"/>
                              <a:gd name="T109" fmla="*/ T108 w 1513"/>
                              <a:gd name="T110" fmla="+- 0 -565 -624"/>
                              <a:gd name="T111" fmla="*/ -565 h 179"/>
                              <a:gd name="T112" fmla="+- 0 4609 3110"/>
                              <a:gd name="T113" fmla="*/ T112 w 1513"/>
                              <a:gd name="T114" fmla="+- 0 -594 -624"/>
                              <a:gd name="T115" fmla="*/ -594 h 179"/>
                              <a:gd name="T116" fmla="+- 0 4603 3110"/>
                              <a:gd name="T117" fmla="*/ T116 w 1513"/>
                              <a:gd name="T118" fmla="+- 0 -594 -624"/>
                              <a:gd name="T119" fmla="*/ -594 h 179"/>
                              <a:gd name="T120" fmla="+- 0 4585 3110"/>
                              <a:gd name="T121" fmla="*/ T120 w 1513"/>
                              <a:gd name="T122" fmla="+- 0 -574 -624"/>
                              <a:gd name="T123" fmla="*/ -574 h 179"/>
                              <a:gd name="T124" fmla="+- 0 4569 3110"/>
                              <a:gd name="T125" fmla="*/ T124 w 1513"/>
                              <a:gd name="T126" fmla="+- 0 -565 -624"/>
                              <a:gd name="T127" fmla="*/ -565 h 179"/>
                              <a:gd name="T128" fmla="+- 0 4560 3110"/>
                              <a:gd name="T129" fmla="*/ T128 w 1513"/>
                              <a:gd name="T130" fmla="+- 0 -562 -624"/>
                              <a:gd name="T131" fmla="*/ -562 h 179"/>
                              <a:gd name="T132" fmla="+- 0 4580 3110"/>
                              <a:gd name="T133" fmla="*/ T132 w 1513"/>
                              <a:gd name="T134" fmla="+- 0 -557 -624"/>
                              <a:gd name="T135" fmla="*/ -557 h 179"/>
                              <a:gd name="T136" fmla="+- 0 4557 3110"/>
                              <a:gd name="T137" fmla="*/ T136 w 1513"/>
                              <a:gd name="T138" fmla="+- 0 -472 -624"/>
                              <a:gd name="T139" fmla="*/ -472 h 179"/>
                              <a:gd name="T140" fmla="+- 0 4555 3110"/>
                              <a:gd name="T141" fmla="*/ T140 w 1513"/>
                              <a:gd name="T142" fmla="+- 0 -454 -624"/>
                              <a:gd name="T143" fmla="*/ -454 h 179"/>
                              <a:gd name="T144" fmla="+- 0 4567 3110"/>
                              <a:gd name="T145" fmla="*/ T144 w 1513"/>
                              <a:gd name="T146" fmla="+- 0 -451 -624"/>
                              <a:gd name="T147" fmla="*/ -451 h 179"/>
                              <a:gd name="T148" fmla="+- 0 4585 3110"/>
                              <a:gd name="T149" fmla="*/ T148 w 1513"/>
                              <a:gd name="T150" fmla="+- 0 -458 -624"/>
                              <a:gd name="T151" fmla="*/ -458 h 179"/>
                              <a:gd name="T152" fmla="+- 0 4604 3110"/>
                              <a:gd name="T153" fmla="*/ T152 w 1513"/>
                              <a:gd name="T154" fmla="+- 0 -482 -624"/>
                              <a:gd name="T155" fmla="*/ -482 h 179"/>
                              <a:gd name="T156" fmla="+- 0 4588 3110"/>
                              <a:gd name="T157" fmla="*/ T156 w 1513"/>
                              <a:gd name="T158" fmla="+- 0 -468 -624"/>
                              <a:gd name="T159" fmla="*/ -468 h 179"/>
                              <a:gd name="T160" fmla="+- 0 4577 3110"/>
                              <a:gd name="T161" fmla="*/ T160 w 1513"/>
                              <a:gd name="T162" fmla="+- 0 -464 -624"/>
                              <a:gd name="T163" fmla="*/ -464 h 179"/>
                              <a:gd name="T164" fmla="+- 0 4576 3110"/>
                              <a:gd name="T165" fmla="*/ T164 w 1513"/>
                              <a:gd name="T166" fmla="+- 0 -468 -624"/>
                              <a:gd name="T167" fmla="*/ -468 h 179"/>
                              <a:gd name="T168" fmla="+- 0 4599 3110"/>
                              <a:gd name="T169" fmla="*/ T168 w 1513"/>
                              <a:gd name="T170" fmla="+- 0 -557 -624"/>
                              <a:gd name="T171" fmla="*/ -557 h 179"/>
                              <a:gd name="T172" fmla="+- 0 4622 3110"/>
                              <a:gd name="T173" fmla="*/ T172 w 1513"/>
                              <a:gd name="T174" fmla="+- 0 -565 -624"/>
                              <a:gd name="T175" fmla="*/ -565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513" h="179">
                                <a:moveTo>
                                  <a:pt x="67" y="65"/>
                                </a:moveTo>
                                <a:lnTo>
                                  <a:pt x="46" y="65"/>
                                </a:lnTo>
                                <a:lnTo>
                                  <a:pt x="54" y="37"/>
                                </a:lnTo>
                                <a:lnTo>
                                  <a:pt x="51" y="34"/>
                                </a:lnTo>
                                <a:lnTo>
                                  <a:pt x="48" y="37"/>
                                </a:lnTo>
                                <a:lnTo>
                                  <a:pt x="40" y="47"/>
                                </a:lnTo>
                                <a:lnTo>
                                  <a:pt x="30" y="56"/>
                                </a:lnTo>
                                <a:lnTo>
                                  <a:pt x="21" y="62"/>
                                </a:lnTo>
                                <a:lnTo>
                                  <a:pt x="13" y="66"/>
                                </a:lnTo>
                                <a:lnTo>
                                  <a:pt x="7" y="67"/>
                                </a:lnTo>
                                <a:lnTo>
                                  <a:pt x="5" y="69"/>
                                </a:lnTo>
                                <a:lnTo>
                                  <a:pt x="5" y="73"/>
                                </a:lnTo>
                                <a:lnTo>
                                  <a:pt x="24" y="73"/>
                                </a:lnTo>
                                <a:lnTo>
                                  <a:pt x="4" y="150"/>
                                </a:lnTo>
                                <a:lnTo>
                                  <a:pt x="2" y="158"/>
                                </a:lnTo>
                                <a:lnTo>
                                  <a:pt x="0" y="167"/>
                                </a:lnTo>
                                <a:lnTo>
                                  <a:pt x="0" y="176"/>
                                </a:lnTo>
                                <a:lnTo>
                                  <a:pt x="5" y="179"/>
                                </a:lnTo>
                                <a:lnTo>
                                  <a:pt x="12" y="179"/>
                                </a:lnTo>
                                <a:lnTo>
                                  <a:pt x="21" y="178"/>
                                </a:lnTo>
                                <a:lnTo>
                                  <a:pt x="30" y="172"/>
                                </a:lnTo>
                                <a:lnTo>
                                  <a:pt x="39" y="163"/>
                                </a:lnTo>
                                <a:lnTo>
                                  <a:pt x="49" y="148"/>
                                </a:lnTo>
                                <a:lnTo>
                                  <a:pt x="46" y="146"/>
                                </a:lnTo>
                                <a:lnTo>
                                  <a:pt x="33" y="162"/>
                                </a:lnTo>
                                <a:lnTo>
                                  <a:pt x="29" y="166"/>
                                </a:lnTo>
                                <a:lnTo>
                                  <a:pt x="22" y="166"/>
                                </a:lnTo>
                                <a:lnTo>
                                  <a:pt x="21" y="166"/>
                                </a:lnTo>
                                <a:lnTo>
                                  <a:pt x="21" y="162"/>
                                </a:lnTo>
                                <a:lnTo>
                                  <a:pt x="21" y="158"/>
                                </a:lnTo>
                                <a:lnTo>
                                  <a:pt x="44" y="73"/>
                                </a:lnTo>
                                <a:lnTo>
                                  <a:pt x="66" y="73"/>
                                </a:lnTo>
                                <a:lnTo>
                                  <a:pt x="67" y="65"/>
                                </a:lnTo>
                                <a:close/>
                                <a:moveTo>
                                  <a:pt x="286" y="102"/>
                                </a:moveTo>
                                <a:lnTo>
                                  <a:pt x="141" y="102"/>
                                </a:lnTo>
                                <a:lnTo>
                                  <a:pt x="141" y="119"/>
                                </a:lnTo>
                                <a:lnTo>
                                  <a:pt x="286" y="119"/>
                                </a:lnTo>
                                <a:lnTo>
                                  <a:pt x="286" y="102"/>
                                </a:lnTo>
                                <a:close/>
                                <a:moveTo>
                                  <a:pt x="463" y="172"/>
                                </a:moveTo>
                                <a:lnTo>
                                  <a:pt x="443" y="172"/>
                                </a:lnTo>
                                <a:lnTo>
                                  <a:pt x="439" y="168"/>
                                </a:lnTo>
                                <a:lnTo>
                                  <a:pt x="439" y="1"/>
                                </a:lnTo>
                                <a:lnTo>
                                  <a:pt x="436" y="0"/>
                                </a:lnTo>
                                <a:lnTo>
                                  <a:pt x="389" y="24"/>
                                </a:lnTo>
                                <a:lnTo>
                                  <a:pt x="389" y="28"/>
                                </a:lnTo>
                                <a:lnTo>
                                  <a:pt x="401" y="23"/>
                                </a:lnTo>
                                <a:lnTo>
                                  <a:pt x="406" y="22"/>
                                </a:lnTo>
                                <a:lnTo>
                                  <a:pt x="414" y="22"/>
                                </a:lnTo>
                                <a:lnTo>
                                  <a:pt x="416" y="26"/>
                                </a:lnTo>
                                <a:lnTo>
                                  <a:pt x="416" y="166"/>
                                </a:lnTo>
                                <a:lnTo>
                                  <a:pt x="411" y="171"/>
                                </a:lnTo>
                                <a:lnTo>
                                  <a:pt x="391" y="172"/>
                                </a:lnTo>
                                <a:lnTo>
                                  <a:pt x="391" y="176"/>
                                </a:lnTo>
                                <a:lnTo>
                                  <a:pt x="463" y="176"/>
                                </a:lnTo>
                                <a:lnTo>
                                  <a:pt x="463" y="172"/>
                                </a:lnTo>
                                <a:close/>
                                <a:moveTo>
                                  <a:pt x="1512" y="59"/>
                                </a:moveTo>
                                <a:lnTo>
                                  <a:pt x="1491" y="59"/>
                                </a:lnTo>
                                <a:lnTo>
                                  <a:pt x="1499" y="30"/>
                                </a:lnTo>
                                <a:lnTo>
                                  <a:pt x="1497" y="28"/>
                                </a:lnTo>
                                <a:lnTo>
                                  <a:pt x="1493" y="30"/>
                                </a:lnTo>
                                <a:lnTo>
                                  <a:pt x="1485" y="41"/>
                                </a:lnTo>
                                <a:lnTo>
                                  <a:pt x="1475" y="50"/>
                                </a:lnTo>
                                <a:lnTo>
                                  <a:pt x="1466" y="56"/>
                                </a:lnTo>
                                <a:lnTo>
                                  <a:pt x="1459" y="59"/>
                                </a:lnTo>
                                <a:lnTo>
                                  <a:pt x="1452" y="61"/>
                                </a:lnTo>
                                <a:lnTo>
                                  <a:pt x="1450" y="62"/>
                                </a:lnTo>
                                <a:lnTo>
                                  <a:pt x="1450" y="67"/>
                                </a:lnTo>
                                <a:lnTo>
                                  <a:pt x="1470" y="67"/>
                                </a:lnTo>
                                <a:lnTo>
                                  <a:pt x="1449" y="144"/>
                                </a:lnTo>
                                <a:lnTo>
                                  <a:pt x="1447" y="152"/>
                                </a:lnTo>
                                <a:lnTo>
                                  <a:pt x="1445" y="161"/>
                                </a:lnTo>
                                <a:lnTo>
                                  <a:pt x="1445" y="170"/>
                                </a:lnTo>
                                <a:lnTo>
                                  <a:pt x="1450" y="173"/>
                                </a:lnTo>
                                <a:lnTo>
                                  <a:pt x="1457" y="173"/>
                                </a:lnTo>
                                <a:lnTo>
                                  <a:pt x="1467" y="171"/>
                                </a:lnTo>
                                <a:lnTo>
                                  <a:pt x="1475" y="166"/>
                                </a:lnTo>
                                <a:lnTo>
                                  <a:pt x="1484" y="157"/>
                                </a:lnTo>
                                <a:lnTo>
                                  <a:pt x="1494" y="142"/>
                                </a:lnTo>
                                <a:lnTo>
                                  <a:pt x="1491" y="140"/>
                                </a:lnTo>
                                <a:lnTo>
                                  <a:pt x="1478" y="156"/>
                                </a:lnTo>
                                <a:lnTo>
                                  <a:pt x="1474" y="160"/>
                                </a:lnTo>
                                <a:lnTo>
                                  <a:pt x="1467" y="160"/>
                                </a:lnTo>
                                <a:lnTo>
                                  <a:pt x="1466" y="160"/>
                                </a:lnTo>
                                <a:lnTo>
                                  <a:pt x="1466" y="156"/>
                                </a:lnTo>
                                <a:lnTo>
                                  <a:pt x="1467" y="152"/>
                                </a:lnTo>
                                <a:lnTo>
                                  <a:pt x="1489" y="67"/>
                                </a:lnTo>
                                <a:lnTo>
                                  <a:pt x="1511" y="67"/>
                                </a:lnTo>
                                <a:lnTo>
                                  <a:pt x="1512"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0" name="docshape12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1265" y="-1008"/>
                            <a:ext cx="369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1" name="Line 265"/>
                        <wps:cNvCnPr>
                          <a:cxnSpLocks noChangeShapeType="1"/>
                        </wps:cNvCnPr>
                        <wps:spPr bwMode="auto">
                          <a:xfrm>
                            <a:off x="1779" y="-1011"/>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2" name="docshape123"/>
                        <wps:cNvSpPr>
                          <a:spLocks/>
                        </wps:cNvSpPr>
                        <wps:spPr bwMode="auto">
                          <a:xfrm>
                            <a:off x="1750" y="-1182"/>
                            <a:ext cx="57" cy="177"/>
                          </a:xfrm>
                          <a:custGeom>
                            <a:avLst/>
                            <a:gdLst>
                              <a:gd name="T0" fmla="+- 0 1785 1751"/>
                              <a:gd name="T1" fmla="*/ T0 w 57"/>
                              <a:gd name="T2" fmla="+- 0 -1011 -1182"/>
                              <a:gd name="T3" fmla="*/ -1011 h 177"/>
                              <a:gd name="T4" fmla="+- 0 1773 1751"/>
                              <a:gd name="T5" fmla="*/ T4 w 57"/>
                              <a:gd name="T6" fmla="+- 0 -1011 -1182"/>
                              <a:gd name="T7" fmla="*/ -1011 h 177"/>
                              <a:gd name="T8" fmla="+- 0 1773 1751"/>
                              <a:gd name="T9" fmla="*/ T8 w 57"/>
                              <a:gd name="T10" fmla="+- 0 -1005 -1182"/>
                              <a:gd name="T11" fmla="*/ -1005 h 177"/>
                              <a:gd name="T12" fmla="+- 0 1785 1751"/>
                              <a:gd name="T13" fmla="*/ T12 w 57"/>
                              <a:gd name="T14" fmla="+- 0 -1005 -1182"/>
                              <a:gd name="T15" fmla="*/ -1005 h 177"/>
                              <a:gd name="T16" fmla="+- 0 1785 1751"/>
                              <a:gd name="T17" fmla="*/ T16 w 57"/>
                              <a:gd name="T18" fmla="+- 0 -1011 -1182"/>
                              <a:gd name="T19" fmla="*/ -1011 h 177"/>
                              <a:gd name="T20" fmla="+- 0 1807 1751"/>
                              <a:gd name="T21" fmla="*/ T20 w 57"/>
                              <a:gd name="T22" fmla="+- 0 -1094 -1182"/>
                              <a:gd name="T23" fmla="*/ -1094 h 177"/>
                              <a:gd name="T24" fmla="+- 0 1779 1751"/>
                              <a:gd name="T25" fmla="*/ T24 w 57"/>
                              <a:gd name="T26" fmla="+- 0 -1182 -1182"/>
                              <a:gd name="T27" fmla="*/ -1182 h 177"/>
                              <a:gd name="T28" fmla="+- 0 1751 1751"/>
                              <a:gd name="T29" fmla="*/ T28 w 57"/>
                              <a:gd name="T30" fmla="+- 0 -1094 -1182"/>
                              <a:gd name="T31" fmla="*/ -1094 h 177"/>
                              <a:gd name="T32" fmla="+- 0 1807 1751"/>
                              <a:gd name="T33" fmla="*/ T32 w 57"/>
                              <a:gd name="T34" fmla="+- 0 -1094 -1182"/>
                              <a:gd name="T35" fmla="*/ -1094 h 1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77">
                                <a:moveTo>
                                  <a:pt x="34" y="171"/>
                                </a:moveTo>
                                <a:lnTo>
                                  <a:pt x="22" y="171"/>
                                </a:lnTo>
                                <a:lnTo>
                                  <a:pt x="22" y="177"/>
                                </a:lnTo>
                                <a:lnTo>
                                  <a:pt x="34" y="177"/>
                                </a:lnTo>
                                <a:lnTo>
                                  <a:pt x="34" y="171"/>
                                </a:lnTo>
                                <a:close/>
                                <a:moveTo>
                                  <a:pt x="56" y="88"/>
                                </a:moveTo>
                                <a:lnTo>
                                  <a:pt x="28" y="0"/>
                                </a:lnTo>
                                <a:lnTo>
                                  <a:pt x="0" y="88"/>
                                </a:lnTo>
                                <a:lnTo>
                                  <a:pt x="56"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docshape124"/>
                        <wps:cNvSpPr>
                          <a:spLocks/>
                        </wps:cNvSpPr>
                        <wps:spPr bwMode="auto">
                          <a:xfrm>
                            <a:off x="1750" y="-1182"/>
                            <a:ext cx="57" cy="88"/>
                          </a:xfrm>
                          <a:custGeom>
                            <a:avLst/>
                            <a:gdLst>
                              <a:gd name="T0" fmla="+- 0 1779 1751"/>
                              <a:gd name="T1" fmla="*/ T0 w 57"/>
                              <a:gd name="T2" fmla="+- 0 -1182 -1182"/>
                              <a:gd name="T3" fmla="*/ -1182 h 88"/>
                              <a:gd name="T4" fmla="+- 0 1807 1751"/>
                              <a:gd name="T5" fmla="*/ T4 w 57"/>
                              <a:gd name="T6" fmla="+- 0 -1094 -1182"/>
                              <a:gd name="T7" fmla="*/ -1094 h 88"/>
                              <a:gd name="T8" fmla="+- 0 1751 1751"/>
                              <a:gd name="T9" fmla="*/ T8 w 57"/>
                              <a:gd name="T10" fmla="+- 0 -1094 -1182"/>
                              <a:gd name="T11" fmla="*/ -1094 h 88"/>
                              <a:gd name="T12" fmla="+- 0 1779 1751"/>
                              <a:gd name="T13" fmla="*/ T12 w 57"/>
                              <a:gd name="T14" fmla="+- 0 -1182 -1182"/>
                              <a:gd name="T15" fmla="*/ -1182 h 88"/>
                            </a:gdLst>
                            <a:ahLst/>
                            <a:cxnLst>
                              <a:cxn ang="0">
                                <a:pos x="T1" y="T3"/>
                              </a:cxn>
                              <a:cxn ang="0">
                                <a:pos x="T5" y="T7"/>
                              </a:cxn>
                              <a:cxn ang="0">
                                <a:pos x="T9" y="T11"/>
                              </a:cxn>
                              <a:cxn ang="0">
                                <a:pos x="T13" y="T15"/>
                              </a:cxn>
                            </a:cxnLst>
                            <a:rect l="0" t="0" r="r" b="b"/>
                            <a:pathLst>
                              <a:path w="57" h="88">
                                <a:moveTo>
                                  <a:pt x="28" y="0"/>
                                </a:moveTo>
                                <a:lnTo>
                                  <a:pt x="56" y="88"/>
                                </a:lnTo>
                                <a:lnTo>
                                  <a:pt x="0" y="88"/>
                                </a:lnTo>
                                <a:lnTo>
                                  <a:pt x="28"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docshape125"/>
                        <wps:cNvSpPr>
                          <a:spLocks/>
                        </wps:cNvSpPr>
                        <wps:spPr bwMode="auto">
                          <a:xfrm>
                            <a:off x="2470" y="-1907"/>
                            <a:ext cx="185" cy="34"/>
                          </a:xfrm>
                          <a:custGeom>
                            <a:avLst/>
                            <a:gdLst>
                              <a:gd name="T0" fmla="+- 0 2647 2471"/>
                              <a:gd name="T1" fmla="*/ T0 w 185"/>
                              <a:gd name="T2" fmla="+- 0 -1906 -1906"/>
                              <a:gd name="T3" fmla="*/ -1906 h 34"/>
                              <a:gd name="T4" fmla="+- 0 2630 2471"/>
                              <a:gd name="T5" fmla="*/ T4 w 185"/>
                              <a:gd name="T6" fmla="+- 0 -1906 -1906"/>
                              <a:gd name="T7" fmla="*/ -1906 h 34"/>
                              <a:gd name="T8" fmla="+- 0 2622 2471"/>
                              <a:gd name="T9" fmla="*/ T8 w 185"/>
                              <a:gd name="T10" fmla="+- 0 -1899 -1906"/>
                              <a:gd name="T11" fmla="*/ -1899 h 34"/>
                              <a:gd name="T12" fmla="+- 0 2622 2471"/>
                              <a:gd name="T13" fmla="*/ T12 w 185"/>
                              <a:gd name="T14" fmla="+- 0 -1880 -1906"/>
                              <a:gd name="T15" fmla="*/ -1880 h 34"/>
                              <a:gd name="T16" fmla="+- 0 2629 2471"/>
                              <a:gd name="T17" fmla="*/ T16 w 185"/>
                              <a:gd name="T18" fmla="+- 0 -1873 -1906"/>
                              <a:gd name="T19" fmla="*/ -1873 h 34"/>
                              <a:gd name="T20" fmla="+- 0 2649 2471"/>
                              <a:gd name="T21" fmla="*/ T20 w 185"/>
                              <a:gd name="T22" fmla="+- 0 -1873 -1906"/>
                              <a:gd name="T23" fmla="*/ -1873 h 34"/>
                              <a:gd name="T24" fmla="+- 0 2655 2471"/>
                              <a:gd name="T25" fmla="*/ T24 w 185"/>
                              <a:gd name="T26" fmla="+- 0 -1881 -1906"/>
                              <a:gd name="T27" fmla="*/ -1881 h 34"/>
                              <a:gd name="T28" fmla="+- 0 2655 2471"/>
                              <a:gd name="T29" fmla="*/ T28 w 185"/>
                              <a:gd name="T30" fmla="+- 0 -1899 -1906"/>
                              <a:gd name="T31" fmla="*/ -1899 h 34"/>
                              <a:gd name="T32" fmla="+- 0 2647 2471"/>
                              <a:gd name="T33" fmla="*/ T32 w 185"/>
                              <a:gd name="T34" fmla="+- 0 -1906 -1906"/>
                              <a:gd name="T35" fmla="*/ -1906 h 34"/>
                              <a:gd name="T36" fmla="+- 0 2571 2471"/>
                              <a:gd name="T37" fmla="*/ T36 w 185"/>
                              <a:gd name="T38" fmla="+- 0 -1906 -1906"/>
                              <a:gd name="T39" fmla="*/ -1906 h 34"/>
                              <a:gd name="T40" fmla="+- 0 2554 2471"/>
                              <a:gd name="T41" fmla="*/ T40 w 185"/>
                              <a:gd name="T42" fmla="+- 0 -1906 -1906"/>
                              <a:gd name="T43" fmla="*/ -1906 h 34"/>
                              <a:gd name="T44" fmla="+- 0 2546 2471"/>
                              <a:gd name="T45" fmla="*/ T44 w 185"/>
                              <a:gd name="T46" fmla="+- 0 -1899 -1906"/>
                              <a:gd name="T47" fmla="*/ -1899 h 34"/>
                              <a:gd name="T48" fmla="+- 0 2546 2471"/>
                              <a:gd name="T49" fmla="*/ T48 w 185"/>
                              <a:gd name="T50" fmla="+- 0 -1880 -1906"/>
                              <a:gd name="T51" fmla="*/ -1880 h 34"/>
                              <a:gd name="T52" fmla="+- 0 2553 2471"/>
                              <a:gd name="T53" fmla="*/ T52 w 185"/>
                              <a:gd name="T54" fmla="+- 0 -1873 -1906"/>
                              <a:gd name="T55" fmla="*/ -1873 h 34"/>
                              <a:gd name="T56" fmla="+- 0 2573 2471"/>
                              <a:gd name="T57" fmla="*/ T56 w 185"/>
                              <a:gd name="T58" fmla="+- 0 -1873 -1906"/>
                              <a:gd name="T59" fmla="*/ -1873 h 34"/>
                              <a:gd name="T60" fmla="+- 0 2579 2471"/>
                              <a:gd name="T61" fmla="*/ T60 w 185"/>
                              <a:gd name="T62" fmla="+- 0 -1881 -1906"/>
                              <a:gd name="T63" fmla="*/ -1881 h 34"/>
                              <a:gd name="T64" fmla="+- 0 2579 2471"/>
                              <a:gd name="T65" fmla="*/ T64 w 185"/>
                              <a:gd name="T66" fmla="+- 0 -1899 -1906"/>
                              <a:gd name="T67" fmla="*/ -1899 h 34"/>
                              <a:gd name="T68" fmla="+- 0 2571 2471"/>
                              <a:gd name="T69" fmla="*/ T68 w 185"/>
                              <a:gd name="T70" fmla="+- 0 -1906 -1906"/>
                              <a:gd name="T71" fmla="*/ -1906 h 34"/>
                              <a:gd name="T72" fmla="+- 0 2495 2471"/>
                              <a:gd name="T73" fmla="*/ T72 w 185"/>
                              <a:gd name="T74" fmla="+- 0 -1906 -1906"/>
                              <a:gd name="T75" fmla="*/ -1906 h 34"/>
                              <a:gd name="T76" fmla="+- 0 2479 2471"/>
                              <a:gd name="T77" fmla="*/ T76 w 185"/>
                              <a:gd name="T78" fmla="+- 0 -1906 -1906"/>
                              <a:gd name="T79" fmla="*/ -1906 h 34"/>
                              <a:gd name="T80" fmla="+- 0 2471 2471"/>
                              <a:gd name="T81" fmla="*/ T80 w 185"/>
                              <a:gd name="T82" fmla="+- 0 -1899 -1906"/>
                              <a:gd name="T83" fmla="*/ -1899 h 34"/>
                              <a:gd name="T84" fmla="+- 0 2471 2471"/>
                              <a:gd name="T85" fmla="*/ T84 w 185"/>
                              <a:gd name="T86" fmla="+- 0 -1880 -1906"/>
                              <a:gd name="T87" fmla="*/ -1880 h 34"/>
                              <a:gd name="T88" fmla="+- 0 2477 2471"/>
                              <a:gd name="T89" fmla="*/ T88 w 185"/>
                              <a:gd name="T90" fmla="+- 0 -1873 -1906"/>
                              <a:gd name="T91" fmla="*/ -1873 h 34"/>
                              <a:gd name="T92" fmla="+- 0 2497 2471"/>
                              <a:gd name="T93" fmla="*/ T92 w 185"/>
                              <a:gd name="T94" fmla="+- 0 -1873 -1906"/>
                              <a:gd name="T95" fmla="*/ -1873 h 34"/>
                              <a:gd name="T96" fmla="+- 0 2503 2471"/>
                              <a:gd name="T97" fmla="*/ T96 w 185"/>
                              <a:gd name="T98" fmla="+- 0 -1881 -1906"/>
                              <a:gd name="T99" fmla="*/ -1881 h 34"/>
                              <a:gd name="T100" fmla="+- 0 2503 2471"/>
                              <a:gd name="T101" fmla="*/ T100 w 185"/>
                              <a:gd name="T102" fmla="+- 0 -1899 -1906"/>
                              <a:gd name="T103" fmla="*/ -1899 h 34"/>
                              <a:gd name="T104" fmla="+- 0 2495 2471"/>
                              <a:gd name="T105" fmla="*/ T104 w 185"/>
                              <a:gd name="T106" fmla="+- 0 -1906 -1906"/>
                              <a:gd name="T107" fmla="*/ -1906 h 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85" h="34">
                                <a:moveTo>
                                  <a:pt x="176" y="0"/>
                                </a:moveTo>
                                <a:lnTo>
                                  <a:pt x="159" y="0"/>
                                </a:lnTo>
                                <a:lnTo>
                                  <a:pt x="151" y="7"/>
                                </a:lnTo>
                                <a:lnTo>
                                  <a:pt x="151" y="26"/>
                                </a:lnTo>
                                <a:lnTo>
                                  <a:pt x="158" y="33"/>
                                </a:lnTo>
                                <a:lnTo>
                                  <a:pt x="178" y="33"/>
                                </a:lnTo>
                                <a:lnTo>
                                  <a:pt x="184" y="25"/>
                                </a:lnTo>
                                <a:lnTo>
                                  <a:pt x="184" y="7"/>
                                </a:lnTo>
                                <a:lnTo>
                                  <a:pt x="176" y="0"/>
                                </a:lnTo>
                                <a:close/>
                                <a:moveTo>
                                  <a:pt x="100" y="0"/>
                                </a:moveTo>
                                <a:lnTo>
                                  <a:pt x="83" y="0"/>
                                </a:lnTo>
                                <a:lnTo>
                                  <a:pt x="75" y="7"/>
                                </a:lnTo>
                                <a:lnTo>
                                  <a:pt x="75" y="26"/>
                                </a:lnTo>
                                <a:lnTo>
                                  <a:pt x="82" y="33"/>
                                </a:lnTo>
                                <a:lnTo>
                                  <a:pt x="102" y="33"/>
                                </a:lnTo>
                                <a:lnTo>
                                  <a:pt x="108" y="25"/>
                                </a:lnTo>
                                <a:lnTo>
                                  <a:pt x="108" y="7"/>
                                </a:lnTo>
                                <a:lnTo>
                                  <a:pt x="100" y="0"/>
                                </a:lnTo>
                                <a:close/>
                                <a:moveTo>
                                  <a:pt x="24" y="0"/>
                                </a:moveTo>
                                <a:lnTo>
                                  <a:pt x="8" y="0"/>
                                </a:lnTo>
                                <a:lnTo>
                                  <a:pt x="0" y="7"/>
                                </a:lnTo>
                                <a:lnTo>
                                  <a:pt x="0" y="26"/>
                                </a:lnTo>
                                <a:lnTo>
                                  <a:pt x="6" y="33"/>
                                </a:lnTo>
                                <a:lnTo>
                                  <a:pt x="26" y="33"/>
                                </a:lnTo>
                                <a:lnTo>
                                  <a:pt x="32" y="25"/>
                                </a:lnTo>
                                <a:lnTo>
                                  <a:pt x="32" y="7"/>
                                </a:lnTo>
                                <a:lnTo>
                                  <a:pt x="2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5" name="docshape12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1219" y="-2935"/>
                            <a:ext cx="4929" cy="1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6" name="Line 270"/>
                        <wps:cNvCnPr>
                          <a:cxnSpLocks noChangeShapeType="1"/>
                        </wps:cNvCnPr>
                        <wps:spPr bwMode="auto">
                          <a:xfrm>
                            <a:off x="4569" y="-1011"/>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7" name="docshape127"/>
                        <wps:cNvSpPr>
                          <a:spLocks/>
                        </wps:cNvSpPr>
                        <wps:spPr bwMode="auto">
                          <a:xfrm>
                            <a:off x="4540" y="-1182"/>
                            <a:ext cx="57" cy="177"/>
                          </a:xfrm>
                          <a:custGeom>
                            <a:avLst/>
                            <a:gdLst>
                              <a:gd name="T0" fmla="+- 0 4575 4540"/>
                              <a:gd name="T1" fmla="*/ T0 w 57"/>
                              <a:gd name="T2" fmla="+- 0 -1011 -1182"/>
                              <a:gd name="T3" fmla="*/ -1011 h 177"/>
                              <a:gd name="T4" fmla="+- 0 4562 4540"/>
                              <a:gd name="T5" fmla="*/ T4 w 57"/>
                              <a:gd name="T6" fmla="+- 0 -1011 -1182"/>
                              <a:gd name="T7" fmla="*/ -1011 h 177"/>
                              <a:gd name="T8" fmla="+- 0 4562 4540"/>
                              <a:gd name="T9" fmla="*/ T8 w 57"/>
                              <a:gd name="T10" fmla="+- 0 -1005 -1182"/>
                              <a:gd name="T11" fmla="*/ -1005 h 177"/>
                              <a:gd name="T12" fmla="+- 0 4575 4540"/>
                              <a:gd name="T13" fmla="*/ T12 w 57"/>
                              <a:gd name="T14" fmla="+- 0 -1005 -1182"/>
                              <a:gd name="T15" fmla="*/ -1005 h 177"/>
                              <a:gd name="T16" fmla="+- 0 4575 4540"/>
                              <a:gd name="T17" fmla="*/ T16 w 57"/>
                              <a:gd name="T18" fmla="+- 0 -1011 -1182"/>
                              <a:gd name="T19" fmla="*/ -1011 h 177"/>
                              <a:gd name="T20" fmla="+- 0 4597 4540"/>
                              <a:gd name="T21" fmla="*/ T20 w 57"/>
                              <a:gd name="T22" fmla="+- 0 -1094 -1182"/>
                              <a:gd name="T23" fmla="*/ -1094 h 177"/>
                              <a:gd name="T24" fmla="+- 0 4569 4540"/>
                              <a:gd name="T25" fmla="*/ T24 w 57"/>
                              <a:gd name="T26" fmla="+- 0 -1182 -1182"/>
                              <a:gd name="T27" fmla="*/ -1182 h 177"/>
                              <a:gd name="T28" fmla="+- 0 4540 4540"/>
                              <a:gd name="T29" fmla="*/ T28 w 57"/>
                              <a:gd name="T30" fmla="+- 0 -1094 -1182"/>
                              <a:gd name="T31" fmla="*/ -1094 h 177"/>
                              <a:gd name="T32" fmla="+- 0 4597 4540"/>
                              <a:gd name="T33" fmla="*/ T32 w 57"/>
                              <a:gd name="T34" fmla="+- 0 -1094 -1182"/>
                              <a:gd name="T35" fmla="*/ -1094 h 1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77">
                                <a:moveTo>
                                  <a:pt x="35" y="171"/>
                                </a:moveTo>
                                <a:lnTo>
                                  <a:pt x="22" y="171"/>
                                </a:lnTo>
                                <a:lnTo>
                                  <a:pt x="22" y="177"/>
                                </a:lnTo>
                                <a:lnTo>
                                  <a:pt x="35" y="177"/>
                                </a:lnTo>
                                <a:lnTo>
                                  <a:pt x="35" y="171"/>
                                </a:lnTo>
                                <a:close/>
                                <a:moveTo>
                                  <a:pt x="57" y="88"/>
                                </a:moveTo>
                                <a:lnTo>
                                  <a:pt x="29" y="0"/>
                                </a:lnTo>
                                <a:lnTo>
                                  <a:pt x="0" y="88"/>
                                </a:lnTo>
                                <a:lnTo>
                                  <a:pt x="57"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docshape128"/>
                        <wps:cNvSpPr>
                          <a:spLocks/>
                        </wps:cNvSpPr>
                        <wps:spPr bwMode="auto">
                          <a:xfrm>
                            <a:off x="4540" y="-1182"/>
                            <a:ext cx="57" cy="88"/>
                          </a:xfrm>
                          <a:custGeom>
                            <a:avLst/>
                            <a:gdLst>
                              <a:gd name="T0" fmla="+- 0 4569 4540"/>
                              <a:gd name="T1" fmla="*/ T0 w 57"/>
                              <a:gd name="T2" fmla="+- 0 -1182 -1182"/>
                              <a:gd name="T3" fmla="*/ -1182 h 88"/>
                              <a:gd name="T4" fmla="+- 0 4597 4540"/>
                              <a:gd name="T5" fmla="*/ T4 w 57"/>
                              <a:gd name="T6" fmla="+- 0 -1094 -1182"/>
                              <a:gd name="T7" fmla="*/ -1094 h 88"/>
                              <a:gd name="T8" fmla="+- 0 4540 4540"/>
                              <a:gd name="T9" fmla="*/ T8 w 57"/>
                              <a:gd name="T10" fmla="+- 0 -1094 -1182"/>
                              <a:gd name="T11" fmla="*/ -1094 h 88"/>
                              <a:gd name="T12" fmla="+- 0 4569 4540"/>
                              <a:gd name="T13" fmla="*/ T12 w 57"/>
                              <a:gd name="T14" fmla="+- 0 -1182 -1182"/>
                              <a:gd name="T15" fmla="*/ -1182 h 88"/>
                            </a:gdLst>
                            <a:ahLst/>
                            <a:cxnLst>
                              <a:cxn ang="0">
                                <a:pos x="T1" y="T3"/>
                              </a:cxn>
                              <a:cxn ang="0">
                                <a:pos x="T5" y="T7"/>
                              </a:cxn>
                              <a:cxn ang="0">
                                <a:pos x="T9" y="T11"/>
                              </a:cxn>
                              <a:cxn ang="0">
                                <a:pos x="T13" y="T15"/>
                              </a:cxn>
                            </a:cxnLst>
                            <a:rect l="0" t="0" r="r" b="b"/>
                            <a:pathLst>
                              <a:path w="57" h="88">
                                <a:moveTo>
                                  <a:pt x="29" y="0"/>
                                </a:moveTo>
                                <a:lnTo>
                                  <a:pt x="57" y="88"/>
                                </a:lnTo>
                                <a:lnTo>
                                  <a:pt x="0" y="88"/>
                                </a:lnTo>
                                <a:lnTo>
                                  <a:pt x="29"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649ABEF" id="Группа 302" o:spid="_x0000_s1026" style="width:258.4pt;height:124.5pt;mso-position-horizontal-relative:char;mso-position-vertical-relative:line" coordorigin="1195,-2935" coordsize="5168,249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">
                <v:shape id="docshape109" o:spid="_x0000_s1027" style="position:absolute;left:5134;top:-1004;width:406;height:95;visibility:visible;mso-wrap-style:square;v-text-anchor:top" coordsize="40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" path="m61,55l60,49r,-11l55,26,52,23,47,19r,30l15,49r,-5l15,41r1,-3l24,25,35,23r10,9l47,49r,-30l46,18,32,15,18,18,8,26,2,38,,55,2,71,8,84r10,8l34,95r9,l52,92r6,-4l58,86r,-2l40,86,25,82,16,72,15,55r46,xm148,18r-28,l120,21r12,2l111,75,89,23r12,-2l101,18r-35,l65,23r6,-1l74,23r31,72l111,95,141,23r7,-2l148,18xm215,55r,-6l214,38,209,26r-2,-3l201,19r,30l169,49r,-5l169,41r1,-3l178,25r12,-2l199,32r2,17l201,19r-1,-1l186,15r-14,3l162,26r-6,12l154,55r2,16l162,84r10,8l188,95r9,l206,92r6,-4l212,86r,-2l194,86,179,82,171,72,169,55r46,xm301,87r-7,2l291,87r,-49l286,22,274,16r-15,1l246,24r-1,-6l224,18r-1,6l230,22r3,1l233,87r-3,2l223,87r1,6l257,93r,-4l246,87r,-60l257,25r10,l275,30r2,9l277,87r-10,2l267,93r33,l301,87xm347,85r-9,2l326,87r1,-12l327,24r17,l344,18r-17,l327,r-5,l314,18r-3,2l303,18r1,6l314,24r,53l317,88r9,6l337,94r10,-4l347,85xm406,72l400,57,387,50,374,45,366,34,365,23r13,-3l387,23r10,l392,35r8,-1l400,18,385,16r-15,1l359,24r-4,13l358,49r8,6l377,59r10,5l394,73r-4,9l381,88,369,86,359,85r5,-13l355,72r,18l371,94r16,-1l400,86r6,-14xe" fillcolor="black" stroked="f">
                  <v:path arrowok="t" o:connecttype="custom" o:connectlocs="60,-966;47,-985;15,-960;24,-979;47,-955;32,-989;2,-966;8,-920;43,-909;58,-918;25,-922;61,-949;120,-983;89,-981;66,-986;74,-981;141,-981;215,-949;209,-978;201,-955;169,-963;190,-981;201,-985;172,-986;154,-949;172,-912;206,-912;212,-920;171,-932;301,-917;291,-966;259,-987;224,-986;233,-981;223,-917;257,-915;257,-979;277,-965;267,-911;347,-919;327,-929;344,-986;322,-1004;303,-986;314,-927;337,-910;406,-932;374,-959;378,-984;392,-969;385,-988;355,-967;377,-945;390,-922;359,-919;355,-914;400,-918" o:connectangles="0,0,0,0,0,0,0,0,0,0,0,0,0,0,0,0,0,0,0,0,0,0,0,0,0,0,0,0,0,0,0,0,0,0,0,0,0,0,0,0,0,0,0,0,0,0,0,0,0,0,0,0,0,0,0,0,0"/>
                </v:shape>
                <v:shape id="docshape110" o:spid="_x0000_s1028" style="position:absolute;left:5250;top:-2095;width:1107;height:388;visibility:visible;mso-wrap-style:square;v-text-anchor:top" coordsize="1107,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" path="m884,r70,10l1015,38r48,42l1094,133r12,61l1094,255r-31,53l1015,350r-61,28l884,387r-663,l151,378,90,350,42,308,11,255,,194,11,133,42,80,90,38,151,10,221,,884,xe" filled="f" strokeweight=".21694mm">
                  <v:path arrowok="t" o:connecttype="custom" o:connectlocs="884,-2095;954,-2085;1015,-2057;1063,-2015;1094,-1962;1106,-1901;1094,-1840;1063,-1787;1015,-1745;954,-1717;884,-1708;221,-1708;151,-1717;90,-1745;42,-1787;11,-1840;0,-1901;11,-1962;42,-2015;90,-2057;151,-2085;221,-2095;884,-2095" o:connectangles="0,0,0,0,0,0,0,0,0,0,0,0,0,0,0,0,0,0,0,0,0,0,0"/>
                </v:shape>
                <v:line id="Line 249" o:spid="_x0000_s1029" style="position:absolute;visibility:visible;mso-wrap-style:square" from="1779,-1495" to="1779,-1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" strokeweight=".21694mm"/>
                <v:shape id="docshape111" o:spid="_x0000_s1030" style="position:absolute;left:1750;top:-1682;width:57;height:193;visibility:visible;mso-wrap-style:square;v-text-anchor:top" coordsize="5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" path="m34,186r-12,l22,192r12,l34,186xm56,87l28,,,87r56,xe" fillcolor="black" stroked="f">
                  <v:path arrowok="t" o:connecttype="custom" o:connectlocs="34,-1495;22,-1495;22,-1489;34,-1489;34,-1495;56,-1594;28,-1681;0,-1594;56,-1594" o:connectangles="0,0,0,0,0,0,0,0,0"/>
                </v:shape>
                <v:shape id="docshape112" o:spid="_x0000_s1031" style="position:absolute;left:1750;top:-16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" path="m28,l56,87,,87,28,xe" filled="f" strokeweight=".21694mm">
                  <v:path arrowok="t" o:connecttype="custom" o:connectlocs="28,-1681;56,-1594;0,-1594;28,-1681" o:connectangles="0,0,0,0"/>
                </v:shape>
                <v:shape id="docshape113" o:spid="_x0000_s1032" style="position:absolute;left:1195;top:-778;width:3874;height:2;visibility:visible;mso-wrap-style:square;v-text-anchor:top" coordsize="38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" path="m9,l3874,m9,l,e" filled="f" strokeweight=".32525mm">
                  <v:path arrowok="t" o:connecttype="custom" o:connectlocs="9,0;3874,0;9,0;0,0" o:connectangles="0,0,0,0"/>
                </v:shape>
                <v:shape id="docshape114" o:spid="_x0000_s1033" style="position:absolute;left:5077;top:-807;width:88;height:57;visibility:visible;mso-wrap-style:square;v-text-anchor:top" coordsize="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" path="m,l,56,87,28,,xe" fillcolor="black" stroked="f">
                  <v:path arrowok="t" o:connecttype="custom" o:connectlocs="0,-806;0,-750;87,-778;0,-806" o:connectangles="0,0,0,0"/>
                </v:shape>
                <v:shape id="docshape115" o:spid="_x0000_s1034" style="position:absolute;left:5077;top:-807;width:88;height:57;visibility:visible;mso-wrap-style:square;v-text-anchor:top" coordsize="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" path="m87,28l,56,,,87,28xe" filled="f" strokeweight=".32525mm">
                  <v:path arrowok="t" o:connecttype="custom" o:connectlocs="87,-778;0,-750;0,-806;87,-778" o:connectangles="0,0,0,0"/>
                </v:shape>
                <v:shape id="docshape116" o:spid="_x0000_s1035" style="position:absolute;left:1791;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" path="m,111l,m,111r,6e" filled="f" strokeweight=".21694mm">
                  <v:path arrowok="t" o:connecttype="custom" o:connectlocs="0,-661;0,-772;0,-661;0,-655" o:connectangles="0,0,0,0"/>
                </v:shape>
                <v:line id="Line 256" o:spid="_x0000_s1036" style="position:absolute;visibility:visible;mso-wrap-style:square" from="1791,-772" to="17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" strokeweight=".21694mm"/>
                <v:shape id="docshape117" o:spid="_x0000_s1037" style="position:absolute;left:3351;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" path="m,111l,m,111r,6e" filled="f" strokeweight=".21694mm">
                  <v:path arrowok="t" o:connecttype="custom" o:connectlocs="0,-661;0,-772;0,-661;0,-655" o:connectangles="0,0,0,0"/>
                </v:shape>
                <v:line id="Line 258" o:spid="_x0000_s1038" style="position:absolute;visibility:visible;mso-wrap-style:square" from="3352,-772" to="3352,-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" strokeweight=".21694mm"/>
                <v:shape id="docshape118" o:spid="_x0000_s1039" style="position:absolute;left:4580;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" path="m,111l,m,111r,6e" filled="f" strokeweight=".21694mm">
                  <v:path arrowok="t" o:connecttype="custom" o:connectlocs="0,-661;0,-772;0,-661;0,-655" o:connectangles="0,0,0,0"/>
                </v:shape>
                <v:line id="Line 260" o:spid="_x0000_s1040" style="position:absolute;visibility:visible;mso-wrap-style:square" from="4581,-772" to="458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" strokeweight=".21694mm"/>
                <v:shape id="docshape119" o:spid="_x0000_s1041" style="position:absolute;left:1573;top:-596;width:287;height:145;visibility:visible;mso-wrap-style:square;v-text-anchor:top" coordsize="28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" path="m67,30r-21,l54,1,51,,47,1,39,12r-9,9l21,27r-8,3l7,32,4,34r,4l24,38,4,115r-3,9l,132r,9l4,144r8,l21,142r9,-5l38,128,49,113r-3,-2l33,127r-5,5l22,132r-2,-1l20,127r1,-3l44,38r21,l67,30xm286,67r-145,l141,84r145,l286,67xe" fillcolor="black" stroked="f">
                  <v:path arrowok="t" o:connecttype="custom" o:connectlocs="67,-565;46,-565;54,-594;51,-595;47,-594;39,-583;30,-574;21,-568;13,-565;7,-563;4,-561;4,-557;24,-557;4,-480;1,-471;0,-463;0,-454;4,-451;12,-451;21,-453;30,-458;38,-467;49,-482;46,-484;33,-468;28,-463;22,-463;20,-464;20,-468;21,-471;44,-557;65,-557;67,-565;286,-528;141,-528;141,-511;286,-511;286,-528" o:connectangles="0,0,0,0,0,0,0,0,0,0,0,0,0,0,0,0,0,0,0,0,0,0,0,0,0,0,0,0,0,0,0,0,0,0,0,0,0,0"/>
                </v:shape>
                <v:shape id="docshape120" o:spid="_x0000_s1042" type="#_x0000_t75" style="position:absolute;left:1929;top:-624;width:232;height: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">
                  <v:imagedata r:id="rId75" o:title=""/>
                </v:shape>
                <v:shape id="docshape121" o:spid="_x0000_s1043" style="position:absolute;left:3109;top:-624;width:1513;height:179;visibility:visible;mso-wrap-style:square;v-text-anchor:top" coordsize="151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" path="m67,65r-21,l54,37,51,34r-3,3l40,47,30,56r-9,6l13,66,7,67,5,69r,4l24,73,4,150r-2,8l,167r,9l5,179r7,l21,178r9,-6l39,163,49,148r-3,-2l33,162r-4,4l22,166r-1,l21,162r,-4l44,73r22,l67,65xm286,102r-145,l141,119r145,l286,102xm463,172r-20,l439,168,439,1,436,,389,24r,4l401,23r5,-1l414,22r2,4l416,166r-5,5l391,172r,4l463,176r,-4xm1512,59r-21,l1499,30r-2,-2l1493,30r-8,11l1475,50r-9,6l1459,59r-7,2l1450,62r,5l1470,67r-21,77l1447,152r-2,9l1445,170r5,3l1457,173r10,-2l1475,166r9,-9l1494,142r-3,-2l1478,156r-4,4l1467,160r-1,l1466,156r1,-4l1489,67r22,l1512,59xe" fillcolor="black" stroked="f">
                  <v:path arrowok="t" o:connecttype="custom" o:connectlocs="46,-559;51,-590;40,-577;21,-562;7,-557;5,-551;4,-474;0,-457;5,-445;21,-446;39,-461;46,-478;29,-458;21,-458;21,-466;66,-551;286,-522;141,-505;286,-522;443,-452;439,-623;389,-600;401,-601;414,-602;416,-458;391,-452;463,-448;1512,-565;1499,-594;1493,-594;1475,-574;1459,-565;1450,-562;1470,-557;1447,-472;1445,-454;1457,-451;1475,-458;1494,-482;1478,-468;1467,-464;1466,-468;1489,-557;1512,-565" o:connectangles="0,0,0,0,0,0,0,0,0,0,0,0,0,0,0,0,0,0,0,0,0,0,0,0,0,0,0,0,0,0,0,0,0,0,0,0,0,0,0,0,0,0,0,0"/>
                </v:shape>
                <v:shape id="docshape122" o:spid="_x0000_s1044" type="#_x0000_t75" style="position:absolute;left:1265;top:-1008;width:3694;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">
                  <v:imagedata r:id="rId76" o:title=""/>
                </v:shape>
                <v:line id="Line 265" o:spid="_x0000_s1045" style="position:absolute;visibility:visible;mso-wrap-style:square" from="1779,-1011" to="1779,-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" strokeweight=".21694mm"/>
                <v:shape id="docshape123" o:spid="_x0000_s1046" style="position:absolute;left:1750;top:-1182;width:57;height:177;visibility:visible;mso-wrap-style:square;v-text-anchor:top" coordsize="5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" path="m34,171r-12,l22,177r12,l34,171xm56,88l28,,,88r56,xe" fillcolor="black" stroked="f">
                  <v:path arrowok="t" o:connecttype="custom" o:connectlocs="34,-1011;22,-1011;22,-1005;34,-1005;34,-1011;56,-1094;28,-1182;0,-1094;56,-1094" o:connectangles="0,0,0,0,0,0,0,0,0"/>
                </v:shape>
                <v:shape id="docshape124" o:spid="_x0000_s1047" style="position:absolute;left:1750;top:-11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" path="m28,l56,88,,88,28,xe" filled="f" strokeweight=".21694mm">
                  <v:path arrowok="t" o:connecttype="custom" o:connectlocs="28,-1182;56,-1094;0,-1094;28,-1182" o:connectangles="0,0,0,0"/>
                </v:shape>
                <v:shape id="docshape125" o:spid="_x0000_s1048" style="position:absolute;left:2470;top:-1907;width:185;height:34;visibility:visible;mso-wrap-style:square;v-text-anchor:top" coordsize="18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" path="m176,l159,r-8,7l151,26r7,7l178,33r6,-8l184,7,176,xm100,l83,,75,7r,19l82,33r20,l108,25r,-18l100,xm24,l8,,,7,,26r6,7l26,33r6,-8l32,7,24,xe" fillcolor="black" stroked="f">
                  <v:path arrowok="t" o:connecttype="custom" o:connectlocs="176,-1906;159,-1906;151,-1899;151,-1880;158,-1873;178,-1873;184,-1881;184,-1899;176,-1906;100,-1906;83,-1906;75,-1899;75,-1880;82,-1873;102,-1873;108,-1881;108,-1899;100,-1906;24,-1906;8,-1906;0,-1899;0,-1880;6,-1873;26,-1873;32,-1881;32,-1899;24,-1906" o:connectangles="0,0,0,0,0,0,0,0,0,0,0,0,0,0,0,0,0,0,0,0,0,0,0,0,0,0,0"/>
                </v:shape>
                <v:shape id="docshape126" o:spid="_x0000_s1049" type="#_x0000_t75" style="position:absolute;left:1219;top:-2935;width:4929;height:1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">
                  <v:imagedata r:id="rId77" o:title=""/>
                </v:shape>
                <v:line id="Line 270" o:spid="_x0000_s1050" style="position:absolute;visibility:visible;mso-wrap-style:square" from="4569,-1011" to="4569,-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" strokeweight=".21694mm"/>
                <v:shape id="docshape127" o:spid="_x0000_s1051" style="position:absolute;left:4540;top:-1182;width:57;height:177;visibility:visible;mso-wrap-style:square;v-text-anchor:top" coordsize="5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" path="m35,171r-13,l22,177r13,l35,171xm57,88l29,,,88r57,xe" fillcolor="black" stroked="f">
                  <v:path arrowok="t" o:connecttype="custom" o:connectlocs="35,-1011;22,-1011;22,-1005;35,-1005;35,-1011;57,-1094;29,-1182;0,-1094;57,-1094" o:connectangles="0,0,0,0,0,0,0,0,0"/>
                </v:shape>
                <v:shape id="docshape128" o:spid="_x0000_s1052" style="position:absolute;left:4540;top:-11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" path="m29,l57,88,,88,29,xe" filled="f" strokeweight=".21694mm">
                  <v:path arrowok="t" o:connecttype="custom" o:connectlocs="29,-1182;57,-1094;0,-1094;29,-1182" o:connectangles="0,0,0,0"/>
                </v:shape>
                <w10:anchorlock/>
              </v:group>
            </w:pict>
          </mc:Fallback>
        </mc:AlternateContent>
      </w:r>
      <w:r w:rsidRPr="00922B26">
        <w:rPr>
          <w:sz w:val="28"/>
          <w:szCs w:val="28"/>
          <w:lang w:val="ru-RU"/>
        </w:rPr>
        <w:drawing>
          <wp:inline distT="0" distB="0" distL="0" distR="0" wp14:anchorId="26B4CC2D" wp14:editId="0109B0BF">
            <wp:extent cx="2505075" cy="1887627"/>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r="9841"/>
                    <a:stretch/>
                  </pic:blipFill>
                  <pic:spPr bwMode="auto">
                    <a:xfrm>
                      <a:off x="0" y="0"/>
                      <a:ext cx="2516463" cy="1896208"/>
                    </a:xfrm>
                    <a:prstGeom prst="rect">
                      <a:avLst/>
                    </a:prstGeom>
                    <a:ln>
                      <a:noFill/>
                    </a:ln>
                    <a:extLst>
                      <a:ext uri="{53640926-AAD7-44D8-BBD7-CCE9431645EC}">
                        <a14:shadowObscured xmlns:a14="http://schemas.microsoft.com/office/drawing/2010/main"/>
                      </a:ext>
                    </a:extLst>
                  </pic:spPr>
                </pic:pic>
              </a:graphicData>
            </a:graphic>
          </wp:inline>
        </w:drawing>
      </w:r>
    </w:p>
    <w:p w:rsidR="00922B26" w:rsidRPr="00922B26" w:rsidRDefault="00922B26" w:rsidP="00922B26">
      <w:pPr>
        <w:pStyle w:val="af"/>
        <w:rPr>
          <w:sz w:val="28"/>
          <w:szCs w:val="28"/>
          <w:lang w:val="ru-RU"/>
        </w:rPr>
      </w:pPr>
      <w:bookmarkStart w:id="86" w:name="_Ref91670924"/>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6</w:t>
      </w:r>
      <w:r w:rsidR="00AF6891">
        <w:rPr>
          <w:lang w:val="ru-RU"/>
        </w:rPr>
        <w:fldChar w:fldCharType="end"/>
      </w:r>
      <w:bookmarkEnd w:id="86"/>
      <w:r>
        <w:rPr>
          <w:lang w:val="ru-RU"/>
        </w:rPr>
        <w:t xml:space="preserve"> </w:t>
      </w:r>
      <w:r w:rsidRPr="009273DC">
        <w:rPr>
          <w:lang w:val="ru-RU"/>
        </w:rPr>
        <w:t>Модуль картирования: (a) Стереонаблюдения (временные поверхности),  (b) правила слияния</w:t>
      </w:r>
    </w:p>
    <w:p w:rsidR="00922B26" w:rsidRPr="00922B26" w:rsidRDefault="00922B26" w:rsidP="00922B26">
      <w:pPr>
        <w:spacing w:after="160" w:line="259" w:lineRule="auto"/>
        <w:rPr>
          <w:sz w:val="28"/>
          <w:szCs w:val="28"/>
          <w:lang w:val="ru-RU"/>
        </w:rPr>
      </w:pPr>
      <w:r w:rsidRPr="00922B26">
        <w:rPr>
          <w:sz w:val="28"/>
          <w:szCs w:val="28"/>
          <w:lang w:val="ru-RU"/>
        </w:rPr>
        <w:t>Модуль картирования: (a) Стереонаблюдения (временные поверхности) создаются в выбранные моменты времени t, …​,t - M (например, 20 Гц) и подаются в модуль отображения вместе с событиями и положением камеры. Обратные оценки глубины, представленные вероятностными распределениями p(D t−k), распространяются на общее время t и объединяются для получения обратной карты глубины p(D*). Для создания p(D*) мы объединяем оценки из 20 стереонаблюдений (т.е. M = 19). (b) Принимая слияние от t - 1 до t в качестве примера, правила слияния указаны в пунктирном прямоугольнике, который представляет собой область 3 × 3 плоскости изображения (пиксели отмечены сеткой серых точек). Трехмерная точка, соответствующая средней глубине p(D t−1), проецируется на плоскость изображения в момент времени t в виде синей точки. Такая синяя точка и p(D t−1) влияют (т.е. присваивают, объединяют или заменяют) распределения p(D*), оцененные по четырем ближайшим пикселям. (a) Блок-схема модуля отображения. (b) Правила слияния глубины в местах на сетке 3 × 3 пикселя.</w:t>
      </w:r>
    </w:p>
    <w:p w:rsidR="00922B26" w:rsidRPr="00922B26" w:rsidRDefault="00922B26" w:rsidP="00922B26">
      <w:pPr>
        <w:pStyle w:val="3"/>
      </w:pPr>
      <w:r w:rsidRPr="00922B26">
        <w:t>Алгоритм 1: Обратная оценка глубины.</w:t>
      </w:r>
    </w:p>
    <w:p w:rsidR="00922B26" w:rsidRPr="00922B26" w:rsidRDefault="00922B26" w:rsidP="00922B26">
      <w:pPr>
        <w:spacing w:after="160" w:line="259" w:lineRule="auto"/>
        <w:rPr>
          <w:sz w:val="28"/>
          <w:szCs w:val="28"/>
          <w:lang w:val="ru-RU"/>
        </w:rPr>
      </w:pPr>
      <w:r w:rsidRPr="00922B26">
        <w:rPr>
          <w:sz w:val="28"/>
          <w:szCs w:val="28"/>
          <w:lang w:val="ru-RU"/>
        </w:rPr>
        <w:t>Для каждого события, выбрать соответствующий патч, провести оптимизацию с учетом Якобиана.</w:t>
      </w:r>
    </w:p>
    <w:p w:rsidR="00922B26" w:rsidRPr="00922B26" w:rsidRDefault="00922B26" w:rsidP="00922B26">
      <w:pPr>
        <w:numPr>
          <w:ilvl w:val="0"/>
          <w:numId w:val="33"/>
        </w:numPr>
        <w:spacing w:after="160" w:line="259" w:lineRule="auto"/>
        <w:rPr>
          <w:sz w:val="28"/>
          <w:szCs w:val="28"/>
          <w:lang w:val="ru-RU"/>
        </w:rPr>
      </w:pPr>
      <w:r w:rsidRPr="00922B26">
        <w:rPr>
          <w:sz w:val="28"/>
          <w:szCs w:val="28"/>
          <w:lang w:val="ru-RU"/>
        </w:rPr>
        <w:t>пока не найдено решение</w:t>
      </w:r>
    </w:p>
    <w:p w:rsidR="00922B26" w:rsidRPr="00922B26" w:rsidRDefault="00922B26" w:rsidP="00922B26">
      <w:pPr>
        <w:numPr>
          <w:ilvl w:val="1"/>
          <w:numId w:val="33"/>
        </w:numPr>
        <w:spacing w:after="160" w:line="259" w:lineRule="auto"/>
        <w:rPr>
          <w:sz w:val="28"/>
          <w:szCs w:val="28"/>
          <w:lang w:val="ru-RU"/>
        </w:rPr>
      </w:pPr>
      <w:r w:rsidRPr="00922B26">
        <w:rPr>
          <w:sz w:val="28"/>
          <w:szCs w:val="28"/>
          <w:lang w:val="ru-RU"/>
        </w:rPr>
        <w:t>Вычислите остатки r(ρ) в (4).</w:t>
      </w:r>
    </w:p>
    <w:p w:rsidR="00922B26" w:rsidRPr="00922B26" w:rsidRDefault="00922B26" w:rsidP="00922B26">
      <w:pPr>
        <w:numPr>
          <w:ilvl w:val="1"/>
          <w:numId w:val="33"/>
        </w:numPr>
        <w:spacing w:after="160" w:line="259" w:lineRule="auto"/>
        <w:rPr>
          <w:sz w:val="28"/>
          <w:szCs w:val="28"/>
          <w:lang w:val="ru-RU"/>
        </w:rPr>
      </w:pPr>
      <w:r w:rsidRPr="00922B26">
        <w:rPr>
          <w:sz w:val="28"/>
          <w:szCs w:val="28"/>
          <w:lang w:val="ru-RU"/>
        </w:rPr>
        <w:t>Вычислить якобиан J(ρ) (аналитические производные).</w:t>
      </w:r>
    </w:p>
    <w:p w:rsidR="00922B26" w:rsidRPr="00922B26" w:rsidRDefault="00922B26" w:rsidP="00922B26">
      <w:pPr>
        <w:numPr>
          <w:ilvl w:val="1"/>
          <w:numId w:val="33"/>
        </w:numPr>
        <w:spacing w:after="160" w:line="259" w:lineRule="auto"/>
        <w:rPr>
          <w:sz w:val="28"/>
          <w:szCs w:val="28"/>
          <w:lang w:val="ru-RU"/>
        </w:rPr>
      </w:pPr>
      <w:r w:rsidRPr="00922B26">
        <w:rPr>
          <w:sz w:val="28"/>
          <w:szCs w:val="28"/>
          <w:lang w:val="ru-RU"/>
        </w:rPr>
        <w:t>Обновление: ρρ + Δρ, используя (7).</w:t>
      </w:r>
    </w:p>
    <w:p w:rsidR="00922B26" w:rsidRPr="00922B26" w:rsidRDefault="00922B26" w:rsidP="00922B26">
      <w:pPr>
        <w:numPr>
          <w:ilvl w:val="2"/>
          <w:numId w:val="33"/>
        </w:numPr>
        <w:spacing w:after="160" w:line="259" w:lineRule="auto"/>
        <w:rPr>
          <w:sz w:val="28"/>
          <w:szCs w:val="28"/>
          <w:lang w:val="ru-RU"/>
        </w:rPr>
      </w:pPr>
      <w:r w:rsidRPr="00922B26">
        <w:rPr>
          <w:sz w:val="28"/>
          <w:szCs w:val="28"/>
          <w:lang w:val="ru-RU"/>
        </w:rPr>
        <w:lastRenderedPageBreak/>
        <w:t>возврат результата конвергированной обратной глубины ρ (т.е. ρ *на рис. 4).</w:t>
      </w:r>
    </w:p>
    <w:p w:rsidR="00922B26" w:rsidRPr="00922B26" w:rsidRDefault="00922B26" w:rsidP="00922B26">
      <w:pPr>
        <w:spacing w:after="160" w:line="259" w:lineRule="auto"/>
        <w:rPr>
          <w:sz w:val="28"/>
          <w:szCs w:val="28"/>
          <w:lang w:val="ru-RU"/>
        </w:rPr>
      </w:pPr>
      <w:r w:rsidRPr="00922B26">
        <w:rPr>
          <w:sz w:val="28"/>
          <w:szCs w:val="28"/>
          <w:lang w:val="ru-RU"/>
        </w:rPr>
        <w:t>Такая реконструкция приближается к полуплотному уровню, создавая значения глубины для большинства краевых пикселей.</w:t>
      </w:r>
    </w:p>
    <w:p w:rsidR="00922B26" w:rsidRPr="00922B26" w:rsidRDefault="00922B26" w:rsidP="00922B26">
      <w:pPr>
        <w:spacing w:after="160" w:line="259" w:lineRule="auto"/>
        <w:rPr>
          <w:sz w:val="28"/>
          <w:szCs w:val="28"/>
          <w:lang w:val="ru-RU"/>
        </w:rPr>
      </w:pPr>
      <w:r w:rsidRPr="00922B26">
        <w:rPr>
          <w:sz w:val="28"/>
          <w:szCs w:val="28"/>
          <w:lang w:val="ru-RU"/>
        </w:rPr>
        <w:t>Вероятностная модель оценки обратной глубины: моделируется обратная глубина в пикселе на опорном виде не числом ρ, а фактическим распределением вероятности. Алгоритм 1 обеспечивает "среднее" значение ρ. Теперь известно, как распространяется неопределенность (т.е. разброс вокруг среднего) поступательное движение стереоустановки между периодами событий и можно провести эмпирическое исследование для определения распределения события и стереонаблюдения, а также оценить постоянные внешние параметры между обеими камерами.</w:t>
      </w:r>
    </w:p>
    <w:p w:rsidR="00922B26" w:rsidRPr="00922B26" w:rsidRDefault="00922B26" w:rsidP="00922B26">
      <w:pPr>
        <w:spacing w:after="160" w:line="259" w:lineRule="auto"/>
        <w:rPr>
          <w:sz w:val="28"/>
          <w:szCs w:val="28"/>
          <w:lang w:val="ru-RU"/>
        </w:rPr>
      </w:pPr>
      <w:r w:rsidRPr="00922B26">
        <w:rPr>
          <w:sz w:val="28"/>
          <w:szCs w:val="28"/>
          <w:lang w:val="ru-RU"/>
        </w:rPr>
        <w:t>Обратная глубина каждого рассматриваемого события оценивается независимо, поэтому вычисления можно распараллелить.</w:t>
      </w:r>
    </w:p>
    <w:p w:rsidR="00922B26" w:rsidRPr="00922B26" w:rsidRDefault="00922B26" w:rsidP="00922B26">
      <w:pPr>
        <w:pStyle w:val="3"/>
      </w:pPr>
      <w:r w:rsidRPr="00922B26">
        <w:t>Полуплотная реконструкция</w:t>
      </w:r>
    </w:p>
    <w:p w:rsidR="00922B26" w:rsidRPr="00922B26" w:rsidRDefault="00922B26" w:rsidP="00922B26">
      <w:pPr>
        <w:spacing w:after="160" w:line="259" w:lineRule="auto"/>
        <w:rPr>
          <w:sz w:val="28"/>
          <w:szCs w:val="28"/>
          <w:lang w:val="ru-RU"/>
        </w:rPr>
      </w:pPr>
      <w:r w:rsidRPr="00922B26">
        <w:rPr>
          <w:sz w:val="28"/>
          <w:szCs w:val="28"/>
          <w:lang w:val="ru-RU"/>
        </w:rPr>
        <w:t>Метод трехмерной реконструкции (алгоритм 1), производит обратные оценки глубины для отдельных событий, и в соответствии с параметризацией (см. рис. 4) каждая оценка имеет свою временную метку.</w:t>
      </w:r>
    </w:p>
    <w:p w:rsidR="00922B26" w:rsidRPr="00922B26" w:rsidRDefault="00922B26" w:rsidP="00922B26">
      <w:pPr>
        <w:spacing w:after="160" w:line="259" w:lineRule="auto"/>
        <w:rPr>
          <w:sz w:val="28"/>
          <w:szCs w:val="28"/>
          <w:lang w:val="ru-RU"/>
        </w:rPr>
      </w:pPr>
      <w:r w:rsidRPr="00922B26">
        <w:rPr>
          <w:sz w:val="28"/>
          <w:szCs w:val="28"/>
          <w:lang w:val="ru-RU"/>
        </w:rPr>
        <w:t>Система представляет вероятностный подход для слияния обратных оценок глубины для создания полуплотной карты глубины в текущий момент времени (см. рис. 7), которая в дальнейшем используется для отслеживания. Слияние глубин очень важно, поскольку позволяет отнести все оценки глубины к единому времени, уменьшает неопределенность оцениваемой трехмерной структуры и улучшает плотность реконструкции. Далее используются вероятностные характеристики обратных оценок глубины. На основе этих характеристик представлена стратегия слияния, которая применяется постепенно по мере получения оценок глубины по новым стереонаблюдениям.</w:t>
      </w:r>
    </w:p>
    <w:p w:rsidR="00922B26" w:rsidRPr="00922B26" w:rsidRDefault="00922B26" w:rsidP="00922B26">
      <w:pPr>
        <w:spacing w:after="160" w:line="259" w:lineRule="auto"/>
        <w:rPr>
          <w:sz w:val="28"/>
          <w:szCs w:val="28"/>
          <w:lang w:val="ru-RU"/>
        </w:rPr>
      </w:pPr>
      <w:r w:rsidRPr="00922B26">
        <w:rPr>
          <w:sz w:val="28"/>
          <w:szCs w:val="28"/>
          <w:lang w:val="ru-RU"/>
        </w:rPr>
        <w:t>Гистограммы остатков функции глубины представлены на рис. 6 и кажутся хорошо центрированными на нуле (по сравнению с их разбросом и диапазоном абсцисс), и поэтому мы можем установить μ r0. Параметры подогнанных t-распределений Стьюдента приведены в таблице I для двух использованных последовательностей из двух различных наборов данных.</w:t>
      </w:r>
    </w:p>
    <w:p w:rsidR="00922B26" w:rsidRPr="00922B26" w:rsidRDefault="00922B26" w:rsidP="00922B26">
      <w:pPr>
        <w:spacing w:after="160" w:line="259" w:lineRule="auto"/>
        <w:rPr>
          <w:sz w:val="28"/>
          <w:szCs w:val="28"/>
          <w:lang w:val="ru-RU"/>
        </w:rPr>
      </w:pPr>
      <w:r w:rsidRPr="00922B26">
        <w:rPr>
          <w:sz w:val="28"/>
          <w:szCs w:val="28"/>
          <w:lang w:val="ru-RU"/>
        </w:rPr>
        <w:t xml:space="preserve">Соответствующее место в плоскости целевого изображения обычно имеет нецелую координату x float. Следовательно, распространяемая обратная глубина будет влиять на распределения в четырех ближайших точках пикселя x [int4см. рис. 7(b)]. Используя x качестве примера, слияние выполняется на основе следующих правил. Если в точке xint не существует </w:t>
      </w:r>
      <w:r w:rsidRPr="00922B26">
        <w:rPr>
          <w:sz w:val="28"/>
          <w:szCs w:val="28"/>
          <w:lang w:val="ru-RU"/>
        </w:rPr>
        <w:lastRenderedPageBreak/>
        <w:t>предыдущего распределения, оно инициализируйтся с помощью степени свободы ν) Если уже существует обратное распределение глубины в точке и оно примерно соответствует распределению t Стьюдента то проверяется совместимость двух гипотез ρ a, Если две гипотезы совместимы, они объединяются в одну инверсную глубину распределение, в противном случае остается распределение с наименьшей дисперсией.</w:t>
      </w:r>
    </w:p>
    <w:p w:rsidR="00922B26" w:rsidRPr="00922B26" w:rsidRDefault="00922B26" w:rsidP="00922B26">
      <w:pPr>
        <w:spacing w:after="160" w:line="259" w:lineRule="auto"/>
        <w:rPr>
          <w:sz w:val="28"/>
          <w:szCs w:val="28"/>
          <w:lang w:val="ru-RU"/>
        </w:rPr>
      </w:pPr>
      <w:r w:rsidRPr="00922B26">
        <w:rPr>
          <w:sz w:val="28"/>
          <w:szCs w:val="28"/>
          <w:lang w:val="ru-RU"/>
        </w:rPr>
        <w:t>Стратегия слияния показана пунктирным прямоугольником на рисунке 7.</w:t>
      </w:r>
    </w:p>
    <w:p w:rsidR="00922B26" w:rsidRPr="00922B26" w:rsidRDefault="00922B26" w:rsidP="00922B26">
      <w:pPr>
        <w:spacing w:after="160" w:line="259" w:lineRule="auto"/>
        <w:rPr>
          <w:sz w:val="28"/>
          <w:szCs w:val="28"/>
          <w:lang w:val="ru-RU"/>
        </w:rPr>
      </w:pPr>
      <w:r w:rsidRPr="00922B26">
        <w:rPr>
          <w:sz w:val="28"/>
          <w:szCs w:val="28"/>
          <w:lang w:val="ru-RU"/>
        </w:rPr>
        <w:t>Надежная оценка: Полученная вероятностная модель может быть использована для робастной оценки обратной глубины в присутствии шума и выбросов, поскольку тяжелые хвосты t-распределения Стьюдента учитывают их. Для этого каждый квадратичный остаток в (3) перевзвешивается на коэффициент ω(ri ), который является функцией вероятностной модели p(r). Полученная оптимизационная задача решается с помощью итеративно перевзвешенного метода наименьших квадратов (IRLS), заменяющего решатель Гаусса-Ньютона в алгоритме 1. Подробности о выводе весовой функции приведены в [52] и [57].</w:t>
      </w:r>
    </w:p>
    <w:p w:rsidR="00922B26" w:rsidRPr="00922B26" w:rsidRDefault="00922B26" w:rsidP="00922B26">
      <w:pPr>
        <w:spacing w:after="160" w:line="259" w:lineRule="auto"/>
        <w:rPr>
          <w:sz w:val="28"/>
          <w:szCs w:val="28"/>
          <w:lang w:val="ru-RU"/>
        </w:rPr>
      </w:pPr>
      <w:r w:rsidRPr="00922B26">
        <w:rPr>
          <w:sz w:val="28"/>
          <w:szCs w:val="28"/>
          <w:lang w:val="ru-RU"/>
        </w:rPr>
        <w:t>Инверсные фильтры глубины: Объединение обратных оценок глубины, полученных от нескольких стереопар, выполняется в два этапа. Во-первых, обратные оценки глубины распространяются от времени каждого события до времени стереонаблюдения (т.е. текущего времени). Это делается аналогично операции распространения неопределенности в (9) и (10). Во-вторых, распространяемая обратная оценка глубины сливается (обновляется) с предыдущими оценками на данном пикселе. Шаг обновления выполняется с использованием робастного байесовского фильтра для распределения Стьюдента t.</w:t>
      </w:r>
    </w:p>
    <w:p w:rsidR="00922B26" w:rsidRPr="00922B26" w:rsidRDefault="00922B26" w:rsidP="00922B26">
      <w:pPr>
        <w:spacing w:after="160" w:line="259" w:lineRule="auto"/>
        <w:rPr>
          <w:sz w:val="28"/>
          <w:szCs w:val="28"/>
          <w:lang w:val="ru-RU"/>
        </w:rPr>
      </w:pPr>
      <w:r w:rsidRPr="00922B26">
        <w:rPr>
          <w:sz w:val="28"/>
          <w:szCs w:val="28"/>
          <w:lang w:val="ru-RU"/>
        </w:rPr>
        <w:t>Вероятностные оценки в различные моменты времени распространяются и объединяются с распределением карты обратной глубины в самый последний момент времени t, p( *). Предложенное слияние приводит к полуплотной обратной карте глубины *с достаточно хорошим соотношением сигнал-шум, что необходимо для метода слежения, обсуждаемого в следующем разделе.</w:t>
      </w:r>
    </w:p>
    <w:p w:rsidR="00922B26" w:rsidRPr="00922B26" w:rsidRDefault="00922B26" w:rsidP="00922B26">
      <w:pPr>
        <w:spacing w:after="160" w:line="259" w:lineRule="auto"/>
        <w:rPr>
          <w:sz w:val="28"/>
          <w:szCs w:val="28"/>
          <w:lang w:val="ru-RU"/>
        </w:rPr>
      </w:pPr>
      <w:r w:rsidRPr="00922B26">
        <w:rPr>
          <w:sz w:val="28"/>
          <w:szCs w:val="28"/>
          <w:lang w:val="ru-RU"/>
        </w:rPr>
        <w:t>Примечания: Все события участвуют в создании временных поверхностей, которые используются для отслеживания и отображения. Однако глубина не оценивается для каждого события, поскольку это дорого, а мы стремимся достичь работы в реальном времени при ограниченных вычислительных ресурсах (см. раздел VI-F).</w:t>
      </w:r>
    </w:p>
    <w:p w:rsidR="00922B26" w:rsidRPr="00922B26" w:rsidRDefault="00922B26" w:rsidP="00922B26">
      <w:pPr>
        <w:spacing w:after="160" w:line="259" w:lineRule="auto"/>
        <w:rPr>
          <w:sz w:val="28"/>
          <w:szCs w:val="28"/>
          <w:lang w:val="ru-RU"/>
        </w:rPr>
      </w:pPr>
      <w:r w:rsidRPr="00922B26">
        <w:rPr>
          <w:sz w:val="28"/>
          <w:szCs w:val="28"/>
          <w:lang w:val="ru-RU"/>
        </w:rPr>
        <w:t xml:space="preserve">Количество слитых стереонаблюдений, M+1 = 20 на рис. 7, было определено эмпирически как разумный выбор для получения хорошей плотности полуплотной карты глубины в большинстве тестируемых последовательностей. Более теоретическим подходом было бы иметь </w:t>
      </w:r>
      <w:r w:rsidRPr="00922B26">
        <w:rPr>
          <w:sz w:val="28"/>
          <w:szCs w:val="28"/>
          <w:lang w:val="ru-RU"/>
        </w:rPr>
        <w:lastRenderedPageBreak/>
        <w:t>адаптивное число, основанное на статистических критериях, таких как кажущаяся плотность точек или уменьшение неопределенности в слитой глубине, но это остается будущей работой.</w:t>
      </w:r>
    </w:p>
    <w:p w:rsidR="00922B26" w:rsidRPr="00922B26" w:rsidRDefault="00922B26" w:rsidP="00922B26">
      <w:pPr>
        <w:pStyle w:val="2"/>
      </w:pPr>
      <w:r w:rsidRPr="00922B26">
        <w:t>Слежение за камерой</w:t>
      </w:r>
    </w:p>
    <w:p w:rsidR="00922B26" w:rsidRPr="00922B26" w:rsidRDefault="00922B26" w:rsidP="00922B26">
      <w:pPr>
        <w:spacing w:after="160" w:line="259" w:lineRule="auto"/>
        <w:rPr>
          <w:sz w:val="28"/>
          <w:szCs w:val="28"/>
          <w:lang w:val="ru-RU"/>
        </w:rPr>
      </w:pPr>
      <w:r w:rsidRPr="00922B26">
        <w:rPr>
          <w:sz w:val="28"/>
          <w:szCs w:val="28"/>
          <w:lang w:val="ru-RU"/>
        </w:rPr>
        <w:t>Модуль слежения в алгоритме, представленный на рис. 2 принимает события и локальную карту в качестве входных данных и вычисляет положение стереосистемы относительно карты. В принципе, каждое событие имеет свою временную метку и, следовательно, разную координату камеры при перемещении стереосистемы. Но, как правило, нет необходимости вычислять позы с микросекундным разрешением, следовательно, можно применять более точные подходы в ущерб более высокочастотным.</w:t>
      </w:r>
    </w:p>
    <w:p w:rsidR="00922B26" w:rsidRPr="00922B26" w:rsidRDefault="00922B26" w:rsidP="00922B26">
      <w:pPr>
        <w:spacing w:after="160" w:line="259" w:lineRule="auto"/>
        <w:rPr>
          <w:sz w:val="28"/>
          <w:szCs w:val="28"/>
          <w:lang w:val="ru-RU"/>
        </w:rPr>
      </w:pPr>
      <w:r w:rsidRPr="00922B26">
        <w:rPr>
          <w:sz w:val="28"/>
          <w:szCs w:val="28"/>
          <w:lang w:val="ru-RU"/>
        </w:rPr>
        <w:t>Решение вероятностного слияния обратной глубины предложенное в () заключается в использовании всех преимуществ временных поверхностей, уже определенных для отображения. Для этого реализован метод отслеживания, основанный на глобальной регистрации изображений с использованием "негативов" временных поверхностей. Он вдохновлен методом выравнивания краев для RGB-D камер с использованием полей смещения [52]. Далее формально определяется задачу слежения и решается с помощью прямого композиционного метода Лукаса-Канаде [60].</w:t>
      </w:r>
    </w:p>
    <w:p w:rsidR="00922B26" w:rsidRPr="00922B26" w:rsidRDefault="00922B26" w:rsidP="00922B26">
      <w:pPr>
        <w:pStyle w:val="2"/>
      </w:pPr>
      <w:r w:rsidRPr="00922B26">
        <w:t>Использование временных поверхностей как полей расстояний</w:t>
      </w:r>
    </w:p>
    <w:p w:rsidR="00922B26" w:rsidRDefault="00922B26" w:rsidP="00922B26">
      <w:pPr>
        <w:keepNext/>
        <w:spacing w:after="160" w:line="259" w:lineRule="auto"/>
      </w:pPr>
      <w:r w:rsidRPr="00922B26">
        <w:rPr>
          <w:sz w:val="28"/>
          <w:szCs w:val="28"/>
          <w:lang w:val="ru-RU"/>
        </w:rPr>
        <w:drawing>
          <wp:inline distT="0" distB="0" distL="0" distR="0" wp14:anchorId="6BCE2D0E" wp14:editId="5FA36F97">
            <wp:extent cx="3544780" cy="1409700"/>
            <wp:effectExtent l="0" t="0" r="0" b="0"/>
            <wp:docPr id="57" name="image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43.jpeg"/>
                    <pic:cNvPicPr/>
                  </pic:nvPicPr>
                  <pic:blipFill>
                    <a:blip r:embed="rId79" cstate="print"/>
                    <a:stretch>
                      <a:fillRect/>
                    </a:stretch>
                  </pic:blipFill>
                  <pic:spPr>
                    <a:xfrm>
                      <a:off x="0" y="0"/>
                      <a:ext cx="3546888" cy="1410538"/>
                    </a:xfrm>
                    <a:prstGeom prst="rect">
                      <a:avLst/>
                    </a:prstGeom>
                  </pic:spPr>
                </pic:pic>
              </a:graphicData>
            </a:graphic>
          </wp:inline>
        </w:drawing>
      </w:r>
    </w:p>
    <w:p w:rsidR="00922B26" w:rsidRPr="00922B26" w:rsidRDefault="00922B26" w:rsidP="00922B26">
      <w:pPr>
        <w:pStyle w:val="af"/>
        <w:rPr>
          <w:lang w:val="ru-RU"/>
        </w:rPr>
      </w:pPr>
      <w:bookmarkStart w:id="87" w:name="_Ref91671468"/>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7</w:t>
      </w:r>
      <w:r w:rsidR="00AF6891">
        <w:rPr>
          <w:lang w:val="ru-RU"/>
        </w:rPr>
        <w:fldChar w:fldCharType="end"/>
      </w:r>
      <w:bookmarkEnd w:id="87"/>
      <w:r>
        <w:rPr>
          <w:lang w:val="ru-RU"/>
        </w:rPr>
        <w:t xml:space="preserve"> </w:t>
      </w:r>
      <w:r w:rsidRPr="00922B26">
        <w:rPr>
          <w:lang w:val="ru-RU"/>
        </w:rPr>
        <w:t>. Отслеживание. Облако точек, восстановленное по инверсной карте глубины (а), деформируется в негатив временной поверхности в текущий момент времени (б) с использованием оцененной относительной позы. Результат (b) - хорошее выравнивание между проекцией облака точек и минимумами (темными областями) отрицательной временной поверхности. (a) Карта глубины в опорной точке обзора с известной позой. (b) Искаженная карта глубины, наложенная на негатив временной поверхности в текущий момент времени.</w:t>
      </w:r>
    </w:p>
    <w:p w:rsidR="00922B26" w:rsidRPr="00922B26" w:rsidRDefault="00922B26" w:rsidP="00922B26">
      <w:pPr>
        <w:spacing w:after="160" w:line="259" w:lineRule="auto"/>
        <w:rPr>
          <w:sz w:val="28"/>
          <w:szCs w:val="28"/>
          <w:lang w:val="ru-RU"/>
        </w:rPr>
      </w:pPr>
      <w:r>
        <w:rPr>
          <w:sz w:val="28"/>
          <w:szCs w:val="28"/>
          <w:lang w:val="ru-RU"/>
        </w:rPr>
        <w:t>Временные метки пикселов (</w:t>
      </w:r>
      <w:r w:rsidRPr="00922B26">
        <w:rPr>
          <w:sz w:val="28"/>
          <w:szCs w:val="28"/>
          <w:lang w:val="ru-RU"/>
        </w:rPr>
        <w:t>TS</w:t>
      </w:r>
      <w:r>
        <w:rPr>
          <w:sz w:val="28"/>
          <w:szCs w:val="28"/>
          <w:lang w:val="ru-RU"/>
        </w:rPr>
        <w:t>)</w:t>
      </w:r>
      <w:r w:rsidRPr="00922B26">
        <w:rPr>
          <w:sz w:val="28"/>
          <w:szCs w:val="28"/>
          <w:lang w:val="ru-RU"/>
        </w:rPr>
        <w:t xml:space="preserve"> кодирует историю движения краев в сцене. Большие значения TS соответствуют недавно произошедшим событиям, т.е. текущему расположению края. Обычно эти большие значения имеют пандус с одной стороны (сигнализирующий о предыдущих местоположениях края) и "обрыв" с другой. Это можно интерпретировать как анизотропное поле </w:t>
      </w:r>
      <w:r w:rsidRPr="00922B26">
        <w:rPr>
          <w:sz w:val="28"/>
          <w:szCs w:val="28"/>
          <w:lang w:val="ru-RU"/>
        </w:rPr>
        <w:lastRenderedPageBreak/>
        <w:t>расстояний: следуя по рампе, можно плавно достичь текущего местоположения края.</w:t>
      </w:r>
    </w:p>
    <w:p w:rsidR="00922B26" w:rsidRPr="00922B26" w:rsidRDefault="00922B26" w:rsidP="00922B26">
      <w:pPr>
        <w:spacing w:after="160" w:line="259" w:lineRule="auto"/>
        <w:rPr>
          <w:sz w:val="28"/>
          <w:szCs w:val="28"/>
          <w:lang w:val="ru-RU"/>
        </w:rPr>
      </w:pPr>
      <w:r w:rsidRPr="00922B26">
        <w:rPr>
          <w:sz w:val="28"/>
          <w:szCs w:val="28"/>
          <w:lang w:val="ru-RU"/>
        </w:rPr>
        <w:t xml:space="preserve">Метод выравнивании темных областей негатива TS и опоры инверсной карты глубины при деформации кадра TS на позу кандидата представляется как метод выравнивания по изображениям, при этом изображения представляют информацию о времени, а края сцены - "нулевое время". На рис. </w:t>
      </w:r>
      <w:r>
        <w:rPr>
          <w:sz w:val="28"/>
          <w:szCs w:val="28"/>
          <w:lang w:val="ru-RU"/>
        </w:rPr>
        <w:fldChar w:fldCharType="begin"/>
      </w:r>
      <w:r>
        <w:rPr>
          <w:sz w:val="28"/>
          <w:szCs w:val="28"/>
          <w:lang w:val="ru-RU"/>
        </w:rPr>
        <w:instrText xml:space="preserve"> REF _Ref91671468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7</w:t>
      </w:r>
      <w:r>
        <w:rPr>
          <w:sz w:val="28"/>
          <w:szCs w:val="28"/>
          <w:lang w:val="ru-RU"/>
        </w:rPr>
        <w:fldChar w:fldCharType="end"/>
      </w:r>
      <w:r w:rsidRPr="00922B26">
        <w:rPr>
          <w:sz w:val="28"/>
          <w:szCs w:val="28"/>
          <w:lang w:val="ru-RU"/>
        </w:rPr>
        <w:t>(b) приведен пример успешного отслеживания, демонстрирующий выравнивание по карте краев.</w:t>
      </w:r>
    </w:p>
    <w:p w:rsidR="00922B26" w:rsidRPr="00922B26" w:rsidRDefault="00922B26" w:rsidP="00922B26">
      <w:pPr>
        <w:pStyle w:val="2"/>
      </w:pPr>
      <w:r w:rsidRPr="00922B26">
        <w:t>Композиционный алгоритм</w:t>
      </w:r>
    </w:p>
    <w:p w:rsidR="00922B26" w:rsidRPr="00922B26" w:rsidRDefault="00922B26" w:rsidP="00922B26">
      <w:pPr>
        <w:spacing w:after="160" w:line="259" w:lineRule="auto"/>
        <w:rPr>
          <w:sz w:val="28"/>
          <w:szCs w:val="28"/>
          <w:lang w:val="ru-RU"/>
        </w:rPr>
      </w:pPr>
      <w:r w:rsidRPr="00922B26">
        <w:rPr>
          <w:sz w:val="28"/>
          <w:szCs w:val="28"/>
          <w:lang w:val="ru-RU"/>
        </w:rPr>
        <w:t>Мы переформулируем задачу определения положения камеры с помощью прямого композиционного метода Лукаса-Канаде [60], который итеративно уточняет инкрементные параметры позы.</w:t>
      </w:r>
    </w:p>
    <w:p w:rsidR="00922B26" w:rsidRPr="00922B26" w:rsidRDefault="00922B26" w:rsidP="00922B26">
      <w:pPr>
        <w:spacing w:after="160" w:line="259" w:lineRule="auto"/>
        <w:rPr>
          <w:sz w:val="28"/>
          <w:szCs w:val="28"/>
          <w:lang w:val="ru-RU"/>
        </w:rPr>
      </w:pPr>
      <w:r w:rsidRPr="00922B26">
        <w:rPr>
          <w:sz w:val="28"/>
          <w:szCs w:val="28"/>
          <w:lang w:val="ru-RU"/>
        </w:rPr>
        <w:t>Он минимизирует включение правильного TS не приводит к значительному увеличению точности, в то время как затраты на вычисления удваиваются.</w:t>
      </w:r>
    </w:p>
    <w:p w:rsidR="00922B26" w:rsidRDefault="00922B26" w:rsidP="00922B26">
      <w:pPr>
        <w:keepNext/>
        <w:spacing w:after="160" w:line="259" w:lineRule="auto"/>
      </w:pPr>
      <w:r w:rsidRPr="00922B26">
        <w:rPr>
          <w:sz w:val="28"/>
          <w:szCs w:val="28"/>
          <w:lang w:val="ru-RU"/>
        </w:rPr>
        <w:drawing>
          <wp:inline distT="0" distB="0" distL="0" distR="0" wp14:anchorId="1BFCE2D4" wp14:editId="4F9692DE">
            <wp:extent cx="4067175" cy="2398066"/>
            <wp:effectExtent l="0" t="0" r="0" b="2540"/>
            <wp:docPr id="329" name="Рисунок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73884" cy="2402022"/>
                    </a:xfrm>
                    <a:prstGeom prst="rect">
                      <a:avLst/>
                    </a:prstGeom>
                  </pic:spPr>
                </pic:pic>
              </a:graphicData>
            </a:graphic>
          </wp:inline>
        </w:drawing>
      </w:r>
    </w:p>
    <w:p w:rsidR="00922B26" w:rsidRPr="00922B26" w:rsidRDefault="00922B26" w:rsidP="00922B26">
      <w:pPr>
        <w:pStyle w:val="af"/>
        <w:rPr>
          <w:lang w:val="ru-RU"/>
        </w:rPr>
      </w:pPr>
      <w:bookmarkStart w:id="88" w:name="_Ref91671525"/>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8</w:t>
      </w:r>
      <w:r w:rsidR="00AF6891">
        <w:rPr>
          <w:lang w:val="ru-RU"/>
        </w:rPr>
        <w:fldChar w:fldCharType="end"/>
      </w:r>
      <w:bookmarkEnd w:id="88"/>
      <w:r>
        <w:rPr>
          <w:lang w:val="ru-RU"/>
        </w:rPr>
        <w:t xml:space="preserve"> </w:t>
      </w:r>
      <w:r w:rsidRPr="00922B26">
        <w:rPr>
          <w:lang w:val="ru-RU"/>
        </w:rPr>
        <w:t>Отслеживание. Срезы объективной функции (15). Графики (a)-(c) и (d)- (f) показаны изменения объективной функции относительно каждого DoF в ориентации и переводе, соответственно. Вертикальная черная пунктирная линия обозначает истинную позу, а зеленая - минимум функции. (a-f) Соответствующие компоненты целевой функции.</w:t>
      </w:r>
    </w:p>
    <w:p w:rsidR="00922B26" w:rsidRPr="00922B26" w:rsidRDefault="00922B26" w:rsidP="00922B26">
      <w:pPr>
        <w:spacing w:after="160" w:line="259" w:lineRule="auto"/>
        <w:rPr>
          <w:sz w:val="28"/>
          <w:szCs w:val="28"/>
          <w:lang w:val="ru-RU"/>
        </w:rPr>
      </w:pPr>
      <w:r w:rsidRPr="00922B26">
        <w:rPr>
          <w:sz w:val="28"/>
          <w:szCs w:val="28"/>
          <w:lang w:val="ru-RU"/>
        </w:rPr>
        <w:t xml:space="preserve">Композиционный подход более эффективен, чем аддитивный метод, поскольку некоторые части якобиана остаются постоянными на протяжении всей итерации и могут быть предварительно вычислены. Это связано с тем, что линеаризация всегда выполняется в позиции нулевого приращения. В качестве примера на рис. </w:t>
      </w:r>
      <w:r>
        <w:rPr>
          <w:sz w:val="28"/>
          <w:szCs w:val="28"/>
          <w:lang w:val="ru-RU"/>
        </w:rPr>
        <w:fldChar w:fldCharType="begin"/>
      </w:r>
      <w:r>
        <w:rPr>
          <w:sz w:val="28"/>
          <w:szCs w:val="28"/>
          <w:lang w:val="ru-RU"/>
        </w:rPr>
        <w:instrText xml:space="preserve"> REF _Ref91671525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8</w:t>
      </w:r>
      <w:r>
        <w:rPr>
          <w:sz w:val="28"/>
          <w:szCs w:val="28"/>
          <w:lang w:val="ru-RU"/>
        </w:rPr>
        <w:fldChar w:fldCharType="end"/>
      </w:r>
      <w:r w:rsidRPr="00922B26">
        <w:rPr>
          <w:sz w:val="28"/>
          <w:szCs w:val="28"/>
          <w:lang w:val="ru-RU"/>
        </w:rPr>
        <w:t xml:space="preserve"> показаны срезы объективной функции относительно каждой степени свободы θ, оцениваемой вокруг наземной истинной относительной позы Δθ = 0. Очевидно, что объективная функция, сформулированная с использованием композиционного метода является гладкой, дифференцируемой и имеет уникальный локальный оптимум вблизи реального значения. Чтобы увеличить область сходимости, применяется гауссово размытие (размер ядра 5 пикселей).</w:t>
      </w:r>
    </w:p>
    <w:p w:rsidR="00922B26" w:rsidRPr="00922B26" w:rsidRDefault="00922B26" w:rsidP="00922B26">
      <w:pPr>
        <w:spacing w:after="160" w:line="259" w:lineRule="auto"/>
        <w:rPr>
          <w:sz w:val="28"/>
          <w:szCs w:val="28"/>
          <w:lang w:val="ru-RU"/>
        </w:rPr>
      </w:pPr>
      <w:r w:rsidRPr="00922B26">
        <w:rPr>
          <w:sz w:val="28"/>
          <w:szCs w:val="28"/>
          <w:lang w:val="ru-RU"/>
        </w:rPr>
        <w:lastRenderedPageBreak/>
        <w:t>Надежная и эффективная оценка движения</w:t>
      </w:r>
    </w:p>
    <w:p w:rsidR="00922B26" w:rsidRPr="00922B26" w:rsidRDefault="00922B26" w:rsidP="00922B26">
      <w:pPr>
        <w:spacing w:after="160" w:line="259" w:lineRule="auto"/>
        <w:rPr>
          <w:sz w:val="28"/>
          <w:szCs w:val="28"/>
          <w:lang w:val="ru-RU"/>
        </w:rPr>
      </w:pPr>
      <w:r w:rsidRPr="00922B26">
        <w:rPr>
          <w:sz w:val="28"/>
          <w:szCs w:val="28"/>
          <w:lang w:val="ru-RU"/>
        </w:rPr>
        <w:t>Насколько мы заметили, нелинейный решатель методом наименьших квадратов уже достаточно точен. Однако для повышения устойчивости при наличии шума и выбросов в обратной карте глубины рассматривается робастная норма. Для эффективности применяется норма Хубера, а для решения полученной задачи используется метод IRLS. Для ускорения оптимизации мы решаем задачу методом Левенберга-Марквардта (LM) со стохастической стратегией выборки (как в [14]). На каждой итерации случайным образом выбирается только партия из N трёхмерных точек в системе отсчета, которые используются для оценки объективной функции (обычно Np = 300). Метод LM может справиться с неотрицательностью остатка и выполняется только одна итерация на партию. Пять итераций часто достаточно для успешного сближения, поскольку начальная поза обычно близка к оптимальной.</w:t>
      </w:r>
    </w:p>
    <w:p w:rsidR="00922B26" w:rsidRPr="00922B26" w:rsidRDefault="00922B26" w:rsidP="00922B26">
      <w:pPr>
        <w:pStyle w:val="1"/>
      </w:pPr>
      <w:r w:rsidRPr="00922B26">
        <w:t>Эксперименты</w:t>
      </w:r>
    </w:p>
    <w:p w:rsidR="00922B26" w:rsidRPr="00922B26" w:rsidRDefault="00922B26" w:rsidP="00922B26">
      <w:pPr>
        <w:spacing w:after="160" w:line="259" w:lineRule="auto"/>
        <w:rPr>
          <w:sz w:val="28"/>
          <w:szCs w:val="28"/>
          <w:lang w:val="ru-RU"/>
        </w:rPr>
      </w:pPr>
      <w:r w:rsidRPr="00922B26">
        <w:rPr>
          <w:sz w:val="28"/>
          <w:szCs w:val="28"/>
          <w:lang w:val="ru-RU"/>
        </w:rPr>
        <w:t xml:space="preserve">Теперь давайте оценим предложенную систему стерео VO на основе событий. Сначала мы представим наборы данных и стереокамеру, используемую в качестве источника данных о событиях. Затем мы оценим эффективность метода с помощью двух наборов экспериментов. В первом наборе мы показываем эффективность одного только модуля отображения, используя исходные позы, предоставленные внешней системой захвата движения. </w:t>
      </w:r>
    </w:p>
    <w:p w:rsidR="00922B26" w:rsidRPr="00922B26" w:rsidRDefault="00922B26" w:rsidP="00922B26">
      <w:pPr>
        <w:pStyle w:val="2"/>
      </w:pPr>
      <w:r w:rsidRPr="00922B26">
        <w:t>Экспериментальная установка и используемые наборы данных</w:t>
      </w:r>
    </w:p>
    <w:p w:rsidR="00922B26" w:rsidRPr="00922B26" w:rsidRDefault="00922B26" w:rsidP="00922B26">
      <w:pPr>
        <w:spacing w:after="160" w:line="259" w:lineRule="auto"/>
        <w:rPr>
          <w:sz w:val="28"/>
          <w:szCs w:val="28"/>
          <w:lang w:val="ru-RU"/>
        </w:rPr>
      </w:pPr>
      <w:r w:rsidRPr="00922B26">
        <w:rPr>
          <w:sz w:val="28"/>
          <w:szCs w:val="28"/>
          <w:lang w:val="ru-RU"/>
        </w:rPr>
        <w:drawing>
          <wp:inline distT="0" distB="0" distL="0" distR="0" wp14:anchorId="5E8D1CCC" wp14:editId="6696A941">
            <wp:extent cx="2279903" cy="1548383"/>
            <wp:effectExtent l="0" t="0" r="6350" b="0"/>
            <wp:docPr id="330" name="image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7.jpe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279903" cy="1548383"/>
                    </a:xfrm>
                    <a:prstGeom prst="rect">
                      <a:avLst/>
                    </a:prstGeom>
                  </pic:spPr>
                </pic:pic>
              </a:graphicData>
            </a:graphic>
          </wp:inline>
        </w:drawing>
      </w:r>
    </w:p>
    <w:p w:rsidR="00922B26" w:rsidRPr="00922B26" w:rsidRDefault="00922B26" w:rsidP="00922B26">
      <w:pPr>
        <w:spacing w:after="160" w:line="259" w:lineRule="auto"/>
        <w:rPr>
          <w:sz w:val="28"/>
          <w:szCs w:val="28"/>
          <w:lang w:val="ru-RU"/>
        </w:rPr>
      </w:pPr>
      <w:r w:rsidRPr="00922B26">
        <w:rPr>
          <w:sz w:val="28"/>
          <w:szCs w:val="28"/>
          <w:lang w:val="ru-RU"/>
        </w:rPr>
        <w:t>Рис. 10. Пользовательская стереокамера, состоящая из двух камер DAVIS346 с горизонтальной базовой линией 7,5 см.</w:t>
      </w:r>
    </w:p>
    <w:p w:rsidR="00922B26" w:rsidRPr="00922B26" w:rsidRDefault="00922B26" w:rsidP="00922B26">
      <w:pPr>
        <w:spacing w:after="160" w:line="259" w:lineRule="auto"/>
        <w:rPr>
          <w:sz w:val="28"/>
          <w:szCs w:val="28"/>
          <w:lang w:val="ru-RU"/>
        </w:rPr>
      </w:pPr>
      <w:r w:rsidRPr="00922B26">
        <w:rPr>
          <w:sz w:val="28"/>
          <w:szCs w:val="28"/>
          <w:lang w:val="ru-RU"/>
        </w:rPr>
        <w:t xml:space="preserve">Оценка алгоритма стерео VO на данных из общедоступных наборов данных и симуляторов [21], [55], [58]. Данные, представленные в [21], были собраны с помощью ручной стереокамеры в помещении. Последовательности, использованные в [55], были собраны с помощью стереокамеры, установленной на беспилотнике, летающем в просторном помещении. </w:t>
      </w:r>
      <w:r w:rsidRPr="00922B26">
        <w:rPr>
          <w:sz w:val="28"/>
          <w:szCs w:val="28"/>
          <w:lang w:val="ru-RU"/>
        </w:rPr>
        <w:lastRenderedPageBreak/>
        <w:t>Симулятор [58] предоставляет синтетические последовательности с простой структурой (например, плоскопараллельные структуры, геометрические примитивы и т.д.) и "идеальной" моделью камеры событий.</w:t>
      </w:r>
    </w:p>
    <w:p w:rsidR="00922B26" w:rsidRPr="00922B26" w:rsidRDefault="00922B26" w:rsidP="00922B26">
      <w:pPr>
        <w:spacing w:after="160" w:line="259" w:lineRule="auto"/>
        <w:rPr>
          <w:sz w:val="28"/>
          <w:szCs w:val="28"/>
          <w:lang w:val="ru-RU"/>
        </w:rPr>
      </w:pPr>
      <w:r w:rsidRPr="00922B26">
        <w:rPr>
          <w:sz w:val="28"/>
          <w:szCs w:val="28"/>
          <w:lang w:val="ru-RU"/>
        </w:rPr>
        <w:t>Кроме вышеупомянутых наборов данных, использованы несколько последовательностей, используя стереосистему событийной камеры, показанную на рис. 10. Стереокамера состоит из двух динамических и активных пиксельных датчиков зрения (DAVIS 346). 346 260 пикселей, которые калибруются внутренне и внешне. DAVIS состоит из кадровой камеры и датчика событий (DVS) на одном пиксельном массиве, поэтому калибровка может быть выполнена стандартными методами по кадрам интенсивности и применяется к событиям. Алгоритм () работает с неискаженными и стерео-правильными координатами, которые предварительно вычисляются с учетом калибровки камеры.</w:t>
      </w:r>
    </w:p>
    <w:p w:rsidR="00922B26" w:rsidRDefault="00922B26" w:rsidP="00922B26">
      <w:pPr>
        <w:pStyle w:val="2"/>
      </w:pPr>
      <w:r w:rsidRPr="00922B26">
        <w:t>Сравнение критериев оптимизации картирования:</w:t>
      </w:r>
    </w:p>
    <w:p w:rsidR="00922B26" w:rsidRDefault="00922B26" w:rsidP="00922B26">
      <w:pPr>
        <w:keepNext/>
        <w:spacing w:after="160" w:line="259" w:lineRule="auto"/>
      </w:pPr>
      <w:r w:rsidRPr="00922B26">
        <w:rPr>
          <w:sz w:val="28"/>
          <w:szCs w:val="28"/>
          <w:lang w:val="ru-RU"/>
        </w:rPr>
        <mc:AlternateContent>
          <mc:Choice Requires="wpg">
            <w:drawing>
              <wp:inline distT="0" distB="0" distL="0" distR="0" wp14:anchorId="03EC8370" wp14:editId="237B1E54">
                <wp:extent cx="2707005" cy="2833370"/>
                <wp:effectExtent l="0" t="0" r="0" b="5080"/>
                <wp:docPr id="331" name="Группа 3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7005" cy="2833370"/>
                          <a:chOff x="1213" y="1831"/>
                          <a:chExt cx="4263" cy="4462"/>
                        </a:xfrm>
                      </wpg:grpSpPr>
                      <pic:pic xmlns:pic="http://schemas.openxmlformats.org/drawingml/2006/picture">
                        <pic:nvPicPr>
                          <pic:cNvPr id="332" name="docshape28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1213" y="1830"/>
                            <a:ext cx="4263" cy="4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3" name="Line 275"/>
                        <wps:cNvCnPr>
                          <a:cxnSpLocks noChangeShapeType="1"/>
                        </wps:cNvCnPr>
                        <wps:spPr bwMode="auto">
                          <a:xfrm>
                            <a:off x="2682" y="2577"/>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docshape290"/>
                        <wps:cNvSpPr>
                          <a:spLocks/>
                        </wps:cNvSpPr>
                        <wps:spPr bwMode="auto">
                          <a:xfrm>
                            <a:off x="2774" y="2576"/>
                            <a:ext cx="24" cy="24"/>
                          </a:xfrm>
                          <a:custGeom>
                            <a:avLst/>
                            <a:gdLst>
                              <a:gd name="T0" fmla="+- 0 2775 2775"/>
                              <a:gd name="T1" fmla="*/ T0 w 24"/>
                              <a:gd name="T2" fmla="+- 0 2577 2577"/>
                              <a:gd name="T3" fmla="*/ 2577 h 24"/>
                              <a:gd name="T4" fmla="+- 0 2798 2775"/>
                              <a:gd name="T5" fmla="*/ T4 w 24"/>
                              <a:gd name="T6" fmla="+- 0 2577 2577"/>
                              <a:gd name="T7" fmla="*/ 2577 h 24"/>
                              <a:gd name="T8" fmla="+- 0 2798 2775"/>
                              <a:gd name="T9" fmla="*/ T8 w 24"/>
                              <a:gd name="T10" fmla="+- 0 2600 2577"/>
                              <a:gd name="T11" fmla="*/ 2600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5" name="Line 277"/>
                        <wps:cNvCnPr>
                          <a:cxnSpLocks noChangeShapeType="1"/>
                        </wps:cNvCnPr>
                        <wps:spPr bwMode="auto">
                          <a:xfrm>
                            <a:off x="2798" y="2647"/>
                            <a:ext cx="0" cy="46"/>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6" name="docshape291"/>
                        <wps:cNvSpPr>
                          <a:spLocks/>
                        </wps:cNvSpPr>
                        <wps:spPr bwMode="auto">
                          <a:xfrm>
                            <a:off x="2774" y="2740"/>
                            <a:ext cx="24" cy="24"/>
                          </a:xfrm>
                          <a:custGeom>
                            <a:avLst/>
                            <a:gdLst>
                              <a:gd name="T0" fmla="+- 0 2798 2775"/>
                              <a:gd name="T1" fmla="*/ T0 w 24"/>
                              <a:gd name="T2" fmla="+- 0 2740 2740"/>
                              <a:gd name="T3" fmla="*/ 2740 h 24"/>
                              <a:gd name="T4" fmla="+- 0 2798 2775"/>
                              <a:gd name="T5" fmla="*/ T4 w 24"/>
                              <a:gd name="T6" fmla="+- 0 2763 2740"/>
                              <a:gd name="T7" fmla="*/ 2763 h 24"/>
                              <a:gd name="T8" fmla="+- 0 2775 2775"/>
                              <a:gd name="T9" fmla="*/ T8 w 24"/>
                              <a:gd name="T10" fmla="+- 0 2763 2740"/>
                              <a:gd name="T11" fmla="*/ 2763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279"/>
                        <wps:cNvCnPr>
                          <a:cxnSpLocks noChangeShapeType="1"/>
                        </wps:cNvCnPr>
                        <wps:spPr bwMode="auto">
                          <a:xfrm>
                            <a:off x="2728" y="2763"/>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docshape292"/>
                        <wps:cNvSpPr>
                          <a:spLocks/>
                        </wps:cNvSpPr>
                        <wps:spPr bwMode="auto">
                          <a:xfrm>
                            <a:off x="2611" y="2740"/>
                            <a:ext cx="24" cy="24"/>
                          </a:xfrm>
                          <a:custGeom>
                            <a:avLst/>
                            <a:gdLst>
                              <a:gd name="T0" fmla="+- 0 2635 2612"/>
                              <a:gd name="T1" fmla="*/ T0 w 24"/>
                              <a:gd name="T2" fmla="+- 0 2763 2740"/>
                              <a:gd name="T3" fmla="*/ 2763 h 24"/>
                              <a:gd name="T4" fmla="+- 0 2612 2612"/>
                              <a:gd name="T5" fmla="*/ T4 w 24"/>
                              <a:gd name="T6" fmla="+- 0 2763 2740"/>
                              <a:gd name="T7" fmla="*/ 2763 h 24"/>
                              <a:gd name="T8" fmla="+- 0 2612 2612"/>
                              <a:gd name="T9" fmla="*/ T8 w 24"/>
                              <a:gd name="T10" fmla="+- 0 2740 2740"/>
                              <a:gd name="T11" fmla="*/ 2740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Line 281"/>
                        <wps:cNvCnPr>
                          <a:cxnSpLocks noChangeShapeType="1"/>
                        </wps:cNvCnPr>
                        <wps:spPr bwMode="auto">
                          <a:xfrm>
                            <a:off x="2612" y="2693"/>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0" name="docshape293"/>
                        <wps:cNvSpPr>
                          <a:spLocks/>
                        </wps:cNvSpPr>
                        <wps:spPr bwMode="auto">
                          <a:xfrm>
                            <a:off x="2611" y="2576"/>
                            <a:ext cx="24" cy="24"/>
                          </a:xfrm>
                          <a:custGeom>
                            <a:avLst/>
                            <a:gdLst>
                              <a:gd name="T0" fmla="+- 0 2612 2612"/>
                              <a:gd name="T1" fmla="*/ T0 w 24"/>
                              <a:gd name="T2" fmla="+- 0 2600 2577"/>
                              <a:gd name="T3" fmla="*/ 2600 h 24"/>
                              <a:gd name="T4" fmla="+- 0 2612 2612"/>
                              <a:gd name="T5" fmla="*/ T4 w 24"/>
                              <a:gd name="T6" fmla="+- 0 2577 2577"/>
                              <a:gd name="T7" fmla="*/ 2577 h 24"/>
                              <a:gd name="T8" fmla="+- 0 2635 2612"/>
                              <a:gd name="T9" fmla="*/ T8 w 24"/>
                              <a:gd name="T10" fmla="+- 0 2577 2577"/>
                              <a:gd name="T11" fmla="*/ 2577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83"/>
                        <wps:cNvCnPr>
                          <a:cxnSpLocks noChangeShapeType="1"/>
                        </wps:cNvCnPr>
                        <wps:spPr bwMode="auto">
                          <a:xfrm>
                            <a:off x="3008" y="2740"/>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docshape294"/>
                        <wps:cNvSpPr>
                          <a:spLocks/>
                        </wps:cNvSpPr>
                        <wps:spPr bwMode="auto">
                          <a:xfrm>
                            <a:off x="3101" y="2739"/>
                            <a:ext cx="24" cy="24"/>
                          </a:xfrm>
                          <a:custGeom>
                            <a:avLst/>
                            <a:gdLst>
                              <a:gd name="T0" fmla="+- 0 3101 3101"/>
                              <a:gd name="T1" fmla="*/ T0 w 24"/>
                              <a:gd name="T2" fmla="+- 0 2740 2740"/>
                              <a:gd name="T3" fmla="*/ 2740 h 24"/>
                              <a:gd name="T4" fmla="+- 0 3124 3101"/>
                              <a:gd name="T5" fmla="*/ T4 w 24"/>
                              <a:gd name="T6" fmla="+- 0 2740 2740"/>
                              <a:gd name="T7" fmla="*/ 2740 h 24"/>
                              <a:gd name="T8" fmla="+- 0 3124 3101"/>
                              <a:gd name="T9" fmla="*/ T8 w 24"/>
                              <a:gd name="T10" fmla="+- 0 2763 2740"/>
                              <a:gd name="T11" fmla="*/ 2763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3" name="Line 285"/>
                        <wps:cNvCnPr>
                          <a:cxnSpLocks noChangeShapeType="1"/>
                        </wps:cNvCnPr>
                        <wps:spPr bwMode="auto">
                          <a:xfrm>
                            <a:off x="3124" y="2810"/>
                            <a:ext cx="0" cy="47"/>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4" name="docshape295"/>
                        <wps:cNvSpPr>
                          <a:spLocks/>
                        </wps:cNvSpPr>
                        <wps:spPr bwMode="auto">
                          <a:xfrm>
                            <a:off x="3101" y="2903"/>
                            <a:ext cx="24" cy="24"/>
                          </a:xfrm>
                          <a:custGeom>
                            <a:avLst/>
                            <a:gdLst>
                              <a:gd name="T0" fmla="+- 0 3124 3101"/>
                              <a:gd name="T1" fmla="*/ T0 w 24"/>
                              <a:gd name="T2" fmla="+- 0 2903 2903"/>
                              <a:gd name="T3" fmla="*/ 2903 h 24"/>
                              <a:gd name="T4" fmla="+- 0 3124 3101"/>
                              <a:gd name="T5" fmla="*/ T4 w 24"/>
                              <a:gd name="T6" fmla="+- 0 2926 2903"/>
                              <a:gd name="T7" fmla="*/ 2926 h 24"/>
                              <a:gd name="T8" fmla="+- 0 3101 3101"/>
                              <a:gd name="T9" fmla="*/ T8 w 24"/>
                              <a:gd name="T10" fmla="+- 0 2926 2903"/>
                              <a:gd name="T11" fmla="*/ 2926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87"/>
                        <wps:cNvCnPr>
                          <a:cxnSpLocks noChangeShapeType="1"/>
                        </wps:cNvCnPr>
                        <wps:spPr bwMode="auto">
                          <a:xfrm>
                            <a:off x="3054" y="2926"/>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docshape296"/>
                        <wps:cNvSpPr>
                          <a:spLocks/>
                        </wps:cNvSpPr>
                        <wps:spPr bwMode="auto">
                          <a:xfrm>
                            <a:off x="2937" y="2903"/>
                            <a:ext cx="24" cy="24"/>
                          </a:xfrm>
                          <a:custGeom>
                            <a:avLst/>
                            <a:gdLst>
                              <a:gd name="T0" fmla="+- 0 2961 2938"/>
                              <a:gd name="T1" fmla="*/ T0 w 24"/>
                              <a:gd name="T2" fmla="+- 0 2926 2903"/>
                              <a:gd name="T3" fmla="*/ 2926 h 24"/>
                              <a:gd name="T4" fmla="+- 0 2938 2938"/>
                              <a:gd name="T5" fmla="*/ T4 w 24"/>
                              <a:gd name="T6" fmla="+- 0 2926 2903"/>
                              <a:gd name="T7" fmla="*/ 2926 h 24"/>
                              <a:gd name="T8" fmla="+- 0 2938 2938"/>
                              <a:gd name="T9" fmla="*/ T8 w 24"/>
                              <a:gd name="T10" fmla="+- 0 2903 2903"/>
                              <a:gd name="T11" fmla="*/ 2903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Line 289"/>
                        <wps:cNvCnPr>
                          <a:cxnSpLocks noChangeShapeType="1"/>
                        </wps:cNvCnPr>
                        <wps:spPr bwMode="auto">
                          <a:xfrm>
                            <a:off x="2938" y="2857"/>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8" name="docshape297"/>
                        <wps:cNvSpPr>
                          <a:spLocks/>
                        </wps:cNvSpPr>
                        <wps:spPr bwMode="auto">
                          <a:xfrm>
                            <a:off x="2937" y="2740"/>
                            <a:ext cx="24" cy="24"/>
                          </a:xfrm>
                          <a:custGeom>
                            <a:avLst/>
                            <a:gdLst>
                              <a:gd name="T0" fmla="+- 0 2938 2938"/>
                              <a:gd name="T1" fmla="*/ T0 w 24"/>
                              <a:gd name="T2" fmla="+- 0 2763 2740"/>
                              <a:gd name="T3" fmla="*/ 2763 h 24"/>
                              <a:gd name="T4" fmla="+- 0 2938 2938"/>
                              <a:gd name="T5" fmla="*/ T4 w 24"/>
                              <a:gd name="T6" fmla="+- 0 2740 2740"/>
                              <a:gd name="T7" fmla="*/ 2740 h 24"/>
                              <a:gd name="T8" fmla="+- 0 2961 2938"/>
                              <a:gd name="T9" fmla="*/ T8 w 24"/>
                              <a:gd name="T10" fmla="+- 0 2740 2740"/>
                              <a:gd name="T11" fmla="*/ 2740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Line 291"/>
                        <wps:cNvCnPr>
                          <a:cxnSpLocks noChangeShapeType="1"/>
                        </wps:cNvCnPr>
                        <wps:spPr bwMode="auto">
                          <a:xfrm>
                            <a:off x="2809" y="2577"/>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0" name="Line 292"/>
                        <wps:cNvCnPr>
                          <a:cxnSpLocks noChangeShapeType="1"/>
                        </wps:cNvCnPr>
                        <wps:spPr bwMode="auto">
                          <a:xfrm>
                            <a:off x="2895" y="2546"/>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1" name="Line 293"/>
                        <wps:cNvCnPr>
                          <a:cxnSpLocks noChangeShapeType="1"/>
                        </wps:cNvCnPr>
                        <wps:spPr bwMode="auto">
                          <a:xfrm>
                            <a:off x="3023" y="2499"/>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2" name="Line 294"/>
                        <wps:cNvCnPr>
                          <a:cxnSpLocks noChangeShapeType="1"/>
                        </wps:cNvCnPr>
                        <wps:spPr bwMode="auto">
                          <a:xfrm>
                            <a:off x="3151" y="2453"/>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3" name="Line 295"/>
                        <wps:cNvCnPr>
                          <a:cxnSpLocks noChangeShapeType="1"/>
                        </wps:cNvCnPr>
                        <wps:spPr bwMode="auto">
                          <a:xfrm>
                            <a:off x="3280" y="2407"/>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4" name="Line 296"/>
                        <wps:cNvCnPr>
                          <a:cxnSpLocks noChangeShapeType="1"/>
                        </wps:cNvCnPr>
                        <wps:spPr bwMode="auto">
                          <a:xfrm>
                            <a:off x="3408" y="2360"/>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5" name="Line 297"/>
                        <wps:cNvCnPr>
                          <a:cxnSpLocks noChangeShapeType="1"/>
                        </wps:cNvCnPr>
                        <wps:spPr bwMode="auto">
                          <a:xfrm>
                            <a:off x="3536" y="2314"/>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6" name="Line 298"/>
                        <wps:cNvCnPr>
                          <a:cxnSpLocks noChangeShapeType="1"/>
                        </wps:cNvCnPr>
                        <wps:spPr bwMode="auto">
                          <a:xfrm>
                            <a:off x="3665" y="2268"/>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7" name="Line 299"/>
                        <wps:cNvCnPr>
                          <a:cxnSpLocks noChangeShapeType="1"/>
                        </wps:cNvCnPr>
                        <wps:spPr bwMode="auto">
                          <a:xfrm>
                            <a:off x="3793" y="2222"/>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8" name="docshape298"/>
                        <wps:cNvSpPr>
                          <a:spLocks/>
                        </wps:cNvSpPr>
                        <wps:spPr bwMode="auto">
                          <a:xfrm>
                            <a:off x="2805" y="2182"/>
                            <a:ext cx="1098" cy="402"/>
                          </a:xfrm>
                          <a:custGeom>
                            <a:avLst/>
                            <a:gdLst>
                              <a:gd name="T0" fmla="+- 0 2811 2805"/>
                              <a:gd name="T1" fmla="*/ T0 w 1098"/>
                              <a:gd name="T2" fmla="+- 0 2581 2182"/>
                              <a:gd name="T3" fmla="*/ 2581 h 402"/>
                              <a:gd name="T4" fmla="+- 0 2808 2805"/>
                              <a:gd name="T5" fmla="*/ T4 w 1098"/>
                              <a:gd name="T6" fmla="+- 0 2572 2182"/>
                              <a:gd name="T7" fmla="*/ 2572 h 402"/>
                              <a:gd name="T8" fmla="+- 0 2805 2805"/>
                              <a:gd name="T9" fmla="*/ T8 w 1098"/>
                              <a:gd name="T10" fmla="+- 0 2573 2182"/>
                              <a:gd name="T11" fmla="*/ 2573 h 402"/>
                              <a:gd name="T12" fmla="+- 0 2805 2805"/>
                              <a:gd name="T13" fmla="*/ T12 w 1098"/>
                              <a:gd name="T14" fmla="+- 0 2583 2182"/>
                              <a:gd name="T15" fmla="*/ 2583 h 402"/>
                              <a:gd name="T16" fmla="+- 0 2811 2805"/>
                              <a:gd name="T17" fmla="*/ T16 w 1098"/>
                              <a:gd name="T18" fmla="+- 0 2581 2182"/>
                              <a:gd name="T19" fmla="*/ 2581 h 402"/>
                              <a:gd name="T20" fmla="+- 0 3903 2805"/>
                              <a:gd name="T21" fmla="*/ T20 w 1098"/>
                              <a:gd name="T22" fmla="+- 0 2182 2182"/>
                              <a:gd name="T23" fmla="*/ 2182 h 402"/>
                              <a:gd name="T24" fmla="+- 0 3833 2805"/>
                              <a:gd name="T25" fmla="*/ T24 w 1098"/>
                              <a:gd name="T26" fmla="+- 0 2184 2182"/>
                              <a:gd name="T27" fmla="*/ 2184 h 402"/>
                              <a:gd name="T28" fmla="+- 0 3847 2805"/>
                              <a:gd name="T29" fmla="*/ T28 w 1098"/>
                              <a:gd name="T30" fmla="+- 0 2225 2182"/>
                              <a:gd name="T31" fmla="*/ 2225 h 402"/>
                              <a:gd name="T32" fmla="+- 0 3903 2805"/>
                              <a:gd name="T33" fmla="*/ T32 w 1098"/>
                              <a:gd name="T34" fmla="+- 0 2182 2182"/>
                              <a:gd name="T35" fmla="*/ 2182 h 4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98" h="402">
                                <a:moveTo>
                                  <a:pt x="6" y="399"/>
                                </a:moveTo>
                                <a:lnTo>
                                  <a:pt x="3" y="390"/>
                                </a:lnTo>
                                <a:lnTo>
                                  <a:pt x="0" y="391"/>
                                </a:lnTo>
                                <a:lnTo>
                                  <a:pt x="0" y="401"/>
                                </a:lnTo>
                                <a:lnTo>
                                  <a:pt x="6" y="399"/>
                                </a:lnTo>
                                <a:close/>
                                <a:moveTo>
                                  <a:pt x="1098" y="0"/>
                                </a:moveTo>
                                <a:lnTo>
                                  <a:pt x="1028" y="2"/>
                                </a:lnTo>
                                <a:lnTo>
                                  <a:pt x="1042" y="43"/>
                                </a:lnTo>
                                <a:lnTo>
                                  <a:pt x="109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9" name="docshape299"/>
                        <wps:cNvSpPr>
                          <a:spLocks/>
                        </wps:cNvSpPr>
                        <wps:spPr bwMode="auto">
                          <a:xfrm>
                            <a:off x="3833" y="2181"/>
                            <a:ext cx="70" cy="43"/>
                          </a:xfrm>
                          <a:custGeom>
                            <a:avLst/>
                            <a:gdLst>
                              <a:gd name="T0" fmla="+- 0 3903 3833"/>
                              <a:gd name="T1" fmla="*/ T0 w 70"/>
                              <a:gd name="T2" fmla="+- 0 2182 2182"/>
                              <a:gd name="T3" fmla="*/ 2182 h 43"/>
                              <a:gd name="T4" fmla="+- 0 3847 3833"/>
                              <a:gd name="T5" fmla="*/ T4 w 70"/>
                              <a:gd name="T6" fmla="+- 0 2225 2182"/>
                              <a:gd name="T7" fmla="*/ 2225 h 43"/>
                              <a:gd name="T8" fmla="+- 0 3833 3833"/>
                              <a:gd name="T9" fmla="*/ T8 w 70"/>
                              <a:gd name="T10" fmla="+- 0 2184 2182"/>
                              <a:gd name="T11" fmla="*/ 2184 h 43"/>
                              <a:gd name="T12" fmla="+- 0 3903 3833"/>
                              <a:gd name="T13" fmla="*/ T12 w 70"/>
                              <a:gd name="T14" fmla="+- 0 2182 2182"/>
                              <a:gd name="T15" fmla="*/ 2182 h 43"/>
                            </a:gdLst>
                            <a:ahLst/>
                            <a:cxnLst>
                              <a:cxn ang="0">
                                <a:pos x="T1" y="T3"/>
                              </a:cxn>
                              <a:cxn ang="0">
                                <a:pos x="T5" y="T7"/>
                              </a:cxn>
                              <a:cxn ang="0">
                                <a:pos x="T9" y="T11"/>
                              </a:cxn>
                              <a:cxn ang="0">
                                <a:pos x="T13" y="T15"/>
                              </a:cxn>
                            </a:cxnLst>
                            <a:rect l="0" t="0" r="r" b="b"/>
                            <a:pathLst>
                              <a:path w="70" h="43">
                                <a:moveTo>
                                  <a:pt x="70" y="0"/>
                                </a:moveTo>
                                <a:lnTo>
                                  <a:pt x="14" y="43"/>
                                </a:lnTo>
                                <a:lnTo>
                                  <a:pt x="0" y="2"/>
                                </a:lnTo>
                                <a:lnTo>
                                  <a:pt x="70" y="0"/>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Line 302"/>
                        <wps:cNvCnPr>
                          <a:cxnSpLocks noChangeShapeType="1"/>
                        </wps:cNvCnPr>
                        <wps:spPr bwMode="auto">
                          <a:xfrm>
                            <a:off x="3133" y="2935"/>
                            <a:ext cx="46"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1" name="Line 303"/>
                        <wps:cNvCnPr>
                          <a:cxnSpLocks noChangeShapeType="1"/>
                        </wps:cNvCnPr>
                        <wps:spPr bwMode="auto">
                          <a:xfrm>
                            <a:off x="3226" y="2967"/>
                            <a:ext cx="95"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2" name="Line 304"/>
                        <wps:cNvCnPr>
                          <a:cxnSpLocks noChangeShapeType="1"/>
                        </wps:cNvCnPr>
                        <wps:spPr bwMode="auto">
                          <a:xfrm>
                            <a:off x="3368" y="3015"/>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3" name="Line 305"/>
                        <wps:cNvCnPr>
                          <a:cxnSpLocks noChangeShapeType="1"/>
                        </wps:cNvCnPr>
                        <wps:spPr bwMode="auto">
                          <a:xfrm>
                            <a:off x="3509" y="3063"/>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4" name="Line 306"/>
                        <wps:cNvCnPr>
                          <a:cxnSpLocks noChangeShapeType="1"/>
                        </wps:cNvCnPr>
                        <wps:spPr bwMode="auto">
                          <a:xfrm>
                            <a:off x="3650" y="3111"/>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5" name="Line 307"/>
                        <wps:cNvCnPr>
                          <a:cxnSpLocks noChangeShapeType="1"/>
                        </wps:cNvCnPr>
                        <wps:spPr bwMode="auto">
                          <a:xfrm>
                            <a:off x="3791" y="3159"/>
                            <a:ext cx="48"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6" name="docshape300"/>
                        <wps:cNvSpPr>
                          <a:spLocks/>
                        </wps:cNvSpPr>
                        <wps:spPr bwMode="auto">
                          <a:xfrm>
                            <a:off x="3114" y="2929"/>
                            <a:ext cx="793" cy="269"/>
                          </a:xfrm>
                          <a:custGeom>
                            <a:avLst/>
                            <a:gdLst>
                              <a:gd name="T0" fmla="+- 0 3135 3114"/>
                              <a:gd name="T1" fmla="*/ T0 w 793"/>
                              <a:gd name="T2" fmla="+- 0 2931 2930"/>
                              <a:gd name="T3" fmla="*/ 2931 h 269"/>
                              <a:gd name="T4" fmla="+- 0 3131 3114"/>
                              <a:gd name="T5" fmla="*/ T4 w 793"/>
                              <a:gd name="T6" fmla="+- 0 2930 2930"/>
                              <a:gd name="T7" fmla="*/ 2930 h 269"/>
                              <a:gd name="T8" fmla="+- 0 3131 3114"/>
                              <a:gd name="T9" fmla="*/ T8 w 793"/>
                              <a:gd name="T10" fmla="+- 0 2933 2930"/>
                              <a:gd name="T11" fmla="*/ 2933 h 269"/>
                              <a:gd name="T12" fmla="+- 0 3114 3114"/>
                              <a:gd name="T13" fmla="*/ T12 w 793"/>
                              <a:gd name="T14" fmla="+- 0 2933 2930"/>
                              <a:gd name="T15" fmla="*/ 2933 h 269"/>
                              <a:gd name="T16" fmla="+- 0 3131 3114"/>
                              <a:gd name="T17" fmla="*/ T16 w 793"/>
                              <a:gd name="T18" fmla="+- 0 2940 2930"/>
                              <a:gd name="T19" fmla="*/ 2940 h 269"/>
                              <a:gd name="T20" fmla="+- 0 3135 3114"/>
                              <a:gd name="T21" fmla="*/ T20 w 793"/>
                              <a:gd name="T22" fmla="+- 0 2931 2930"/>
                              <a:gd name="T23" fmla="*/ 2931 h 269"/>
                              <a:gd name="T24" fmla="+- 0 3906 3114"/>
                              <a:gd name="T25" fmla="*/ T24 w 793"/>
                              <a:gd name="T26" fmla="+- 0 3198 2930"/>
                              <a:gd name="T27" fmla="*/ 3198 h 269"/>
                              <a:gd name="T28" fmla="+- 0 3850 3114"/>
                              <a:gd name="T29" fmla="*/ T28 w 793"/>
                              <a:gd name="T30" fmla="+- 0 3156 2930"/>
                              <a:gd name="T31" fmla="*/ 3156 h 269"/>
                              <a:gd name="T32" fmla="+- 0 3836 3114"/>
                              <a:gd name="T33" fmla="*/ T32 w 793"/>
                              <a:gd name="T34" fmla="+- 0 3197 2930"/>
                              <a:gd name="T35" fmla="*/ 3197 h 269"/>
                              <a:gd name="T36" fmla="+- 0 3906 3114"/>
                              <a:gd name="T37" fmla="*/ T36 w 793"/>
                              <a:gd name="T38" fmla="+- 0 3198 2930"/>
                              <a:gd name="T39" fmla="*/ 3198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3" h="269">
                                <a:moveTo>
                                  <a:pt x="21" y="1"/>
                                </a:moveTo>
                                <a:lnTo>
                                  <a:pt x="17" y="0"/>
                                </a:lnTo>
                                <a:lnTo>
                                  <a:pt x="17" y="3"/>
                                </a:lnTo>
                                <a:lnTo>
                                  <a:pt x="0" y="3"/>
                                </a:lnTo>
                                <a:lnTo>
                                  <a:pt x="17" y="10"/>
                                </a:lnTo>
                                <a:lnTo>
                                  <a:pt x="21" y="1"/>
                                </a:lnTo>
                                <a:close/>
                                <a:moveTo>
                                  <a:pt x="792" y="268"/>
                                </a:moveTo>
                                <a:lnTo>
                                  <a:pt x="736" y="226"/>
                                </a:lnTo>
                                <a:lnTo>
                                  <a:pt x="722" y="267"/>
                                </a:lnTo>
                                <a:lnTo>
                                  <a:pt x="792" y="2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docshape301"/>
                        <wps:cNvSpPr>
                          <a:spLocks/>
                        </wps:cNvSpPr>
                        <wps:spPr bwMode="auto">
                          <a:xfrm>
                            <a:off x="3836" y="3155"/>
                            <a:ext cx="70" cy="42"/>
                          </a:xfrm>
                          <a:custGeom>
                            <a:avLst/>
                            <a:gdLst>
                              <a:gd name="T0" fmla="+- 0 3906 3836"/>
                              <a:gd name="T1" fmla="*/ T0 w 70"/>
                              <a:gd name="T2" fmla="+- 0 3198 3156"/>
                              <a:gd name="T3" fmla="*/ 3198 h 42"/>
                              <a:gd name="T4" fmla="+- 0 3836 3836"/>
                              <a:gd name="T5" fmla="*/ T4 w 70"/>
                              <a:gd name="T6" fmla="+- 0 3197 3156"/>
                              <a:gd name="T7" fmla="*/ 3197 h 42"/>
                              <a:gd name="T8" fmla="+- 0 3850 3836"/>
                              <a:gd name="T9" fmla="*/ T8 w 70"/>
                              <a:gd name="T10" fmla="+- 0 3156 3156"/>
                              <a:gd name="T11" fmla="*/ 3156 h 42"/>
                              <a:gd name="T12" fmla="+- 0 3906 3836"/>
                              <a:gd name="T13" fmla="*/ T12 w 70"/>
                              <a:gd name="T14" fmla="+- 0 3198 3156"/>
                              <a:gd name="T15" fmla="*/ 3198 h 42"/>
                            </a:gdLst>
                            <a:ahLst/>
                            <a:cxnLst>
                              <a:cxn ang="0">
                                <a:pos x="T1" y="T3"/>
                              </a:cxn>
                              <a:cxn ang="0">
                                <a:pos x="T5" y="T7"/>
                              </a:cxn>
                              <a:cxn ang="0">
                                <a:pos x="T9" y="T11"/>
                              </a:cxn>
                              <a:cxn ang="0">
                                <a:pos x="T13" y="T15"/>
                              </a:cxn>
                            </a:cxnLst>
                            <a:rect l="0" t="0" r="r" b="b"/>
                            <a:pathLst>
                              <a:path w="70" h="42">
                                <a:moveTo>
                                  <a:pt x="70" y="42"/>
                                </a:moveTo>
                                <a:lnTo>
                                  <a:pt x="0" y="41"/>
                                </a:lnTo>
                                <a:lnTo>
                                  <a:pt x="14" y="0"/>
                                </a:lnTo>
                                <a:lnTo>
                                  <a:pt x="70" y="42"/>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8" name="docshape30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246" y="3888"/>
                            <a:ext cx="174"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9" name="Line 311"/>
                        <wps:cNvCnPr>
                          <a:cxnSpLocks noChangeShapeType="1"/>
                        </wps:cNvCnPr>
                        <wps:spPr bwMode="auto">
                          <a:xfrm>
                            <a:off x="3008" y="5246"/>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0" name="docshape303"/>
                        <wps:cNvSpPr>
                          <a:spLocks/>
                        </wps:cNvSpPr>
                        <wps:spPr bwMode="auto">
                          <a:xfrm>
                            <a:off x="3101" y="5245"/>
                            <a:ext cx="24" cy="24"/>
                          </a:xfrm>
                          <a:custGeom>
                            <a:avLst/>
                            <a:gdLst>
                              <a:gd name="T0" fmla="+- 0 3101 3101"/>
                              <a:gd name="T1" fmla="*/ T0 w 24"/>
                              <a:gd name="T2" fmla="+- 0 5246 5246"/>
                              <a:gd name="T3" fmla="*/ 5246 h 24"/>
                              <a:gd name="T4" fmla="+- 0 3124 3101"/>
                              <a:gd name="T5" fmla="*/ T4 w 24"/>
                              <a:gd name="T6" fmla="+- 0 5246 5246"/>
                              <a:gd name="T7" fmla="*/ 5246 h 24"/>
                              <a:gd name="T8" fmla="+- 0 3124 3101"/>
                              <a:gd name="T9" fmla="*/ T8 w 24"/>
                              <a:gd name="T10" fmla="+- 0 5269 5246"/>
                              <a:gd name="T11" fmla="*/ 5269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Line 313"/>
                        <wps:cNvCnPr>
                          <a:cxnSpLocks noChangeShapeType="1"/>
                        </wps:cNvCnPr>
                        <wps:spPr bwMode="auto">
                          <a:xfrm>
                            <a:off x="3124" y="5316"/>
                            <a:ext cx="0" cy="46"/>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2" name="docshape304"/>
                        <wps:cNvSpPr>
                          <a:spLocks/>
                        </wps:cNvSpPr>
                        <wps:spPr bwMode="auto">
                          <a:xfrm>
                            <a:off x="3101" y="5409"/>
                            <a:ext cx="24" cy="24"/>
                          </a:xfrm>
                          <a:custGeom>
                            <a:avLst/>
                            <a:gdLst>
                              <a:gd name="T0" fmla="+- 0 3124 3101"/>
                              <a:gd name="T1" fmla="*/ T0 w 24"/>
                              <a:gd name="T2" fmla="+- 0 5409 5409"/>
                              <a:gd name="T3" fmla="*/ 5409 h 24"/>
                              <a:gd name="T4" fmla="+- 0 3124 3101"/>
                              <a:gd name="T5" fmla="*/ T4 w 24"/>
                              <a:gd name="T6" fmla="+- 0 5432 5409"/>
                              <a:gd name="T7" fmla="*/ 5432 h 24"/>
                              <a:gd name="T8" fmla="+- 0 3101 3101"/>
                              <a:gd name="T9" fmla="*/ T8 w 24"/>
                              <a:gd name="T10" fmla="+- 0 5432 5409"/>
                              <a:gd name="T11" fmla="*/ 5432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Line 315"/>
                        <wps:cNvCnPr>
                          <a:cxnSpLocks noChangeShapeType="1"/>
                        </wps:cNvCnPr>
                        <wps:spPr bwMode="auto">
                          <a:xfrm>
                            <a:off x="3054" y="5432"/>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4" name="docshape305"/>
                        <wps:cNvSpPr>
                          <a:spLocks/>
                        </wps:cNvSpPr>
                        <wps:spPr bwMode="auto">
                          <a:xfrm>
                            <a:off x="2937" y="5409"/>
                            <a:ext cx="24" cy="24"/>
                          </a:xfrm>
                          <a:custGeom>
                            <a:avLst/>
                            <a:gdLst>
                              <a:gd name="T0" fmla="+- 0 2961 2938"/>
                              <a:gd name="T1" fmla="*/ T0 w 24"/>
                              <a:gd name="T2" fmla="+- 0 5432 5409"/>
                              <a:gd name="T3" fmla="*/ 5432 h 24"/>
                              <a:gd name="T4" fmla="+- 0 2938 2938"/>
                              <a:gd name="T5" fmla="*/ T4 w 24"/>
                              <a:gd name="T6" fmla="+- 0 5432 5409"/>
                              <a:gd name="T7" fmla="*/ 5432 h 24"/>
                              <a:gd name="T8" fmla="+- 0 2938 2938"/>
                              <a:gd name="T9" fmla="*/ T8 w 24"/>
                              <a:gd name="T10" fmla="+- 0 5409 5409"/>
                              <a:gd name="T11" fmla="*/ 5409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Line 317"/>
                        <wps:cNvCnPr>
                          <a:cxnSpLocks noChangeShapeType="1"/>
                        </wps:cNvCnPr>
                        <wps:spPr bwMode="auto">
                          <a:xfrm>
                            <a:off x="2938" y="5362"/>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6" name="docshape306"/>
                        <wps:cNvSpPr>
                          <a:spLocks/>
                        </wps:cNvSpPr>
                        <wps:spPr bwMode="auto">
                          <a:xfrm>
                            <a:off x="2937" y="5245"/>
                            <a:ext cx="24" cy="24"/>
                          </a:xfrm>
                          <a:custGeom>
                            <a:avLst/>
                            <a:gdLst>
                              <a:gd name="T0" fmla="+- 0 2938 2938"/>
                              <a:gd name="T1" fmla="*/ T0 w 24"/>
                              <a:gd name="T2" fmla="+- 0 5269 5246"/>
                              <a:gd name="T3" fmla="*/ 5269 h 24"/>
                              <a:gd name="T4" fmla="+- 0 2938 2938"/>
                              <a:gd name="T5" fmla="*/ T4 w 24"/>
                              <a:gd name="T6" fmla="+- 0 5246 5246"/>
                              <a:gd name="T7" fmla="*/ 5246 h 24"/>
                              <a:gd name="T8" fmla="+- 0 2961 2938"/>
                              <a:gd name="T9" fmla="*/ T8 w 24"/>
                              <a:gd name="T10" fmla="+- 0 5246 5246"/>
                              <a:gd name="T11" fmla="*/ 5246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 name="Line 319"/>
                        <wps:cNvCnPr>
                          <a:cxnSpLocks noChangeShapeType="1"/>
                        </wps:cNvCnPr>
                        <wps:spPr bwMode="auto">
                          <a:xfrm>
                            <a:off x="2682" y="5078"/>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8" name="docshape307"/>
                        <wps:cNvSpPr>
                          <a:spLocks/>
                        </wps:cNvSpPr>
                        <wps:spPr bwMode="auto">
                          <a:xfrm>
                            <a:off x="2774" y="5078"/>
                            <a:ext cx="24" cy="24"/>
                          </a:xfrm>
                          <a:custGeom>
                            <a:avLst/>
                            <a:gdLst>
                              <a:gd name="T0" fmla="+- 0 2775 2775"/>
                              <a:gd name="T1" fmla="*/ T0 w 24"/>
                              <a:gd name="T2" fmla="+- 0 5078 5078"/>
                              <a:gd name="T3" fmla="*/ 5078 h 24"/>
                              <a:gd name="T4" fmla="+- 0 2798 2775"/>
                              <a:gd name="T5" fmla="*/ T4 w 24"/>
                              <a:gd name="T6" fmla="+- 0 5078 5078"/>
                              <a:gd name="T7" fmla="*/ 5078 h 24"/>
                              <a:gd name="T8" fmla="+- 0 2798 2775"/>
                              <a:gd name="T9" fmla="*/ T8 w 24"/>
                              <a:gd name="T10" fmla="+- 0 5101 5078"/>
                              <a:gd name="T11" fmla="*/ 5101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Line 321"/>
                        <wps:cNvCnPr>
                          <a:cxnSpLocks noChangeShapeType="1"/>
                        </wps:cNvCnPr>
                        <wps:spPr bwMode="auto">
                          <a:xfrm>
                            <a:off x="2798" y="5148"/>
                            <a:ext cx="0" cy="47"/>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0" name="docshape308"/>
                        <wps:cNvSpPr>
                          <a:spLocks/>
                        </wps:cNvSpPr>
                        <wps:spPr bwMode="auto">
                          <a:xfrm>
                            <a:off x="2774" y="5241"/>
                            <a:ext cx="24" cy="24"/>
                          </a:xfrm>
                          <a:custGeom>
                            <a:avLst/>
                            <a:gdLst>
                              <a:gd name="T0" fmla="+- 0 2798 2775"/>
                              <a:gd name="T1" fmla="*/ T0 w 24"/>
                              <a:gd name="T2" fmla="+- 0 5241 5241"/>
                              <a:gd name="T3" fmla="*/ 5241 h 24"/>
                              <a:gd name="T4" fmla="+- 0 2798 2775"/>
                              <a:gd name="T5" fmla="*/ T4 w 24"/>
                              <a:gd name="T6" fmla="+- 0 5265 5241"/>
                              <a:gd name="T7" fmla="*/ 5265 h 24"/>
                              <a:gd name="T8" fmla="+- 0 2775 2775"/>
                              <a:gd name="T9" fmla="*/ T8 w 24"/>
                              <a:gd name="T10" fmla="+- 0 5265 5241"/>
                              <a:gd name="T11" fmla="*/ 5265 h 24"/>
                            </a:gdLst>
                            <a:ahLst/>
                            <a:cxnLst>
                              <a:cxn ang="0">
                                <a:pos x="T1" y="T3"/>
                              </a:cxn>
                              <a:cxn ang="0">
                                <a:pos x="T5" y="T7"/>
                              </a:cxn>
                              <a:cxn ang="0">
                                <a:pos x="T9" y="T11"/>
                              </a:cxn>
                            </a:cxnLst>
                            <a:rect l="0" t="0" r="r" b="b"/>
                            <a:pathLst>
                              <a:path w="24" h="24">
                                <a:moveTo>
                                  <a:pt x="23" y="0"/>
                                </a:moveTo>
                                <a:lnTo>
                                  <a:pt x="23" y="24"/>
                                </a:lnTo>
                                <a:lnTo>
                                  <a:pt x="0" y="24"/>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Line 323"/>
                        <wps:cNvCnPr>
                          <a:cxnSpLocks noChangeShapeType="1"/>
                        </wps:cNvCnPr>
                        <wps:spPr bwMode="auto">
                          <a:xfrm>
                            <a:off x="2728" y="5265"/>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2" name="docshape309"/>
                        <wps:cNvSpPr>
                          <a:spLocks/>
                        </wps:cNvSpPr>
                        <wps:spPr bwMode="auto">
                          <a:xfrm>
                            <a:off x="2611" y="5241"/>
                            <a:ext cx="24" cy="24"/>
                          </a:xfrm>
                          <a:custGeom>
                            <a:avLst/>
                            <a:gdLst>
                              <a:gd name="T0" fmla="+- 0 2635 2612"/>
                              <a:gd name="T1" fmla="*/ T0 w 24"/>
                              <a:gd name="T2" fmla="+- 0 5265 5241"/>
                              <a:gd name="T3" fmla="*/ 5265 h 24"/>
                              <a:gd name="T4" fmla="+- 0 2612 2612"/>
                              <a:gd name="T5" fmla="*/ T4 w 24"/>
                              <a:gd name="T6" fmla="+- 0 5265 5241"/>
                              <a:gd name="T7" fmla="*/ 5265 h 24"/>
                              <a:gd name="T8" fmla="+- 0 2612 2612"/>
                              <a:gd name="T9" fmla="*/ T8 w 24"/>
                              <a:gd name="T10" fmla="+- 0 5241 5241"/>
                              <a:gd name="T11" fmla="*/ 5241 h 24"/>
                            </a:gdLst>
                            <a:ahLst/>
                            <a:cxnLst>
                              <a:cxn ang="0">
                                <a:pos x="T1" y="T3"/>
                              </a:cxn>
                              <a:cxn ang="0">
                                <a:pos x="T5" y="T7"/>
                              </a:cxn>
                              <a:cxn ang="0">
                                <a:pos x="T9" y="T11"/>
                              </a:cxn>
                            </a:cxnLst>
                            <a:rect l="0" t="0" r="r" b="b"/>
                            <a:pathLst>
                              <a:path w="24" h="24">
                                <a:moveTo>
                                  <a:pt x="23" y="24"/>
                                </a:moveTo>
                                <a:lnTo>
                                  <a:pt x="0" y="24"/>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Line 325"/>
                        <wps:cNvCnPr>
                          <a:cxnSpLocks noChangeShapeType="1"/>
                        </wps:cNvCnPr>
                        <wps:spPr bwMode="auto">
                          <a:xfrm>
                            <a:off x="2612" y="5195"/>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4" name="docshape310"/>
                        <wps:cNvSpPr>
                          <a:spLocks/>
                        </wps:cNvSpPr>
                        <wps:spPr bwMode="auto">
                          <a:xfrm>
                            <a:off x="2611" y="5078"/>
                            <a:ext cx="24" cy="24"/>
                          </a:xfrm>
                          <a:custGeom>
                            <a:avLst/>
                            <a:gdLst>
                              <a:gd name="T0" fmla="+- 0 2612 2612"/>
                              <a:gd name="T1" fmla="*/ T0 w 24"/>
                              <a:gd name="T2" fmla="+- 0 5101 5078"/>
                              <a:gd name="T3" fmla="*/ 5101 h 24"/>
                              <a:gd name="T4" fmla="+- 0 2612 2612"/>
                              <a:gd name="T5" fmla="*/ T4 w 24"/>
                              <a:gd name="T6" fmla="+- 0 5078 5078"/>
                              <a:gd name="T7" fmla="*/ 5078 h 24"/>
                              <a:gd name="T8" fmla="+- 0 2635 2612"/>
                              <a:gd name="T9" fmla="*/ T8 w 24"/>
                              <a:gd name="T10" fmla="+- 0 5078 5078"/>
                              <a:gd name="T11" fmla="*/ 5078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Line 327"/>
                        <wps:cNvCnPr>
                          <a:cxnSpLocks noChangeShapeType="1"/>
                        </wps:cNvCnPr>
                        <wps:spPr bwMode="auto">
                          <a:xfrm>
                            <a:off x="2806" y="5070"/>
                            <a:ext cx="42"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6" name="Line 328"/>
                        <wps:cNvCnPr>
                          <a:cxnSpLocks noChangeShapeType="1"/>
                        </wps:cNvCnPr>
                        <wps:spPr bwMode="auto">
                          <a:xfrm>
                            <a:off x="2891" y="5039"/>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7" name="Line 329"/>
                        <wps:cNvCnPr>
                          <a:cxnSpLocks noChangeShapeType="1"/>
                        </wps:cNvCnPr>
                        <wps:spPr bwMode="auto">
                          <a:xfrm>
                            <a:off x="3020" y="4994"/>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8" name="Line 330"/>
                        <wps:cNvCnPr>
                          <a:cxnSpLocks noChangeShapeType="1"/>
                        </wps:cNvCnPr>
                        <wps:spPr bwMode="auto">
                          <a:xfrm>
                            <a:off x="3150" y="4949"/>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9" name="Line 331"/>
                        <wps:cNvCnPr>
                          <a:cxnSpLocks noChangeShapeType="1"/>
                        </wps:cNvCnPr>
                        <wps:spPr bwMode="auto">
                          <a:xfrm>
                            <a:off x="3279" y="4903"/>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0" name="Line 332"/>
                        <wps:cNvCnPr>
                          <a:cxnSpLocks noChangeShapeType="1"/>
                        </wps:cNvCnPr>
                        <wps:spPr bwMode="auto">
                          <a:xfrm>
                            <a:off x="3408" y="4858"/>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1" name="Line 333"/>
                        <wps:cNvCnPr>
                          <a:cxnSpLocks noChangeShapeType="1"/>
                        </wps:cNvCnPr>
                        <wps:spPr bwMode="auto">
                          <a:xfrm>
                            <a:off x="3537" y="4812"/>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2" name="Line 334"/>
                        <wps:cNvCnPr>
                          <a:cxnSpLocks noChangeShapeType="1"/>
                        </wps:cNvCnPr>
                        <wps:spPr bwMode="auto">
                          <a:xfrm>
                            <a:off x="3667" y="4767"/>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3" name="Line 335"/>
                        <wps:cNvCnPr>
                          <a:cxnSpLocks noChangeShapeType="1"/>
                        </wps:cNvCnPr>
                        <wps:spPr bwMode="auto">
                          <a:xfrm>
                            <a:off x="3796" y="4721"/>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4" name="docshape311"/>
                        <wps:cNvSpPr>
                          <a:spLocks/>
                        </wps:cNvSpPr>
                        <wps:spPr bwMode="auto">
                          <a:xfrm>
                            <a:off x="2786" y="4682"/>
                            <a:ext cx="1120" cy="393"/>
                          </a:xfrm>
                          <a:custGeom>
                            <a:avLst/>
                            <a:gdLst>
                              <a:gd name="T0" fmla="+- 0 2807 2787"/>
                              <a:gd name="T1" fmla="*/ T0 w 1120"/>
                              <a:gd name="T2" fmla="+- 0 5074 4682"/>
                              <a:gd name="T3" fmla="*/ 5074 h 393"/>
                              <a:gd name="T4" fmla="+- 0 2804 2787"/>
                              <a:gd name="T5" fmla="*/ T4 w 1120"/>
                              <a:gd name="T6" fmla="+- 0 5065 4682"/>
                              <a:gd name="T7" fmla="*/ 5065 h 393"/>
                              <a:gd name="T8" fmla="+- 0 2787 2787"/>
                              <a:gd name="T9" fmla="*/ T8 w 1120"/>
                              <a:gd name="T10" fmla="+- 0 5071 4682"/>
                              <a:gd name="T11" fmla="*/ 5071 h 393"/>
                              <a:gd name="T12" fmla="+- 0 2805 2787"/>
                              <a:gd name="T13" fmla="*/ T12 w 1120"/>
                              <a:gd name="T14" fmla="+- 0 5071 4682"/>
                              <a:gd name="T15" fmla="*/ 5071 h 393"/>
                              <a:gd name="T16" fmla="+- 0 2805 2787"/>
                              <a:gd name="T17" fmla="*/ T16 w 1120"/>
                              <a:gd name="T18" fmla="+- 0 5074 4682"/>
                              <a:gd name="T19" fmla="*/ 5074 h 393"/>
                              <a:gd name="T20" fmla="+- 0 2807 2787"/>
                              <a:gd name="T21" fmla="*/ T20 w 1120"/>
                              <a:gd name="T22" fmla="+- 0 5074 4682"/>
                              <a:gd name="T23" fmla="*/ 5074 h 393"/>
                              <a:gd name="T24" fmla="+- 0 3906 2787"/>
                              <a:gd name="T25" fmla="*/ T24 w 1120"/>
                              <a:gd name="T26" fmla="+- 0 4682 4682"/>
                              <a:gd name="T27" fmla="*/ 4682 h 393"/>
                              <a:gd name="T28" fmla="+- 0 3836 2787"/>
                              <a:gd name="T29" fmla="*/ T28 w 1120"/>
                              <a:gd name="T30" fmla="+- 0 4684 4682"/>
                              <a:gd name="T31" fmla="*/ 4684 h 393"/>
                              <a:gd name="T32" fmla="+- 0 3851 2787"/>
                              <a:gd name="T33" fmla="*/ T32 w 1120"/>
                              <a:gd name="T34" fmla="+- 0 4725 4682"/>
                              <a:gd name="T35" fmla="*/ 4725 h 393"/>
                              <a:gd name="T36" fmla="+- 0 3906 2787"/>
                              <a:gd name="T37" fmla="*/ T36 w 1120"/>
                              <a:gd name="T38" fmla="+- 0 4682 4682"/>
                              <a:gd name="T39" fmla="*/ 4682 h 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120" h="393">
                                <a:moveTo>
                                  <a:pt x="20" y="392"/>
                                </a:moveTo>
                                <a:lnTo>
                                  <a:pt x="17" y="383"/>
                                </a:lnTo>
                                <a:lnTo>
                                  <a:pt x="0" y="389"/>
                                </a:lnTo>
                                <a:lnTo>
                                  <a:pt x="18" y="389"/>
                                </a:lnTo>
                                <a:lnTo>
                                  <a:pt x="18" y="392"/>
                                </a:lnTo>
                                <a:lnTo>
                                  <a:pt x="20" y="392"/>
                                </a:lnTo>
                                <a:close/>
                                <a:moveTo>
                                  <a:pt x="1119" y="0"/>
                                </a:moveTo>
                                <a:lnTo>
                                  <a:pt x="1049" y="2"/>
                                </a:lnTo>
                                <a:lnTo>
                                  <a:pt x="1064" y="43"/>
                                </a:lnTo>
                                <a:lnTo>
                                  <a:pt x="11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5" name="docshape312"/>
                        <wps:cNvSpPr>
                          <a:spLocks/>
                        </wps:cNvSpPr>
                        <wps:spPr bwMode="auto">
                          <a:xfrm>
                            <a:off x="3836" y="4682"/>
                            <a:ext cx="70" cy="43"/>
                          </a:xfrm>
                          <a:custGeom>
                            <a:avLst/>
                            <a:gdLst>
                              <a:gd name="T0" fmla="+- 0 3906 3836"/>
                              <a:gd name="T1" fmla="*/ T0 w 70"/>
                              <a:gd name="T2" fmla="+- 0 4682 4682"/>
                              <a:gd name="T3" fmla="*/ 4682 h 43"/>
                              <a:gd name="T4" fmla="+- 0 3851 3836"/>
                              <a:gd name="T5" fmla="*/ T4 w 70"/>
                              <a:gd name="T6" fmla="+- 0 4725 4682"/>
                              <a:gd name="T7" fmla="*/ 4725 h 43"/>
                              <a:gd name="T8" fmla="+- 0 3836 3836"/>
                              <a:gd name="T9" fmla="*/ T8 w 70"/>
                              <a:gd name="T10" fmla="+- 0 4684 4682"/>
                              <a:gd name="T11" fmla="*/ 4684 h 43"/>
                              <a:gd name="T12" fmla="+- 0 3906 3836"/>
                              <a:gd name="T13" fmla="*/ T12 w 70"/>
                              <a:gd name="T14" fmla="+- 0 4682 4682"/>
                              <a:gd name="T15" fmla="*/ 4682 h 43"/>
                            </a:gdLst>
                            <a:ahLst/>
                            <a:cxnLst>
                              <a:cxn ang="0">
                                <a:pos x="T1" y="T3"/>
                              </a:cxn>
                              <a:cxn ang="0">
                                <a:pos x="T5" y="T7"/>
                              </a:cxn>
                              <a:cxn ang="0">
                                <a:pos x="T9" y="T11"/>
                              </a:cxn>
                              <a:cxn ang="0">
                                <a:pos x="T13" y="T15"/>
                              </a:cxn>
                            </a:cxnLst>
                            <a:rect l="0" t="0" r="r" b="b"/>
                            <a:pathLst>
                              <a:path w="70" h="43">
                                <a:moveTo>
                                  <a:pt x="70" y="0"/>
                                </a:moveTo>
                                <a:lnTo>
                                  <a:pt x="15" y="43"/>
                                </a:lnTo>
                                <a:lnTo>
                                  <a:pt x="0" y="2"/>
                                </a:lnTo>
                                <a:lnTo>
                                  <a:pt x="70" y="0"/>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Line 338"/>
                        <wps:cNvCnPr>
                          <a:cxnSpLocks noChangeShapeType="1"/>
                        </wps:cNvCnPr>
                        <wps:spPr bwMode="auto">
                          <a:xfrm>
                            <a:off x="3136" y="5441"/>
                            <a:ext cx="46" cy="15"/>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7" name="Line 339"/>
                        <wps:cNvCnPr>
                          <a:cxnSpLocks noChangeShapeType="1"/>
                        </wps:cNvCnPr>
                        <wps:spPr bwMode="auto">
                          <a:xfrm>
                            <a:off x="3229" y="5472"/>
                            <a:ext cx="94" cy="31"/>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8" name="Line 340"/>
                        <wps:cNvCnPr>
                          <a:cxnSpLocks noChangeShapeType="1"/>
                        </wps:cNvCnPr>
                        <wps:spPr bwMode="auto">
                          <a:xfrm>
                            <a:off x="3370" y="5519"/>
                            <a:ext cx="93" cy="31"/>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9" name="Line 341"/>
                        <wps:cNvCnPr>
                          <a:cxnSpLocks noChangeShapeType="1"/>
                        </wps:cNvCnPr>
                        <wps:spPr bwMode="auto">
                          <a:xfrm>
                            <a:off x="3510" y="5565"/>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0" name="Line 342"/>
                        <wps:cNvCnPr>
                          <a:cxnSpLocks noChangeShapeType="1"/>
                        </wps:cNvCnPr>
                        <wps:spPr bwMode="auto">
                          <a:xfrm>
                            <a:off x="3651" y="5612"/>
                            <a:ext cx="93"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1" name="Line 343"/>
                        <wps:cNvCnPr>
                          <a:cxnSpLocks noChangeShapeType="1"/>
                        </wps:cNvCnPr>
                        <wps:spPr bwMode="auto">
                          <a:xfrm>
                            <a:off x="3791" y="5659"/>
                            <a:ext cx="48"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2" name="docshape313"/>
                        <wps:cNvSpPr>
                          <a:spLocks/>
                        </wps:cNvSpPr>
                        <wps:spPr bwMode="auto">
                          <a:xfrm>
                            <a:off x="3116" y="5434"/>
                            <a:ext cx="790" cy="264"/>
                          </a:xfrm>
                          <a:custGeom>
                            <a:avLst/>
                            <a:gdLst>
                              <a:gd name="T0" fmla="+- 0 3137 3116"/>
                              <a:gd name="T1" fmla="*/ T0 w 790"/>
                              <a:gd name="T2" fmla="+- 0 5437 5434"/>
                              <a:gd name="T3" fmla="*/ 5437 h 264"/>
                              <a:gd name="T4" fmla="+- 0 3131 3116"/>
                              <a:gd name="T5" fmla="*/ T4 w 790"/>
                              <a:gd name="T6" fmla="+- 0 5434 5434"/>
                              <a:gd name="T7" fmla="*/ 5434 h 264"/>
                              <a:gd name="T8" fmla="+- 0 3131 3116"/>
                              <a:gd name="T9" fmla="*/ T8 w 790"/>
                              <a:gd name="T10" fmla="+- 0 5439 5434"/>
                              <a:gd name="T11" fmla="*/ 5439 h 264"/>
                              <a:gd name="T12" fmla="+- 0 3116 3116"/>
                              <a:gd name="T13" fmla="*/ T12 w 790"/>
                              <a:gd name="T14" fmla="+- 0 5439 5434"/>
                              <a:gd name="T15" fmla="*/ 5439 h 264"/>
                              <a:gd name="T16" fmla="+- 0 3135 3116"/>
                              <a:gd name="T17" fmla="*/ T16 w 790"/>
                              <a:gd name="T18" fmla="+- 0 5445 5434"/>
                              <a:gd name="T19" fmla="*/ 5445 h 264"/>
                              <a:gd name="T20" fmla="+- 0 3137 3116"/>
                              <a:gd name="T21" fmla="*/ T20 w 790"/>
                              <a:gd name="T22" fmla="+- 0 5437 5434"/>
                              <a:gd name="T23" fmla="*/ 5437 h 264"/>
                              <a:gd name="T24" fmla="+- 0 3906 3116"/>
                              <a:gd name="T25" fmla="*/ T24 w 790"/>
                              <a:gd name="T26" fmla="+- 0 5698 5434"/>
                              <a:gd name="T27" fmla="*/ 5698 h 264"/>
                              <a:gd name="T28" fmla="+- 0 3850 3116"/>
                              <a:gd name="T29" fmla="*/ T28 w 790"/>
                              <a:gd name="T30" fmla="+- 0 5656 5434"/>
                              <a:gd name="T31" fmla="*/ 5656 h 264"/>
                              <a:gd name="T32" fmla="+- 0 3836 3116"/>
                              <a:gd name="T33" fmla="*/ T32 w 790"/>
                              <a:gd name="T34" fmla="+- 0 5697 5434"/>
                              <a:gd name="T35" fmla="*/ 5697 h 264"/>
                              <a:gd name="T36" fmla="+- 0 3906 3116"/>
                              <a:gd name="T37" fmla="*/ T36 w 790"/>
                              <a:gd name="T38" fmla="+- 0 5698 5434"/>
                              <a:gd name="T39" fmla="*/ 5698 h 2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0" h="264">
                                <a:moveTo>
                                  <a:pt x="21" y="3"/>
                                </a:moveTo>
                                <a:lnTo>
                                  <a:pt x="15" y="0"/>
                                </a:lnTo>
                                <a:lnTo>
                                  <a:pt x="15" y="5"/>
                                </a:lnTo>
                                <a:lnTo>
                                  <a:pt x="0" y="5"/>
                                </a:lnTo>
                                <a:lnTo>
                                  <a:pt x="19" y="11"/>
                                </a:lnTo>
                                <a:lnTo>
                                  <a:pt x="21" y="3"/>
                                </a:lnTo>
                                <a:close/>
                                <a:moveTo>
                                  <a:pt x="790" y="264"/>
                                </a:moveTo>
                                <a:lnTo>
                                  <a:pt x="734" y="222"/>
                                </a:lnTo>
                                <a:lnTo>
                                  <a:pt x="720" y="263"/>
                                </a:lnTo>
                                <a:lnTo>
                                  <a:pt x="790" y="2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3" name="docshape314"/>
                        <wps:cNvSpPr>
                          <a:spLocks/>
                        </wps:cNvSpPr>
                        <wps:spPr bwMode="auto">
                          <a:xfrm>
                            <a:off x="3836" y="5655"/>
                            <a:ext cx="70" cy="42"/>
                          </a:xfrm>
                          <a:custGeom>
                            <a:avLst/>
                            <a:gdLst>
                              <a:gd name="T0" fmla="+- 0 3906 3836"/>
                              <a:gd name="T1" fmla="*/ T0 w 70"/>
                              <a:gd name="T2" fmla="+- 0 5698 5656"/>
                              <a:gd name="T3" fmla="*/ 5698 h 42"/>
                              <a:gd name="T4" fmla="+- 0 3836 3836"/>
                              <a:gd name="T5" fmla="*/ T4 w 70"/>
                              <a:gd name="T6" fmla="+- 0 5697 5656"/>
                              <a:gd name="T7" fmla="*/ 5697 h 42"/>
                              <a:gd name="T8" fmla="+- 0 3850 3836"/>
                              <a:gd name="T9" fmla="*/ T8 w 70"/>
                              <a:gd name="T10" fmla="+- 0 5656 5656"/>
                              <a:gd name="T11" fmla="*/ 5656 h 42"/>
                              <a:gd name="T12" fmla="+- 0 3906 3836"/>
                              <a:gd name="T13" fmla="*/ T12 w 70"/>
                              <a:gd name="T14" fmla="+- 0 5698 5656"/>
                              <a:gd name="T15" fmla="*/ 5698 h 42"/>
                            </a:gdLst>
                            <a:ahLst/>
                            <a:cxnLst>
                              <a:cxn ang="0">
                                <a:pos x="T1" y="T3"/>
                              </a:cxn>
                              <a:cxn ang="0">
                                <a:pos x="T5" y="T7"/>
                              </a:cxn>
                              <a:cxn ang="0">
                                <a:pos x="T9" y="T11"/>
                              </a:cxn>
                              <a:cxn ang="0">
                                <a:pos x="T13" y="T15"/>
                              </a:cxn>
                            </a:cxnLst>
                            <a:rect l="0" t="0" r="r" b="b"/>
                            <a:pathLst>
                              <a:path w="70" h="42">
                                <a:moveTo>
                                  <a:pt x="70" y="42"/>
                                </a:moveTo>
                                <a:lnTo>
                                  <a:pt x="0" y="41"/>
                                </a:lnTo>
                                <a:lnTo>
                                  <a:pt x="14" y="0"/>
                                </a:lnTo>
                                <a:lnTo>
                                  <a:pt x="70" y="42"/>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251A7DF" id="Группа 331" o:spid="_x0000_s1026" style="width:213.15pt;height:223.1pt;mso-position-horizontal-relative:char;mso-position-vertical-relative:line" coordorigin="1213,1831" coordsize="4263,446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">
                <v:shape id="docshape289" o:spid="_x0000_s1027" type="#_x0000_t75" style="position:absolute;left:1213;top:1830;width:4263;height:4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">
                  <v:imagedata r:id="rId84" o:title=""/>
                </v:shape>
                <v:line id="Line 275" o:spid="_x0000_s1028" style="position:absolute;visibility:visible;mso-wrap-style:square" from="2682,2577" to="2728,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" strokeweight=".24658mm"/>
                <v:shape id="docshape290" o:spid="_x0000_s1029" style="position:absolute;left:2774;top:2576;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" path="m,l23,r,23e" filled="f" strokeweight=".24658mm">
                  <v:path arrowok="t" o:connecttype="custom" o:connectlocs="0,2577;23,2577;23,2600" o:connectangles="0,0,0"/>
                </v:shape>
                <v:line id="Line 277" o:spid="_x0000_s1030" style="position:absolute;visibility:visible;mso-wrap-style:square" from="2798,2647" to="2798,2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" strokeweight=".24658mm"/>
                <v:shape id="docshape291" o:spid="_x0000_s1031" style="position:absolute;left:2774;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" path="m23,r,23l,23e" filled="f" strokeweight=".24658mm">
                  <v:path arrowok="t" o:connecttype="custom" o:connectlocs="23,2740;23,2763;0,2763" o:connectangles="0,0,0"/>
                </v:shape>
                <v:line id="Line 279" o:spid="_x0000_s1032" style="position:absolute;visibility:visible;mso-wrap-style:square" from="2728,2763" to="2728,2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" strokeweight=".24658mm"/>
                <v:shape id="docshape292" o:spid="_x0000_s1033" style="position:absolute;left:2611;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" path="m23,23l,23,,e" filled="f" strokeweight=".24658mm">
                  <v:path arrowok="t" o:connecttype="custom" o:connectlocs="23,2763;0,2763;0,2740" o:connectangles="0,0,0"/>
                </v:shape>
                <v:line id="Line 281" o:spid="_x0000_s1034" style="position:absolute;visibility:visible;mso-wrap-style:square" from="2612,2693" to="2612,2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" strokeweight=".24658mm"/>
                <v:shape id="docshape293" o:spid="_x0000_s1035" style="position:absolute;left:2611;top:2576;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" path="m,23l,,23,e" filled="f" strokeweight=".24658mm">
                  <v:path arrowok="t" o:connecttype="custom" o:connectlocs="0,2600;0,2577;23,2577" o:connectangles="0,0,0"/>
                </v:shape>
                <v:line id="Line 283" o:spid="_x0000_s1036" style="position:absolute;visibility:visible;mso-wrap-style:square" from="3008,2740" to="3054,2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" strokeweight=".24658mm"/>
                <v:shape id="docshape294" o:spid="_x0000_s1037" style="position:absolute;left:3101;top:273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" path="m,l23,r,23e" filled="f" strokeweight=".24658mm">
                  <v:path arrowok="t" o:connecttype="custom" o:connectlocs="0,2740;23,2740;23,2763" o:connectangles="0,0,0"/>
                </v:shape>
                <v:line id="Line 285" o:spid="_x0000_s1038" style="position:absolute;visibility:visible;mso-wrap-style:square" from="3124,2810" to="3124,2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" strokeweight=".24658mm"/>
                <v:shape id="docshape295" o:spid="_x0000_s1039" style="position:absolute;left:3101;top:2903;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" path="m23,r,23l,23e" filled="f" strokeweight=".24658mm">
                  <v:path arrowok="t" o:connecttype="custom" o:connectlocs="23,2903;23,2926;0,2926" o:connectangles="0,0,0"/>
                </v:shape>
                <v:line id="Line 287" o:spid="_x0000_s1040" style="position:absolute;visibility:visible;mso-wrap-style:square" from="3054,2926" to="3054,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" strokeweight=".24658mm"/>
                <v:shape id="docshape296" o:spid="_x0000_s1041" style="position:absolute;left:2937;top:2903;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" path="m23,23l,23,,e" filled="f" strokeweight=".24658mm">
                  <v:path arrowok="t" o:connecttype="custom" o:connectlocs="23,2926;0,2926;0,2903" o:connectangles="0,0,0"/>
                </v:shape>
                <v:line id="Line 289" o:spid="_x0000_s1042" style="position:absolute;visibility:visible;mso-wrap-style:square" from="2938,2857" to="2938,2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" strokeweight=".24658mm"/>
                <v:shape id="docshape297" o:spid="_x0000_s1043" style="position:absolute;left:2937;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" path="m,23l,,23,e" filled="f" strokeweight=".24658mm">
                  <v:path arrowok="t" o:connecttype="custom" o:connectlocs="0,2763;0,2740;23,2740" o:connectangles="0,0,0"/>
                </v:shape>
                <v:line id="Line 291" o:spid="_x0000_s1044" style="position:absolute;visibility:visible;mso-wrap-style:square" from="2809,2577" to="2852,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" strokeweight=".16439mm"/>
                <v:line id="Line 292" o:spid="_x0000_s1045" style="position:absolute;visibility:visible;mso-wrap-style:square" from="2895,2546" to="2980,2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" strokeweight=".16439mm"/>
                <v:line id="Line 293" o:spid="_x0000_s1046" style="position:absolute;visibility:visible;mso-wrap-style:square" from="3023,2499" to="3109,2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" strokeweight=".16439mm"/>
                <v:line id="Line 294" o:spid="_x0000_s1047" style="position:absolute;visibility:visible;mso-wrap-style:square" from="3151,2453" to="3237,2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" strokeweight=".16439mm"/>
                <v:line id="Line 295" o:spid="_x0000_s1048" style="position:absolute;visibility:visible;mso-wrap-style:square" from="3280,2407" to="3365,2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" strokeweight=".16439mm"/>
                <v:line id="Line 296" o:spid="_x0000_s1049" style="position:absolute;visibility:visible;mso-wrap-style:square" from="3408,2360" to="3494,23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" strokeweight=".16439mm"/>
                <v:line id="Line 297" o:spid="_x0000_s1050" style="position:absolute;visibility:visible;mso-wrap-style:square" from="3536,2314" to="3622,2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" strokeweight=".16439mm"/>
                <v:line id="Line 298" o:spid="_x0000_s1051" style="position:absolute;visibility:visible;mso-wrap-style:square" from="3665,2268" to="3750,22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" strokeweight=".16439mm"/>
                <v:line id="Line 299" o:spid="_x0000_s1052" style="position:absolute;visibility:visible;mso-wrap-style:square" from="3793,2222" to="3836,2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" strokeweight=".16439mm"/>
                <v:shape id="docshape298" o:spid="_x0000_s1053" style="position:absolute;left:2805;top:2182;width:1098;height:402;visibility:visible;mso-wrap-style:square;v-text-anchor:top" coordsize="1098,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" path="m6,399l3,390,,391r,10l6,399xm1098,r-70,2l1042,43,1098,xe" fillcolor="black" stroked="f">
                  <v:path arrowok="t" o:connecttype="custom" o:connectlocs="6,2581;3,2572;0,2573;0,2583;6,2581;1098,2182;1028,2184;1042,2225;1098,2182" o:connectangles="0,0,0,0,0,0,0,0,0"/>
                </v:shape>
                <v:shape id="docshape299" o:spid="_x0000_s1054" style="position:absolute;left:3833;top:2181;width:70;height:43;visibility:visible;mso-wrap-style:square;v-text-anchor:top" coordsize="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" path="m70,l14,43,,2,70,xe" filled="f" strokeweight=".16439mm">
                  <v:path arrowok="t" o:connecttype="custom" o:connectlocs="70,2182;14,2225;0,2184;70,2182" o:connectangles="0,0,0,0"/>
                </v:shape>
                <v:line id="Line 302" o:spid="_x0000_s1055" style="position:absolute;visibility:visible;mso-wrap-style:square" from="3133,2935" to="3179,2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" strokeweight=".16439mm"/>
                <v:line id="Line 303" o:spid="_x0000_s1056" style="position:absolute;visibility:visible;mso-wrap-style:square" from="3226,2967" to="3321,2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" strokeweight=".16439mm"/>
                <v:line id="Line 304" o:spid="_x0000_s1057" style="position:absolute;visibility:visible;mso-wrap-style:square" from="3368,3015" to="3462,3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" strokeweight=".16439mm"/>
                <v:line id="Line 305" o:spid="_x0000_s1058" style="position:absolute;visibility:visible;mso-wrap-style:square" from="3509,3063" to="3603,3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" strokeweight=".16439mm"/>
                <v:line id="Line 306" o:spid="_x0000_s1059" style="position:absolute;visibility:visible;mso-wrap-style:square" from="3650,3111" to="3744,3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" strokeweight=".16439mm"/>
                <v:line id="Line 307" o:spid="_x0000_s1060" style="position:absolute;visibility:visible;mso-wrap-style:square" from="3791,3159" to="3839,3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" strokeweight=".16439mm"/>
                <v:shape id="docshape300" o:spid="_x0000_s1061" style="position:absolute;left:3114;top:2929;width:793;height:269;visibility:visible;mso-wrap-style:square;v-text-anchor:top" coordsize="793,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" path="m21,1l17,r,3l,3r17,7l21,1xm792,268l736,226r-14,41l792,268xe" fillcolor="black" stroked="f">
                  <v:path arrowok="t" o:connecttype="custom" o:connectlocs="21,2931;17,2930;17,2933;0,2933;17,2940;21,2931;792,3198;736,3156;722,3197;792,3198" o:connectangles="0,0,0,0,0,0,0,0,0,0"/>
                </v:shape>
                <v:shape id="docshape301" o:spid="_x0000_s1062" style="position:absolute;left:3836;top:3155;width:70;height:42;visibility:visible;mso-wrap-style:square;v-text-anchor:top" coordsize="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" path="m70,42l,41,14,,70,42xe" filled="f" strokeweight=".16439mm">
                  <v:path arrowok="t" o:connecttype="custom" o:connectlocs="70,3198;0,3197;14,3156;70,3198" o:connectangles="0,0,0,0"/>
                </v:shape>
                <v:shape id="docshape302" o:spid="_x0000_s1063" type="#_x0000_t75" style="position:absolute;left:3246;top:3888;width:174;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">
                  <v:imagedata r:id="rId85" o:title=""/>
                </v:shape>
                <v:line id="Line 311" o:spid="_x0000_s1064" style="position:absolute;visibility:visible;mso-wrap-style:square" from="3008,5246" to="3054,5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" strokeweight=".24658mm"/>
                <v:shape id="docshape303" o:spid="_x0000_s1065" style="position:absolute;left:3101;top:5245;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" path="m,l23,r,23e" filled="f" strokeweight=".24658mm">
                  <v:path arrowok="t" o:connecttype="custom" o:connectlocs="0,5246;23,5246;23,5269" o:connectangles="0,0,0"/>
                </v:shape>
                <v:line id="Line 313" o:spid="_x0000_s1066" style="position:absolute;visibility:visible;mso-wrap-style:square" from="3124,5316" to="3124,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" strokeweight=".24658mm"/>
                <v:shape id="docshape304" o:spid="_x0000_s1067" style="position:absolute;left:3101;top:540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" path="m23,r,23l,23e" filled="f" strokeweight=".24658mm">
                  <v:path arrowok="t" o:connecttype="custom" o:connectlocs="23,5409;23,5432;0,5432" o:connectangles="0,0,0"/>
                </v:shape>
                <v:line id="Line 315" o:spid="_x0000_s1068" style="position:absolute;visibility:visible;mso-wrap-style:square" from="3054,5432" to="3054,5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" strokeweight=".24658mm"/>
                <v:shape id="docshape305" o:spid="_x0000_s1069" style="position:absolute;left:2937;top:540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" path="m23,23l,23,,e" filled="f" strokeweight=".24658mm">
                  <v:path arrowok="t" o:connecttype="custom" o:connectlocs="23,5432;0,5432;0,5409" o:connectangles="0,0,0"/>
                </v:shape>
                <v:line id="Line 317" o:spid="_x0000_s1070" style="position:absolute;visibility:visible;mso-wrap-style:square" from="2938,5362" to="2938,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" strokeweight=".24658mm"/>
                <v:shape id="docshape306" o:spid="_x0000_s1071" style="position:absolute;left:2937;top:5245;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" path="m,23l,,23,e" filled="f" strokeweight=".24658mm">
                  <v:path arrowok="t" o:connecttype="custom" o:connectlocs="0,5269;0,5246;23,5246" o:connectangles="0,0,0"/>
                </v:shape>
                <v:line id="Line 319" o:spid="_x0000_s1072" style="position:absolute;visibility:visible;mso-wrap-style:square" from="2682,5078" to="2728,5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" strokeweight=".24658mm"/>
                <v:shape id="docshape307" o:spid="_x0000_s1073" style="position:absolute;left:2774;top:5078;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" path="m,l23,r,23e" filled="f" strokeweight=".24658mm">
                  <v:path arrowok="t" o:connecttype="custom" o:connectlocs="0,5078;23,5078;23,5101" o:connectangles="0,0,0"/>
                </v:shape>
                <v:line id="Line 321" o:spid="_x0000_s1074" style="position:absolute;visibility:visible;mso-wrap-style:square" from="2798,5148" to="2798,5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" strokeweight=".24658mm"/>
                <v:shape id="docshape308" o:spid="_x0000_s1075" style="position:absolute;left:2774;top:5241;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" path="m23,r,24l,24e" filled="f" strokeweight=".24658mm">
                  <v:path arrowok="t" o:connecttype="custom" o:connectlocs="23,5241;23,5265;0,5265" o:connectangles="0,0,0"/>
                </v:shape>
                <v:line id="Line 323" o:spid="_x0000_s1076" style="position:absolute;visibility:visible;mso-wrap-style:square" from="2728,5265" to="2728,5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" strokeweight=".24658mm"/>
                <v:shape id="docshape309" o:spid="_x0000_s1077" style="position:absolute;left:2611;top:5241;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" path="m23,24l,24,,e" filled="f" strokeweight=".24658mm">
                  <v:path arrowok="t" o:connecttype="custom" o:connectlocs="23,5265;0,5265;0,5241" o:connectangles="0,0,0"/>
                </v:shape>
                <v:line id="Line 325" o:spid="_x0000_s1078" style="position:absolute;visibility:visible;mso-wrap-style:square" from="2612,5195" to="2612,5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" strokeweight=".24658mm"/>
                <v:shape id="docshape310" o:spid="_x0000_s1079" style="position:absolute;left:2611;top:5078;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" path="m,23l,,23,e" filled="f" strokeweight=".24658mm">
                  <v:path arrowok="t" o:connecttype="custom" o:connectlocs="0,5101;0,5078;23,5078" o:connectangles="0,0,0"/>
                </v:shape>
                <v:line id="Line 327" o:spid="_x0000_s1080" style="position:absolute;visibility:visible;mso-wrap-style:square" from="2806,5070" to="2848,5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" strokeweight=".16439mm"/>
                <v:line id="Line 328" o:spid="_x0000_s1081" style="position:absolute;visibility:visible;mso-wrap-style:square" from="2891,5039" to="2978,5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" strokeweight=".16439mm"/>
                <v:line id="Line 329" o:spid="_x0000_s1082" style="position:absolute;visibility:visible;mso-wrap-style:square" from="3020,4994" to="3107,4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" strokeweight=".16439mm"/>
                <v:line id="Line 330" o:spid="_x0000_s1083" style="position:absolute;visibility:visible;mso-wrap-style:square" from="3150,4949" to="3236,4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" strokeweight=".16439mm"/>
                <v:line id="Line 331" o:spid="_x0000_s1084" style="position:absolute;visibility:visible;mso-wrap-style:square" from="3279,4903" to="3365,49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" strokeweight=".16439mm"/>
                <v:line id="Line 332" o:spid="_x0000_s1085" style="position:absolute;visibility:visible;mso-wrap-style:square" from="3408,4858" to="3495,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" strokeweight=".16439mm"/>
                <v:line id="Line 333" o:spid="_x0000_s1086" style="position:absolute;visibility:visible;mso-wrap-style:square" from="3537,4812" to="3624,4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" strokeweight=".16439mm"/>
                <v:line id="Line 334" o:spid="_x0000_s1087" style="position:absolute;visibility:visible;mso-wrap-style:square" from="3667,4767" to="3753,4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" strokeweight=".16439mm"/>
                <v:line id="Line 335" o:spid="_x0000_s1088" style="position:absolute;visibility:visible;mso-wrap-style:square" from="3796,4721" to="3839,4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" strokeweight=".16439mm"/>
                <v:shape id="docshape311" o:spid="_x0000_s1089" style="position:absolute;left:2786;top:4682;width:1120;height:393;visibility:visible;mso-wrap-style:square;v-text-anchor:top" coordsize="1120,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" path="m20,392r-3,-9l,389r18,l18,392r2,xm1119,r-70,2l1064,43,1119,xe" fillcolor="black" stroked="f">
                  <v:path arrowok="t" o:connecttype="custom" o:connectlocs="20,5074;17,5065;0,5071;18,5071;18,5074;20,5074;1119,4682;1049,4684;1064,4725;1119,4682" o:connectangles="0,0,0,0,0,0,0,0,0,0"/>
                </v:shape>
                <v:shape id="docshape312" o:spid="_x0000_s1090" style="position:absolute;left:3836;top:4682;width:70;height:43;visibility:visible;mso-wrap-style:square;v-text-anchor:top" coordsize="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" path="m70,l15,43,,2,70,xe" filled="f" strokeweight=".16439mm">
                  <v:path arrowok="t" o:connecttype="custom" o:connectlocs="70,4682;15,4725;0,4684;70,4682" o:connectangles="0,0,0,0"/>
                </v:shape>
                <v:line id="Line 338" o:spid="_x0000_s1091" style="position:absolute;visibility:visible;mso-wrap-style:square" from="3136,5441" to="3182,5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" strokeweight=".16439mm"/>
                <v:line id="Line 339" o:spid="_x0000_s1092" style="position:absolute;visibility:visible;mso-wrap-style:square" from="3229,5472" to="3323,5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" strokeweight=".16439mm"/>
                <v:line id="Line 340" o:spid="_x0000_s1093" style="position:absolute;visibility:visible;mso-wrap-style:square" from="3370,5519" to="3463,5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" strokeweight=".16439mm"/>
                <v:line id="Line 341" o:spid="_x0000_s1094" style="position:absolute;visibility:visible;mso-wrap-style:square" from="3510,5565" to="3604,5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" strokeweight=".16439mm"/>
                <v:line id="Line 342" o:spid="_x0000_s1095" style="position:absolute;visibility:visible;mso-wrap-style:square" from="3651,5612" to="3744,5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" strokeweight=".16439mm"/>
                <v:line id="Line 343" o:spid="_x0000_s1096" style="position:absolute;visibility:visible;mso-wrap-style:square" from="3791,5659" to="3839,5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" strokeweight=".16439mm"/>
                <v:shape id="docshape313" o:spid="_x0000_s1097" style="position:absolute;left:3116;top:5434;width:790;height:264;visibility:visible;mso-wrap-style:square;v-text-anchor:top" coordsize="790,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" path="m21,3l15,r,5l,5r19,6l21,3xm790,264l734,222r-14,41l790,264xe" fillcolor="black" stroked="f">
                  <v:path arrowok="t" o:connecttype="custom" o:connectlocs="21,5437;15,5434;15,5439;0,5439;19,5445;21,5437;790,5698;734,5656;720,5697;790,5698" o:connectangles="0,0,0,0,0,0,0,0,0,0"/>
                </v:shape>
                <v:shape id="docshape314" o:spid="_x0000_s1098" style="position:absolute;left:3836;top:5655;width:70;height:42;visibility:visible;mso-wrap-style:square;v-text-anchor:top" coordsize="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" path="m70,42l,41,14,,70,42xe" filled="f" strokeweight=".16439mm">
                  <v:path arrowok="t" o:connecttype="custom" o:connectlocs="70,5698;0,5697;14,5656;70,5698" o:connectangles="0,0,0,0"/>
                </v:shape>
                <w10:anchorlock/>
              </v:group>
            </w:pict>
          </mc:Fallback>
        </mc:AlternateContent>
      </w:r>
    </w:p>
    <w:p w:rsidR="00922B26" w:rsidRPr="00922B26" w:rsidRDefault="00922B26" w:rsidP="00922B26">
      <w:pPr>
        <w:pStyle w:val="af"/>
        <w:rPr>
          <w:sz w:val="28"/>
          <w:szCs w:val="28"/>
          <w:lang w:val="ru-RU"/>
        </w:rPr>
      </w:pPr>
      <w:bookmarkStart w:id="89" w:name="_Ref91670301"/>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w:t>
      </w:r>
      <w:r w:rsidR="00AF6891">
        <w:rPr>
          <w:lang w:val="ru-RU"/>
        </w:rPr>
        <w:fldChar w:fldCharType="end"/>
      </w:r>
      <w:bookmarkEnd w:id="89"/>
      <w:r>
        <w:rPr>
          <w:lang w:val="ru-RU"/>
        </w:rPr>
        <w:t xml:space="preserve"> </w:t>
      </w:r>
      <w:r w:rsidRPr="00952332">
        <w:rPr>
          <w:lang w:val="ru-RU"/>
        </w:rPr>
        <w:t>. Сопоставление. Качественное сравнение между стандартным LS-решателем и IRLS-решателем на основе распределения Стьюдента t.</w:t>
      </w:r>
    </w:p>
    <w:p w:rsidR="00922B26" w:rsidRPr="00922B26" w:rsidRDefault="00922B26" w:rsidP="00922B26">
      <w:pPr>
        <w:spacing w:after="160" w:line="259" w:lineRule="auto"/>
        <w:rPr>
          <w:sz w:val="28"/>
          <w:szCs w:val="28"/>
          <w:lang w:val="ru-RU"/>
        </w:rPr>
      </w:pPr>
      <w:r w:rsidRPr="00922B26">
        <w:rPr>
          <w:sz w:val="28"/>
          <w:szCs w:val="28"/>
          <w:lang w:val="ru-RU"/>
        </w:rPr>
        <w:t>Области, выделенные пунктиром, увеличены для лучшей визуализации деталей. (a) Стандартный LS-решатель. (b) IRLS-решатель на основе распределения t Стьюдента.</w:t>
      </w:r>
    </w:p>
    <w:p w:rsidR="00922B26" w:rsidRPr="00922B26" w:rsidRDefault="00922B26" w:rsidP="00922B26">
      <w:pPr>
        <w:rPr>
          <w:lang w:val="ru-RU"/>
        </w:rPr>
      </w:pPr>
    </w:p>
    <w:p w:rsidR="00922B26" w:rsidRPr="00922B26" w:rsidRDefault="00922B26" w:rsidP="00922B26">
      <w:pPr>
        <w:spacing w:after="160" w:line="259" w:lineRule="auto"/>
        <w:rPr>
          <w:sz w:val="28"/>
          <w:szCs w:val="28"/>
          <w:lang w:val="ru-RU"/>
        </w:rPr>
      </w:pPr>
      <w:r w:rsidRPr="00922B26">
        <w:rPr>
          <w:sz w:val="28"/>
          <w:szCs w:val="28"/>
          <w:lang w:val="ru-RU"/>
        </w:rPr>
        <w:t xml:space="preserve">IRLS против LS: Используя синтетические данные из [58],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Pr>
          <w:sz w:val="28"/>
          <w:szCs w:val="28"/>
          <w:lang w:val="ru-RU"/>
        </w:rPr>
        <w:t xml:space="preserve"> </w:t>
      </w:r>
      <w:r w:rsidRPr="00922B26">
        <w:rPr>
          <w:sz w:val="28"/>
          <w:szCs w:val="28"/>
          <w:lang w:val="ru-RU"/>
        </w:rPr>
        <w:t xml:space="preserve">показывают, что предложенный вероятностный подход приводит к более точным трехмерным реконструкциям, чем метод, используемый в [58]. стандартный объективный критерий наименьших квадратов (LS). Синтетическая сцена на рис. 11 состоит из трех плоскостей, параллельных плоскостям изображения камер на разной глубине. Результаты реконструкции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w:t>
      </w:r>
      <w:r w:rsidRPr="00922B26">
        <w:rPr>
          <w:sz w:val="28"/>
          <w:szCs w:val="28"/>
          <w:lang w:val="ru-RU"/>
        </w:rPr>
        <w:t xml:space="preserve">(b) показывают более точные плоские структуры, </w:t>
      </w:r>
      <w:r w:rsidRPr="00922B26">
        <w:rPr>
          <w:sz w:val="28"/>
          <w:szCs w:val="28"/>
          <w:lang w:val="ru-RU"/>
        </w:rPr>
        <w:lastRenderedPageBreak/>
        <w:t xml:space="preserve">чем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w:t>
      </w:r>
      <w:r w:rsidRPr="00922B26">
        <w:rPr>
          <w:sz w:val="28"/>
          <w:szCs w:val="28"/>
          <w:lang w:val="ru-RU"/>
        </w:rPr>
        <w:t xml:space="preserve">(a). Стандартное отклонение ошибки глубины для задачи на основе распределения Стьюдента t в 2-3 раза меньше, чем для стандартной задачи LS, что объясняет более компактные плоские реконструкции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w:t>
      </w:r>
      <w:r w:rsidRPr="00922B26">
        <w:rPr>
          <w:sz w:val="28"/>
          <w:szCs w:val="28"/>
          <w:lang w:val="ru-RU"/>
        </w:rPr>
        <w:t>(b) по сравнению с (a).</w:t>
      </w:r>
    </w:p>
    <w:p w:rsidR="00922B26" w:rsidRDefault="00922B26" w:rsidP="00922B26">
      <w:pPr>
        <w:pStyle w:val="2"/>
      </w:pPr>
      <w:r w:rsidRPr="00922B26">
        <w:t>Сравнение методов стерео 3-D реконструкции</w:t>
      </w:r>
    </w:p>
    <w:p w:rsidR="00922B26" w:rsidRPr="00922B26" w:rsidRDefault="00922B26" w:rsidP="00922B26">
      <w:pPr>
        <w:rPr>
          <w:lang w:val="ru-RU"/>
        </w:rPr>
      </w:pPr>
    </w:p>
    <w:p w:rsidR="00922B26" w:rsidRPr="00922B26" w:rsidRDefault="00922B26" w:rsidP="00922B26">
      <w:pPr>
        <w:spacing w:after="160" w:line="259" w:lineRule="auto"/>
        <w:rPr>
          <w:sz w:val="28"/>
          <w:szCs w:val="28"/>
          <w:lang w:val="ru-RU"/>
        </w:rPr>
      </w:pPr>
      <w:r w:rsidRPr="00922B26">
        <w:rPr>
          <w:sz w:val="28"/>
          <w:szCs w:val="28"/>
          <w:lang w:val="ru-RU"/>
        </w:rPr>
        <w:t>Производительность системы оценивается в сравнении с тремя стереометодами. Базовые методы сокращенно называются GTS [26], SGM [45] и CopNet [62].</w:t>
      </w:r>
    </w:p>
    <w:p w:rsidR="00922B26" w:rsidRPr="00922B26" w:rsidRDefault="00922B26" w:rsidP="00922B26">
      <w:pPr>
        <w:spacing w:after="160" w:line="259" w:lineRule="auto"/>
        <w:rPr>
          <w:sz w:val="28"/>
          <w:szCs w:val="28"/>
          <w:lang w:val="ru-RU"/>
        </w:rPr>
      </w:pPr>
      <w:r w:rsidRPr="00922B26">
        <w:rPr>
          <w:sz w:val="28"/>
          <w:szCs w:val="28"/>
          <w:lang w:val="ru-RU"/>
        </w:rPr>
        <w:t>Описание базовых методов: Метод в [26] предлагает сопоставить события, используя критерий соответствия, основанный на времени каждого события, который также работает для полутоновых событий с камеры ATIS [27]; после этого классическая триангуляция обеспечивает 3-D местоположение точки.</w:t>
      </w:r>
    </w:p>
    <w:p w:rsidR="00922B26" w:rsidRPr="00922B26" w:rsidRDefault="00922B26" w:rsidP="00922B26">
      <w:pPr>
        <w:spacing w:after="160" w:line="259" w:lineRule="auto"/>
        <w:rPr>
          <w:sz w:val="28"/>
          <w:szCs w:val="28"/>
          <w:lang w:val="ru-RU"/>
        </w:rPr>
      </w:pPr>
      <w:r w:rsidRPr="00922B26">
        <w:rPr>
          <w:sz w:val="28"/>
          <w:szCs w:val="28"/>
          <w:lang w:val="ru-RU"/>
        </w:rPr>
        <w:t>Алгоритм semiglobal matching (SGM) [45], доступный в OpenCV, изначально разработан для решения задачи стереосовмещения в плотном режиме на основе кадров. Он адаптирован к данной задаче, с помощью запуска его на временных стереоповерхностях и маскирования полученной карты глубины так, чтобы оценки глубины давались только для пикселей, в которых произошли последние события.</w:t>
      </w:r>
    </w:p>
    <w:p w:rsidR="00922B26" w:rsidRPr="00922B26" w:rsidRDefault="00922B26" w:rsidP="00922B26">
      <w:pPr>
        <w:spacing w:after="160" w:line="259" w:lineRule="auto"/>
        <w:rPr>
          <w:sz w:val="28"/>
          <w:szCs w:val="28"/>
          <w:lang w:val="ru-RU"/>
        </w:rPr>
      </w:pPr>
      <w:r w:rsidRPr="00922B26">
        <w:rPr>
          <w:sz w:val="28"/>
          <w:szCs w:val="28"/>
          <w:lang w:val="ru-RU"/>
        </w:rPr>
        <w:t>Метод в [62] (CopNet) применяет стратегию кооперативного стерео [31] в асинхронном режиме. Использована реализация [63], где применяются идентичные параметры.</w:t>
      </w:r>
    </w:p>
    <w:p w:rsidR="00922B26" w:rsidRPr="00922B26" w:rsidRDefault="00922B26" w:rsidP="00922B26">
      <w:pPr>
        <w:spacing w:after="160" w:line="259" w:lineRule="auto"/>
        <w:rPr>
          <w:sz w:val="28"/>
          <w:szCs w:val="28"/>
          <w:lang w:val="ru-RU"/>
        </w:rPr>
      </w:pPr>
      <w:r w:rsidRPr="00922B26">
        <w:rPr>
          <w:sz w:val="28"/>
          <w:szCs w:val="28"/>
          <w:lang w:val="ru-RU"/>
        </w:rPr>
        <w:t>Для справедливого сравнения с предложенным методом (), который последовательно объединяет последовательные оценки глубины, также распространяются оценки глубины, полученные GTS и SGM.</w:t>
      </w:r>
    </w:p>
    <w:p w:rsidR="00922B26" w:rsidRPr="00922B26" w:rsidRDefault="00922B26" w:rsidP="00922B26">
      <w:pPr>
        <w:spacing w:after="160" w:line="259" w:lineRule="auto"/>
        <w:rPr>
          <w:sz w:val="28"/>
          <w:szCs w:val="28"/>
          <w:lang w:val="ru-RU"/>
        </w:rPr>
      </w:pPr>
      <w:r w:rsidRPr="00922B26">
        <w:rPr>
          <w:sz w:val="28"/>
          <w:szCs w:val="28"/>
          <w:lang w:val="ru-RU"/>
        </w:rPr>
        <w:t>Поскольку данные методы не предоставляют оценок неопределенности, просто искажаются оценки глубины от прошлого к настоящему времени (т.е. к моменту, когда слияние запускается в нашем методе). Все методы запускаются и завершаются в одно и то же время и используют наземные истинные позы для распространения оценок глубины во времени, чтобы оценка не зависела от модуля слежения.</w:t>
      </w:r>
    </w:p>
    <w:p w:rsidR="00922B26" w:rsidRPr="00922B26" w:rsidRDefault="00922B26" w:rsidP="00922B26">
      <w:pPr>
        <w:spacing w:after="160" w:line="259" w:lineRule="auto"/>
        <w:rPr>
          <w:sz w:val="28"/>
          <w:szCs w:val="28"/>
          <w:lang w:val="ru-RU"/>
        </w:rPr>
      </w:pPr>
      <w:r w:rsidRPr="00922B26">
        <w:rPr>
          <w:sz w:val="28"/>
          <w:szCs w:val="28"/>
          <w:lang w:val="ru-RU"/>
        </w:rPr>
        <w:t>Результаты: на рис.</w:t>
      </w:r>
      <w:r w:rsidR="00AF6891">
        <w:rPr>
          <w:sz w:val="28"/>
          <w:szCs w:val="28"/>
          <w:lang w:val="ru-RU"/>
        </w:rPr>
        <w:fldChar w:fldCharType="begin"/>
      </w:r>
      <w:r w:rsidR="00AF6891">
        <w:rPr>
          <w:sz w:val="28"/>
          <w:szCs w:val="28"/>
          <w:lang w:val="ru-RU"/>
        </w:rPr>
        <w:instrText xml:space="preserve"> REF _Ref91670871 \h </w:instrText>
      </w:r>
      <w:r w:rsidR="00AF6891">
        <w:rPr>
          <w:sz w:val="28"/>
          <w:szCs w:val="28"/>
          <w:lang w:val="ru-RU"/>
        </w:rPr>
      </w:r>
      <w:r w:rsidR="00AF6891">
        <w:rPr>
          <w:sz w:val="28"/>
          <w:szCs w:val="28"/>
          <w:lang w:val="ru-RU"/>
        </w:rPr>
        <w:fldChar w:fldCharType="separate"/>
      </w:r>
      <w:r w:rsidR="00AF6891">
        <w:rPr>
          <w:noProof/>
          <w:lang w:val="ru-RU"/>
        </w:rPr>
        <w:t>0</w:t>
      </w:r>
      <w:r w:rsidR="00AF6891">
        <w:rPr>
          <w:lang w:val="ru-RU"/>
        </w:rPr>
        <w:noBreakHyphen/>
      </w:r>
      <w:r w:rsidR="00AF6891">
        <w:rPr>
          <w:noProof/>
          <w:lang w:val="ru-RU"/>
        </w:rPr>
        <w:t>2</w:t>
      </w:r>
      <w:r w:rsidR="00AF6891">
        <w:rPr>
          <w:sz w:val="28"/>
          <w:szCs w:val="28"/>
          <w:lang w:val="ru-RU"/>
        </w:rPr>
        <w:fldChar w:fldCharType="end"/>
      </w:r>
      <w:r w:rsidRPr="00922B26">
        <w:rPr>
          <w:sz w:val="28"/>
          <w:szCs w:val="28"/>
          <w:lang w:val="ru-RU"/>
        </w:rPr>
        <w:t xml:space="preserve"> сравниваются обратные карты глубины, полученные вышеупомянутыми стереометодами. В первом столбце показаны необработанные кадры в градациях серого из программы DAVIS [64], которые только иллюстрируют внешний вид сцен, поскольку методы не используют информацию об интенсивности. Со второго по последний столбцы показаны обратные карты глубины, созданные GTS, SGM, CopNet и нашим методом, соответственно.</w:t>
      </w:r>
    </w:p>
    <w:p w:rsidR="00922B26" w:rsidRPr="00922B26" w:rsidRDefault="00922B26" w:rsidP="00922B26">
      <w:pPr>
        <w:spacing w:after="160" w:line="259" w:lineRule="auto"/>
        <w:rPr>
          <w:sz w:val="28"/>
          <w:szCs w:val="28"/>
          <w:lang w:val="ru-RU"/>
        </w:rPr>
      </w:pPr>
      <w:r w:rsidRPr="00922B26">
        <w:rPr>
          <w:sz w:val="28"/>
          <w:szCs w:val="28"/>
          <w:lang w:val="ru-RU"/>
        </w:rPr>
        <w:lastRenderedPageBreak/>
        <mc:AlternateContent>
          <mc:Choice Requires="wps">
            <w:drawing>
              <wp:inline distT="0" distB="0" distL="0" distR="0" wp14:anchorId="18F96A30" wp14:editId="336B7753">
                <wp:extent cx="304800" cy="304800"/>
                <wp:effectExtent l="0" t="0" r="0" b="0"/>
                <wp:docPr id="51" name="Прямоугольник 51" descr="3 12 2021 08 35 36 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D96200" id="Прямоугольник 51" o:spid="_x0000_s1026" alt="3 12 2021 08 35 36 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" filled="f" stroked="f">
                <o:lock v:ext="edit" aspectratio="t"/>
                <w10:anchorlock/>
              </v:rect>
            </w:pict>
          </mc:Fallback>
        </mc:AlternateContent>
      </w:r>
    </w:p>
    <w:p w:rsidR="00922B26" w:rsidRDefault="00922B26" w:rsidP="00922B26">
      <w:pPr>
        <w:keepNext/>
        <w:spacing w:after="160" w:line="259" w:lineRule="auto"/>
      </w:pPr>
      <w:r w:rsidRPr="00922B26">
        <w:rPr>
          <w:sz w:val="28"/>
          <w:szCs w:val="28"/>
          <w:lang w:val="ru-RU"/>
        </w:rPr>
        <w:drawing>
          <wp:inline distT="0" distB="0" distL="0" distR="0" wp14:anchorId="3CCD745C" wp14:editId="30F5B2A8">
            <wp:extent cx="5896190" cy="5318760"/>
            <wp:effectExtent l="0" t="0" r="9525" b="0"/>
            <wp:docPr id="405" name="image8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82.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896190" cy="5318760"/>
                    </a:xfrm>
                    <a:prstGeom prst="rect">
                      <a:avLst/>
                    </a:prstGeom>
                  </pic:spPr>
                </pic:pic>
              </a:graphicData>
            </a:graphic>
          </wp:inline>
        </w:drawing>
      </w:r>
    </w:p>
    <w:p w:rsidR="00922B26" w:rsidRPr="00922B26" w:rsidRDefault="00922B26" w:rsidP="00922B26">
      <w:pPr>
        <w:pStyle w:val="af"/>
        <w:rPr>
          <w:sz w:val="28"/>
          <w:szCs w:val="28"/>
          <w:lang w:val="ru-RU"/>
        </w:rPr>
      </w:pPr>
      <w:bookmarkStart w:id="90" w:name="_Ref91670365"/>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2</w:t>
      </w:r>
      <w:r w:rsidR="00AF6891">
        <w:rPr>
          <w:lang w:val="ru-RU"/>
        </w:rPr>
        <w:fldChar w:fldCharType="end"/>
      </w:r>
      <w:bookmarkEnd w:id="90"/>
      <w:r>
        <w:rPr>
          <w:lang w:val="ru-RU"/>
        </w:rPr>
        <w:t xml:space="preserve"> </w:t>
      </w:r>
      <w:r w:rsidRPr="00770F5C">
        <w:rPr>
          <w:lang w:val="ru-RU"/>
        </w:rPr>
        <w:t>Картирование. Качественное сравнение результатов картирования (оценки глубины) на нескольких последовательностях с использованием различных стереоалгоритмов.</w:t>
      </w:r>
    </w:p>
    <w:p w:rsidR="00922B26" w:rsidRPr="00922B26" w:rsidRDefault="00922B26" w:rsidP="00922B26">
      <w:pPr>
        <w:spacing w:after="160" w:line="259" w:lineRule="auto"/>
        <w:rPr>
          <w:sz w:val="28"/>
          <w:szCs w:val="28"/>
          <w:lang w:val="ru-RU"/>
        </w:rPr>
      </w:pPr>
      <w:r w:rsidRPr="00922B26">
        <w:rPr>
          <w:sz w:val="28"/>
          <w:szCs w:val="28"/>
          <w:lang w:val="ru-RU"/>
        </w:rPr>
        <w:t>В первом столбце показаны кадры интенсивности с камеры DAVIS (не используется, только для визуализации). В колонках со 2 по 5 показаны результаты обратной оценки глубины GTS [26], SGM [45], CopNet [62] и нашего метода, соответственно. Карты глубины имеют цветовую кодировку от красного (близко) до синего (далеко) на черном фоне в диапазоне 0,55-6,25 м для четырех верхних строк (последовательности из [21]) и в диапазоне 1-6,25 м для двух нижних строк (последовательности из [55]).</w:t>
      </w:r>
    </w:p>
    <w:p w:rsidR="00922B26" w:rsidRPr="00922B26" w:rsidRDefault="00922B26" w:rsidP="00922B26">
      <w:pPr>
        <w:spacing w:after="160" w:line="259" w:lineRule="auto"/>
        <w:rPr>
          <w:sz w:val="28"/>
          <w:szCs w:val="28"/>
          <w:lang w:val="ru-RU"/>
        </w:rPr>
      </w:pPr>
      <w:r w:rsidRPr="00922B26">
        <w:rPr>
          <w:sz w:val="28"/>
          <w:szCs w:val="28"/>
          <w:lang w:val="ru-RU"/>
        </w:rPr>
        <w:t>Как и ожидалось, поскольку камеры реагируют на видимое движение краев, методы создают полуплотные карты глубины, которые представляют трехмерные края сцены.</w:t>
      </w:r>
    </w:p>
    <w:p w:rsidR="00922B26" w:rsidRPr="00922B26" w:rsidRDefault="00922B26" w:rsidP="00922B26">
      <w:pPr>
        <w:spacing w:after="160" w:line="259" w:lineRule="auto"/>
        <w:rPr>
          <w:sz w:val="28"/>
          <w:szCs w:val="28"/>
          <w:lang w:val="ru-RU"/>
        </w:rPr>
      </w:pPr>
      <w:r w:rsidRPr="00922B26">
        <w:rPr>
          <w:sz w:val="28"/>
          <w:szCs w:val="28"/>
          <w:lang w:val="ru-RU"/>
        </w:rPr>
        <w:lastRenderedPageBreak/>
        <w:t>Это более очевидно в GTS, CopNet и нашем методе, чем в SGM, потому что регуляризатор в SGM помогает сгладить оценки глубины в областях, где пространственно-временная согласованность неоднозначна, что приводит к наиболее плотным картам глубины.</w:t>
      </w:r>
    </w:p>
    <w:p w:rsidR="00922B26" w:rsidRPr="00922B26" w:rsidRDefault="00922B26" w:rsidP="00922B26">
      <w:pPr>
        <w:spacing w:after="160" w:line="259" w:lineRule="auto"/>
        <w:rPr>
          <w:sz w:val="28"/>
          <w:szCs w:val="28"/>
          <w:lang w:val="ru-RU"/>
        </w:rPr>
      </w:pPr>
      <w:r w:rsidRPr="00922B26">
        <w:rPr>
          <w:sz w:val="28"/>
          <w:szCs w:val="28"/>
          <w:lang w:val="ru-RU"/>
        </w:rPr>
        <w:t>Хотя CopNet дает удовлетворительные результаты по плотности, он работает хуже предложенного метода с точки зрения точности глубины. Это может быть связано с тем, что диспаратность на выходе CopNet квантуется с точностью до пикселя. Кроме того, используемый относительно большой размер окрестности (предложенный создателями [62]) вносит эффект пересглаживания.</w:t>
      </w:r>
    </w:p>
    <w:p w:rsidR="00922B26" w:rsidRPr="00922B26" w:rsidRDefault="00922B26" w:rsidP="00922B26">
      <w:pPr>
        <w:spacing w:after="160" w:line="259" w:lineRule="auto"/>
        <w:rPr>
          <w:sz w:val="28"/>
          <w:szCs w:val="28"/>
          <w:lang w:val="ru-RU"/>
        </w:rPr>
      </w:pPr>
      <w:r w:rsidRPr="00922B26">
        <w:rPr>
          <w:sz w:val="28"/>
          <w:szCs w:val="28"/>
          <w:lang w:val="ru-RU"/>
        </w:rPr>
        <w:t>Наконец, можно заметить, что предложенный метод дает лучшие результаты с точки зрения компактности и отношения сигнал/шум. Это связано с тем, что мы моделируем как (обратную) глубину, так и ее неопределенность, что обеспечивает принципиальное слияние глубины в нескольких ракурсах и отсечение ненадежных оценок. Поскольку метод инкрементально объединяет последовательные оценки глубины, плотность результирующих карт глубины остается стабильной, даже если скорость потока событий может меняться.</w:t>
      </w:r>
    </w:p>
    <w:p w:rsidR="00922B26" w:rsidRPr="00922B26" w:rsidRDefault="00922B26" w:rsidP="00922B26">
      <w:pPr>
        <w:spacing w:after="160" w:line="259" w:lineRule="auto"/>
        <w:rPr>
          <w:sz w:val="28"/>
          <w:szCs w:val="28"/>
          <w:lang w:val="ru-RU"/>
        </w:rPr>
      </w:pPr>
      <w:r w:rsidRPr="00922B26">
        <w:rPr>
          <w:sz w:val="28"/>
          <w:szCs w:val="28"/>
          <w:lang w:val="ru-RU"/>
        </w:rPr>
        <w:t>По количественной оценке, ошибок глубины для последовательностей рис.</w:t>
      </w:r>
      <w:r>
        <w:rPr>
          <w:sz w:val="28"/>
          <w:szCs w:val="28"/>
          <w:lang w:val="ru-RU"/>
        </w:rPr>
        <w:fldChar w:fldCharType="begin"/>
      </w:r>
      <w:r>
        <w:rPr>
          <w:sz w:val="28"/>
          <w:szCs w:val="28"/>
          <w:lang w:val="ru-RU"/>
        </w:rPr>
        <w:instrText xml:space="preserve"> REF _Ref91670365 \h </w:instrText>
      </w:r>
      <w:r>
        <w:rPr>
          <w:sz w:val="28"/>
          <w:szCs w:val="28"/>
          <w:lang w:val="ru-RU"/>
        </w:rPr>
      </w:r>
      <w:r>
        <w:rPr>
          <w:sz w:val="28"/>
          <w:szCs w:val="28"/>
          <w:lang w:val="ru-RU"/>
        </w:rPr>
        <w:fldChar w:fldCharType="separate"/>
      </w:r>
      <w:r>
        <w:rPr>
          <w:sz w:val="28"/>
          <w:szCs w:val="28"/>
          <w:lang w:val="ru-RU"/>
        </w:rPr>
        <w:t xml:space="preserve"> </w:t>
      </w:r>
      <w:r>
        <w:rPr>
          <w:noProof/>
          <w:lang w:val="ru-RU"/>
        </w:rPr>
        <w:t>8</w:t>
      </w:r>
      <w:r>
        <w:rPr>
          <w:lang w:val="ru-RU"/>
        </w:rPr>
        <w:noBreakHyphen/>
      </w:r>
      <w:r>
        <w:rPr>
          <w:noProof/>
          <w:lang w:val="ru-RU"/>
        </w:rPr>
        <w:t>5</w:t>
      </w:r>
      <w:r>
        <w:rPr>
          <w:sz w:val="28"/>
          <w:szCs w:val="28"/>
          <w:lang w:val="ru-RU"/>
        </w:rPr>
        <w:fldChar w:fldCharType="end"/>
      </w:r>
      <w:r w:rsidRPr="00922B26">
        <w:rPr>
          <w:sz w:val="28"/>
          <w:szCs w:val="28"/>
          <w:lang w:val="ru-RU"/>
        </w:rPr>
        <w:t>, где доступна истинная глубина (полученная с помощью LiDAR [55]), рассмотренный метод превосходит базовые методы по всем критериям: среднее значение, медиана и относительная ошибка (относительно диапазона глубин).</w:t>
      </w:r>
    </w:p>
    <w:p w:rsidR="00922B26" w:rsidRPr="00922B26" w:rsidRDefault="00922B26" w:rsidP="00922B26">
      <w:pPr>
        <w:spacing w:after="160" w:line="259" w:lineRule="auto"/>
        <w:rPr>
          <w:sz w:val="28"/>
          <w:szCs w:val="28"/>
          <w:lang w:val="ru-RU"/>
        </w:rPr>
      </w:pPr>
      <w:r w:rsidRPr="00922B26">
        <w:rPr>
          <w:sz w:val="28"/>
          <w:szCs w:val="28"/>
          <w:lang w:val="ru-RU"/>
        </w:rPr>
        <w:t>Оценка производительности полной системы VO выполнена на шести последовательностях с истинными траекториями, а результаты оценки приведены в таблицах V и VI. Лучшие результаты по каждой последовательности выделены жирным шрифтом. Очевидно, что наш метод превосходит базовое решение на основе событий во всех последовательностях. Чтобы сравнение с ORB-SLAM2 было справедливым, глобальная корректировка пучков (BA) была отключена; тем не менее, результаты с включенной глобальной BA также представлены в таблицах для справки. Наша система немного менее точна, чем ORB-SLAM2 на наборе данных rpg, но при этом показывает лучшую производительность на наборе данных upenn_indoor_flying. Это связано с эффектом мерцания в наборе данных rpg, вызванным системой захвата движения, который немного ухудшает производительность нашего метода, но не проявляется на полутоновых кадрах, используемых ORB-SLAM2.</w:t>
      </w:r>
    </w:p>
    <w:p w:rsidR="00922B26" w:rsidRPr="00922B26" w:rsidRDefault="00922B26" w:rsidP="00922B26">
      <w:pPr>
        <w:spacing w:after="160" w:line="259" w:lineRule="auto"/>
        <w:rPr>
          <w:sz w:val="28"/>
          <w:szCs w:val="28"/>
          <w:lang w:val="ru-RU"/>
        </w:rPr>
      </w:pPr>
      <w:r w:rsidRPr="00922B26">
        <w:rPr>
          <w:sz w:val="28"/>
          <w:szCs w:val="28"/>
          <w:lang w:val="ru-RU"/>
        </w:rPr>
        <w:t>Сравнение траекторий, полученных методами, основанными на событиях, представлено на рис.</w:t>
      </w:r>
      <w:r>
        <w:rPr>
          <w:sz w:val="28"/>
          <w:szCs w:val="28"/>
          <w:lang w:val="ru-RU"/>
        </w:rPr>
        <w:fldChar w:fldCharType="begin"/>
      </w:r>
      <w:r>
        <w:rPr>
          <w:sz w:val="28"/>
          <w:szCs w:val="28"/>
          <w:lang w:val="ru-RU"/>
        </w:rPr>
        <w:instrText xml:space="preserve"> REF _Ref91670202 \h </w:instrText>
      </w:r>
      <w:r>
        <w:rPr>
          <w:sz w:val="28"/>
          <w:szCs w:val="28"/>
          <w:lang w:val="ru-RU"/>
        </w:rPr>
      </w:r>
      <w:r>
        <w:rPr>
          <w:sz w:val="28"/>
          <w:szCs w:val="28"/>
          <w:lang w:val="ru-RU"/>
        </w:rPr>
        <w:fldChar w:fldCharType="separate"/>
      </w:r>
      <w:r w:rsidRPr="00922B26">
        <w:rPr>
          <w:lang w:val="ru-RU"/>
        </w:rPr>
        <w:t xml:space="preserve"> </w:t>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Наш метод значительно превосходит базовый метод </w:t>
      </w:r>
      <w:r w:rsidRPr="00922B26">
        <w:rPr>
          <w:sz w:val="28"/>
          <w:szCs w:val="28"/>
          <w:lang w:val="ru-RU"/>
        </w:rPr>
        <w:lastRenderedPageBreak/>
        <w:t xml:space="preserve">SGM+ICP, основанный на событиях. Оценка полной системы VO с помощью рис. </w:t>
      </w:r>
      <w:r w:rsidR="00AF6891">
        <w:rPr>
          <w:sz w:val="28"/>
          <w:szCs w:val="28"/>
          <w:lang w:val="ru-RU"/>
        </w:rPr>
        <w:fldChar w:fldCharType="begin"/>
      </w:r>
      <w:r w:rsidR="00AF6891">
        <w:rPr>
          <w:sz w:val="28"/>
          <w:szCs w:val="28"/>
          <w:lang w:val="ru-RU"/>
        </w:rPr>
        <w:instrText xml:space="preserve"> REF _Ref91670960 \h </w:instrText>
      </w:r>
      <w:r w:rsidR="00AF6891">
        <w:rPr>
          <w:sz w:val="28"/>
          <w:szCs w:val="28"/>
          <w:lang w:val="ru-RU"/>
        </w:rPr>
      </w:r>
      <w:r w:rsidR="00AF6891">
        <w:rPr>
          <w:sz w:val="28"/>
          <w:szCs w:val="28"/>
          <w:lang w:val="ru-RU"/>
        </w:rPr>
        <w:fldChar w:fldCharType="separate"/>
      </w:r>
      <w:r w:rsidR="00AF6891">
        <w:rPr>
          <w:noProof/>
          <w:lang w:val="ru-RU"/>
        </w:rPr>
        <w:t>0</w:t>
      </w:r>
      <w:r w:rsidR="00AF6891">
        <w:rPr>
          <w:lang w:val="ru-RU"/>
        </w:rPr>
        <w:noBreakHyphen/>
      </w:r>
      <w:r w:rsidR="00AF6891">
        <w:rPr>
          <w:noProof/>
          <w:lang w:val="ru-RU"/>
        </w:rPr>
        <w:t>3</w:t>
      </w:r>
      <w:r w:rsidR="00AF6891">
        <w:rPr>
          <w:sz w:val="28"/>
          <w:szCs w:val="28"/>
          <w:lang w:val="ru-RU"/>
        </w:rPr>
        <w:fldChar w:fldCharType="end"/>
      </w:r>
      <w:r w:rsidR="00AF6891">
        <w:rPr>
          <w:sz w:val="28"/>
          <w:szCs w:val="28"/>
          <w:lang w:val="ru-RU"/>
        </w:rPr>
        <w:t xml:space="preserve"> </w:t>
      </w:r>
      <w:r w:rsidRPr="00922B26">
        <w:rPr>
          <w:sz w:val="28"/>
          <w:szCs w:val="28"/>
          <w:lang w:val="ru-RU"/>
        </w:rPr>
        <w:t>оценивает, остаются ли отображение и отслеживание согласованными друг с другом. Это требует, чтобы модуль отображения был устойчив к ошибкам, вызванным модулем отслеживания, и наоборот. Наша система отлично справляется с этой задачей. В результате вышеупомянутых явлений мерцания в наборах данных rpg пространственно-временная согласованность между стереокартами "время-поверхность" может не всегда сохраняться. Мы обнаружили, что наша система устойчиво работает в этом сложном сценарии, если это не происходит во время инициализации. Читатели могут получить лучшее представление о феномене мерцания, посмотрев сопровождающее видео.</w:t>
      </w:r>
    </w:p>
    <w:p w:rsidR="00AF6891" w:rsidRDefault="00922B26" w:rsidP="00922B26">
      <w:pPr>
        <w:spacing w:after="160" w:line="259" w:lineRule="auto"/>
        <w:rPr>
          <w:sz w:val="28"/>
          <w:szCs w:val="28"/>
          <w:lang w:val="ru-RU"/>
        </w:rPr>
      </w:pPr>
      <w:r>
        <w:rPr>
          <w:noProof/>
        </w:rPr>
        <w:lastRenderedPageBreak/>
        <mc:AlternateContent>
          <mc:Choice Requires="wps">
            <w:drawing>
              <wp:anchor distT="0" distB="0" distL="114300" distR="114300" simplePos="0" relativeHeight="251699200" behindDoc="0" locked="0" layoutInCell="1" allowOverlap="1" wp14:anchorId="5CC39768" wp14:editId="56944AC5">
                <wp:simplePos x="0" y="0"/>
                <wp:positionH relativeFrom="margin">
                  <wp:align>right</wp:align>
                </wp:positionH>
                <wp:positionV relativeFrom="paragraph">
                  <wp:posOffset>6111240</wp:posOffset>
                </wp:positionV>
                <wp:extent cx="5934075" cy="635"/>
                <wp:effectExtent l="0" t="0" r="9525" b="3810"/>
                <wp:wrapTopAndBottom/>
                <wp:docPr id="404" name="Надпись 404"/>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rsidR="00922B26" w:rsidRPr="00922B26" w:rsidRDefault="00922B26" w:rsidP="00922B26">
                            <w:pPr>
                              <w:pStyle w:val="af"/>
                              <w:rPr>
                                <w:rFonts w:eastAsia="Times New Roman" w:cs="Times New Roman"/>
                                <w:sz w:val="28"/>
                                <w:szCs w:val="28"/>
                                <w:lang w:val="ru-RU" w:eastAsia="en-US"/>
                              </w:rPr>
                            </w:pPr>
                            <w:bookmarkStart w:id="91" w:name="_Ref91670202"/>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bookmarkEnd w:id="91"/>
                            <w:r>
                              <w:rPr>
                                <w:lang w:val="ru-RU"/>
                              </w:rPr>
                              <w:t xml:space="preserve"> </w:t>
                            </w:r>
                            <w:r w:rsidRPr="00B7499F">
                              <w:rPr>
                                <w:lang w:val="ru-RU"/>
                              </w:rPr>
                              <w:t>Отслеживание - графики DoF. Сравнение двух методов отслеживания с истинной траекторией камеры, предоставленной системой захвата движения</w:t>
                            </w:r>
                            <w:r w:rsidR="00AF6891">
                              <w:rPr>
                                <w:lang w:val="ru-RU"/>
                              </w:rPr>
                              <w:t xml:space="preserve"> </w:t>
                            </w:r>
                            <w:r w:rsidR="00AF6891" w:rsidRPr="00AF6891">
                              <w:rPr>
                                <w:lang w:val="ru-RU"/>
                              </w:rPr>
                              <w:t>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rpg_bin, rpg_box, rpg_desk, rpg_monitor, upenn_flying1 и upenn_flying3, соответственно. Красным цветом () изображена грунтовая истина, синим () - метод "SGM+ICP", зеленым () - наш метод. На графиках ошибок "грунтовая истина" соответствует эталону, т.е. нулю.</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CC39768" id="_x0000_t202" coordsize="21600,21600" o:spt="202" path="m,l,21600r21600,l21600,xe">
                <v:stroke joinstyle="miter"/>
                <v:path gradientshapeok="t" o:connecttype="rect"/>
              </v:shapetype>
              <v:shape id="Надпись 404" o:spid="_x0000_s1026" type="#_x0000_t202" style="position:absolute;margin-left:416.05pt;margin-top:481.2pt;width:467.25pt;height:.05pt;z-index:2516992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" stroked="f">
                <v:textbox style="mso-fit-shape-to-text:t" inset="0,0,0,0">
                  <w:txbxContent>
                    <w:p w:rsidR="00922B26" w:rsidRPr="00922B26" w:rsidRDefault="00922B26" w:rsidP="00922B26">
                      <w:pPr>
                        <w:pStyle w:val="af"/>
                        <w:rPr>
                          <w:rFonts w:eastAsia="Times New Roman" w:cs="Times New Roman"/>
                          <w:sz w:val="28"/>
                          <w:szCs w:val="28"/>
                          <w:lang w:val="ru-RU" w:eastAsia="en-US"/>
                        </w:rPr>
                      </w:pPr>
                      <w:bookmarkStart w:id="92" w:name="_Ref91670202"/>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bookmarkEnd w:id="92"/>
                      <w:r>
                        <w:rPr>
                          <w:lang w:val="ru-RU"/>
                        </w:rPr>
                        <w:t xml:space="preserve"> </w:t>
                      </w:r>
                      <w:r w:rsidRPr="00B7499F">
                        <w:rPr>
                          <w:lang w:val="ru-RU"/>
                        </w:rPr>
                        <w:t>Отслеживание - графики DoF. Сравнение двух методов отслеживания с истинной траекторией камеры, предоставленной системой захвата движения</w:t>
                      </w:r>
                      <w:r w:rsidR="00AF6891">
                        <w:rPr>
                          <w:lang w:val="ru-RU"/>
                        </w:rPr>
                        <w:t xml:space="preserve"> </w:t>
                      </w:r>
                      <w:r w:rsidR="00AF6891" w:rsidRPr="00AF6891">
                        <w:rPr>
                          <w:lang w:val="ru-RU"/>
                        </w:rPr>
                        <w:t>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rpg_bin, rpg_box, rpg_desk, rpg_monitor, upenn_flying1 и upenn_flying3, соответственно. Красным цветом () изображена грунтовая истина, синим () - метод "SGM+ICP", зеленым () - наш метод. На графиках ошибок "грунтовая истина" соответствует эталону, т.е. нулю.</w:t>
                      </w:r>
                    </w:p>
                  </w:txbxContent>
                </v:textbox>
                <w10:wrap type="topAndBottom" anchorx="margin"/>
              </v:shape>
            </w:pict>
          </mc:Fallback>
        </mc:AlternateContent>
      </w:r>
      <w:r w:rsidRPr="00922B26">
        <w:rPr>
          <w:sz w:val="28"/>
          <w:szCs w:val="28"/>
          <w:lang w:val="ru-RU"/>
        </w:rPr>
        <w:drawing>
          <wp:inline distT="0" distB="0" distL="0" distR="0" wp14:anchorId="5CD3AA93" wp14:editId="3F43B78C">
            <wp:extent cx="628833" cy="76200"/>
            <wp:effectExtent l="0" t="0" r="0" b="0"/>
            <wp:docPr id="406" name="image1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109.png"/>
                    <pic:cNvPicPr/>
                  </pic:nvPicPr>
                  <pic:blipFill>
                    <a:blip r:embed="rId87" cstate="print"/>
                    <a:stretch>
                      <a:fillRect/>
                    </a:stretch>
                  </pic:blipFill>
                  <pic:spPr>
                    <a:xfrm>
                      <a:off x="0" y="0"/>
                      <a:ext cx="628833" cy="76200"/>
                    </a:xfrm>
                    <a:prstGeom prst="rect">
                      <a:avLst/>
                    </a:prstGeom>
                  </pic:spPr>
                </pic:pic>
              </a:graphicData>
            </a:graphic>
          </wp:inline>
        </w:drawing>
      </w:r>
      <w:r w:rsidRPr="00922B26">
        <w:rPr>
          <w:sz w:val="28"/>
          <w:szCs w:val="28"/>
          <w:lang w:val="ru-RU"/>
        </w:rPr>
        <w:tab/>
      </w:r>
      <w:r w:rsidRPr="00922B26">
        <w:rPr>
          <w:sz w:val="28"/>
          <w:szCs w:val="28"/>
          <w:lang w:val="ru-RU"/>
        </w:rPr>
        <w:drawing>
          <wp:inline distT="0" distB="0" distL="0" distR="0" wp14:anchorId="23E55026" wp14:editId="2F4096ED">
            <wp:extent cx="619255" cy="76200"/>
            <wp:effectExtent l="0" t="0" r="0" b="0"/>
            <wp:docPr id="407" name="image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110.png"/>
                    <pic:cNvPicPr/>
                  </pic:nvPicPr>
                  <pic:blipFill>
                    <a:blip r:embed="rId88" cstate="print"/>
                    <a:stretch>
                      <a:fillRect/>
                    </a:stretch>
                  </pic:blipFill>
                  <pic:spPr>
                    <a:xfrm>
                      <a:off x="0" y="0"/>
                      <a:ext cx="619255" cy="76200"/>
                    </a:xfrm>
                    <a:prstGeom prst="rect">
                      <a:avLst/>
                    </a:prstGeom>
                  </pic:spPr>
                </pic:pic>
              </a:graphicData>
            </a:graphic>
          </wp:inline>
        </w:drawing>
      </w:r>
      <w:r w:rsidRPr="00922B26">
        <w:rPr>
          <w:sz w:val="28"/>
          <w:szCs w:val="28"/>
          <w:lang w:val="ru-RU"/>
        </w:rPr>
        <w:tab/>
      </w:r>
      <w:r w:rsidRPr="00922B26">
        <w:rPr>
          <w:sz w:val="28"/>
          <w:szCs w:val="28"/>
          <w:lang w:val="ru-RU"/>
        </w:rPr>
        <w:drawing>
          <wp:inline distT="0" distB="0" distL="0" distR="0" wp14:anchorId="5BEAC2C2" wp14:editId="583E8350">
            <wp:extent cx="614408" cy="76200"/>
            <wp:effectExtent l="0" t="0" r="0" b="0"/>
            <wp:docPr id="408" name="image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111.png"/>
                    <pic:cNvPicPr/>
                  </pic:nvPicPr>
                  <pic:blipFill>
                    <a:blip r:embed="rId89" cstate="print"/>
                    <a:stretch>
                      <a:fillRect/>
                    </a:stretch>
                  </pic:blipFill>
                  <pic:spPr>
                    <a:xfrm>
                      <a:off x="0" y="0"/>
                      <a:ext cx="614408" cy="76200"/>
                    </a:xfrm>
                    <a:prstGeom prst="rect">
                      <a:avLst/>
                    </a:prstGeom>
                  </pic:spPr>
                </pic:pic>
              </a:graphicData>
            </a:graphic>
          </wp:inline>
        </w:drawing>
      </w:r>
      <w:r w:rsidRPr="00922B26">
        <w:rPr>
          <w:sz w:val="28"/>
          <w:szCs w:val="28"/>
          <w:lang w:val="ru-RU"/>
        </w:rPr>
        <w:tab/>
      </w:r>
      <w:r w:rsidRPr="00922B26">
        <w:rPr>
          <w:sz w:val="28"/>
          <w:szCs w:val="28"/>
          <w:lang w:val="ru-RU"/>
        </w:rPr>
        <w:drawing>
          <wp:inline distT="0" distB="0" distL="0" distR="0" wp14:anchorId="7140710C" wp14:editId="503DC328">
            <wp:extent cx="743737" cy="76104"/>
            <wp:effectExtent l="0" t="0" r="0" b="0"/>
            <wp:docPr id="409" name="image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112.png"/>
                    <pic:cNvPicPr/>
                  </pic:nvPicPr>
                  <pic:blipFill>
                    <a:blip r:embed="rId90" cstate="print"/>
                    <a:stretch>
                      <a:fillRect/>
                    </a:stretch>
                  </pic:blipFill>
                  <pic:spPr>
                    <a:xfrm>
                      <a:off x="0" y="0"/>
                      <a:ext cx="743737" cy="76104"/>
                    </a:xfrm>
                    <a:prstGeom prst="rect">
                      <a:avLst/>
                    </a:prstGeom>
                  </pic:spPr>
                </pic:pic>
              </a:graphicData>
            </a:graphic>
          </wp:inline>
        </w:drawing>
      </w:r>
      <w:r w:rsidRPr="00922B26">
        <w:rPr>
          <w:sz w:val="28"/>
          <w:szCs w:val="28"/>
        </w:rPr>
        <w:drawing>
          <wp:anchor distT="0" distB="0" distL="0" distR="0" simplePos="0" relativeHeight="251671552" behindDoc="0" locked="0" layoutInCell="1" allowOverlap="1" wp14:anchorId="6C74C1A6" wp14:editId="563601A1">
            <wp:simplePos x="0" y="0"/>
            <wp:positionH relativeFrom="page">
              <wp:posOffset>1011110</wp:posOffset>
            </wp:positionH>
            <wp:positionV relativeFrom="paragraph">
              <wp:posOffset>110578</wp:posOffset>
            </wp:positionV>
            <wp:extent cx="1236586" cy="823912"/>
            <wp:effectExtent l="0" t="0" r="0" b="0"/>
            <wp:wrapTopAndBottom/>
            <wp:docPr id="410" name="image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113.png"/>
                    <pic:cNvPicPr/>
                  </pic:nvPicPr>
                  <pic:blipFill>
                    <a:blip r:embed="rId91" cstate="print"/>
                    <a:stretch>
                      <a:fillRect/>
                    </a:stretch>
                  </pic:blipFill>
                  <pic:spPr>
                    <a:xfrm>
                      <a:off x="0" y="0"/>
                      <a:ext cx="1236586" cy="823912"/>
                    </a:xfrm>
                    <a:prstGeom prst="rect">
                      <a:avLst/>
                    </a:prstGeom>
                  </pic:spPr>
                </pic:pic>
              </a:graphicData>
            </a:graphic>
          </wp:anchor>
        </w:drawing>
      </w:r>
      <w:r w:rsidRPr="00922B26">
        <w:rPr>
          <w:sz w:val="28"/>
          <w:szCs w:val="28"/>
        </w:rPr>
        <w:drawing>
          <wp:anchor distT="0" distB="0" distL="0" distR="0" simplePos="0" relativeHeight="251672576" behindDoc="0" locked="0" layoutInCell="1" allowOverlap="1" wp14:anchorId="70E94EEF" wp14:editId="418611AC">
            <wp:simplePos x="0" y="0"/>
            <wp:positionH relativeFrom="page">
              <wp:posOffset>2419070</wp:posOffset>
            </wp:positionH>
            <wp:positionV relativeFrom="paragraph">
              <wp:posOffset>110578</wp:posOffset>
            </wp:positionV>
            <wp:extent cx="1236586" cy="823912"/>
            <wp:effectExtent l="0" t="0" r="0" b="0"/>
            <wp:wrapTopAndBottom/>
            <wp:docPr id="411" name="image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114.png"/>
                    <pic:cNvPicPr/>
                  </pic:nvPicPr>
                  <pic:blipFill>
                    <a:blip r:embed="rId92" cstate="print"/>
                    <a:stretch>
                      <a:fillRect/>
                    </a:stretch>
                  </pic:blipFill>
                  <pic:spPr>
                    <a:xfrm>
                      <a:off x="0" y="0"/>
                      <a:ext cx="1236586" cy="823912"/>
                    </a:xfrm>
                    <a:prstGeom prst="rect">
                      <a:avLst/>
                    </a:prstGeom>
                  </pic:spPr>
                </pic:pic>
              </a:graphicData>
            </a:graphic>
          </wp:anchor>
        </w:drawing>
      </w:r>
      <w:r w:rsidRPr="00922B26">
        <w:rPr>
          <w:sz w:val="28"/>
          <w:szCs w:val="28"/>
        </w:rPr>
        <w:drawing>
          <wp:anchor distT="0" distB="0" distL="0" distR="0" simplePos="0" relativeHeight="251673600" behindDoc="0" locked="0" layoutInCell="1" allowOverlap="1" wp14:anchorId="4F60CE39" wp14:editId="4FD43946">
            <wp:simplePos x="0" y="0"/>
            <wp:positionH relativeFrom="page">
              <wp:posOffset>3827017</wp:posOffset>
            </wp:positionH>
            <wp:positionV relativeFrom="paragraph">
              <wp:posOffset>110578</wp:posOffset>
            </wp:positionV>
            <wp:extent cx="1236586" cy="823912"/>
            <wp:effectExtent l="0" t="0" r="0" b="0"/>
            <wp:wrapTopAndBottom/>
            <wp:docPr id="412" name="image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115.png"/>
                    <pic:cNvPicPr/>
                  </pic:nvPicPr>
                  <pic:blipFill>
                    <a:blip r:embed="rId93" cstate="print"/>
                    <a:stretch>
                      <a:fillRect/>
                    </a:stretch>
                  </pic:blipFill>
                  <pic:spPr>
                    <a:xfrm>
                      <a:off x="0" y="0"/>
                      <a:ext cx="1236586" cy="823912"/>
                    </a:xfrm>
                    <a:prstGeom prst="rect">
                      <a:avLst/>
                    </a:prstGeom>
                  </pic:spPr>
                </pic:pic>
              </a:graphicData>
            </a:graphic>
          </wp:anchor>
        </w:drawing>
      </w:r>
      <w:r w:rsidRPr="00922B26">
        <w:rPr>
          <w:sz w:val="28"/>
          <w:szCs w:val="28"/>
        </w:rPr>
        <w:drawing>
          <wp:anchor distT="0" distB="0" distL="0" distR="0" simplePos="0" relativeHeight="251674624" behindDoc="0" locked="0" layoutInCell="1" allowOverlap="1" wp14:anchorId="1BA600BB" wp14:editId="4A76D8A7">
            <wp:simplePos x="0" y="0"/>
            <wp:positionH relativeFrom="page">
              <wp:posOffset>5233085</wp:posOffset>
            </wp:positionH>
            <wp:positionV relativeFrom="paragraph">
              <wp:posOffset>97929</wp:posOffset>
            </wp:positionV>
            <wp:extent cx="1236158" cy="847725"/>
            <wp:effectExtent l="0" t="0" r="0" b="0"/>
            <wp:wrapTopAndBottom/>
            <wp:docPr id="413" name="image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116.png"/>
                    <pic:cNvPicPr/>
                  </pic:nvPicPr>
                  <pic:blipFill>
                    <a:blip r:embed="rId94" cstate="print"/>
                    <a:stretch>
                      <a:fillRect/>
                    </a:stretch>
                  </pic:blipFill>
                  <pic:spPr>
                    <a:xfrm>
                      <a:off x="0" y="0"/>
                      <a:ext cx="1236158" cy="847725"/>
                    </a:xfrm>
                    <a:prstGeom prst="rect">
                      <a:avLst/>
                    </a:prstGeom>
                  </pic:spPr>
                </pic:pic>
              </a:graphicData>
            </a:graphic>
          </wp:anchor>
        </w:drawing>
      </w:r>
      <w:r w:rsidRPr="00922B26">
        <w:rPr>
          <w:sz w:val="28"/>
          <w:szCs w:val="28"/>
        </w:rPr>
        <w:drawing>
          <wp:anchor distT="0" distB="0" distL="0" distR="0" simplePos="0" relativeHeight="251675648" behindDoc="0" locked="0" layoutInCell="1" allowOverlap="1" wp14:anchorId="4C626CE3" wp14:editId="76F821B8">
            <wp:simplePos x="0" y="0"/>
            <wp:positionH relativeFrom="page">
              <wp:posOffset>1011275</wp:posOffset>
            </wp:positionH>
            <wp:positionV relativeFrom="paragraph">
              <wp:posOffset>1010221</wp:posOffset>
            </wp:positionV>
            <wp:extent cx="1241676" cy="838200"/>
            <wp:effectExtent l="0" t="0" r="0" b="0"/>
            <wp:wrapTopAndBottom/>
            <wp:docPr id="414" name="image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image117.png"/>
                    <pic:cNvPicPr/>
                  </pic:nvPicPr>
                  <pic:blipFill>
                    <a:blip r:embed="rId95" cstate="print"/>
                    <a:stretch>
                      <a:fillRect/>
                    </a:stretch>
                  </pic:blipFill>
                  <pic:spPr>
                    <a:xfrm>
                      <a:off x="0" y="0"/>
                      <a:ext cx="1241676" cy="838200"/>
                    </a:xfrm>
                    <a:prstGeom prst="rect">
                      <a:avLst/>
                    </a:prstGeom>
                  </pic:spPr>
                </pic:pic>
              </a:graphicData>
            </a:graphic>
          </wp:anchor>
        </w:drawing>
      </w:r>
      <w:r w:rsidRPr="00922B26">
        <w:rPr>
          <w:sz w:val="28"/>
          <w:szCs w:val="28"/>
        </w:rPr>
        <w:drawing>
          <wp:anchor distT="0" distB="0" distL="0" distR="0" simplePos="0" relativeHeight="251676672" behindDoc="0" locked="0" layoutInCell="1" allowOverlap="1" wp14:anchorId="28328735" wp14:editId="3579BD5E">
            <wp:simplePos x="0" y="0"/>
            <wp:positionH relativeFrom="page">
              <wp:posOffset>2419235</wp:posOffset>
            </wp:positionH>
            <wp:positionV relativeFrom="paragraph">
              <wp:posOffset>1010221</wp:posOffset>
            </wp:positionV>
            <wp:extent cx="1241663" cy="838200"/>
            <wp:effectExtent l="0" t="0" r="0" b="0"/>
            <wp:wrapTopAndBottom/>
            <wp:docPr id="415" name="image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118.png"/>
                    <pic:cNvPicPr/>
                  </pic:nvPicPr>
                  <pic:blipFill>
                    <a:blip r:embed="rId96" cstate="print"/>
                    <a:stretch>
                      <a:fillRect/>
                    </a:stretch>
                  </pic:blipFill>
                  <pic:spPr>
                    <a:xfrm>
                      <a:off x="0" y="0"/>
                      <a:ext cx="1241663" cy="838200"/>
                    </a:xfrm>
                    <a:prstGeom prst="rect">
                      <a:avLst/>
                    </a:prstGeom>
                  </pic:spPr>
                </pic:pic>
              </a:graphicData>
            </a:graphic>
          </wp:anchor>
        </w:drawing>
      </w:r>
      <w:r w:rsidRPr="00922B26">
        <w:rPr>
          <w:sz w:val="28"/>
          <w:szCs w:val="28"/>
        </w:rPr>
        <w:drawing>
          <wp:anchor distT="0" distB="0" distL="0" distR="0" simplePos="0" relativeHeight="251677696" behindDoc="0" locked="0" layoutInCell="1" allowOverlap="1" wp14:anchorId="1A629312" wp14:editId="52B0DDCC">
            <wp:simplePos x="0" y="0"/>
            <wp:positionH relativeFrom="page">
              <wp:posOffset>3827183</wp:posOffset>
            </wp:positionH>
            <wp:positionV relativeFrom="paragraph">
              <wp:posOffset>1010221</wp:posOffset>
            </wp:positionV>
            <wp:extent cx="1241676" cy="838200"/>
            <wp:effectExtent l="0" t="0" r="0" b="0"/>
            <wp:wrapTopAndBottom/>
            <wp:docPr id="416" name="image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119.png"/>
                    <pic:cNvPicPr/>
                  </pic:nvPicPr>
                  <pic:blipFill>
                    <a:blip r:embed="rId97" cstate="print"/>
                    <a:stretch>
                      <a:fillRect/>
                    </a:stretch>
                  </pic:blipFill>
                  <pic:spPr>
                    <a:xfrm>
                      <a:off x="0" y="0"/>
                      <a:ext cx="1241676" cy="838200"/>
                    </a:xfrm>
                    <a:prstGeom prst="rect">
                      <a:avLst/>
                    </a:prstGeom>
                  </pic:spPr>
                </pic:pic>
              </a:graphicData>
            </a:graphic>
          </wp:anchor>
        </w:drawing>
      </w:r>
      <w:r w:rsidRPr="00922B26">
        <w:rPr>
          <w:sz w:val="28"/>
          <w:szCs w:val="28"/>
        </w:rPr>
        <w:drawing>
          <wp:anchor distT="0" distB="0" distL="0" distR="0" simplePos="0" relativeHeight="251678720" behindDoc="0" locked="0" layoutInCell="1" allowOverlap="1" wp14:anchorId="6639C727" wp14:editId="519A2086">
            <wp:simplePos x="0" y="0"/>
            <wp:positionH relativeFrom="page">
              <wp:posOffset>5233225</wp:posOffset>
            </wp:positionH>
            <wp:positionV relativeFrom="paragraph">
              <wp:posOffset>995933</wp:posOffset>
            </wp:positionV>
            <wp:extent cx="1247031" cy="866775"/>
            <wp:effectExtent l="0" t="0" r="0" b="0"/>
            <wp:wrapTopAndBottom/>
            <wp:docPr id="417" name="image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120.png"/>
                    <pic:cNvPicPr/>
                  </pic:nvPicPr>
                  <pic:blipFill>
                    <a:blip r:embed="rId98" cstate="print"/>
                    <a:stretch>
                      <a:fillRect/>
                    </a:stretch>
                  </pic:blipFill>
                  <pic:spPr>
                    <a:xfrm>
                      <a:off x="0" y="0"/>
                      <a:ext cx="1247031" cy="866775"/>
                    </a:xfrm>
                    <a:prstGeom prst="rect">
                      <a:avLst/>
                    </a:prstGeom>
                  </pic:spPr>
                </pic:pic>
              </a:graphicData>
            </a:graphic>
          </wp:anchor>
        </w:drawing>
      </w:r>
      <w:r w:rsidRPr="00922B26">
        <w:rPr>
          <w:sz w:val="28"/>
          <w:szCs w:val="28"/>
        </w:rPr>
        <w:drawing>
          <wp:anchor distT="0" distB="0" distL="0" distR="0" simplePos="0" relativeHeight="251679744" behindDoc="0" locked="0" layoutInCell="1" allowOverlap="1" wp14:anchorId="20DE8A1A" wp14:editId="1464BD9F">
            <wp:simplePos x="0" y="0"/>
            <wp:positionH relativeFrom="page">
              <wp:posOffset>1011275</wp:posOffset>
            </wp:positionH>
            <wp:positionV relativeFrom="paragraph">
              <wp:posOffset>1917153</wp:posOffset>
            </wp:positionV>
            <wp:extent cx="1236150" cy="838200"/>
            <wp:effectExtent l="0" t="0" r="0" b="0"/>
            <wp:wrapTopAndBottom/>
            <wp:docPr id="418" name="image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121.png"/>
                    <pic:cNvPicPr/>
                  </pic:nvPicPr>
                  <pic:blipFill>
                    <a:blip r:embed="rId99" cstate="print"/>
                    <a:stretch>
                      <a:fillRect/>
                    </a:stretch>
                  </pic:blipFill>
                  <pic:spPr>
                    <a:xfrm>
                      <a:off x="0" y="0"/>
                      <a:ext cx="1236150" cy="838200"/>
                    </a:xfrm>
                    <a:prstGeom prst="rect">
                      <a:avLst/>
                    </a:prstGeom>
                  </pic:spPr>
                </pic:pic>
              </a:graphicData>
            </a:graphic>
          </wp:anchor>
        </w:drawing>
      </w:r>
      <w:r w:rsidRPr="00922B26">
        <w:rPr>
          <w:sz w:val="28"/>
          <w:szCs w:val="28"/>
        </w:rPr>
        <w:drawing>
          <wp:anchor distT="0" distB="0" distL="0" distR="0" simplePos="0" relativeHeight="251680768" behindDoc="0" locked="0" layoutInCell="1" allowOverlap="1" wp14:anchorId="77CB3CBF" wp14:editId="4AE6703C">
            <wp:simplePos x="0" y="0"/>
            <wp:positionH relativeFrom="page">
              <wp:posOffset>2419070</wp:posOffset>
            </wp:positionH>
            <wp:positionV relativeFrom="paragraph">
              <wp:posOffset>1913959</wp:posOffset>
            </wp:positionV>
            <wp:extent cx="1235065" cy="833437"/>
            <wp:effectExtent l="0" t="0" r="0" b="0"/>
            <wp:wrapTopAndBottom/>
            <wp:docPr id="419" name="image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122.png"/>
                    <pic:cNvPicPr/>
                  </pic:nvPicPr>
                  <pic:blipFill>
                    <a:blip r:embed="rId100" cstate="print"/>
                    <a:stretch>
                      <a:fillRect/>
                    </a:stretch>
                  </pic:blipFill>
                  <pic:spPr>
                    <a:xfrm>
                      <a:off x="0" y="0"/>
                      <a:ext cx="1235065" cy="833437"/>
                    </a:xfrm>
                    <a:prstGeom prst="rect">
                      <a:avLst/>
                    </a:prstGeom>
                  </pic:spPr>
                </pic:pic>
              </a:graphicData>
            </a:graphic>
          </wp:anchor>
        </w:drawing>
      </w:r>
      <w:r w:rsidRPr="00922B26">
        <w:rPr>
          <w:sz w:val="28"/>
          <w:szCs w:val="28"/>
        </w:rPr>
        <w:drawing>
          <wp:anchor distT="0" distB="0" distL="0" distR="0" simplePos="0" relativeHeight="251681792" behindDoc="0" locked="0" layoutInCell="1" allowOverlap="1" wp14:anchorId="056C8997" wp14:editId="2FE70687">
            <wp:simplePos x="0" y="0"/>
            <wp:positionH relativeFrom="page">
              <wp:posOffset>3827183</wp:posOffset>
            </wp:positionH>
            <wp:positionV relativeFrom="paragraph">
              <wp:posOffset>1917153</wp:posOffset>
            </wp:positionV>
            <wp:extent cx="1236163" cy="838200"/>
            <wp:effectExtent l="0" t="0" r="0" b="0"/>
            <wp:wrapTopAndBottom/>
            <wp:docPr id="420" name="image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123.png"/>
                    <pic:cNvPicPr/>
                  </pic:nvPicPr>
                  <pic:blipFill>
                    <a:blip r:embed="rId101" cstate="print"/>
                    <a:stretch>
                      <a:fillRect/>
                    </a:stretch>
                  </pic:blipFill>
                  <pic:spPr>
                    <a:xfrm>
                      <a:off x="0" y="0"/>
                      <a:ext cx="1236163" cy="838200"/>
                    </a:xfrm>
                    <a:prstGeom prst="rect">
                      <a:avLst/>
                    </a:prstGeom>
                  </pic:spPr>
                </pic:pic>
              </a:graphicData>
            </a:graphic>
          </wp:anchor>
        </w:drawing>
      </w:r>
      <w:r w:rsidRPr="00922B26">
        <w:rPr>
          <w:sz w:val="28"/>
          <w:szCs w:val="28"/>
        </w:rPr>
        <w:drawing>
          <wp:anchor distT="0" distB="0" distL="0" distR="0" simplePos="0" relativeHeight="251682816" behindDoc="0" locked="0" layoutInCell="1" allowOverlap="1" wp14:anchorId="4CF22403" wp14:editId="005C5F0F">
            <wp:simplePos x="0" y="0"/>
            <wp:positionH relativeFrom="page">
              <wp:posOffset>5233085</wp:posOffset>
            </wp:positionH>
            <wp:positionV relativeFrom="paragraph">
              <wp:posOffset>1911781</wp:posOffset>
            </wp:positionV>
            <wp:extent cx="1236044" cy="847725"/>
            <wp:effectExtent l="0" t="0" r="0" b="0"/>
            <wp:wrapTopAndBottom/>
            <wp:docPr id="421" name="image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124.png"/>
                    <pic:cNvPicPr/>
                  </pic:nvPicPr>
                  <pic:blipFill>
                    <a:blip r:embed="rId102" cstate="print"/>
                    <a:stretch>
                      <a:fillRect/>
                    </a:stretch>
                  </pic:blipFill>
                  <pic:spPr>
                    <a:xfrm>
                      <a:off x="0" y="0"/>
                      <a:ext cx="1236044" cy="847725"/>
                    </a:xfrm>
                    <a:prstGeom prst="rect">
                      <a:avLst/>
                    </a:prstGeom>
                  </pic:spPr>
                </pic:pic>
              </a:graphicData>
            </a:graphic>
          </wp:anchor>
        </w:drawing>
      </w:r>
      <w:r w:rsidRPr="00922B26">
        <w:rPr>
          <w:sz w:val="28"/>
          <w:szCs w:val="28"/>
        </w:rPr>
        <w:drawing>
          <wp:anchor distT="0" distB="0" distL="0" distR="0" simplePos="0" relativeHeight="251683840" behindDoc="0" locked="0" layoutInCell="1" allowOverlap="1" wp14:anchorId="72B77F5D" wp14:editId="049E067B">
            <wp:simplePos x="0" y="0"/>
            <wp:positionH relativeFrom="page">
              <wp:posOffset>1011453</wp:posOffset>
            </wp:positionH>
            <wp:positionV relativeFrom="paragraph">
              <wp:posOffset>2815386</wp:posOffset>
            </wp:positionV>
            <wp:extent cx="1240654" cy="852487"/>
            <wp:effectExtent l="0" t="0" r="0" b="0"/>
            <wp:wrapTopAndBottom/>
            <wp:docPr id="422" name="image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125.png"/>
                    <pic:cNvPicPr/>
                  </pic:nvPicPr>
                  <pic:blipFill>
                    <a:blip r:embed="rId103" cstate="print"/>
                    <a:stretch>
                      <a:fillRect/>
                    </a:stretch>
                  </pic:blipFill>
                  <pic:spPr>
                    <a:xfrm>
                      <a:off x="0" y="0"/>
                      <a:ext cx="1240654" cy="852487"/>
                    </a:xfrm>
                    <a:prstGeom prst="rect">
                      <a:avLst/>
                    </a:prstGeom>
                  </pic:spPr>
                </pic:pic>
              </a:graphicData>
            </a:graphic>
          </wp:anchor>
        </w:drawing>
      </w:r>
      <w:r w:rsidRPr="00922B26">
        <w:rPr>
          <w:sz w:val="28"/>
          <w:szCs w:val="28"/>
        </w:rPr>
        <w:drawing>
          <wp:anchor distT="0" distB="0" distL="0" distR="0" simplePos="0" relativeHeight="251684864" behindDoc="0" locked="0" layoutInCell="1" allowOverlap="1" wp14:anchorId="3D6B4991" wp14:editId="57F211F2">
            <wp:simplePos x="0" y="0"/>
            <wp:positionH relativeFrom="page">
              <wp:posOffset>2419413</wp:posOffset>
            </wp:positionH>
            <wp:positionV relativeFrom="paragraph">
              <wp:posOffset>2815412</wp:posOffset>
            </wp:positionV>
            <wp:extent cx="1240691" cy="852487"/>
            <wp:effectExtent l="0" t="0" r="0" b="0"/>
            <wp:wrapTopAndBottom/>
            <wp:docPr id="423" name="image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126.png"/>
                    <pic:cNvPicPr/>
                  </pic:nvPicPr>
                  <pic:blipFill>
                    <a:blip r:embed="rId104" cstate="print"/>
                    <a:stretch>
                      <a:fillRect/>
                    </a:stretch>
                  </pic:blipFill>
                  <pic:spPr>
                    <a:xfrm>
                      <a:off x="0" y="0"/>
                      <a:ext cx="1240691" cy="852487"/>
                    </a:xfrm>
                    <a:prstGeom prst="rect">
                      <a:avLst/>
                    </a:prstGeom>
                  </pic:spPr>
                </pic:pic>
              </a:graphicData>
            </a:graphic>
          </wp:anchor>
        </w:drawing>
      </w:r>
      <w:r w:rsidRPr="00922B26">
        <w:rPr>
          <w:sz w:val="28"/>
          <w:szCs w:val="28"/>
        </w:rPr>
        <w:drawing>
          <wp:anchor distT="0" distB="0" distL="0" distR="0" simplePos="0" relativeHeight="251685888" behindDoc="0" locked="0" layoutInCell="1" allowOverlap="1" wp14:anchorId="7CA75BAF" wp14:editId="3B75428F">
            <wp:simplePos x="0" y="0"/>
            <wp:positionH relativeFrom="page">
              <wp:posOffset>3827360</wp:posOffset>
            </wp:positionH>
            <wp:positionV relativeFrom="paragraph">
              <wp:posOffset>2815412</wp:posOffset>
            </wp:positionV>
            <wp:extent cx="1240691" cy="852487"/>
            <wp:effectExtent l="0" t="0" r="0" b="0"/>
            <wp:wrapTopAndBottom/>
            <wp:docPr id="424" name="image1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127.png"/>
                    <pic:cNvPicPr/>
                  </pic:nvPicPr>
                  <pic:blipFill>
                    <a:blip r:embed="rId105" cstate="print"/>
                    <a:stretch>
                      <a:fillRect/>
                    </a:stretch>
                  </pic:blipFill>
                  <pic:spPr>
                    <a:xfrm>
                      <a:off x="0" y="0"/>
                      <a:ext cx="1240691" cy="852487"/>
                    </a:xfrm>
                    <a:prstGeom prst="rect">
                      <a:avLst/>
                    </a:prstGeom>
                  </pic:spPr>
                </pic:pic>
              </a:graphicData>
            </a:graphic>
          </wp:anchor>
        </w:drawing>
      </w:r>
      <w:r w:rsidRPr="00922B26">
        <w:rPr>
          <w:sz w:val="28"/>
          <w:szCs w:val="28"/>
        </w:rPr>
        <w:drawing>
          <wp:anchor distT="0" distB="0" distL="0" distR="0" simplePos="0" relativeHeight="251686912" behindDoc="0" locked="0" layoutInCell="1" allowOverlap="1" wp14:anchorId="1C8736B4" wp14:editId="0A4A4733">
            <wp:simplePos x="0" y="0"/>
            <wp:positionH relativeFrom="page">
              <wp:posOffset>5233225</wp:posOffset>
            </wp:positionH>
            <wp:positionV relativeFrom="paragraph">
              <wp:posOffset>2809773</wp:posOffset>
            </wp:positionV>
            <wp:extent cx="1247013" cy="866775"/>
            <wp:effectExtent l="0" t="0" r="0" b="0"/>
            <wp:wrapTopAndBottom/>
            <wp:docPr id="425" name="image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128.png"/>
                    <pic:cNvPicPr/>
                  </pic:nvPicPr>
                  <pic:blipFill>
                    <a:blip r:embed="rId106" cstate="print"/>
                    <a:stretch>
                      <a:fillRect/>
                    </a:stretch>
                  </pic:blipFill>
                  <pic:spPr>
                    <a:xfrm>
                      <a:off x="0" y="0"/>
                      <a:ext cx="1247013" cy="866775"/>
                    </a:xfrm>
                    <a:prstGeom prst="rect">
                      <a:avLst/>
                    </a:prstGeom>
                  </pic:spPr>
                </pic:pic>
              </a:graphicData>
            </a:graphic>
          </wp:anchor>
        </w:drawing>
      </w:r>
      <w:r w:rsidRPr="00922B26">
        <w:rPr>
          <w:sz w:val="28"/>
          <w:szCs w:val="28"/>
        </w:rPr>
        <w:drawing>
          <wp:anchor distT="0" distB="0" distL="0" distR="0" simplePos="0" relativeHeight="251687936" behindDoc="0" locked="0" layoutInCell="1" allowOverlap="1" wp14:anchorId="5E9A1EA8" wp14:editId="5996F689">
            <wp:simplePos x="0" y="0"/>
            <wp:positionH relativeFrom="page">
              <wp:posOffset>1011275</wp:posOffset>
            </wp:positionH>
            <wp:positionV relativeFrom="paragraph">
              <wp:posOffset>3744848</wp:posOffset>
            </wp:positionV>
            <wp:extent cx="1241676" cy="838200"/>
            <wp:effectExtent l="0" t="0" r="0" b="0"/>
            <wp:wrapTopAndBottom/>
            <wp:docPr id="426" name="image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129.png"/>
                    <pic:cNvPicPr/>
                  </pic:nvPicPr>
                  <pic:blipFill>
                    <a:blip r:embed="rId107" cstate="print"/>
                    <a:stretch>
                      <a:fillRect/>
                    </a:stretch>
                  </pic:blipFill>
                  <pic:spPr>
                    <a:xfrm>
                      <a:off x="0" y="0"/>
                      <a:ext cx="1241676" cy="838200"/>
                    </a:xfrm>
                    <a:prstGeom prst="rect">
                      <a:avLst/>
                    </a:prstGeom>
                  </pic:spPr>
                </pic:pic>
              </a:graphicData>
            </a:graphic>
          </wp:anchor>
        </w:drawing>
      </w:r>
      <w:r w:rsidRPr="00922B26">
        <w:rPr>
          <w:sz w:val="28"/>
          <w:szCs w:val="28"/>
        </w:rPr>
        <w:drawing>
          <wp:anchor distT="0" distB="0" distL="0" distR="0" simplePos="0" relativeHeight="251688960" behindDoc="0" locked="0" layoutInCell="1" allowOverlap="1" wp14:anchorId="0F7CC801" wp14:editId="411186DC">
            <wp:simplePos x="0" y="0"/>
            <wp:positionH relativeFrom="page">
              <wp:posOffset>2419235</wp:posOffset>
            </wp:positionH>
            <wp:positionV relativeFrom="paragraph">
              <wp:posOffset>3744836</wp:posOffset>
            </wp:positionV>
            <wp:extent cx="1241644" cy="838200"/>
            <wp:effectExtent l="0" t="0" r="0" b="0"/>
            <wp:wrapTopAndBottom/>
            <wp:docPr id="427" name="image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30.png"/>
                    <pic:cNvPicPr/>
                  </pic:nvPicPr>
                  <pic:blipFill>
                    <a:blip r:embed="rId108" cstate="print"/>
                    <a:stretch>
                      <a:fillRect/>
                    </a:stretch>
                  </pic:blipFill>
                  <pic:spPr>
                    <a:xfrm>
                      <a:off x="0" y="0"/>
                      <a:ext cx="1241644" cy="838200"/>
                    </a:xfrm>
                    <a:prstGeom prst="rect">
                      <a:avLst/>
                    </a:prstGeom>
                  </pic:spPr>
                </pic:pic>
              </a:graphicData>
            </a:graphic>
          </wp:anchor>
        </w:drawing>
      </w:r>
      <w:r w:rsidRPr="00922B26">
        <w:rPr>
          <w:sz w:val="28"/>
          <w:szCs w:val="28"/>
        </w:rPr>
        <w:drawing>
          <wp:anchor distT="0" distB="0" distL="0" distR="0" simplePos="0" relativeHeight="251689984" behindDoc="0" locked="0" layoutInCell="1" allowOverlap="1" wp14:anchorId="586F7E1C" wp14:editId="4845F05B">
            <wp:simplePos x="0" y="0"/>
            <wp:positionH relativeFrom="page">
              <wp:posOffset>3827741</wp:posOffset>
            </wp:positionH>
            <wp:positionV relativeFrom="paragraph">
              <wp:posOffset>3725938</wp:posOffset>
            </wp:positionV>
            <wp:extent cx="1244812" cy="876300"/>
            <wp:effectExtent l="0" t="0" r="0" b="0"/>
            <wp:wrapTopAndBottom/>
            <wp:docPr id="428" name="image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131.png"/>
                    <pic:cNvPicPr/>
                  </pic:nvPicPr>
                  <pic:blipFill>
                    <a:blip r:embed="rId109" cstate="print"/>
                    <a:stretch>
                      <a:fillRect/>
                    </a:stretch>
                  </pic:blipFill>
                  <pic:spPr>
                    <a:xfrm>
                      <a:off x="0" y="0"/>
                      <a:ext cx="1244812" cy="876300"/>
                    </a:xfrm>
                    <a:prstGeom prst="rect">
                      <a:avLst/>
                    </a:prstGeom>
                  </pic:spPr>
                </pic:pic>
              </a:graphicData>
            </a:graphic>
          </wp:anchor>
        </w:drawing>
      </w:r>
      <w:r w:rsidRPr="00922B26">
        <w:rPr>
          <w:sz w:val="28"/>
          <w:szCs w:val="28"/>
        </w:rPr>
        <w:drawing>
          <wp:anchor distT="0" distB="0" distL="0" distR="0" simplePos="0" relativeHeight="251691008" behindDoc="0" locked="0" layoutInCell="1" allowOverlap="1" wp14:anchorId="3E22BA63" wp14:editId="55552DF2">
            <wp:simplePos x="0" y="0"/>
            <wp:positionH relativeFrom="page">
              <wp:posOffset>5233225</wp:posOffset>
            </wp:positionH>
            <wp:positionV relativeFrom="paragraph">
              <wp:posOffset>3730548</wp:posOffset>
            </wp:positionV>
            <wp:extent cx="1246493" cy="866775"/>
            <wp:effectExtent l="0" t="0" r="0" b="0"/>
            <wp:wrapTopAndBottom/>
            <wp:docPr id="429" name="image1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132.png"/>
                    <pic:cNvPicPr/>
                  </pic:nvPicPr>
                  <pic:blipFill>
                    <a:blip r:embed="rId110" cstate="print"/>
                    <a:stretch>
                      <a:fillRect/>
                    </a:stretch>
                  </pic:blipFill>
                  <pic:spPr>
                    <a:xfrm>
                      <a:off x="0" y="0"/>
                      <a:ext cx="1246493" cy="866775"/>
                    </a:xfrm>
                    <a:prstGeom prst="rect">
                      <a:avLst/>
                    </a:prstGeom>
                  </pic:spPr>
                </pic:pic>
              </a:graphicData>
            </a:graphic>
          </wp:anchor>
        </w:drawing>
      </w:r>
      <w:r w:rsidRPr="00922B26">
        <w:rPr>
          <w:sz w:val="28"/>
          <w:szCs w:val="28"/>
        </w:rPr>
        <w:drawing>
          <wp:anchor distT="0" distB="0" distL="0" distR="0" simplePos="0" relativeHeight="251692032" behindDoc="0" locked="0" layoutInCell="1" allowOverlap="1" wp14:anchorId="3FD08FC8" wp14:editId="3F28B097">
            <wp:simplePos x="0" y="0"/>
            <wp:positionH relativeFrom="page">
              <wp:posOffset>1010831</wp:posOffset>
            </wp:positionH>
            <wp:positionV relativeFrom="paragraph">
              <wp:posOffset>4654702</wp:posOffset>
            </wp:positionV>
            <wp:extent cx="1237619" cy="857250"/>
            <wp:effectExtent l="0" t="0" r="0" b="0"/>
            <wp:wrapTopAndBottom/>
            <wp:docPr id="430" name="image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133.png"/>
                    <pic:cNvPicPr/>
                  </pic:nvPicPr>
                  <pic:blipFill>
                    <a:blip r:embed="rId111" cstate="print"/>
                    <a:stretch>
                      <a:fillRect/>
                    </a:stretch>
                  </pic:blipFill>
                  <pic:spPr>
                    <a:xfrm>
                      <a:off x="0" y="0"/>
                      <a:ext cx="1237619" cy="857250"/>
                    </a:xfrm>
                    <a:prstGeom prst="rect">
                      <a:avLst/>
                    </a:prstGeom>
                  </pic:spPr>
                </pic:pic>
              </a:graphicData>
            </a:graphic>
          </wp:anchor>
        </w:drawing>
      </w:r>
      <w:r w:rsidRPr="00922B26">
        <w:rPr>
          <w:sz w:val="28"/>
          <w:szCs w:val="28"/>
        </w:rPr>
        <w:drawing>
          <wp:anchor distT="0" distB="0" distL="0" distR="0" simplePos="0" relativeHeight="251693056" behindDoc="0" locked="0" layoutInCell="1" allowOverlap="1" wp14:anchorId="170B6EE5" wp14:editId="2CA9F918">
            <wp:simplePos x="0" y="0"/>
            <wp:positionH relativeFrom="page">
              <wp:posOffset>2419235</wp:posOffset>
            </wp:positionH>
            <wp:positionV relativeFrom="paragraph">
              <wp:posOffset>4665611</wp:posOffset>
            </wp:positionV>
            <wp:extent cx="1241682" cy="838200"/>
            <wp:effectExtent l="0" t="0" r="0" b="0"/>
            <wp:wrapTopAndBottom/>
            <wp:docPr id="431" name="image1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134.png"/>
                    <pic:cNvPicPr/>
                  </pic:nvPicPr>
                  <pic:blipFill>
                    <a:blip r:embed="rId112" cstate="print"/>
                    <a:stretch>
                      <a:fillRect/>
                    </a:stretch>
                  </pic:blipFill>
                  <pic:spPr>
                    <a:xfrm>
                      <a:off x="0" y="0"/>
                      <a:ext cx="1241682" cy="838200"/>
                    </a:xfrm>
                    <a:prstGeom prst="rect">
                      <a:avLst/>
                    </a:prstGeom>
                  </pic:spPr>
                </pic:pic>
              </a:graphicData>
            </a:graphic>
          </wp:anchor>
        </w:drawing>
      </w:r>
      <w:r w:rsidRPr="00922B26">
        <w:rPr>
          <w:sz w:val="28"/>
          <w:szCs w:val="28"/>
        </w:rPr>
        <w:drawing>
          <wp:anchor distT="0" distB="0" distL="0" distR="0" simplePos="0" relativeHeight="251694080" behindDoc="0" locked="0" layoutInCell="1" allowOverlap="1" wp14:anchorId="0FC5E683" wp14:editId="3628EC6F">
            <wp:simplePos x="0" y="0"/>
            <wp:positionH relativeFrom="page">
              <wp:posOffset>3827183</wp:posOffset>
            </wp:positionH>
            <wp:positionV relativeFrom="paragraph">
              <wp:posOffset>4665598</wp:posOffset>
            </wp:positionV>
            <wp:extent cx="1241676" cy="838200"/>
            <wp:effectExtent l="0" t="0" r="0" b="0"/>
            <wp:wrapTopAndBottom/>
            <wp:docPr id="432" name="image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35.png"/>
                    <pic:cNvPicPr/>
                  </pic:nvPicPr>
                  <pic:blipFill>
                    <a:blip r:embed="rId113" cstate="print"/>
                    <a:stretch>
                      <a:fillRect/>
                    </a:stretch>
                  </pic:blipFill>
                  <pic:spPr>
                    <a:xfrm>
                      <a:off x="0" y="0"/>
                      <a:ext cx="1241676" cy="838200"/>
                    </a:xfrm>
                    <a:prstGeom prst="rect">
                      <a:avLst/>
                    </a:prstGeom>
                  </pic:spPr>
                </pic:pic>
              </a:graphicData>
            </a:graphic>
          </wp:anchor>
        </w:drawing>
      </w:r>
      <w:r w:rsidRPr="00922B26">
        <w:rPr>
          <w:sz w:val="28"/>
          <w:szCs w:val="28"/>
        </w:rPr>
        <w:drawing>
          <wp:anchor distT="0" distB="0" distL="0" distR="0" simplePos="0" relativeHeight="251695104" behindDoc="0" locked="0" layoutInCell="1" allowOverlap="1" wp14:anchorId="5B0324AE" wp14:editId="22A3168E">
            <wp:simplePos x="0" y="0"/>
            <wp:positionH relativeFrom="page">
              <wp:posOffset>5233225</wp:posOffset>
            </wp:positionH>
            <wp:positionV relativeFrom="paragraph">
              <wp:posOffset>4651311</wp:posOffset>
            </wp:positionV>
            <wp:extent cx="1243870" cy="866775"/>
            <wp:effectExtent l="0" t="0" r="0" b="0"/>
            <wp:wrapTopAndBottom/>
            <wp:docPr id="433" name="image1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36.png"/>
                    <pic:cNvPicPr/>
                  </pic:nvPicPr>
                  <pic:blipFill>
                    <a:blip r:embed="rId114" cstate="print"/>
                    <a:stretch>
                      <a:fillRect/>
                    </a:stretch>
                  </pic:blipFill>
                  <pic:spPr>
                    <a:xfrm>
                      <a:off x="0" y="0"/>
                      <a:ext cx="1243870" cy="866775"/>
                    </a:xfrm>
                    <a:prstGeom prst="rect">
                      <a:avLst/>
                    </a:prstGeom>
                  </pic:spPr>
                </pic:pic>
              </a:graphicData>
            </a:graphic>
          </wp:anchor>
        </w:drawing>
      </w:r>
      <w:r w:rsidRPr="00922B26">
        <w:rPr>
          <w:sz w:val="28"/>
          <w:szCs w:val="28"/>
        </w:rPr>
        <w:drawing>
          <wp:anchor distT="0" distB="0" distL="0" distR="0" simplePos="0" relativeHeight="251696128" behindDoc="0" locked="0" layoutInCell="1" allowOverlap="1" wp14:anchorId="65A51C47" wp14:editId="0A3AAFB4">
            <wp:simplePos x="0" y="0"/>
            <wp:positionH relativeFrom="page">
              <wp:posOffset>3014472</wp:posOffset>
            </wp:positionH>
            <wp:positionV relativeFrom="paragraph">
              <wp:posOffset>5572264</wp:posOffset>
            </wp:positionV>
            <wp:extent cx="1719913" cy="158686"/>
            <wp:effectExtent l="0" t="0" r="0" b="0"/>
            <wp:wrapTopAndBottom/>
            <wp:docPr id="434" name="image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137.png"/>
                    <pic:cNvPicPr/>
                  </pic:nvPicPr>
                  <pic:blipFill>
                    <a:blip r:embed="rId115" cstate="print"/>
                    <a:stretch>
                      <a:fillRect/>
                    </a:stretch>
                  </pic:blipFill>
                  <pic:spPr>
                    <a:xfrm>
                      <a:off x="0" y="0"/>
                      <a:ext cx="1719913" cy="158686"/>
                    </a:xfrm>
                    <a:prstGeom prst="rect">
                      <a:avLst/>
                    </a:prstGeom>
                  </pic:spPr>
                </pic:pic>
              </a:graphicData>
            </a:graphic>
          </wp:anchor>
        </w:drawing>
      </w:r>
    </w:p>
    <w:p w:rsidR="00922B26" w:rsidRPr="00922B26" w:rsidRDefault="00922B26" w:rsidP="00922B26">
      <w:pPr>
        <w:spacing w:after="160" w:line="259" w:lineRule="auto"/>
        <w:rPr>
          <w:sz w:val="28"/>
          <w:szCs w:val="28"/>
          <w:lang w:val="ru-RU"/>
        </w:rPr>
      </w:pPr>
      <w:r w:rsidRPr="00922B26">
        <w:rPr>
          <w:sz w:val="28"/>
          <w:szCs w:val="28"/>
          <w:lang w:val="ru-RU"/>
        </w:rPr>
        <w:t xml:space="preserve"> Последовательности rpg [21] сняты с помощью ручной </w:t>
      </w:r>
      <w:r w:rsidR="00AF6891" w:rsidRPr="00922B26">
        <w:rPr>
          <w:sz w:val="28"/>
          <w:szCs w:val="28"/>
          <w:lang w:val="ru-RU"/>
        </w:rPr>
        <w:t>стереоустановки</w:t>
      </w:r>
      <w:r w:rsidRPr="00922B26">
        <w:rPr>
          <w:sz w:val="28"/>
          <w:szCs w:val="28"/>
          <w:lang w:val="ru-RU"/>
        </w:rPr>
        <w:t>, движущейся в условиях локально зацикленного поведения (верхние четыре строки). В отличие от них, последовательности upenn_flying [55] получены с помощью стереоустановки, установленной на беспилотнике, который переключается между зависанием и преимущественно поступательным движением (два нижних ряда).</w:t>
      </w:r>
    </w:p>
    <w:p w:rsidR="00922B26" w:rsidRPr="00922B26" w:rsidRDefault="00922B26" w:rsidP="00922B26">
      <w:pPr>
        <w:spacing w:after="160" w:line="259" w:lineRule="auto"/>
        <w:rPr>
          <w:sz w:val="28"/>
          <w:szCs w:val="28"/>
          <w:lang w:val="ru-RU"/>
        </w:rPr>
      </w:pPr>
      <w:r w:rsidRPr="00922B26">
        <w:rPr>
          <w:sz w:val="28"/>
          <w:szCs w:val="28"/>
          <w:lang w:val="ru-RU"/>
        </w:rPr>
        <w:lastRenderedPageBreak/>
        <w:t>Результаты VO на наборе данных upenn показывают худшую точность по сравнению с результатами на наборе данных rpg. Это может быть объяснено следующими двумя причинами. Точность системы (слежения и отображения) ограничена относительно небольшим пространственным разрешением датчика. Использование камер событий с более высоким разрешением (например, VGA [68]) повысило бы точность системы. Также</w:t>
      </w:r>
      <w:r w:rsidR="00AF6891">
        <w:rPr>
          <w:sz w:val="28"/>
          <w:szCs w:val="28"/>
          <w:lang w:val="ru-RU"/>
        </w:rPr>
        <w:t xml:space="preserve"> заметно</w:t>
      </w:r>
      <w:r w:rsidRPr="00922B26">
        <w:rPr>
          <w:sz w:val="28"/>
          <w:szCs w:val="28"/>
          <w:lang w:val="ru-RU"/>
        </w:rPr>
        <w:t>,</w:t>
      </w:r>
      <w:r w:rsidR="00AF6891">
        <w:rPr>
          <w:sz w:val="28"/>
          <w:szCs w:val="28"/>
          <w:lang w:val="ru-RU"/>
        </w:rPr>
        <w:t xml:space="preserve"> что,</w:t>
      </w:r>
      <w:r w:rsidRPr="00922B26">
        <w:rPr>
          <w:sz w:val="28"/>
          <w:szCs w:val="28"/>
          <w:lang w:val="ru-RU"/>
        </w:rPr>
        <w:t xml:space="preserve"> когда дрон останавливается и замирает, генерируется мало событий, и поэтому временные поверхности, срабатывающие с постоянной скоростью, становятся ненадежными. Это может привести к тому, что описанная система () будет переинициализирована. Это поведение можно смягчить, используя более сложные стратегии для сигнализации о создании временных поверхностей, например, постоянное или адаптивное количество событий [69].</w:t>
      </w:r>
    </w:p>
    <w:p w:rsidR="00922B26" w:rsidRPr="00922B26" w:rsidRDefault="00922B26" w:rsidP="00922B26">
      <w:pPr>
        <w:spacing w:after="160" w:line="259" w:lineRule="auto"/>
        <w:rPr>
          <w:sz w:val="28"/>
          <w:szCs w:val="28"/>
          <w:lang w:val="ru-RU"/>
        </w:rPr>
      </w:pPr>
      <w:r w:rsidRPr="00922B26">
        <w:rPr>
          <w:sz w:val="28"/>
          <w:szCs w:val="28"/>
          <w:lang w:val="ru-RU"/>
        </w:rPr>
        <w:t>Таким образом, на динамическом участке набора данных система показывает хорошую производительность.</w:t>
      </w:r>
    </w:p>
    <w:p w:rsidR="00AF6891" w:rsidRDefault="00922B26" w:rsidP="00AF6891">
      <w:pPr>
        <w:keepNext/>
        <w:spacing w:after="160" w:line="259" w:lineRule="auto"/>
      </w:pPr>
      <w:r w:rsidRPr="00922B26">
        <w:rPr>
          <w:sz w:val="28"/>
          <w:szCs w:val="28"/>
          <w:lang w:val="ru-RU"/>
        </w:rPr>
        <mc:AlternateContent>
          <mc:Choice Requires="wpg">
            <w:drawing>
              <wp:inline distT="0" distB="0" distL="0" distR="0" wp14:anchorId="0873530D" wp14:editId="4B45D836">
                <wp:extent cx="5940425" cy="2662970"/>
                <wp:effectExtent l="0" t="0" r="22225" b="23495"/>
                <wp:docPr id="435" name="Группа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0425" cy="2662970"/>
                          <a:chOff x="0" y="0"/>
                          <a:chExt cx="9735" cy="4364"/>
                        </a:xfrm>
                      </wpg:grpSpPr>
                      <pic:pic xmlns:pic="http://schemas.openxmlformats.org/drawingml/2006/picture">
                        <pic:nvPicPr>
                          <pic:cNvPr id="436" name="docshape38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72" y="7"/>
                            <a:ext cx="9591" cy="4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7" name="docshape388"/>
                        <wps:cNvSpPr>
                          <a:spLocks noChangeArrowheads="1"/>
                        </wps:cNvSpPr>
                        <wps:spPr bwMode="auto">
                          <a:xfrm>
                            <a:off x="7" y="7"/>
                            <a:ext cx="1385" cy="2103"/>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8" name="docshape38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1406" y="856"/>
                            <a:ext cx="49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9" name="Line 350"/>
                        <wps:cNvCnPr>
                          <a:cxnSpLocks noChangeShapeType="1"/>
                        </wps:cNvCnPr>
                        <wps:spPr bwMode="auto">
                          <a:xfrm>
                            <a:off x="2471" y="1147"/>
                            <a:ext cx="0" cy="2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0" name="Line 351"/>
                        <wps:cNvCnPr>
                          <a:cxnSpLocks noChangeShapeType="1"/>
                        </wps:cNvCnPr>
                        <wps:spPr bwMode="auto">
                          <a:xfrm>
                            <a:off x="2422" y="1197"/>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1" name="Line 352"/>
                        <wps:cNvCnPr>
                          <a:cxnSpLocks noChangeShapeType="1"/>
                        </wps:cNvCnPr>
                        <wps:spPr bwMode="auto">
                          <a:xfrm>
                            <a:off x="2348" y="1273"/>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Line 353"/>
                        <wps:cNvCnPr>
                          <a:cxnSpLocks noChangeShapeType="1"/>
                        </wps:cNvCnPr>
                        <wps:spPr bwMode="auto">
                          <a:xfrm>
                            <a:off x="2275" y="1349"/>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3" name="Line 354"/>
                        <wps:cNvCnPr>
                          <a:cxnSpLocks noChangeShapeType="1"/>
                        </wps:cNvCnPr>
                        <wps:spPr bwMode="auto">
                          <a:xfrm>
                            <a:off x="2202" y="1424"/>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Line 355"/>
                        <wps:cNvCnPr>
                          <a:cxnSpLocks noChangeShapeType="1"/>
                        </wps:cNvCnPr>
                        <wps:spPr bwMode="auto">
                          <a:xfrm>
                            <a:off x="2129" y="1500"/>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5" name="Line 356"/>
                        <wps:cNvCnPr>
                          <a:cxnSpLocks noChangeShapeType="1"/>
                        </wps:cNvCnPr>
                        <wps:spPr bwMode="auto">
                          <a:xfrm>
                            <a:off x="2056" y="1576"/>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Line 357"/>
                        <wps:cNvCnPr>
                          <a:cxnSpLocks noChangeShapeType="1"/>
                        </wps:cNvCnPr>
                        <wps:spPr bwMode="auto">
                          <a:xfrm>
                            <a:off x="1982" y="1652"/>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7" name="Line 358"/>
                        <wps:cNvCnPr>
                          <a:cxnSpLocks noChangeShapeType="1"/>
                        </wps:cNvCnPr>
                        <wps:spPr bwMode="auto">
                          <a:xfrm>
                            <a:off x="1909" y="1727"/>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8" name="Line 359"/>
                        <wps:cNvCnPr>
                          <a:cxnSpLocks noChangeShapeType="1"/>
                        </wps:cNvCnPr>
                        <wps:spPr bwMode="auto">
                          <a:xfrm>
                            <a:off x="1836" y="1803"/>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9" name="Line 360"/>
                        <wps:cNvCnPr>
                          <a:cxnSpLocks noChangeShapeType="1"/>
                        </wps:cNvCnPr>
                        <wps:spPr bwMode="auto">
                          <a:xfrm>
                            <a:off x="1763" y="1878"/>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0" name="Line 361"/>
                        <wps:cNvCnPr>
                          <a:cxnSpLocks noChangeShapeType="1"/>
                        </wps:cNvCnPr>
                        <wps:spPr bwMode="auto">
                          <a:xfrm>
                            <a:off x="1690" y="1954"/>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1" name="Line 362"/>
                        <wps:cNvCnPr>
                          <a:cxnSpLocks noChangeShapeType="1"/>
                        </wps:cNvCnPr>
                        <wps:spPr bwMode="auto">
                          <a:xfrm>
                            <a:off x="1616" y="2030"/>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2" name="Line 363"/>
                        <wps:cNvCnPr>
                          <a:cxnSpLocks noChangeShapeType="1"/>
                        </wps:cNvCnPr>
                        <wps:spPr bwMode="auto">
                          <a:xfrm>
                            <a:off x="1543" y="2106"/>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3" name="Line 364"/>
                        <wps:cNvCnPr>
                          <a:cxnSpLocks noChangeShapeType="1"/>
                        </wps:cNvCnPr>
                        <wps:spPr bwMode="auto">
                          <a:xfrm>
                            <a:off x="1470" y="2181"/>
                            <a:ext cx="0" cy="26"/>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4" name="Line 365"/>
                        <wps:cNvCnPr>
                          <a:cxnSpLocks noChangeShapeType="1"/>
                        </wps:cNvCnPr>
                        <wps:spPr bwMode="auto">
                          <a:xfrm>
                            <a:off x="2471" y="1147"/>
                            <a:ext cx="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5" name="docshape390"/>
                        <wps:cNvSpPr>
                          <a:spLocks/>
                        </wps:cNvSpPr>
                        <wps:spPr bwMode="auto">
                          <a:xfrm>
                            <a:off x="1406" y="2197"/>
                            <a:ext cx="49" cy="49"/>
                          </a:xfrm>
                          <a:custGeom>
                            <a:avLst/>
                            <a:gdLst>
                              <a:gd name="T0" fmla="+- 0 1431 1407"/>
                              <a:gd name="T1" fmla="*/ T0 w 49"/>
                              <a:gd name="T2" fmla="+- 0 2198 2198"/>
                              <a:gd name="T3" fmla="*/ 2198 h 49"/>
                              <a:gd name="T4" fmla="+- 0 1407 1407"/>
                              <a:gd name="T5" fmla="*/ T4 w 49"/>
                              <a:gd name="T6" fmla="+- 0 2247 2198"/>
                              <a:gd name="T7" fmla="*/ 2247 h 49"/>
                              <a:gd name="T8" fmla="+- 0 1455 1407"/>
                              <a:gd name="T9" fmla="*/ T8 w 49"/>
                              <a:gd name="T10" fmla="+- 0 2221 2198"/>
                              <a:gd name="T11" fmla="*/ 2221 h 49"/>
                              <a:gd name="T12" fmla="+- 0 1431 1407"/>
                              <a:gd name="T13" fmla="*/ T12 w 49"/>
                              <a:gd name="T14" fmla="+- 0 2198 2198"/>
                              <a:gd name="T15" fmla="*/ 2198 h 49"/>
                            </a:gdLst>
                            <a:ahLst/>
                            <a:cxnLst>
                              <a:cxn ang="0">
                                <a:pos x="T1" y="T3"/>
                              </a:cxn>
                              <a:cxn ang="0">
                                <a:pos x="T5" y="T7"/>
                              </a:cxn>
                              <a:cxn ang="0">
                                <a:pos x="T9" y="T11"/>
                              </a:cxn>
                              <a:cxn ang="0">
                                <a:pos x="T13" y="T15"/>
                              </a:cxn>
                            </a:cxnLst>
                            <a:rect l="0" t="0" r="r" b="b"/>
                            <a:pathLst>
                              <a:path w="49" h="49">
                                <a:moveTo>
                                  <a:pt x="24" y="0"/>
                                </a:moveTo>
                                <a:lnTo>
                                  <a:pt x="0" y="49"/>
                                </a:lnTo>
                                <a:lnTo>
                                  <a:pt x="48" y="23"/>
                                </a:lnTo>
                                <a:lnTo>
                                  <a:pt x="2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6" name="docshape391"/>
                        <wps:cNvSpPr>
                          <a:spLocks/>
                        </wps:cNvSpPr>
                        <wps:spPr bwMode="auto">
                          <a:xfrm>
                            <a:off x="1406" y="2197"/>
                            <a:ext cx="49" cy="49"/>
                          </a:xfrm>
                          <a:custGeom>
                            <a:avLst/>
                            <a:gdLst>
                              <a:gd name="T0" fmla="+- 0 1407 1407"/>
                              <a:gd name="T1" fmla="*/ T0 w 49"/>
                              <a:gd name="T2" fmla="+- 0 2247 2198"/>
                              <a:gd name="T3" fmla="*/ 2247 h 49"/>
                              <a:gd name="T4" fmla="+- 0 1431 1407"/>
                              <a:gd name="T5" fmla="*/ T4 w 49"/>
                              <a:gd name="T6" fmla="+- 0 2198 2198"/>
                              <a:gd name="T7" fmla="*/ 2198 h 49"/>
                              <a:gd name="T8" fmla="+- 0 1455 1407"/>
                              <a:gd name="T9" fmla="*/ T8 w 49"/>
                              <a:gd name="T10" fmla="+- 0 2221 2198"/>
                              <a:gd name="T11" fmla="*/ 2221 h 49"/>
                              <a:gd name="T12" fmla="+- 0 1407 1407"/>
                              <a:gd name="T13" fmla="*/ T12 w 49"/>
                              <a:gd name="T14" fmla="+- 0 2247 2198"/>
                              <a:gd name="T15" fmla="*/ 2247 h 49"/>
                            </a:gdLst>
                            <a:ahLst/>
                            <a:cxnLst>
                              <a:cxn ang="0">
                                <a:pos x="T1" y="T3"/>
                              </a:cxn>
                              <a:cxn ang="0">
                                <a:pos x="T5" y="T7"/>
                              </a:cxn>
                              <a:cxn ang="0">
                                <a:pos x="T9" y="T11"/>
                              </a:cxn>
                              <a:cxn ang="0">
                                <a:pos x="T13" y="T15"/>
                              </a:cxn>
                            </a:cxnLst>
                            <a:rect l="0" t="0" r="r" b="b"/>
                            <a:pathLst>
                              <a:path w="49" h="49">
                                <a:moveTo>
                                  <a:pt x="0" y="49"/>
                                </a:moveTo>
                                <a:lnTo>
                                  <a:pt x="24" y="0"/>
                                </a:lnTo>
                                <a:lnTo>
                                  <a:pt x="48" y="23"/>
                                </a:lnTo>
                                <a:lnTo>
                                  <a:pt x="0" y="49"/>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Line 368"/>
                        <wps:cNvCnPr>
                          <a:cxnSpLocks noChangeShapeType="1"/>
                        </wps:cNvCnPr>
                        <wps:spPr bwMode="auto">
                          <a:xfrm>
                            <a:off x="3602" y="1422"/>
                            <a:ext cx="0" cy="2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8" name="Line 369"/>
                        <wps:cNvCnPr>
                          <a:cxnSpLocks noChangeShapeType="1"/>
                        </wps:cNvCnPr>
                        <wps:spPr bwMode="auto">
                          <a:xfrm>
                            <a:off x="3566" y="1479"/>
                            <a:ext cx="0" cy="5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9" name="Line 370"/>
                        <wps:cNvCnPr>
                          <a:cxnSpLocks noChangeShapeType="1"/>
                        </wps:cNvCnPr>
                        <wps:spPr bwMode="auto">
                          <a:xfrm>
                            <a:off x="3512" y="1566"/>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0" name="Line 371"/>
                        <wps:cNvCnPr>
                          <a:cxnSpLocks noChangeShapeType="1"/>
                        </wps:cNvCnPr>
                        <wps:spPr bwMode="auto">
                          <a:xfrm>
                            <a:off x="3454" y="1652"/>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1" name="Line 372"/>
                        <wps:cNvCnPr>
                          <a:cxnSpLocks noChangeShapeType="1"/>
                        </wps:cNvCnPr>
                        <wps:spPr bwMode="auto">
                          <a:xfrm>
                            <a:off x="3399" y="1738"/>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2" name="Line 373"/>
                        <wps:cNvCnPr>
                          <a:cxnSpLocks noChangeShapeType="1"/>
                        </wps:cNvCnPr>
                        <wps:spPr bwMode="auto">
                          <a:xfrm>
                            <a:off x="3341" y="1824"/>
                            <a:ext cx="0" cy="5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3" name="Line 374"/>
                        <wps:cNvCnPr>
                          <a:cxnSpLocks noChangeShapeType="1"/>
                        </wps:cNvCnPr>
                        <wps:spPr bwMode="auto">
                          <a:xfrm>
                            <a:off x="3287" y="1911"/>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4" name="Line 375"/>
                        <wps:cNvCnPr>
                          <a:cxnSpLocks noChangeShapeType="1"/>
                        </wps:cNvCnPr>
                        <wps:spPr bwMode="auto">
                          <a:xfrm>
                            <a:off x="3233" y="1997"/>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5" name="Line 376"/>
                        <wps:cNvCnPr>
                          <a:cxnSpLocks noChangeShapeType="1"/>
                        </wps:cNvCnPr>
                        <wps:spPr bwMode="auto">
                          <a:xfrm>
                            <a:off x="3175" y="2083"/>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6" name="Line 377"/>
                        <wps:cNvCnPr>
                          <a:cxnSpLocks noChangeShapeType="1"/>
                        </wps:cNvCnPr>
                        <wps:spPr bwMode="auto">
                          <a:xfrm>
                            <a:off x="3120" y="2169"/>
                            <a:ext cx="0" cy="2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7" name="Line 378"/>
                        <wps:cNvCnPr>
                          <a:cxnSpLocks noChangeShapeType="1"/>
                        </wps:cNvCnPr>
                        <wps:spPr bwMode="auto">
                          <a:xfrm>
                            <a:off x="3602" y="1422"/>
                            <a:ext cx="4"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8" name="docshape392"/>
                        <wps:cNvSpPr>
                          <a:spLocks/>
                        </wps:cNvSpPr>
                        <wps:spPr bwMode="auto">
                          <a:xfrm>
                            <a:off x="3069" y="2192"/>
                            <a:ext cx="44" cy="53"/>
                          </a:xfrm>
                          <a:custGeom>
                            <a:avLst/>
                            <a:gdLst>
                              <a:gd name="T0" fmla="+- 0 3084 3070"/>
                              <a:gd name="T1" fmla="*/ T0 w 44"/>
                              <a:gd name="T2" fmla="+- 0 2192 2192"/>
                              <a:gd name="T3" fmla="*/ 2192 h 53"/>
                              <a:gd name="T4" fmla="+- 0 3070 3070"/>
                              <a:gd name="T5" fmla="*/ T4 w 44"/>
                              <a:gd name="T6" fmla="+- 0 2244 2192"/>
                              <a:gd name="T7" fmla="*/ 2244 h 53"/>
                              <a:gd name="T8" fmla="+- 0 3113 3070"/>
                              <a:gd name="T9" fmla="*/ T8 w 44"/>
                              <a:gd name="T10" fmla="+- 0 2210 2192"/>
                              <a:gd name="T11" fmla="*/ 2210 h 53"/>
                              <a:gd name="T12" fmla="+- 0 3084 3070"/>
                              <a:gd name="T13" fmla="*/ T12 w 44"/>
                              <a:gd name="T14" fmla="+- 0 2192 2192"/>
                              <a:gd name="T15" fmla="*/ 2192 h 53"/>
                            </a:gdLst>
                            <a:ahLst/>
                            <a:cxnLst>
                              <a:cxn ang="0">
                                <a:pos x="T1" y="T3"/>
                              </a:cxn>
                              <a:cxn ang="0">
                                <a:pos x="T5" y="T7"/>
                              </a:cxn>
                              <a:cxn ang="0">
                                <a:pos x="T9" y="T11"/>
                              </a:cxn>
                              <a:cxn ang="0">
                                <a:pos x="T13" y="T15"/>
                              </a:cxn>
                            </a:cxnLst>
                            <a:rect l="0" t="0" r="r" b="b"/>
                            <a:pathLst>
                              <a:path w="44" h="53">
                                <a:moveTo>
                                  <a:pt x="14" y="0"/>
                                </a:moveTo>
                                <a:lnTo>
                                  <a:pt x="0" y="52"/>
                                </a:lnTo>
                                <a:lnTo>
                                  <a:pt x="43" y="18"/>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9" name="docshape393"/>
                        <wps:cNvSpPr>
                          <a:spLocks/>
                        </wps:cNvSpPr>
                        <wps:spPr bwMode="auto">
                          <a:xfrm>
                            <a:off x="3069" y="2192"/>
                            <a:ext cx="44" cy="53"/>
                          </a:xfrm>
                          <a:custGeom>
                            <a:avLst/>
                            <a:gdLst>
                              <a:gd name="T0" fmla="+- 0 3070 3070"/>
                              <a:gd name="T1" fmla="*/ T0 w 44"/>
                              <a:gd name="T2" fmla="+- 0 2244 2192"/>
                              <a:gd name="T3" fmla="*/ 2244 h 53"/>
                              <a:gd name="T4" fmla="+- 0 3084 3070"/>
                              <a:gd name="T5" fmla="*/ T4 w 44"/>
                              <a:gd name="T6" fmla="+- 0 2192 2192"/>
                              <a:gd name="T7" fmla="*/ 2192 h 53"/>
                              <a:gd name="T8" fmla="+- 0 3113 3070"/>
                              <a:gd name="T9" fmla="*/ T8 w 44"/>
                              <a:gd name="T10" fmla="+- 0 2210 2192"/>
                              <a:gd name="T11" fmla="*/ 2210 h 53"/>
                              <a:gd name="T12" fmla="+- 0 3070 3070"/>
                              <a:gd name="T13" fmla="*/ T12 w 44"/>
                              <a:gd name="T14" fmla="+- 0 2244 2192"/>
                              <a:gd name="T15" fmla="*/ 2244 h 53"/>
                            </a:gdLst>
                            <a:ahLst/>
                            <a:cxnLst>
                              <a:cxn ang="0">
                                <a:pos x="T1" y="T3"/>
                              </a:cxn>
                              <a:cxn ang="0">
                                <a:pos x="T5" y="T7"/>
                              </a:cxn>
                              <a:cxn ang="0">
                                <a:pos x="T9" y="T11"/>
                              </a:cxn>
                              <a:cxn ang="0">
                                <a:pos x="T13" y="T15"/>
                              </a:cxn>
                            </a:cxnLst>
                            <a:rect l="0" t="0" r="r" b="b"/>
                            <a:pathLst>
                              <a:path w="44" h="53">
                                <a:moveTo>
                                  <a:pt x="0" y="52"/>
                                </a:moveTo>
                                <a:lnTo>
                                  <a:pt x="14" y="0"/>
                                </a:lnTo>
                                <a:lnTo>
                                  <a:pt x="43" y="18"/>
                                </a:lnTo>
                                <a:lnTo>
                                  <a:pt x="0" y="52"/>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Line 381"/>
                        <wps:cNvCnPr>
                          <a:cxnSpLocks noChangeShapeType="1"/>
                        </wps:cNvCnPr>
                        <wps:spPr bwMode="auto">
                          <a:xfrm>
                            <a:off x="4244" y="1405"/>
                            <a:ext cx="0"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1" name="Line 382"/>
                        <wps:cNvCnPr>
                          <a:cxnSpLocks noChangeShapeType="1"/>
                        </wps:cNvCnPr>
                        <wps:spPr bwMode="auto">
                          <a:xfrm>
                            <a:off x="4222" y="1479"/>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2" name="Line 383"/>
                        <wps:cNvCnPr>
                          <a:cxnSpLocks noChangeShapeType="1"/>
                        </wps:cNvCnPr>
                        <wps:spPr bwMode="auto">
                          <a:xfrm>
                            <a:off x="4197" y="1590"/>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3" name="Line 384"/>
                        <wps:cNvCnPr>
                          <a:cxnSpLocks noChangeShapeType="1"/>
                        </wps:cNvCnPr>
                        <wps:spPr bwMode="auto">
                          <a:xfrm>
                            <a:off x="4168" y="1701"/>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4" name="Line 385"/>
                        <wps:cNvCnPr>
                          <a:cxnSpLocks noChangeShapeType="1"/>
                        </wps:cNvCnPr>
                        <wps:spPr bwMode="auto">
                          <a:xfrm>
                            <a:off x="4139" y="1812"/>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5" name="Line 386"/>
                        <wps:cNvCnPr>
                          <a:cxnSpLocks noChangeShapeType="1"/>
                        </wps:cNvCnPr>
                        <wps:spPr bwMode="auto">
                          <a:xfrm>
                            <a:off x="4113" y="1923"/>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6" name="Line 387"/>
                        <wps:cNvCnPr>
                          <a:cxnSpLocks noChangeShapeType="1"/>
                        </wps:cNvCnPr>
                        <wps:spPr bwMode="auto">
                          <a:xfrm>
                            <a:off x="4084" y="2033"/>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7" name="Line 388"/>
                        <wps:cNvCnPr>
                          <a:cxnSpLocks noChangeShapeType="1"/>
                        </wps:cNvCnPr>
                        <wps:spPr bwMode="auto">
                          <a:xfrm>
                            <a:off x="4059" y="2144"/>
                            <a:ext cx="0"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8" name="Line 389"/>
                        <wps:cNvCnPr>
                          <a:cxnSpLocks noChangeShapeType="1"/>
                        </wps:cNvCnPr>
                        <wps:spPr bwMode="auto">
                          <a:xfrm>
                            <a:off x="4244" y="1405"/>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9" name="docshape394"/>
                        <wps:cNvSpPr>
                          <a:spLocks/>
                        </wps:cNvSpPr>
                        <wps:spPr bwMode="auto">
                          <a:xfrm>
                            <a:off x="4030" y="2181"/>
                            <a:ext cx="33" cy="55"/>
                          </a:xfrm>
                          <a:custGeom>
                            <a:avLst/>
                            <a:gdLst>
                              <a:gd name="T0" fmla="+- 0 4030 4030"/>
                              <a:gd name="T1" fmla="*/ T0 w 33"/>
                              <a:gd name="T2" fmla="+- 0 2181 2181"/>
                              <a:gd name="T3" fmla="*/ 2181 h 55"/>
                              <a:gd name="T4" fmla="+- 0 4034 4030"/>
                              <a:gd name="T5" fmla="*/ T4 w 33"/>
                              <a:gd name="T6" fmla="+- 0 2236 2181"/>
                              <a:gd name="T7" fmla="*/ 2236 h 55"/>
                              <a:gd name="T8" fmla="+- 0 4063 4030"/>
                              <a:gd name="T9" fmla="*/ T8 w 33"/>
                              <a:gd name="T10" fmla="+- 0 2189 2181"/>
                              <a:gd name="T11" fmla="*/ 2189 h 55"/>
                              <a:gd name="T12" fmla="+- 0 4030 4030"/>
                              <a:gd name="T13" fmla="*/ T12 w 33"/>
                              <a:gd name="T14" fmla="+- 0 2181 2181"/>
                              <a:gd name="T15" fmla="*/ 2181 h 55"/>
                            </a:gdLst>
                            <a:ahLst/>
                            <a:cxnLst>
                              <a:cxn ang="0">
                                <a:pos x="T1" y="T3"/>
                              </a:cxn>
                              <a:cxn ang="0">
                                <a:pos x="T5" y="T7"/>
                              </a:cxn>
                              <a:cxn ang="0">
                                <a:pos x="T9" y="T11"/>
                              </a:cxn>
                              <a:cxn ang="0">
                                <a:pos x="T13" y="T15"/>
                              </a:cxn>
                            </a:cxnLst>
                            <a:rect l="0" t="0" r="r" b="b"/>
                            <a:pathLst>
                              <a:path w="33" h="55">
                                <a:moveTo>
                                  <a:pt x="0" y="0"/>
                                </a:moveTo>
                                <a:lnTo>
                                  <a:pt x="4" y="55"/>
                                </a:lnTo>
                                <a:lnTo>
                                  <a:pt x="33" y="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0" name="docshape395"/>
                        <wps:cNvSpPr>
                          <a:spLocks/>
                        </wps:cNvSpPr>
                        <wps:spPr bwMode="auto">
                          <a:xfrm>
                            <a:off x="4030" y="2181"/>
                            <a:ext cx="33" cy="55"/>
                          </a:xfrm>
                          <a:custGeom>
                            <a:avLst/>
                            <a:gdLst>
                              <a:gd name="T0" fmla="+- 0 4034 4030"/>
                              <a:gd name="T1" fmla="*/ T0 w 33"/>
                              <a:gd name="T2" fmla="+- 0 2236 2181"/>
                              <a:gd name="T3" fmla="*/ 2236 h 55"/>
                              <a:gd name="T4" fmla="+- 0 4030 4030"/>
                              <a:gd name="T5" fmla="*/ T4 w 33"/>
                              <a:gd name="T6" fmla="+- 0 2181 2181"/>
                              <a:gd name="T7" fmla="*/ 2181 h 55"/>
                              <a:gd name="T8" fmla="+- 0 4063 4030"/>
                              <a:gd name="T9" fmla="*/ T8 w 33"/>
                              <a:gd name="T10" fmla="+- 0 2189 2181"/>
                              <a:gd name="T11" fmla="*/ 2189 h 55"/>
                              <a:gd name="T12" fmla="+- 0 4034 4030"/>
                              <a:gd name="T13" fmla="*/ T12 w 33"/>
                              <a:gd name="T14" fmla="+- 0 2236 2181"/>
                              <a:gd name="T15" fmla="*/ 2236 h 55"/>
                            </a:gdLst>
                            <a:ahLst/>
                            <a:cxnLst>
                              <a:cxn ang="0">
                                <a:pos x="T1" y="T3"/>
                              </a:cxn>
                              <a:cxn ang="0">
                                <a:pos x="T5" y="T7"/>
                              </a:cxn>
                              <a:cxn ang="0">
                                <a:pos x="T9" y="T11"/>
                              </a:cxn>
                              <a:cxn ang="0">
                                <a:pos x="T13" y="T15"/>
                              </a:cxn>
                            </a:cxnLst>
                            <a:rect l="0" t="0" r="r" b="b"/>
                            <a:pathLst>
                              <a:path w="33" h="55">
                                <a:moveTo>
                                  <a:pt x="4" y="55"/>
                                </a:moveTo>
                                <a:lnTo>
                                  <a:pt x="0" y="0"/>
                                </a:lnTo>
                                <a:lnTo>
                                  <a:pt x="33" y="8"/>
                                </a:lnTo>
                                <a:lnTo>
                                  <a:pt x="4" y="55"/>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 name="Line 392"/>
                        <wps:cNvCnPr>
                          <a:cxnSpLocks noChangeShapeType="1"/>
                        </wps:cNvCnPr>
                        <wps:spPr bwMode="auto">
                          <a:xfrm>
                            <a:off x="5367" y="1405"/>
                            <a:ext cx="15" cy="32"/>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2" name="Line 393"/>
                        <wps:cNvCnPr>
                          <a:cxnSpLocks noChangeShapeType="1"/>
                        </wps:cNvCnPr>
                        <wps:spPr bwMode="auto">
                          <a:xfrm>
                            <a:off x="5396" y="1470"/>
                            <a:ext cx="26"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3" name="Line 394"/>
                        <wps:cNvCnPr>
                          <a:cxnSpLocks noChangeShapeType="1"/>
                        </wps:cNvCnPr>
                        <wps:spPr bwMode="auto">
                          <a:xfrm>
                            <a:off x="5436" y="1567"/>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4" name="Line 395"/>
                        <wps:cNvCnPr>
                          <a:cxnSpLocks noChangeShapeType="1"/>
                        </wps:cNvCnPr>
                        <wps:spPr bwMode="auto">
                          <a:xfrm>
                            <a:off x="5480" y="1665"/>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5" name="Line 396"/>
                        <wps:cNvCnPr>
                          <a:cxnSpLocks noChangeShapeType="1"/>
                        </wps:cNvCnPr>
                        <wps:spPr bwMode="auto">
                          <a:xfrm>
                            <a:off x="5523" y="1762"/>
                            <a:ext cx="26"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6" name="Line 397"/>
                        <wps:cNvCnPr>
                          <a:cxnSpLocks noChangeShapeType="1"/>
                        </wps:cNvCnPr>
                        <wps:spPr bwMode="auto">
                          <a:xfrm>
                            <a:off x="5563" y="1860"/>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7" name="Line 398"/>
                        <wps:cNvCnPr>
                          <a:cxnSpLocks noChangeShapeType="1"/>
                        </wps:cNvCnPr>
                        <wps:spPr bwMode="auto">
                          <a:xfrm>
                            <a:off x="5607" y="1957"/>
                            <a:ext cx="29" cy="66"/>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8" name="Line 399"/>
                        <wps:cNvCnPr>
                          <a:cxnSpLocks noChangeShapeType="1"/>
                        </wps:cNvCnPr>
                        <wps:spPr bwMode="auto">
                          <a:xfrm>
                            <a:off x="5646" y="2055"/>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9" name="Line 400"/>
                        <wps:cNvCnPr>
                          <a:cxnSpLocks noChangeShapeType="1"/>
                        </wps:cNvCnPr>
                        <wps:spPr bwMode="auto">
                          <a:xfrm>
                            <a:off x="5690" y="2153"/>
                            <a:ext cx="14" cy="32"/>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0" name="Line 401"/>
                        <wps:cNvCnPr>
                          <a:cxnSpLocks noChangeShapeType="1"/>
                        </wps:cNvCnPr>
                        <wps:spPr bwMode="auto">
                          <a:xfrm>
                            <a:off x="5367" y="1405"/>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1" name="docshape396"/>
                        <wps:cNvSpPr>
                          <a:spLocks/>
                        </wps:cNvSpPr>
                        <wps:spPr bwMode="auto">
                          <a:xfrm>
                            <a:off x="5689" y="2182"/>
                            <a:ext cx="37" cy="55"/>
                          </a:xfrm>
                          <a:custGeom>
                            <a:avLst/>
                            <a:gdLst>
                              <a:gd name="T0" fmla="+- 0 5723 5690"/>
                              <a:gd name="T1" fmla="*/ T0 w 37"/>
                              <a:gd name="T2" fmla="+- 0 2182 2182"/>
                              <a:gd name="T3" fmla="*/ 2182 h 55"/>
                              <a:gd name="T4" fmla="+- 0 5690 5690"/>
                              <a:gd name="T5" fmla="*/ T4 w 37"/>
                              <a:gd name="T6" fmla="+- 0 2196 2182"/>
                              <a:gd name="T7" fmla="*/ 2196 h 55"/>
                              <a:gd name="T8" fmla="+- 0 5726 5690"/>
                              <a:gd name="T9" fmla="*/ T8 w 37"/>
                              <a:gd name="T10" fmla="+- 0 2236 2182"/>
                              <a:gd name="T11" fmla="*/ 2236 h 55"/>
                              <a:gd name="T12" fmla="+- 0 5723 5690"/>
                              <a:gd name="T13" fmla="*/ T12 w 37"/>
                              <a:gd name="T14" fmla="+- 0 2182 2182"/>
                              <a:gd name="T15" fmla="*/ 2182 h 55"/>
                            </a:gdLst>
                            <a:ahLst/>
                            <a:cxnLst>
                              <a:cxn ang="0">
                                <a:pos x="T1" y="T3"/>
                              </a:cxn>
                              <a:cxn ang="0">
                                <a:pos x="T5" y="T7"/>
                              </a:cxn>
                              <a:cxn ang="0">
                                <a:pos x="T9" y="T11"/>
                              </a:cxn>
                              <a:cxn ang="0">
                                <a:pos x="T13" y="T15"/>
                              </a:cxn>
                            </a:cxnLst>
                            <a:rect l="0" t="0" r="r" b="b"/>
                            <a:pathLst>
                              <a:path w="37" h="55">
                                <a:moveTo>
                                  <a:pt x="33" y="0"/>
                                </a:moveTo>
                                <a:lnTo>
                                  <a:pt x="0" y="14"/>
                                </a:lnTo>
                                <a:lnTo>
                                  <a:pt x="36" y="54"/>
                                </a:lnTo>
                                <a:lnTo>
                                  <a:pt x="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2" name="docshape397"/>
                        <wps:cNvSpPr>
                          <a:spLocks/>
                        </wps:cNvSpPr>
                        <wps:spPr bwMode="auto">
                          <a:xfrm>
                            <a:off x="5689" y="2182"/>
                            <a:ext cx="37" cy="55"/>
                          </a:xfrm>
                          <a:custGeom>
                            <a:avLst/>
                            <a:gdLst>
                              <a:gd name="T0" fmla="+- 0 5726 5690"/>
                              <a:gd name="T1" fmla="*/ T0 w 37"/>
                              <a:gd name="T2" fmla="+- 0 2236 2182"/>
                              <a:gd name="T3" fmla="*/ 2236 h 55"/>
                              <a:gd name="T4" fmla="+- 0 5690 5690"/>
                              <a:gd name="T5" fmla="*/ T4 w 37"/>
                              <a:gd name="T6" fmla="+- 0 2196 2182"/>
                              <a:gd name="T7" fmla="*/ 2196 h 55"/>
                              <a:gd name="T8" fmla="+- 0 5723 5690"/>
                              <a:gd name="T9" fmla="*/ T8 w 37"/>
                              <a:gd name="T10" fmla="+- 0 2182 2182"/>
                              <a:gd name="T11" fmla="*/ 2182 h 55"/>
                              <a:gd name="T12" fmla="+- 0 5726 5690"/>
                              <a:gd name="T13" fmla="*/ T12 w 37"/>
                              <a:gd name="T14" fmla="+- 0 2236 2182"/>
                              <a:gd name="T15" fmla="*/ 2236 h 55"/>
                            </a:gdLst>
                            <a:ahLst/>
                            <a:cxnLst>
                              <a:cxn ang="0">
                                <a:pos x="T1" y="T3"/>
                              </a:cxn>
                              <a:cxn ang="0">
                                <a:pos x="T5" y="T7"/>
                              </a:cxn>
                              <a:cxn ang="0">
                                <a:pos x="T9" y="T11"/>
                              </a:cxn>
                              <a:cxn ang="0">
                                <a:pos x="T13" y="T15"/>
                              </a:cxn>
                            </a:cxnLst>
                            <a:rect l="0" t="0" r="r" b="b"/>
                            <a:pathLst>
                              <a:path w="37" h="55">
                                <a:moveTo>
                                  <a:pt x="36" y="54"/>
                                </a:moveTo>
                                <a:lnTo>
                                  <a:pt x="0" y="14"/>
                                </a:lnTo>
                                <a:lnTo>
                                  <a:pt x="33" y="0"/>
                                </a:lnTo>
                                <a:lnTo>
                                  <a:pt x="36" y="54"/>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Line 404"/>
                        <wps:cNvCnPr>
                          <a:cxnSpLocks noChangeShapeType="1"/>
                        </wps:cNvCnPr>
                        <wps:spPr bwMode="auto">
                          <a:xfrm>
                            <a:off x="6147" y="1485"/>
                            <a:ext cx="29" cy="1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4" name="Line 405"/>
                        <wps:cNvCnPr>
                          <a:cxnSpLocks noChangeShapeType="1"/>
                        </wps:cNvCnPr>
                        <wps:spPr bwMode="auto">
                          <a:xfrm>
                            <a:off x="6205" y="1522"/>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5" name="Line 406"/>
                        <wps:cNvCnPr>
                          <a:cxnSpLocks noChangeShapeType="1"/>
                        </wps:cNvCnPr>
                        <wps:spPr bwMode="auto">
                          <a:xfrm>
                            <a:off x="6295" y="1578"/>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6" name="Line 407"/>
                        <wps:cNvCnPr>
                          <a:cxnSpLocks noChangeShapeType="1"/>
                        </wps:cNvCnPr>
                        <wps:spPr bwMode="auto">
                          <a:xfrm>
                            <a:off x="6386" y="1634"/>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7" name="Line 408"/>
                        <wps:cNvCnPr>
                          <a:cxnSpLocks noChangeShapeType="1"/>
                        </wps:cNvCnPr>
                        <wps:spPr bwMode="auto">
                          <a:xfrm>
                            <a:off x="6473" y="1690"/>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8" name="Line 409"/>
                        <wps:cNvCnPr>
                          <a:cxnSpLocks noChangeShapeType="1"/>
                        </wps:cNvCnPr>
                        <wps:spPr bwMode="auto">
                          <a:xfrm>
                            <a:off x="6563" y="1746"/>
                            <a:ext cx="62"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9" name="Line 410"/>
                        <wps:cNvCnPr>
                          <a:cxnSpLocks noChangeShapeType="1"/>
                        </wps:cNvCnPr>
                        <wps:spPr bwMode="auto">
                          <a:xfrm>
                            <a:off x="6654" y="1802"/>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0" name="Line 411"/>
                        <wps:cNvCnPr>
                          <a:cxnSpLocks noChangeShapeType="1"/>
                        </wps:cNvCnPr>
                        <wps:spPr bwMode="auto">
                          <a:xfrm>
                            <a:off x="6741" y="1857"/>
                            <a:ext cx="62"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1" name="Line 412"/>
                        <wps:cNvCnPr>
                          <a:cxnSpLocks noChangeShapeType="1"/>
                        </wps:cNvCnPr>
                        <wps:spPr bwMode="auto">
                          <a:xfrm>
                            <a:off x="6832" y="1913"/>
                            <a:ext cx="61"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2" name="Line 413"/>
                        <wps:cNvCnPr>
                          <a:cxnSpLocks noChangeShapeType="1"/>
                        </wps:cNvCnPr>
                        <wps:spPr bwMode="auto">
                          <a:xfrm>
                            <a:off x="6922" y="1969"/>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3" name="Line 414"/>
                        <wps:cNvCnPr>
                          <a:cxnSpLocks noChangeShapeType="1"/>
                        </wps:cNvCnPr>
                        <wps:spPr bwMode="auto">
                          <a:xfrm>
                            <a:off x="7013" y="2025"/>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4" name="Line 415"/>
                        <wps:cNvCnPr>
                          <a:cxnSpLocks noChangeShapeType="1"/>
                        </wps:cNvCnPr>
                        <wps:spPr bwMode="auto">
                          <a:xfrm>
                            <a:off x="7100" y="2081"/>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5" name="Line 416"/>
                        <wps:cNvCnPr>
                          <a:cxnSpLocks noChangeShapeType="1"/>
                        </wps:cNvCnPr>
                        <wps:spPr bwMode="auto">
                          <a:xfrm>
                            <a:off x="7190" y="2137"/>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6" name="Line 417"/>
                        <wps:cNvCnPr>
                          <a:cxnSpLocks noChangeShapeType="1"/>
                        </wps:cNvCnPr>
                        <wps:spPr bwMode="auto">
                          <a:xfrm>
                            <a:off x="7281" y="2193"/>
                            <a:ext cx="29" cy="1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7" name="Line 418"/>
                        <wps:cNvCnPr>
                          <a:cxnSpLocks noChangeShapeType="1"/>
                        </wps:cNvCnPr>
                        <wps:spPr bwMode="auto">
                          <a:xfrm>
                            <a:off x="6147" y="1486"/>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8" name="docshape398"/>
                        <wps:cNvSpPr>
                          <a:spLocks/>
                        </wps:cNvSpPr>
                        <wps:spPr bwMode="auto">
                          <a:xfrm>
                            <a:off x="7302" y="2199"/>
                            <a:ext cx="55" cy="42"/>
                          </a:xfrm>
                          <a:custGeom>
                            <a:avLst/>
                            <a:gdLst>
                              <a:gd name="T0" fmla="+- 0 7321 7303"/>
                              <a:gd name="T1" fmla="*/ T0 w 55"/>
                              <a:gd name="T2" fmla="+- 0 2199 2199"/>
                              <a:gd name="T3" fmla="*/ 2199 h 42"/>
                              <a:gd name="T4" fmla="+- 0 7303 7303"/>
                              <a:gd name="T5" fmla="*/ T4 w 55"/>
                              <a:gd name="T6" fmla="+- 0 2228 2199"/>
                              <a:gd name="T7" fmla="*/ 2228 h 42"/>
                              <a:gd name="T8" fmla="+- 0 7357 7303"/>
                              <a:gd name="T9" fmla="*/ T8 w 55"/>
                              <a:gd name="T10" fmla="+- 0 2241 2199"/>
                              <a:gd name="T11" fmla="*/ 2241 h 42"/>
                              <a:gd name="T12" fmla="+- 0 7321 7303"/>
                              <a:gd name="T13" fmla="*/ T12 w 55"/>
                              <a:gd name="T14" fmla="+- 0 2199 2199"/>
                              <a:gd name="T15" fmla="*/ 2199 h 42"/>
                            </a:gdLst>
                            <a:ahLst/>
                            <a:cxnLst>
                              <a:cxn ang="0">
                                <a:pos x="T1" y="T3"/>
                              </a:cxn>
                              <a:cxn ang="0">
                                <a:pos x="T5" y="T7"/>
                              </a:cxn>
                              <a:cxn ang="0">
                                <a:pos x="T9" y="T11"/>
                              </a:cxn>
                              <a:cxn ang="0">
                                <a:pos x="T13" y="T15"/>
                              </a:cxn>
                            </a:cxnLst>
                            <a:rect l="0" t="0" r="r" b="b"/>
                            <a:pathLst>
                              <a:path w="55" h="42">
                                <a:moveTo>
                                  <a:pt x="18" y="0"/>
                                </a:moveTo>
                                <a:lnTo>
                                  <a:pt x="0" y="29"/>
                                </a:lnTo>
                                <a:lnTo>
                                  <a:pt x="54" y="42"/>
                                </a:lnTo>
                                <a:lnTo>
                                  <a:pt x="1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9" name="docshape399"/>
                        <wps:cNvSpPr>
                          <a:spLocks/>
                        </wps:cNvSpPr>
                        <wps:spPr bwMode="auto">
                          <a:xfrm>
                            <a:off x="7302" y="2199"/>
                            <a:ext cx="55" cy="42"/>
                          </a:xfrm>
                          <a:custGeom>
                            <a:avLst/>
                            <a:gdLst>
                              <a:gd name="T0" fmla="+- 0 7357 7303"/>
                              <a:gd name="T1" fmla="*/ T0 w 55"/>
                              <a:gd name="T2" fmla="+- 0 2241 2199"/>
                              <a:gd name="T3" fmla="*/ 2241 h 42"/>
                              <a:gd name="T4" fmla="+- 0 7303 7303"/>
                              <a:gd name="T5" fmla="*/ T4 w 55"/>
                              <a:gd name="T6" fmla="+- 0 2228 2199"/>
                              <a:gd name="T7" fmla="*/ 2228 h 42"/>
                              <a:gd name="T8" fmla="+- 0 7321 7303"/>
                              <a:gd name="T9" fmla="*/ T8 w 55"/>
                              <a:gd name="T10" fmla="+- 0 2199 2199"/>
                              <a:gd name="T11" fmla="*/ 2199 h 42"/>
                              <a:gd name="T12" fmla="+- 0 7357 7303"/>
                              <a:gd name="T13" fmla="*/ T12 w 55"/>
                              <a:gd name="T14" fmla="+- 0 2241 2199"/>
                              <a:gd name="T15" fmla="*/ 2241 h 42"/>
                            </a:gdLst>
                            <a:ahLst/>
                            <a:cxnLst>
                              <a:cxn ang="0">
                                <a:pos x="T1" y="T3"/>
                              </a:cxn>
                              <a:cxn ang="0">
                                <a:pos x="T5" y="T7"/>
                              </a:cxn>
                              <a:cxn ang="0">
                                <a:pos x="T9" y="T11"/>
                              </a:cxn>
                              <a:cxn ang="0">
                                <a:pos x="T13" y="T15"/>
                              </a:cxn>
                            </a:cxnLst>
                            <a:rect l="0" t="0" r="r" b="b"/>
                            <a:pathLst>
                              <a:path w="55" h="42">
                                <a:moveTo>
                                  <a:pt x="54" y="42"/>
                                </a:moveTo>
                                <a:lnTo>
                                  <a:pt x="0" y="29"/>
                                </a:lnTo>
                                <a:lnTo>
                                  <a:pt x="18" y="0"/>
                                </a:lnTo>
                                <a:lnTo>
                                  <a:pt x="54" y="42"/>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0" name="Line 421"/>
                        <wps:cNvCnPr>
                          <a:cxnSpLocks noChangeShapeType="1"/>
                        </wps:cNvCnPr>
                        <wps:spPr bwMode="auto">
                          <a:xfrm>
                            <a:off x="6893" y="1457"/>
                            <a:ext cx="33" cy="1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1" name="Line 422"/>
                        <wps:cNvCnPr>
                          <a:cxnSpLocks noChangeShapeType="1"/>
                        </wps:cNvCnPr>
                        <wps:spPr bwMode="auto">
                          <a:xfrm>
                            <a:off x="6955" y="1490"/>
                            <a:ext cx="65"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2" name="Line 423"/>
                        <wps:cNvCnPr>
                          <a:cxnSpLocks noChangeShapeType="1"/>
                        </wps:cNvCnPr>
                        <wps:spPr bwMode="auto">
                          <a:xfrm>
                            <a:off x="7049" y="1541"/>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3" name="Line 424"/>
                        <wps:cNvCnPr>
                          <a:cxnSpLocks noChangeShapeType="1"/>
                        </wps:cNvCnPr>
                        <wps:spPr bwMode="auto">
                          <a:xfrm>
                            <a:off x="7143" y="1591"/>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4" name="Line 425"/>
                        <wps:cNvCnPr>
                          <a:cxnSpLocks noChangeShapeType="1"/>
                        </wps:cNvCnPr>
                        <wps:spPr bwMode="auto">
                          <a:xfrm>
                            <a:off x="7237" y="1642"/>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5" name="Line 426"/>
                        <wps:cNvCnPr>
                          <a:cxnSpLocks noChangeShapeType="1"/>
                        </wps:cNvCnPr>
                        <wps:spPr bwMode="auto">
                          <a:xfrm>
                            <a:off x="7328" y="1692"/>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6" name="Line 427"/>
                        <wps:cNvCnPr>
                          <a:cxnSpLocks noChangeShapeType="1"/>
                        </wps:cNvCnPr>
                        <wps:spPr bwMode="auto">
                          <a:xfrm>
                            <a:off x="7422" y="1743"/>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7" name="Line 428"/>
                        <wps:cNvCnPr>
                          <a:cxnSpLocks noChangeShapeType="1"/>
                        </wps:cNvCnPr>
                        <wps:spPr bwMode="auto">
                          <a:xfrm>
                            <a:off x="7517" y="1794"/>
                            <a:ext cx="61"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8" name="Line 429"/>
                        <wps:cNvCnPr>
                          <a:cxnSpLocks noChangeShapeType="1"/>
                        </wps:cNvCnPr>
                        <wps:spPr bwMode="auto">
                          <a:xfrm>
                            <a:off x="7607" y="1844"/>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9" name="Line 430"/>
                        <wps:cNvCnPr>
                          <a:cxnSpLocks noChangeShapeType="1"/>
                        </wps:cNvCnPr>
                        <wps:spPr bwMode="auto">
                          <a:xfrm>
                            <a:off x="7701" y="1895"/>
                            <a:ext cx="62"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0" name="Line 431"/>
                        <wps:cNvCnPr>
                          <a:cxnSpLocks noChangeShapeType="1"/>
                        </wps:cNvCnPr>
                        <wps:spPr bwMode="auto">
                          <a:xfrm>
                            <a:off x="7796" y="1945"/>
                            <a:ext cx="61"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1" name="Line 432"/>
                        <wps:cNvCnPr>
                          <a:cxnSpLocks noChangeShapeType="1"/>
                        </wps:cNvCnPr>
                        <wps:spPr bwMode="auto">
                          <a:xfrm>
                            <a:off x="7886" y="1996"/>
                            <a:ext cx="65"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2" name="Line 433"/>
                        <wps:cNvCnPr>
                          <a:cxnSpLocks noChangeShapeType="1"/>
                        </wps:cNvCnPr>
                        <wps:spPr bwMode="auto">
                          <a:xfrm>
                            <a:off x="7980" y="2047"/>
                            <a:ext cx="62"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3" name="Line 434"/>
                        <wps:cNvCnPr>
                          <a:cxnSpLocks noChangeShapeType="1"/>
                        </wps:cNvCnPr>
                        <wps:spPr bwMode="auto">
                          <a:xfrm>
                            <a:off x="8075" y="2097"/>
                            <a:ext cx="61"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4" name="Line 435"/>
                        <wps:cNvCnPr>
                          <a:cxnSpLocks noChangeShapeType="1"/>
                        </wps:cNvCnPr>
                        <wps:spPr bwMode="auto">
                          <a:xfrm>
                            <a:off x="8169" y="2148"/>
                            <a:ext cx="61"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5" name="Line 436"/>
                        <wps:cNvCnPr>
                          <a:cxnSpLocks noChangeShapeType="1"/>
                        </wps:cNvCnPr>
                        <wps:spPr bwMode="auto">
                          <a:xfrm>
                            <a:off x="8259" y="2198"/>
                            <a:ext cx="33" cy="1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6" name="Line 437"/>
                        <wps:cNvCnPr>
                          <a:cxnSpLocks noChangeShapeType="1"/>
                        </wps:cNvCnPr>
                        <wps:spPr bwMode="auto">
                          <a:xfrm>
                            <a:off x="6893" y="1457"/>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7" name="docshape400"/>
                        <wps:cNvSpPr>
                          <a:spLocks/>
                        </wps:cNvSpPr>
                        <wps:spPr bwMode="auto">
                          <a:xfrm>
                            <a:off x="8288" y="2202"/>
                            <a:ext cx="51" cy="40"/>
                          </a:xfrm>
                          <a:custGeom>
                            <a:avLst/>
                            <a:gdLst>
                              <a:gd name="T0" fmla="+- 0 8303 8288"/>
                              <a:gd name="T1" fmla="*/ T0 w 51"/>
                              <a:gd name="T2" fmla="+- 0 2202 2202"/>
                              <a:gd name="T3" fmla="*/ 2202 h 40"/>
                              <a:gd name="T4" fmla="+- 0 8288 8288"/>
                              <a:gd name="T5" fmla="*/ T4 w 51"/>
                              <a:gd name="T6" fmla="+- 0 2231 2202"/>
                              <a:gd name="T7" fmla="*/ 2231 h 40"/>
                              <a:gd name="T8" fmla="+- 0 8339 8288"/>
                              <a:gd name="T9" fmla="*/ T8 w 51"/>
                              <a:gd name="T10" fmla="+- 0 2242 2202"/>
                              <a:gd name="T11" fmla="*/ 2242 h 40"/>
                              <a:gd name="T12" fmla="+- 0 8303 8288"/>
                              <a:gd name="T13" fmla="*/ T12 w 51"/>
                              <a:gd name="T14" fmla="+- 0 2202 2202"/>
                              <a:gd name="T15" fmla="*/ 2202 h 40"/>
                            </a:gdLst>
                            <a:ahLst/>
                            <a:cxnLst>
                              <a:cxn ang="0">
                                <a:pos x="T1" y="T3"/>
                              </a:cxn>
                              <a:cxn ang="0">
                                <a:pos x="T5" y="T7"/>
                              </a:cxn>
                              <a:cxn ang="0">
                                <a:pos x="T9" y="T11"/>
                              </a:cxn>
                              <a:cxn ang="0">
                                <a:pos x="T13" y="T15"/>
                              </a:cxn>
                            </a:cxnLst>
                            <a:rect l="0" t="0" r="r" b="b"/>
                            <a:pathLst>
                              <a:path w="51" h="40">
                                <a:moveTo>
                                  <a:pt x="15" y="0"/>
                                </a:moveTo>
                                <a:lnTo>
                                  <a:pt x="0" y="29"/>
                                </a:lnTo>
                                <a:lnTo>
                                  <a:pt x="51" y="40"/>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8" name="docshape401"/>
                        <wps:cNvSpPr>
                          <a:spLocks/>
                        </wps:cNvSpPr>
                        <wps:spPr bwMode="auto">
                          <a:xfrm>
                            <a:off x="8288" y="2202"/>
                            <a:ext cx="51" cy="40"/>
                          </a:xfrm>
                          <a:custGeom>
                            <a:avLst/>
                            <a:gdLst>
                              <a:gd name="T0" fmla="+- 0 8339 8288"/>
                              <a:gd name="T1" fmla="*/ T0 w 51"/>
                              <a:gd name="T2" fmla="+- 0 2242 2202"/>
                              <a:gd name="T3" fmla="*/ 2242 h 40"/>
                              <a:gd name="T4" fmla="+- 0 8288 8288"/>
                              <a:gd name="T5" fmla="*/ T4 w 51"/>
                              <a:gd name="T6" fmla="+- 0 2231 2202"/>
                              <a:gd name="T7" fmla="*/ 2231 h 40"/>
                              <a:gd name="T8" fmla="+- 0 8303 8288"/>
                              <a:gd name="T9" fmla="*/ T8 w 51"/>
                              <a:gd name="T10" fmla="+- 0 2202 2202"/>
                              <a:gd name="T11" fmla="*/ 2202 h 40"/>
                              <a:gd name="T12" fmla="+- 0 8339 8288"/>
                              <a:gd name="T13" fmla="*/ T12 w 51"/>
                              <a:gd name="T14" fmla="+- 0 2242 2202"/>
                              <a:gd name="T15" fmla="*/ 2242 h 40"/>
                            </a:gdLst>
                            <a:ahLst/>
                            <a:cxnLst>
                              <a:cxn ang="0">
                                <a:pos x="T1" y="T3"/>
                              </a:cxn>
                              <a:cxn ang="0">
                                <a:pos x="T5" y="T7"/>
                              </a:cxn>
                              <a:cxn ang="0">
                                <a:pos x="T9" y="T11"/>
                              </a:cxn>
                              <a:cxn ang="0">
                                <a:pos x="T13" y="T15"/>
                              </a:cxn>
                            </a:cxnLst>
                            <a:rect l="0" t="0" r="r" b="b"/>
                            <a:pathLst>
                              <a:path w="51" h="40">
                                <a:moveTo>
                                  <a:pt x="51" y="40"/>
                                </a:moveTo>
                                <a:lnTo>
                                  <a:pt x="0" y="29"/>
                                </a:lnTo>
                                <a:lnTo>
                                  <a:pt x="15" y="0"/>
                                </a:lnTo>
                                <a:lnTo>
                                  <a:pt x="51" y="40"/>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9" name="Line 440"/>
                        <wps:cNvCnPr>
                          <a:cxnSpLocks noChangeShapeType="1"/>
                        </wps:cNvCnPr>
                        <wps:spPr bwMode="auto">
                          <a:xfrm>
                            <a:off x="7277" y="1299"/>
                            <a:ext cx="4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0" name="Line 441"/>
                        <wps:cNvCnPr>
                          <a:cxnSpLocks noChangeShapeType="1"/>
                        </wps:cNvCnPr>
                        <wps:spPr bwMode="auto">
                          <a:xfrm>
                            <a:off x="7353" y="1282"/>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1" name="Line 442"/>
                        <wps:cNvCnPr>
                          <a:cxnSpLocks noChangeShapeType="1"/>
                        </wps:cNvCnPr>
                        <wps:spPr bwMode="auto">
                          <a:xfrm>
                            <a:off x="7462" y="1257"/>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2" name="Line 443"/>
                        <wps:cNvCnPr>
                          <a:cxnSpLocks noChangeShapeType="1"/>
                        </wps:cNvCnPr>
                        <wps:spPr bwMode="auto">
                          <a:xfrm>
                            <a:off x="7571" y="1232"/>
                            <a:ext cx="76"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3" name="Line 444"/>
                        <wps:cNvCnPr>
                          <a:cxnSpLocks noChangeShapeType="1"/>
                        </wps:cNvCnPr>
                        <wps:spPr bwMode="auto">
                          <a:xfrm>
                            <a:off x="7683" y="1207"/>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4" name="Line 445"/>
                        <wps:cNvCnPr>
                          <a:cxnSpLocks noChangeShapeType="1"/>
                        </wps:cNvCnPr>
                        <wps:spPr bwMode="auto">
                          <a:xfrm>
                            <a:off x="7792" y="1182"/>
                            <a:ext cx="7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5" name="Line 446"/>
                        <wps:cNvCnPr>
                          <a:cxnSpLocks noChangeShapeType="1"/>
                        </wps:cNvCnPr>
                        <wps:spPr bwMode="auto">
                          <a:xfrm>
                            <a:off x="7901" y="1157"/>
                            <a:ext cx="76"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6" name="Line 447"/>
                        <wps:cNvCnPr>
                          <a:cxnSpLocks noChangeShapeType="1"/>
                        </wps:cNvCnPr>
                        <wps:spPr bwMode="auto">
                          <a:xfrm>
                            <a:off x="8013" y="1131"/>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7" name="Line 448"/>
                        <wps:cNvCnPr>
                          <a:cxnSpLocks noChangeShapeType="1"/>
                        </wps:cNvCnPr>
                        <wps:spPr bwMode="auto">
                          <a:xfrm>
                            <a:off x="8122" y="1106"/>
                            <a:ext cx="7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8" name="Line 449"/>
                        <wps:cNvCnPr>
                          <a:cxnSpLocks noChangeShapeType="1"/>
                        </wps:cNvCnPr>
                        <wps:spPr bwMode="auto">
                          <a:xfrm>
                            <a:off x="8230" y="1081"/>
                            <a:ext cx="4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9" name="Line 450"/>
                        <wps:cNvCnPr>
                          <a:cxnSpLocks noChangeShapeType="1"/>
                        </wps:cNvCnPr>
                        <wps:spPr bwMode="auto">
                          <a:xfrm>
                            <a:off x="7277" y="1299"/>
                            <a:ext cx="0" cy="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0" name="docshape402"/>
                        <wps:cNvSpPr>
                          <a:spLocks/>
                        </wps:cNvSpPr>
                        <wps:spPr bwMode="auto">
                          <a:xfrm>
                            <a:off x="8266" y="1056"/>
                            <a:ext cx="55" cy="33"/>
                          </a:xfrm>
                          <a:custGeom>
                            <a:avLst/>
                            <a:gdLst>
                              <a:gd name="T0" fmla="+- 0 8267 8267"/>
                              <a:gd name="T1" fmla="*/ T0 w 55"/>
                              <a:gd name="T2" fmla="+- 0 1056 1056"/>
                              <a:gd name="T3" fmla="*/ 1056 h 33"/>
                              <a:gd name="T4" fmla="+- 0 8278 8267"/>
                              <a:gd name="T5" fmla="*/ T4 w 55"/>
                              <a:gd name="T6" fmla="+- 0 1089 1056"/>
                              <a:gd name="T7" fmla="*/ 1089 h 33"/>
                              <a:gd name="T8" fmla="+- 0 8321 8267"/>
                              <a:gd name="T9" fmla="*/ T8 w 55"/>
                              <a:gd name="T10" fmla="+- 0 1061 1056"/>
                              <a:gd name="T11" fmla="*/ 1061 h 33"/>
                              <a:gd name="T12" fmla="+- 0 8267 8267"/>
                              <a:gd name="T13" fmla="*/ T12 w 55"/>
                              <a:gd name="T14" fmla="+- 0 1056 1056"/>
                              <a:gd name="T15" fmla="*/ 1056 h 33"/>
                            </a:gdLst>
                            <a:ahLst/>
                            <a:cxnLst>
                              <a:cxn ang="0">
                                <a:pos x="T1" y="T3"/>
                              </a:cxn>
                              <a:cxn ang="0">
                                <a:pos x="T5" y="T7"/>
                              </a:cxn>
                              <a:cxn ang="0">
                                <a:pos x="T9" y="T11"/>
                              </a:cxn>
                              <a:cxn ang="0">
                                <a:pos x="T13" y="T15"/>
                              </a:cxn>
                            </a:cxnLst>
                            <a:rect l="0" t="0" r="r" b="b"/>
                            <a:pathLst>
                              <a:path w="55" h="33">
                                <a:moveTo>
                                  <a:pt x="0" y="0"/>
                                </a:moveTo>
                                <a:lnTo>
                                  <a:pt x="11" y="33"/>
                                </a:lnTo>
                                <a:lnTo>
                                  <a:pt x="54" y="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1" name="docshape403"/>
                        <wps:cNvSpPr>
                          <a:spLocks/>
                        </wps:cNvSpPr>
                        <wps:spPr bwMode="auto">
                          <a:xfrm>
                            <a:off x="8266" y="1056"/>
                            <a:ext cx="55" cy="33"/>
                          </a:xfrm>
                          <a:custGeom>
                            <a:avLst/>
                            <a:gdLst>
                              <a:gd name="T0" fmla="+- 0 8321 8267"/>
                              <a:gd name="T1" fmla="*/ T0 w 55"/>
                              <a:gd name="T2" fmla="+- 0 1061 1056"/>
                              <a:gd name="T3" fmla="*/ 1061 h 33"/>
                              <a:gd name="T4" fmla="+- 0 8278 8267"/>
                              <a:gd name="T5" fmla="*/ T4 w 55"/>
                              <a:gd name="T6" fmla="+- 0 1089 1056"/>
                              <a:gd name="T7" fmla="*/ 1089 h 33"/>
                              <a:gd name="T8" fmla="+- 0 8267 8267"/>
                              <a:gd name="T9" fmla="*/ T8 w 55"/>
                              <a:gd name="T10" fmla="+- 0 1056 1056"/>
                              <a:gd name="T11" fmla="*/ 1056 h 33"/>
                              <a:gd name="T12" fmla="+- 0 8321 8267"/>
                              <a:gd name="T13" fmla="*/ T12 w 55"/>
                              <a:gd name="T14" fmla="+- 0 1061 1056"/>
                              <a:gd name="T15" fmla="*/ 1061 h 33"/>
                            </a:gdLst>
                            <a:ahLst/>
                            <a:cxnLst>
                              <a:cxn ang="0">
                                <a:pos x="T1" y="T3"/>
                              </a:cxn>
                              <a:cxn ang="0">
                                <a:pos x="T5" y="T7"/>
                              </a:cxn>
                              <a:cxn ang="0">
                                <a:pos x="T9" y="T11"/>
                              </a:cxn>
                              <a:cxn ang="0">
                                <a:pos x="T13" y="T15"/>
                              </a:cxn>
                            </a:cxnLst>
                            <a:rect l="0" t="0" r="r" b="b"/>
                            <a:pathLst>
                              <a:path w="55" h="33">
                                <a:moveTo>
                                  <a:pt x="54" y="5"/>
                                </a:moveTo>
                                <a:lnTo>
                                  <a:pt x="11" y="33"/>
                                </a:lnTo>
                                <a:lnTo>
                                  <a:pt x="0" y="0"/>
                                </a:lnTo>
                                <a:lnTo>
                                  <a:pt x="54" y="5"/>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 name="docshape404"/>
                        <wps:cNvSpPr>
                          <a:spLocks noChangeArrowheads="1"/>
                        </wps:cNvSpPr>
                        <wps:spPr bwMode="auto">
                          <a:xfrm>
                            <a:off x="7"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3" name="docshape405"/>
                        <wps:cNvSpPr>
                          <a:spLocks noChangeArrowheads="1"/>
                        </wps:cNvSpPr>
                        <wps:spPr bwMode="auto">
                          <a:xfrm>
                            <a:off x="1674"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4" name="docshape406"/>
                        <wps:cNvSpPr>
                          <a:spLocks noChangeArrowheads="1"/>
                        </wps:cNvSpPr>
                        <wps:spPr bwMode="auto">
                          <a:xfrm>
                            <a:off x="3341"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 name="docshape407"/>
                        <wps:cNvSpPr>
                          <a:spLocks noChangeArrowheads="1"/>
                        </wps:cNvSpPr>
                        <wps:spPr bwMode="auto">
                          <a:xfrm>
                            <a:off x="5008"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6" name="docshape408"/>
                        <wps:cNvSpPr>
                          <a:spLocks noChangeArrowheads="1"/>
                        </wps:cNvSpPr>
                        <wps:spPr bwMode="auto">
                          <a:xfrm>
                            <a:off x="6675"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7" name="docshape409"/>
                        <wps:cNvSpPr>
                          <a:spLocks noChangeArrowheads="1"/>
                        </wps:cNvSpPr>
                        <wps:spPr bwMode="auto">
                          <a:xfrm>
                            <a:off x="8342"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8" name="docshape410"/>
                        <wps:cNvSpPr>
                          <a:spLocks noChangeArrowheads="1"/>
                        </wps:cNvSpPr>
                        <wps:spPr bwMode="auto">
                          <a:xfrm>
                            <a:off x="8342" y="7"/>
                            <a:ext cx="1385" cy="2103"/>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49DCECE" id="Группа 435" o:spid="_x0000_s1026" style="width:467.75pt;height:209.7pt;mso-position-horizontal-relative:char;mso-position-vertical-relative:line" coordsize="9735,436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">
                <v:shape id="docshape387" o:spid="_x0000_s1027" type="#_x0000_t75" style="position:absolute;left:72;top:7;width:9591;height: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">
                  <v:imagedata r:id="rId118" o:title=""/>
                </v:shape>
                <v:rect id="docshape388" o:spid="_x0000_s1028" style="position:absolute;left:7;top:7;width:1385;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" filled="f" strokecolor="#999" strokeweight=".25578mm"/>
                <v:shape id="docshape389" o:spid="_x0000_s1029" type="#_x0000_t75" style="position:absolute;left:1406;top:856;width:492;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">
                  <v:imagedata r:id="rId119" o:title=""/>
                </v:shape>
                <v:line id="Line 350" o:spid="_x0000_s1030" style="position:absolute;visibility:visible;mso-wrap-style:square" from="2471,1147" to="2471,1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" strokeweight=".1281mm"/>
                <v:line id="Line 351" o:spid="_x0000_s1031" style="position:absolute;visibility:visible;mso-wrap-style:square" from="2422,1197" to="2422,1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" strokeweight=".1281mm"/>
                <v:line id="Line 352" o:spid="_x0000_s1032" style="position:absolute;visibility:visible;mso-wrap-style:square" from="2348,1273" to="2348,1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" strokeweight=".1281mm"/>
                <v:line id="Line 353" o:spid="_x0000_s1033" style="position:absolute;visibility:visible;mso-wrap-style:square" from="2275,1349" to="2275,1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" strokeweight=".1281mm"/>
                <v:line id="Line 354" o:spid="_x0000_s1034" style="position:absolute;visibility:visible;mso-wrap-style:square" from="2202,1424" to="2202,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" strokeweight=".1281mm"/>
                <v:line id="Line 355" o:spid="_x0000_s1035" style="position:absolute;visibility:visible;mso-wrap-style:square" from="2129,1500" to="2129,1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" strokeweight=".1281mm"/>
                <v:line id="Line 356" o:spid="_x0000_s1036" style="position:absolute;visibility:visible;mso-wrap-style:square" from="2056,1576" to="2056,1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" strokeweight=".1281mm"/>
                <v:line id="Line 357" o:spid="_x0000_s1037" style="position:absolute;visibility:visible;mso-wrap-style:square" from="1982,1652" to="1982,1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" strokeweight=".1281mm"/>
                <v:line id="Line 358" o:spid="_x0000_s1038" style="position:absolute;visibility:visible;mso-wrap-style:square" from="1909,1727" to="1909,1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" strokeweight=".1281mm"/>
                <v:line id="Line 359" o:spid="_x0000_s1039" style="position:absolute;visibility:visible;mso-wrap-style:square" from="1836,1803" to="1836,1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" strokeweight=".1281mm"/>
                <v:line id="Line 360" o:spid="_x0000_s1040" style="position:absolute;visibility:visible;mso-wrap-style:square" from="1763,1878" to="1763,1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" strokeweight=".1281mm"/>
                <v:line id="Line 361" o:spid="_x0000_s1041" style="position:absolute;visibility:visible;mso-wrap-style:square" from="1690,1954" to="1690,2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" strokeweight=".1281mm"/>
                <v:line id="Line 362" o:spid="_x0000_s1042" style="position:absolute;visibility:visible;mso-wrap-style:square" from="1616,2030" to="1616,2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" strokeweight=".1281mm"/>
                <v:line id="Line 363" o:spid="_x0000_s1043" style="position:absolute;visibility:visible;mso-wrap-style:square" from="1543,2106" to="1543,2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" strokeweight=".1281mm"/>
                <v:line id="Line 364" o:spid="_x0000_s1044" style="position:absolute;visibility:visible;mso-wrap-style:square" from="1470,2181" to="1470,2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" strokeweight=".1281mm"/>
                <v:line id="Line 365" o:spid="_x0000_s1045" style="position:absolute;visibility:visible;mso-wrap-style:square" from="2471,1147" to="2473,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" strokeweight=".1281mm"/>
                <v:shape id="docshape390" o:spid="_x0000_s1046" style="position:absolute;left:1406;top:2197;width:49;height:49;visibility:visible;mso-wrap-style:square;v-text-anchor:top" coordsize="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" path="m24,l,49,48,23,24,xe" fillcolor="black" stroked="f">
                  <v:path arrowok="t" o:connecttype="custom" o:connectlocs="24,2198;0,2247;48,2221;24,2198" o:connectangles="0,0,0,0"/>
                </v:shape>
                <v:shape id="docshape391" o:spid="_x0000_s1047" style="position:absolute;left:1406;top:2197;width:49;height:49;visibility:visible;mso-wrap-style:square;v-text-anchor:top" coordsize="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" path="m,49l24,,48,23,,49xe" filled="f" strokeweight=".1281mm">
                  <v:path arrowok="t" o:connecttype="custom" o:connectlocs="0,2247;24,2198;48,2221;0,2247" o:connectangles="0,0,0,0"/>
                </v:shape>
                <v:line id="Line 368" o:spid="_x0000_s1048" style="position:absolute;visibility:visible;mso-wrap-style:square" from="3602,1422" to="3602,1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" strokeweight=".1281mm"/>
                <v:line id="Line 369" o:spid="_x0000_s1049" style="position:absolute;visibility:visible;mso-wrap-style:square" from="3566,1479" to="3566,1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" strokeweight=".1281mm"/>
                <v:line id="Line 370" o:spid="_x0000_s1050" style="position:absolute;visibility:visible;mso-wrap-style:square" from="3512,1566" to="3512,1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" strokeweight=".1281mm"/>
                <v:line id="Line 371" o:spid="_x0000_s1051" style="position:absolute;visibility:visible;mso-wrap-style:square" from="3454,1652" to="3454,1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" strokeweight=".1281mm"/>
                <v:line id="Line 372" o:spid="_x0000_s1052" style="position:absolute;visibility:visible;mso-wrap-style:square" from="3399,1738" to="3399,1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" strokeweight=".1281mm"/>
                <v:line id="Line 373" o:spid="_x0000_s1053" style="position:absolute;visibility:visible;mso-wrap-style:square" from="3341,1824" to="3341,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" strokeweight=".1281mm"/>
                <v:line id="Line 374" o:spid="_x0000_s1054" style="position:absolute;visibility:visible;mso-wrap-style:square" from="3287,1911" to="3287,1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" strokeweight=".1281mm"/>
                <v:line id="Line 375" o:spid="_x0000_s1055" style="position:absolute;visibility:visible;mso-wrap-style:square" from="3233,1997" to="3233,2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" strokeweight=".1281mm"/>
                <v:line id="Line 376" o:spid="_x0000_s1056" style="position:absolute;visibility:visible;mso-wrap-style:square" from="3175,2083" to="3175,2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" strokeweight=".1281mm"/>
                <v:line id="Line 377" o:spid="_x0000_s1057" style="position:absolute;visibility:visible;mso-wrap-style:square" from="3120,2169" to="3120,2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" strokeweight=".1281mm"/>
                <v:line id="Line 378" o:spid="_x0000_s1058" style="position:absolute;visibility:visible;mso-wrap-style:square" from="3602,1422" to="3606,1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" strokeweight=".1281mm"/>
                <v:shape id="docshape392" o:spid="_x0000_s1059" style="position:absolute;left:3069;top:2192;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" path="m14,l,52,43,18,14,xe" fillcolor="black" stroked="f">
                  <v:path arrowok="t" o:connecttype="custom" o:connectlocs="14,2192;0,2244;43,2210;14,2192" o:connectangles="0,0,0,0"/>
                </v:shape>
                <v:shape id="docshape393" o:spid="_x0000_s1060" style="position:absolute;left:3069;top:2192;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" path="m,52l14,,43,18,,52xe" filled="f" strokeweight=".1281mm">
                  <v:path arrowok="t" o:connecttype="custom" o:connectlocs="0,2244;14,2192;43,2210;0,2244" o:connectangles="0,0,0,0"/>
                </v:shape>
                <v:line id="Line 381" o:spid="_x0000_s1061" style="position:absolute;visibility:visible;mso-wrap-style:square" from="4244,1405" to="424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" strokeweight=".1281mm"/>
                <v:line id="Line 382" o:spid="_x0000_s1062" style="position:absolute;visibility:visible;mso-wrap-style:square" from="4222,1479" to="4222,1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" strokeweight=".1281mm"/>
                <v:line id="Line 383" o:spid="_x0000_s1063" style="position:absolute;visibility:visible;mso-wrap-style:square" from="4197,1590" to="4197,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" strokeweight=".1281mm"/>
                <v:line id="Line 384" o:spid="_x0000_s1064" style="position:absolute;visibility:visible;mso-wrap-style:square" from="4168,1701" to="4168,1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" strokeweight=".1281mm"/>
                <v:line id="Line 385" o:spid="_x0000_s1065" style="position:absolute;visibility:visible;mso-wrap-style:square" from="4139,1812" to="4139,1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" strokeweight=".1281mm"/>
                <v:line id="Line 386" o:spid="_x0000_s1066" style="position:absolute;visibility:visible;mso-wrap-style:square" from="4113,1923" to="4113,1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" strokeweight=".1281mm"/>
                <v:line id="Line 387" o:spid="_x0000_s1067" style="position:absolute;visibility:visible;mso-wrap-style:square" from="4084,2033" to="4084,2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" strokeweight=".1281mm"/>
                <v:line id="Line 388" o:spid="_x0000_s1068" style="position:absolute;visibility:visible;mso-wrap-style:square" from="4059,2144" to="4059,2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" strokeweight=".1281mm"/>
                <v:line id="Line 389" o:spid="_x0000_s1069" style="position:absolute;visibility:visible;mso-wrap-style:square" from="4244,1405" to="4244,1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" strokeweight=".1281mm"/>
                <v:shape id="docshape394" o:spid="_x0000_s1070" style="position:absolute;left:4030;top:2181;width:33;height:55;visibility:visible;mso-wrap-style:square;v-text-anchor:top" coordsize="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" path="m,l4,55,33,8,,xe" fillcolor="black" stroked="f">
                  <v:path arrowok="t" o:connecttype="custom" o:connectlocs="0,2181;4,2236;33,2189;0,2181" o:connectangles="0,0,0,0"/>
                </v:shape>
                <v:shape id="docshape395" o:spid="_x0000_s1071" style="position:absolute;left:4030;top:2181;width:33;height:55;visibility:visible;mso-wrap-style:square;v-text-anchor:top" coordsize="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" path="m4,55l,,33,8,4,55xe" filled="f" strokeweight=".1281mm">
                  <v:path arrowok="t" o:connecttype="custom" o:connectlocs="4,2236;0,2181;33,2189;4,2236" o:connectangles="0,0,0,0"/>
                </v:shape>
                <v:line id="Line 392" o:spid="_x0000_s1072" style="position:absolute;visibility:visible;mso-wrap-style:square" from="5367,1405" to="5382,1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" strokeweight=".1281mm"/>
                <v:line id="Line 393" o:spid="_x0000_s1073" style="position:absolute;visibility:visible;mso-wrap-style:square" from="5396,1470" to="5422,1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" strokeweight=".1281mm"/>
                <v:line id="Line 394" o:spid="_x0000_s1074" style="position:absolute;visibility:visible;mso-wrap-style:square" from="5436,1567" to="5465,1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" strokeweight=".1281mm"/>
                <v:line id="Line 395" o:spid="_x0000_s1075" style="position:absolute;visibility:visible;mso-wrap-style:square" from="5480,1665" to="5509,1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" strokeweight=".1281mm"/>
                <v:line id="Line 396" o:spid="_x0000_s1076" style="position:absolute;visibility:visible;mso-wrap-style:square" from="5523,1762" to="5549,1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" strokeweight=".1281mm"/>
                <v:line id="Line 397" o:spid="_x0000_s1077" style="position:absolute;visibility:visible;mso-wrap-style:square" from="5563,1860" to="5592,1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" strokeweight=".1281mm"/>
                <v:line id="Line 398" o:spid="_x0000_s1078" style="position:absolute;visibility:visible;mso-wrap-style:square" from="5607,1957" to="5636,2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" strokeweight=".1281mm"/>
                <v:line id="Line 399" o:spid="_x0000_s1079" style="position:absolute;visibility:visible;mso-wrap-style:square" from="5646,2055" to="5675,2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" strokeweight=".1281mm"/>
                <v:line id="Line 400" o:spid="_x0000_s1080" style="position:absolute;visibility:visible;mso-wrap-style:square" from="5690,2153" to="5704,2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" strokeweight=".1281mm"/>
                <v:line id="Line 401" o:spid="_x0000_s1081" style="position:absolute;visibility:visible;mso-wrap-style:square" from="5367,1405" to="5367,1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" strokeweight=".1281mm"/>
                <v:shape id="docshape396" o:spid="_x0000_s1082" style="position:absolute;left:5689;top:2182;width:37;height:55;visibility:visible;mso-wrap-style:square;v-text-anchor:top" coordsize="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" path="m33,l,14,36,54,33,xe" fillcolor="black" stroked="f">
                  <v:path arrowok="t" o:connecttype="custom" o:connectlocs="33,2182;0,2196;36,2236;33,2182" o:connectangles="0,0,0,0"/>
                </v:shape>
                <v:shape id="docshape397" o:spid="_x0000_s1083" style="position:absolute;left:5689;top:2182;width:37;height:55;visibility:visible;mso-wrap-style:square;v-text-anchor:top" coordsize="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" path="m36,54l,14,33,r3,54xe" filled="f" strokeweight=".1281mm">
                  <v:path arrowok="t" o:connecttype="custom" o:connectlocs="36,2236;0,2196;33,2182;36,2236" o:connectangles="0,0,0,0"/>
                </v:shape>
                <v:line id="Line 404" o:spid="_x0000_s1084" style="position:absolute;visibility:visible;mso-wrap-style:square" from="6147,1485" to="6176,1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" strokeweight=".1281mm"/>
                <v:line id="Line 405" o:spid="_x0000_s1085" style="position:absolute;visibility:visible;mso-wrap-style:square" from="6205,1522" to="6266,1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" strokeweight=".1281mm"/>
                <v:line id="Line 406" o:spid="_x0000_s1086" style="position:absolute;visibility:visible;mso-wrap-style:square" from="6295,1578" to="6353,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" strokeweight=".1281mm"/>
                <v:line id="Line 407" o:spid="_x0000_s1087" style="position:absolute;visibility:visible;mso-wrap-style:square" from="6386,1634" to="6444,1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" strokeweight=".1281mm"/>
                <v:line id="Line 408" o:spid="_x0000_s1088" style="position:absolute;visibility:visible;mso-wrap-style:square" from="6473,1690" to="6534,1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" strokeweight=".1281mm"/>
                <v:line id="Line 409" o:spid="_x0000_s1089" style="position:absolute;visibility:visible;mso-wrap-style:square" from="6563,1746" to="6625,1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" strokeweight=".1281mm"/>
                <v:line id="Line 410" o:spid="_x0000_s1090" style="position:absolute;visibility:visible;mso-wrap-style:square" from="6654,1802" to="6712,1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" strokeweight=".1281mm"/>
                <v:line id="Line 411" o:spid="_x0000_s1091" style="position:absolute;visibility:visible;mso-wrap-style:square" from="6741,1857" to="6803,1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" strokeweight=".1281mm"/>
                <v:line id="Line 412" o:spid="_x0000_s1092" style="position:absolute;visibility:visible;mso-wrap-style:square" from="6832,1913" to="6893,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" strokeweight=".1281mm"/>
                <v:line id="Line 413" o:spid="_x0000_s1093" style="position:absolute;visibility:visible;mso-wrap-style:square" from="6922,1969" to="6980,2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" strokeweight=".1281mm"/>
                <v:line id="Line 414" o:spid="_x0000_s1094" style="position:absolute;visibility:visible;mso-wrap-style:square" from="7013,2025" to="7071,2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" strokeweight=".1281mm"/>
                <v:line id="Line 415" o:spid="_x0000_s1095" style="position:absolute;visibility:visible;mso-wrap-style:square" from="7100,2081" to="7161,2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" strokeweight=".1281mm"/>
                <v:line id="Line 416" o:spid="_x0000_s1096" style="position:absolute;visibility:visible;mso-wrap-style:square" from="7190,2137" to="7248,2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" strokeweight=".1281mm"/>
                <v:line id="Line 417" o:spid="_x0000_s1097" style="position:absolute;visibility:visible;mso-wrap-style:square" from="7281,2193" to="7310,2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" strokeweight=".1281mm"/>
                <v:line id="Line 418" o:spid="_x0000_s1098" style="position:absolute;visibility:visible;mso-wrap-style:square" from="6147,1486" to="6147,1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" strokeweight=".1281mm"/>
                <v:shape id="docshape398" o:spid="_x0000_s1099" style="position:absolute;left:7302;top:2199;width:55;height:42;visibility:visible;mso-wrap-style:square;v-text-anchor:top" coordsize="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" path="m18,l,29,54,42,18,xe" fillcolor="black" stroked="f">
                  <v:path arrowok="t" o:connecttype="custom" o:connectlocs="18,2199;0,2228;54,2241;18,2199" o:connectangles="0,0,0,0"/>
                </v:shape>
                <v:shape id="docshape399" o:spid="_x0000_s1100" style="position:absolute;left:7302;top:2199;width:55;height:42;visibility:visible;mso-wrap-style:square;v-text-anchor:top" coordsize="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" path="m54,42l,29,18,,54,42xe" filled="f" strokeweight=".1281mm">
                  <v:path arrowok="t" o:connecttype="custom" o:connectlocs="54,2241;0,2228;18,2199;54,2241" o:connectangles="0,0,0,0"/>
                </v:shape>
                <v:line id="Line 421" o:spid="_x0000_s1101" style="position:absolute;visibility:visible;mso-wrap-style:square" from="6893,1457" to="6926,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" strokeweight=".1281mm"/>
                <v:line id="Line 422" o:spid="_x0000_s1102" style="position:absolute;visibility:visible;mso-wrap-style:square" from="6955,1490" to="7020,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" strokeweight=".1281mm"/>
                <v:line id="Line 423" o:spid="_x0000_s1103" style="position:absolute;visibility:visible;mso-wrap-style:square" from="7049,1541" to="7111,1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" strokeweight=".1281mm"/>
                <v:line id="Line 424" o:spid="_x0000_s1104" style="position:absolute;visibility:visible;mso-wrap-style:square" from="7143,1591" to="7205,1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" strokeweight=".1281mm"/>
                <v:line id="Line 425" o:spid="_x0000_s1105" style="position:absolute;visibility:visible;mso-wrap-style:square" from="7237,1642" to="7299,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" strokeweight=".1281mm"/>
                <v:line id="Line 426" o:spid="_x0000_s1106" style="position:absolute;visibility:visible;mso-wrap-style:square" from="7328,1692" to="7390,1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" strokeweight=".1281mm"/>
                <v:line id="Line 427" o:spid="_x0000_s1107" style="position:absolute;visibility:visible;mso-wrap-style:square" from="7422,1743" to="7484,1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" strokeweight=".1281mm"/>
                <v:line id="Line 428" o:spid="_x0000_s1108" style="position:absolute;visibility:visible;mso-wrap-style:square" from="7517,1794" to="7578,1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" strokeweight=".1281mm"/>
                <v:line id="Line 429" o:spid="_x0000_s1109" style="position:absolute;visibility:visible;mso-wrap-style:square" from="7607,1844" to="7669,1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" strokeweight=".1281mm"/>
                <v:line id="Line 430" o:spid="_x0000_s1110" style="position:absolute;visibility:visible;mso-wrap-style:square" from="7701,1895" to="7763,1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" strokeweight=".1281mm"/>
                <v:line id="Line 431" o:spid="_x0000_s1111" style="position:absolute;visibility:visible;mso-wrap-style:square" from="7796,1945" to="7857,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" strokeweight=".1281mm"/>
                <v:line id="Line 432" o:spid="_x0000_s1112" style="position:absolute;visibility:visible;mso-wrap-style:square" from="7886,1996" to="7951,2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" strokeweight=".1281mm"/>
                <v:line id="Line 433" o:spid="_x0000_s1113" style="position:absolute;visibility:visible;mso-wrap-style:square" from="7980,2047" to="8042,2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" strokeweight=".1281mm"/>
                <v:line id="Line 434" o:spid="_x0000_s1114" style="position:absolute;visibility:visible;mso-wrap-style:square" from="8075,2097" to="8136,2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" strokeweight=".1281mm"/>
                <v:line id="Line 435" o:spid="_x0000_s1115" style="position:absolute;visibility:visible;mso-wrap-style:square" from="8169,2148" to="8230,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" strokeweight=".1281mm"/>
                <v:line id="Line 436" o:spid="_x0000_s1116" style="position:absolute;visibility:visible;mso-wrap-style:square" from="8259,2198" to="8292,2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" strokeweight=".1281mm"/>
                <v:line id="Line 437" o:spid="_x0000_s1117" style="position:absolute;visibility:visible;mso-wrap-style:square" from="6893,1457" to="6893,1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" strokeweight=".1281mm"/>
                <v:shape id="docshape400" o:spid="_x0000_s1118" style="position:absolute;left:8288;top:2202;width:51;height:40;visibility:visible;mso-wrap-style:square;v-text-anchor:top" coordsize="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" path="m15,l,29,51,40,15,xe" fillcolor="black" stroked="f">
                  <v:path arrowok="t" o:connecttype="custom" o:connectlocs="15,2202;0,2231;51,2242;15,2202" o:connectangles="0,0,0,0"/>
                </v:shape>
                <v:shape id="docshape401" o:spid="_x0000_s1119" style="position:absolute;left:8288;top:2202;width:51;height:40;visibility:visible;mso-wrap-style:square;v-text-anchor:top" coordsize="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" path="m51,40l,29,15,,51,40xe" filled="f" strokeweight=".1281mm">
                  <v:path arrowok="t" o:connecttype="custom" o:connectlocs="51,2242;0,2231;15,2202;51,2242" o:connectangles="0,0,0,0"/>
                </v:shape>
                <v:line id="Line 440" o:spid="_x0000_s1120" style="position:absolute;visibility:visible;mso-wrap-style:square" from="7277,1299" to="7317,1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" strokeweight=".1281mm"/>
                <v:line id="Line 441" o:spid="_x0000_s1121" style="position:absolute;visibility:visible;mso-wrap-style:square" from="7353,1282" to="7426,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" strokeweight=".1281mm"/>
                <v:line id="Line 442" o:spid="_x0000_s1122" style="position:absolute;visibility:visible;mso-wrap-style:square" from="7462,1257" to="7535,1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" strokeweight=".1281mm"/>
                <v:line id="Line 443" o:spid="_x0000_s1123" style="position:absolute;visibility:visible;mso-wrap-style:square" from="7571,1232" to="7647,1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" strokeweight=".1281mm"/>
                <v:line id="Line 444" o:spid="_x0000_s1124" style="position:absolute;visibility:visible;mso-wrap-style:square" from="7683,1207" to="7756,1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" strokeweight=".1281mm"/>
                <v:line id="Line 445" o:spid="_x0000_s1125" style="position:absolute;visibility:visible;mso-wrap-style:square" from="7792,1182" to="7864,1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" strokeweight=".1281mm"/>
                <v:line id="Line 446" o:spid="_x0000_s1126" style="position:absolute;visibility:visible;mso-wrap-style:square" from="7901,1157" to="7977,1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" strokeweight=".1281mm"/>
                <v:line id="Line 447" o:spid="_x0000_s1127" style="position:absolute;visibility:visible;mso-wrap-style:square" from="8013,1131" to="8086,1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" strokeweight=".1281mm"/>
                <v:line id="Line 448" o:spid="_x0000_s1128" style="position:absolute;visibility:visible;mso-wrap-style:square" from="8122,1106" to="8194,1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" strokeweight=".1281mm"/>
                <v:line id="Line 449" o:spid="_x0000_s1129" style="position:absolute;visibility:visible;mso-wrap-style:square" from="8230,1081" to="8270,1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" strokeweight=".1281mm"/>
                <v:line id="Line 450" o:spid="_x0000_s1130" style="position:absolute;visibility:visible;mso-wrap-style:square" from="7277,1299" to="7277,1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" strokeweight=".1281mm"/>
                <v:shape id="docshape402" o:spid="_x0000_s1131" style="position:absolute;left:8266;top:1056;width:55;height:33;visibility:visible;mso-wrap-style:square;v-text-anchor:top" coordsize="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" path="m,l11,33,54,5,,xe" fillcolor="black" stroked="f">
                  <v:path arrowok="t" o:connecttype="custom" o:connectlocs="0,1056;11,1089;54,1061;0,1056" o:connectangles="0,0,0,0"/>
                </v:shape>
                <v:shape id="docshape403" o:spid="_x0000_s1132" style="position:absolute;left:8266;top:1056;width:55;height:33;visibility:visible;mso-wrap-style:square;v-text-anchor:top" coordsize="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" path="m54,5l11,33,,,54,5xe" filled="f" strokeweight=".1281mm">
                  <v:path arrowok="t" o:connecttype="custom" o:connectlocs="54,1061;11,1089;0,1056;54,1061" o:connectangles="0,0,0,0"/>
                </v:shape>
                <v:rect id="docshape404" o:spid="_x0000_s1133" style="position:absolute;left:7;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" filled="f" strokecolor="#999" strokeweight=".25578mm"/>
                <v:rect id="docshape405" o:spid="_x0000_s1134" style="position:absolute;left:1674;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" filled="f" strokecolor="#999" strokeweight=".25578mm"/>
                <v:rect id="docshape406" o:spid="_x0000_s1135" style="position:absolute;left:3341;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" filled="f" strokecolor="#999" strokeweight=".25578mm"/>
                <v:rect id="docshape407" o:spid="_x0000_s1136" style="position:absolute;left:5008;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" filled="f" strokecolor="#999" strokeweight=".25578mm"/>
                <v:rect id="docshape408" o:spid="_x0000_s1137" style="position:absolute;left:6675;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" filled="f" strokecolor="#999" strokeweight=".25578mm"/>
                <v:rect id="docshape409" o:spid="_x0000_s1138" style="position:absolute;left:8342;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" filled="f" strokecolor="#999" strokeweight=".25578mm"/>
                <v:rect id="docshape410" o:spid="_x0000_s1139" style="position:absolute;left:8342;top:7;width:1385;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" filled="f" strokecolor="#999" strokeweight=".25578mm"/>
                <w10:anchorlock/>
              </v:group>
            </w:pict>
          </mc:Fallback>
        </mc:AlternateContent>
      </w:r>
    </w:p>
    <w:p w:rsidR="00922B26" w:rsidRPr="00922B26" w:rsidRDefault="00AF6891" w:rsidP="00AF6891">
      <w:pPr>
        <w:pStyle w:val="af"/>
        <w:rPr>
          <w:lang w:val="ru-RU"/>
        </w:rPr>
      </w:pPr>
      <w:r w:rsidRPr="00AF6891">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4</w:t>
      </w:r>
      <w:r>
        <w:rPr>
          <w:lang w:val="ru-RU"/>
        </w:rPr>
        <w:fldChar w:fldCharType="end"/>
      </w:r>
      <w:r>
        <w:rPr>
          <w:lang w:val="ru-RU"/>
        </w:rPr>
        <w:t xml:space="preserve"> </w:t>
      </w:r>
      <w:r w:rsidRPr="00922B26">
        <w:rPr>
          <w:lang w:val="ru-RU"/>
        </w:rPr>
        <w:t>Расчетная траектория движения камеры и трехмерная реконструкция последовательности hkust_lab. Вычисленные обратные карты глубины в выбранных точках обзора визуализируются последовательно, слева направо. Кадры интенсивности показаны только для визуализации.</w:t>
      </w:r>
    </w:p>
    <w:p w:rsidR="00922B26" w:rsidRPr="00922B26" w:rsidRDefault="00922B26" w:rsidP="00922B26">
      <w:pPr>
        <w:spacing w:after="160" w:line="259" w:lineRule="auto"/>
        <w:rPr>
          <w:sz w:val="28"/>
          <w:szCs w:val="28"/>
          <w:lang w:val="ru-RU"/>
        </w:rPr>
      </w:pPr>
      <w:r w:rsidRPr="00922B26">
        <w:rPr>
          <w:sz w:val="28"/>
          <w:szCs w:val="28"/>
          <w:lang w:val="ru-RU"/>
        </w:rPr>
        <w:t>Приведена оценка предложенной системы на примере сцены hkust_lab, собранной с помощью стереокамеры. Сцена представляет собой загроможденную среду, состоящую из различных машинных установок. Стереокамера была ручной и перемещалась слева направо при локально зацикленном поведении. Трехмерное облако точек вместе с траекторией движения датчика отображаются на экране. на рис.</w:t>
      </w:r>
      <w:r w:rsidR="00AF6891">
        <w:rPr>
          <w:sz w:val="28"/>
          <w:szCs w:val="28"/>
          <w:lang w:val="ru-RU"/>
        </w:rPr>
        <w:fldChar w:fldCharType="begin"/>
      </w:r>
      <w:r w:rsidR="00AF6891">
        <w:rPr>
          <w:sz w:val="28"/>
          <w:szCs w:val="28"/>
          <w:lang w:val="ru-RU"/>
        </w:rPr>
        <w:instrText xml:space="preserve"> REF _Ref91670593 \h </w:instrText>
      </w:r>
      <w:r w:rsidR="00AF6891">
        <w:rPr>
          <w:sz w:val="28"/>
          <w:szCs w:val="28"/>
          <w:lang w:val="ru-RU"/>
        </w:rPr>
      </w:r>
      <w:r w:rsidR="00AF6891">
        <w:rPr>
          <w:sz w:val="28"/>
          <w:szCs w:val="28"/>
          <w:lang w:val="ru-RU"/>
        </w:rPr>
        <w:fldChar w:fldCharType="separate"/>
      </w:r>
      <w:r w:rsidR="00AF6891">
        <w:rPr>
          <w:noProof/>
          <w:lang w:val="ru-RU"/>
        </w:rPr>
        <w:t>0</w:t>
      </w:r>
      <w:r w:rsidR="00AF6891">
        <w:rPr>
          <w:lang w:val="ru-RU"/>
        </w:rPr>
        <w:noBreakHyphen/>
      </w:r>
      <w:r w:rsidR="00AF6891">
        <w:rPr>
          <w:noProof/>
          <w:lang w:val="ru-RU"/>
        </w:rPr>
        <w:t>4</w:t>
      </w:r>
      <w:r w:rsidR="00AF6891">
        <w:rPr>
          <w:sz w:val="28"/>
          <w:szCs w:val="28"/>
          <w:lang w:val="ru-RU"/>
        </w:rPr>
        <w:fldChar w:fldCharType="end"/>
      </w:r>
      <w:r w:rsidRPr="00922B26">
        <w:rPr>
          <w:sz w:val="28"/>
          <w:szCs w:val="28"/>
          <w:lang w:val="ru-RU"/>
        </w:rPr>
        <w:t>. Кроме того, показаны оцененные обратные карты глубины на выбранных ракурсах.</w:t>
      </w:r>
    </w:p>
    <w:p w:rsidR="00922B26" w:rsidRPr="00922B26" w:rsidRDefault="00922B26" w:rsidP="00922B26">
      <w:pPr>
        <w:pStyle w:val="2"/>
      </w:pPr>
      <w:r w:rsidRPr="00922B26">
        <w:lastRenderedPageBreak/>
        <w:t>Эксперименты в условиях низкой освещенности и HDR-среды</w:t>
      </w:r>
    </w:p>
    <w:p w:rsidR="00922B26" w:rsidRPr="00922B26" w:rsidRDefault="00922B26" w:rsidP="00922B26">
      <w:pPr>
        <w:spacing w:after="160" w:line="259" w:lineRule="auto"/>
        <w:rPr>
          <w:sz w:val="28"/>
          <w:szCs w:val="28"/>
          <w:lang w:val="ru-RU"/>
        </w:rPr>
      </w:pPr>
      <w:r w:rsidRPr="00922B26">
        <w:rPr>
          <w:sz w:val="28"/>
          <w:szCs w:val="28"/>
          <w:lang w:val="ru-RU"/>
        </w:rPr>
        <w:t>Помимо оценки в условиях нормальной освещенности, мы тестируем систему VO в сложных условиях для камер, основанных на кадрах. Для этого мы запустили алгоритм на двух сериях, собранных в темной комнате. Одна из них освещена лампой</w:t>
      </w:r>
    </w:p>
    <w:p w:rsidR="00AF6891" w:rsidRDefault="00922B26" w:rsidP="00AF6891">
      <w:pPr>
        <w:keepNext/>
        <w:spacing w:after="160" w:line="259" w:lineRule="auto"/>
      </w:pPr>
      <w:r w:rsidRPr="00922B26">
        <w:rPr>
          <w:sz w:val="28"/>
          <w:szCs w:val="28"/>
          <w:lang w:val="ru-RU"/>
        </w:rPr>
        <w:drawing>
          <wp:inline distT="0" distB="0" distL="0" distR="0" wp14:anchorId="51847C30">
            <wp:extent cx="5902017" cy="1792224"/>
            <wp:effectExtent l="0" t="0" r="3810" b="0"/>
            <wp:docPr id="549" name="image1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142.jpe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02017" cy="1792224"/>
                    </a:xfrm>
                    <a:prstGeom prst="rect">
                      <a:avLst/>
                    </a:prstGeom>
                  </pic:spPr>
                </pic:pic>
              </a:graphicData>
            </a:graphic>
          </wp:inline>
        </w:drawing>
      </w:r>
    </w:p>
    <w:p w:rsidR="00922B26" w:rsidRPr="00922B26" w:rsidRDefault="00AF6891" w:rsidP="00AF6891">
      <w:pPr>
        <w:pStyle w:val="af"/>
        <w:rPr>
          <w:lang w:val="ru-RU"/>
        </w:rPr>
      </w:pPr>
      <w:r w:rsidRPr="00AF6891">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5</w:t>
      </w:r>
      <w:r>
        <w:rPr>
          <w:lang w:val="ru-RU"/>
        </w:rPr>
        <w:fldChar w:fldCharType="end"/>
      </w:r>
      <w:r>
        <w:rPr>
          <w:lang w:val="ru-RU"/>
        </w:rPr>
        <w:t xml:space="preserve"> </w:t>
      </w:r>
      <w:r w:rsidRPr="00AF6891">
        <w:rPr>
          <w:lang w:val="ru-RU"/>
        </w:rPr>
        <w:t>Сцены с низкой освещенностью и HDR. Верхний ряд: результаты в темной комнате; нижний ряд: результаты в темной комнате с направленной лампой. Слева направо: полутоновые кадры (только для визуализации), временные поверхности, расчетные карты глубины, репроецированные карты на негативы временных поверхностей (отслеживание) и 3-D реконструкция с наложенными оценками траектории движения камеры, соответственно.</w:t>
      </w:r>
    </w:p>
    <w:p w:rsidR="00922B26" w:rsidRPr="00922B26" w:rsidRDefault="00AF6891" w:rsidP="00922B26">
      <w:pPr>
        <w:spacing w:after="160" w:line="259" w:lineRule="auto"/>
        <w:rPr>
          <w:sz w:val="28"/>
          <w:szCs w:val="28"/>
          <w:lang w:val="ru-RU"/>
        </w:rPr>
      </w:pPr>
      <w:r>
        <w:rPr>
          <w:sz w:val="28"/>
          <w:szCs w:val="28"/>
          <w:lang w:val="ru-RU"/>
        </w:rPr>
        <w:t>Д</w:t>
      </w:r>
      <w:r w:rsidR="00922B26" w:rsidRPr="00922B26">
        <w:rPr>
          <w:sz w:val="28"/>
          <w:szCs w:val="28"/>
          <w:lang w:val="ru-RU"/>
        </w:rPr>
        <w:t>ля увеличения диапазона изменения яркости сцены, создавая условия высокого динамического диапазона. Результаты показаны на рис.</w:t>
      </w:r>
      <w:r>
        <w:rPr>
          <w:sz w:val="28"/>
          <w:szCs w:val="28"/>
          <w:lang w:val="ru-RU"/>
        </w:rPr>
        <w:fldChar w:fldCharType="begin"/>
      </w:r>
      <w:r>
        <w:rPr>
          <w:sz w:val="28"/>
          <w:szCs w:val="28"/>
          <w:lang w:val="ru-RU"/>
        </w:rPr>
        <w:instrText xml:space="preserve"> REF _Ref9167185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5</w:t>
      </w:r>
      <w:r>
        <w:rPr>
          <w:sz w:val="28"/>
          <w:szCs w:val="28"/>
          <w:lang w:val="ru-RU"/>
        </w:rPr>
        <w:fldChar w:fldCharType="end"/>
      </w:r>
      <w:r w:rsidR="00922B26" w:rsidRPr="00922B26">
        <w:rPr>
          <w:sz w:val="28"/>
          <w:szCs w:val="28"/>
          <w:lang w:val="ru-RU"/>
        </w:rPr>
        <w:t>. В таких условиях датчик DAVIS на основе кадров (с динамическим диапазоном 55 дБ) практически ничего не видит в темных областях, используя встроенную автоэкспозицию, что привело бы к сбою в работе конвейеров VO, работающих с этой визуальной модальностью. В отличие от этого, представленный метод, основанный на событиях, способен устойчиво работать в таких сложных условиях освещенности благодаря чувствительности и высокого разрешения событийных камер (диапазон 120 дБ).</w:t>
      </w:r>
    </w:p>
    <w:p w:rsidR="00922B26" w:rsidRPr="00922B26" w:rsidRDefault="00922B26" w:rsidP="00922B26">
      <w:pPr>
        <w:pStyle w:val="2"/>
      </w:pPr>
      <w:r w:rsidRPr="00922B26">
        <w:t>Вычислительная производительность</w:t>
      </w:r>
    </w:p>
    <w:p w:rsidR="00AF6891" w:rsidRDefault="00922B26" w:rsidP="00922B26">
      <w:pPr>
        <w:spacing w:after="160" w:line="259" w:lineRule="auto"/>
        <w:rPr>
          <w:sz w:val="28"/>
          <w:szCs w:val="28"/>
          <w:lang w:val="ru-RU"/>
        </w:rPr>
      </w:pPr>
      <w:r w:rsidRPr="00922B26">
        <w:rPr>
          <w:sz w:val="28"/>
          <w:szCs w:val="28"/>
          <w:lang w:val="ru-RU"/>
        </w:rPr>
        <w:t>Вышеописанная система стерео визуальной одометрии реализована на языке C++ в ROS и работает в реальном времени на ноутбуке с процессором Intel Core i7-8750H. Для ускорения обработки некоторые узлы (отображения и отслеживания) реализованы с использованием технологии гиперпоточности.</w:t>
      </w:r>
    </w:p>
    <w:p w:rsidR="00AF6891" w:rsidRDefault="00AF6891">
      <w:pPr>
        <w:spacing w:after="160" w:line="259" w:lineRule="auto"/>
        <w:rPr>
          <w:sz w:val="28"/>
          <w:szCs w:val="28"/>
          <w:lang w:val="ru-RU"/>
        </w:rPr>
      </w:pPr>
      <w:r>
        <w:rPr>
          <w:sz w:val="28"/>
          <w:szCs w:val="28"/>
          <w:lang w:val="ru-RU"/>
        </w:rPr>
        <w:br w:type="page"/>
      </w:r>
    </w:p>
    <w:p w:rsidR="00922B26" w:rsidRPr="00922B26" w:rsidRDefault="00922B26" w:rsidP="00922B26">
      <w:pPr>
        <w:spacing w:after="160" w:line="259" w:lineRule="auto"/>
        <w:rPr>
          <w:sz w:val="28"/>
          <w:szCs w:val="28"/>
          <w:lang w:val="ru-RU"/>
        </w:rPr>
      </w:pPr>
    </w:p>
    <w:p w:rsidR="00AF6891" w:rsidRDefault="00922B26" w:rsidP="00AF6891">
      <w:pPr>
        <w:keepNext/>
        <w:spacing w:after="160" w:line="259" w:lineRule="auto"/>
      </w:pPr>
      <w:r w:rsidRPr="00922B26">
        <w:rPr>
          <w:sz w:val="28"/>
          <w:szCs w:val="28"/>
          <w:lang w:val="ru-RU"/>
        </w:rPr>
        <w:drawing>
          <wp:inline distT="0" distB="0" distL="0" distR="0" wp14:anchorId="4E0ECC77" wp14:editId="28C6D8EF">
            <wp:extent cx="3052387" cy="740664"/>
            <wp:effectExtent l="0" t="0" r="0" b="0"/>
            <wp:docPr id="550" name="image1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146.jpeg"/>
                    <pic:cNvPicPr/>
                  </pic:nvPicPr>
                  <pic:blipFill>
                    <a:blip r:embed="rId121" cstate="print"/>
                    <a:stretch>
                      <a:fillRect/>
                    </a:stretch>
                  </pic:blipFill>
                  <pic:spPr>
                    <a:xfrm>
                      <a:off x="0" y="0"/>
                      <a:ext cx="3052387" cy="740664"/>
                    </a:xfrm>
                    <a:prstGeom prst="rect">
                      <a:avLst/>
                    </a:prstGeom>
                  </pic:spPr>
                </pic:pic>
              </a:graphicData>
            </a:graphic>
          </wp:inline>
        </w:drawing>
      </w:r>
    </w:p>
    <w:p w:rsidR="00922B26" w:rsidRPr="00922B26" w:rsidRDefault="00AF6891" w:rsidP="00AF6891">
      <w:pPr>
        <w:pStyle w:val="af"/>
        <w:rPr>
          <w:sz w:val="28"/>
          <w:szCs w:val="28"/>
          <w:lang w:val="ru-RU"/>
        </w:rPr>
      </w:pPr>
      <w:r w:rsidRPr="00AF6891">
        <w:rPr>
          <w:lang w:val="ru-RU"/>
        </w:rPr>
        <w:t xml:space="preserve">Рисунок </w:t>
      </w:r>
      <w:r>
        <w:fldChar w:fldCharType="begin"/>
      </w:r>
      <w:r w:rsidRPr="00AF6891">
        <w:rPr>
          <w:lang w:val="ru-RU"/>
        </w:rPr>
        <w:instrText xml:space="preserve"> </w:instrText>
      </w:r>
      <w:r>
        <w:instrText>STYLEREF</w:instrText>
      </w:r>
      <w:r w:rsidRPr="00AF6891">
        <w:rPr>
          <w:lang w:val="ru-RU"/>
        </w:rPr>
        <w:instrText xml:space="preserve"> 1 \</w:instrText>
      </w:r>
      <w:r>
        <w:instrText>s</w:instrText>
      </w:r>
      <w:r w:rsidRPr="00AF6891">
        <w:rPr>
          <w:lang w:val="ru-RU"/>
        </w:rPr>
        <w:instrText xml:space="preserve"> </w:instrText>
      </w:r>
      <w:r>
        <w:fldChar w:fldCharType="separate"/>
      </w:r>
      <w:r w:rsidRPr="00AF6891">
        <w:rPr>
          <w:noProof/>
          <w:lang w:val="ru-RU"/>
        </w:rPr>
        <w:t>0</w:t>
      </w:r>
      <w:r>
        <w:fldChar w:fldCharType="end"/>
      </w:r>
      <w:r w:rsidRPr="00AF6891">
        <w:rPr>
          <w:lang w:val="ru-RU"/>
        </w:rPr>
        <w:noBreakHyphen/>
      </w:r>
      <w:r>
        <w:fldChar w:fldCharType="begin"/>
      </w:r>
      <w:r w:rsidRPr="00AF6891">
        <w:rPr>
          <w:lang w:val="ru-RU"/>
        </w:rPr>
        <w:instrText xml:space="preserve"> </w:instrText>
      </w:r>
      <w:r>
        <w:instrText>SEQ</w:instrText>
      </w:r>
      <w:r w:rsidRPr="00AF6891">
        <w:rPr>
          <w:lang w:val="ru-RU"/>
        </w:rPr>
        <w:instrText xml:space="preserve"> Рисунок \* </w:instrText>
      </w:r>
      <w:r>
        <w:instrText>ARABIC</w:instrText>
      </w:r>
      <w:r w:rsidRPr="00AF6891">
        <w:rPr>
          <w:lang w:val="ru-RU"/>
        </w:rPr>
        <w:instrText xml:space="preserve"> \</w:instrText>
      </w:r>
      <w:r>
        <w:instrText>s</w:instrText>
      </w:r>
      <w:r w:rsidRPr="00AF6891">
        <w:rPr>
          <w:lang w:val="ru-RU"/>
        </w:rPr>
        <w:instrText xml:space="preserve"> 1 </w:instrText>
      </w:r>
      <w:r>
        <w:fldChar w:fldCharType="separate"/>
      </w:r>
      <w:r w:rsidRPr="00AF6891">
        <w:rPr>
          <w:noProof/>
          <w:lang w:val="ru-RU"/>
        </w:rPr>
        <w:t>6</w:t>
      </w:r>
      <w:r>
        <w:fldChar w:fldCharType="end"/>
      </w:r>
      <w:r>
        <w:rPr>
          <w:lang w:val="ru-RU"/>
        </w:rPr>
        <w:t xml:space="preserve"> </w:t>
      </w:r>
      <w:r w:rsidRPr="00922B26">
        <w:rPr>
          <w:lang w:val="ru-RU"/>
        </w:rPr>
        <w:t>. Влияние количества событий, используемых для (обратной) оценки глубины, на плотность слитой карты глубины. (a) 500 событий. (b) 1000 событий. (в) 2000 событий.</w:t>
      </w:r>
    </w:p>
    <w:p w:rsidR="00922B26" w:rsidRPr="00922B26" w:rsidRDefault="00922B26" w:rsidP="00922B26">
      <w:pPr>
        <w:spacing w:after="160" w:line="259" w:lineRule="auto"/>
        <w:rPr>
          <w:sz w:val="28"/>
          <w:szCs w:val="28"/>
          <w:lang w:val="ru-RU"/>
        </w:rPr>
      </w:pPr>
      <w:r w:rsidRPr="00922B26">
        <w:rPr>
          <w:sz w:val="28"/>
          <w:szCs w:val="28"/>
          <w:lang w:val="ru-RU"/>
        </w:rPr>
        <w:t>Создание карт "время-поверхность" занимает около 5-10 мс, в зависимости от разрешения датчика. Узел инициализации, активный только во время загрузки, занимает 12-17 мс (в зависимости от разрешения датчика) для создания первой локальной карты (карта глубины, заданная методом SGM и замаскированная картой событий). Узел сопоставления использует 4 потока и занимает около 41 мс, расходуясь на три основные функции. 1) Функция сопоставления занимает 6 мс для поиска 1000 соответствующих пятен на паре временных поверхностей. Успешность совпадения составляет 40-50%, в зависимости от того, насколько хорошо сохраняется пространственно-временная согласованность в данных. 2) Функция уточнения глубины возвращает 500 обратных оценок глубины за 15 мс. 3) Функция слияния (шаги распространения и обновления) выполняет 60 000 операций за 20 мс. Таким образом, узел отображения работает с типичной частотой 20 Гц. Что касается выбора количества событий, учитываемых при обратной оценке глубины (т.е. 1000, как упоминалось ранее), мы обосновываем его, показывая его влияние на плотность структуры оценочных карт глубины. На рис. 16 показаны результаты картографирования с использованием 500, 1000 и 2000 событий для обратной оценки глубины. Выбираются эти события случайным образом из последних 10 000 событий. Для корректного сравнения количество шагов слияния остается постоянным. Как видно, чем больше событий используется, тем более плотной становится обратная карта глубины.</w:t>
      </w:r>
    </w:p>
    <w:p w:rsidR="00922B26" w:rsidRPr="00922B26" w:rsidRDefault="00922B26" w:rsidP="00922B26">
      <w:pPr>
        <w:spacing w:after="160" w:line="259" w:lineRule="auto"/>
        <w:rPr>
          <w:sz w:val="28"/>
          <w:szCs w:val="28"/>
          <w:lang w:val="ru-RU"/>
        </w:rPr>
      </w:pPr>
      <w:r w:rsidRPr="00922B26">
        <w:rPr>
          <w:sz w:val="28"/>
          <w:szCs w:val="28"/>
          <w:lang w:val="ru-RU"/>
        </w:rPr>
        <w:t>Карта, полученная при использовании 500 событий, является самой ненасыщенной. Также заметно, что использование 1000 или 2000 событий дает практически одинаковую плотность реконструкции, последний вариант (2000 событий) более затратный с вычислительной точки зрения (время вычислений примерно пропорционально количеству событий), поэтому для работы в реальном времени лучше использовать 1000 событий. Узел слежения использует 2 потока и требует 10 мс для решения задачи оценки позы с помощью IRLS-решателя (партия из 300 точек случайным образом выбирается на каждой итерации и выполняется не более пяти итераций). Следовательно, алгоритм может работать с частотой до 100 Гц (0.36 метра смещения на кадр при движении автомобиля со скоростью 100 км/ч).</w:t>
      </w:r>
    </w:p>
    <w:p w:rsidR="00922B26" w:rsidRPr="00922B26" w:rsidRDefault="00922B26" w:rsidP="00922B26">
      <w:pPr>
        <w:pStyle w:val="2"/>
      </w:pPr>
      <w:r w:rsidRPr="00922B26">
        <w:lastRenderedPageBreak/>
        <w:t>Общий анализ системы</w:t>
      </w:r>
    </w:p>
    <w:p w:rsidR="00922B26" w:rsidRPr="00922B26" w:rsidRDefault="00922B26" w:rsidP="00922B26">
      <w:pPr>
        <w:spacing w:after="160" w:line="259" w:lineRule="auto"/>
        <w:rPr>
          <w:sz w:val="28"/>
          <w:szCs w:val="28"/>
          <w:lang w:val="ru-RU"/>
        </w:rPr>
      </w:pPr>
      <w:r w:rsidRPr="00922B26">
        <w:rPr>
          <w:sz w:val="28"/>
          <w:szCs w:val="28"/>
          <w:lang w:val="ru-RU"/>
        </w:rPr>
        <w:t>Представленная система визуальной стерео одометрии Event-Based Stereo Visual Odometry на основе событий для пары калиброванных и синхронизированных событийных камер в стереоконфигурации показывает хорошую производительность, точность и позволяет осуществлять работу с новым типом камер с большим разрешением и частотой, не поддерживаемых в стандартных ORB-SLAM методах. Это первая опубликованная работа, в которой решается данная проблема.</w:t>
      </w:r>
    </w:p>
    <w:p w:rsidR="00922B26" w:rsidRPr="00922B26" w:rsidRDefault="00922B26" w:rsidP="00922B26">
      <w:pPr>
        <w:spacing w:after="160" w:line="259" w:lineRule="auto"/>
        <w:rPr>
          <w:sz w:val="28"/>
          <w:szCs w:val="28"/>
          <w:lang w:val="ru-RU"/>
        </w:rPr>
      </w:pPr>
      <w:r w:rsidRPr="00922B26">
        <w:rPr>
          <w:sz w:val="28"/>
          <w:szCs w:val="28"/>
          <w:lang w:val="ru-RU"/>
        </w:rPr>
        <w:t>Описанный метод отображения основан на оптимизации объективной функции, предназначенной для измерения пространственно-временной согласованности потоков стереособытий. Для повышения плотности и точности восстановленной трехмерной структуры использована стратегия слияния, основанная на изученных вероятностных характеристиках оцененной обратной глубины. Метод отслеживания основан на 3d-2d регистрации, которая использует природу поля расстояний, присущую компактному и эффективному представлению событий (временные поверхности).</w:t>
      </w:r>
    </w:p>
    <w:p w:rsidR="007F5C55" w:rsidRDefault="00922B26" w:rsidP="00922B26">
      <w:pPr>
        <w:spacing w:after="160" w:line="259" w:lineRule="auto"/>
        <w:rPr>
          <w:sz w:val="28"/>
          <w:szCs w:val="28"/>
          <w:lang w:val="ru-RU"/>
        </w:rPr>
      </w:pPr>
      <w:r w:rsidRPr="00922B26">
        <w:rPr>
          <w:sz w:val="28"/>
          <w:szCs w:val="28"/>
          <w:lang w:val="ru-RU"/>
        </w:rPr>
        <w:t>Приведены данные оценки работы системы на общедоступных наборах данных, которые демонстрируют универсальность данной системы. Производительность сопоставима со зрелыми, современными методами визуальной локализации и навигации для работы стереокамер в нормальных условиях.</w:t>
      </w:r>
    </w:p>
    <w:p w:rsidR="00922B26" w:rsidRDefault="00922B26" w:rsidP="00922B26">
      <w:pPr>
        <w:spacing w:after="160" w:line="259" w:lineRule="auto"/>
        <w:rPr>
          <w:sz w:val="28"/>
          <w:szCs w:val="28"/>
          <w:lang w:val="ru-RU"/>
        </w:rPr>
      </w:pPr>
    </w:p>
    <w:p w:rsidR="00922B26" w:rsidRPr="00E330C1" w:rsidRDefault="00922B26" w:rsidP="00922B26">
      <w:pPr>
        <w:spacing w:after="160" w:line="259" w:lineRule="auto"/>
        <w:rPr>
          <w:sz w:val="28"/>
          <w:szCs w:val="28"/>
          <w:lang w:val="ru-RU"/>
        </w:rPr>
      </w:pPr>
      <w:r>
        <w:rPr>
          <w:sz w:val="28"/>
          <w:szCs w:val="28"/>
          <w:lang w:val="ru-RU"/>
        </w:rPr>
        <w:br w:type="page"/>
      </w:r>
    </w:p>
    <w:p w:rsidR="007F5C55" w:rsidRDefault="007F5C55" w:rsidP="00922B26">
      <w:pPr>
        <w:pStyle w:val="1"/>
        <w:numPr>
          <w:ilvl w:val="0"/>
          <w:numId w:val="2"/>
        </w:numPr>
      </w:pPr>
      <w:bookmarkStart w:id="93" w:name="_Toc91545759"/>
      <w:r>
        <w:lastRenderedPageBreak/>
        <w:t>Описание технологии Wi</w:t>
      </w:r>
      <w:r w:rsidRPr="00E330C1">
        <w:t>-</w:t>
      </w:r>
      <w:r>
        <w:t>Fi</w:t>
      </w:r>
      <w:r w:rsidRPr="00E330C1">
        <w:t xml:space="preserve"> </w:t>
      </w:r>
      <w:r>
        <w:t>RTT</w:t>
      </w:r>
      <w:bookmarkEnd w:id="93"/>
    </w:p>
    <w:p w:rsidR="007F5C55" w:rsidRPr="007F5C55" w:rsidRDefault="007F5C55" w:rsidP="007F5C55">
      <w:pPr>
        <w:autoSpaceDE w:val="0"/>
        <w:autoSpaceDN w:val="0"/>
        <w:adjustRightInd w:val="0"/>
        <w:spacing w:after="140" w:line="360" w:lineRule="auto"/>
        <w:ind w:firstLine="360"/>
        <w:rPr>
          <w:sz w:val="28"/>
          <w:szCs w:val="28"/>
          <w:lang w:val="ru-RU"/>
        </w:rPr>
      </w:pPr>
      <w:r w:rsidRPr="007F5C55">
        <w:rPr>
          <w:sz w:val="28"/>
          <w:szCs w:val="28"/>
          <w:lang w:val="ru-RU"/>
        </w:rPr>
        <w:t>Технология Wi-Fi RTT (Round-trip time) была представлена в 2018 году в операционной системе Android 9 Pie[1]. В ее основе лежит способность поддерживающих устройств измерять расстояние до ближайших маршрутизаторов с высокой точностью до 1–2 метров[2]. Функция Wi-Fi RTT определяется протоколом IEEE 802.11mc и открывает неограниченные возможности для совершенствования и развития внутренней навигации. С ее помощью можно создавать детализированные сервисы и приложения на основе местоположения, которые позволят пользователям легче ориентироваться внутри помещений.</w:t>
      </w:r>
    </w:p>
    <w:p w:rsidR="007F5C55" w:rsidRPr="007F5C55" w:rsidRDefault="007F5C55" w:rsidP="00922B26">
      <w:pPr>
        <w:pStyle w:val="2"/>
      </w:pPr>
      <w:bookmarkStart w:id="94" w:name="_Toc91545760"/>
      <w:r w:rsidRPr="007F5C55">
        <w:t>Принцип действия</w:t>
      </w:r>
      <w:bookmarkEnd w:id="94"/>
    </w:p>
    <w:p w:rsidR="007F5C55" w:rsidRPr="007F5C55" w:rsidRDefault="007F5C55" w:rsidP="007F5C55">
      <w:pPr>
        <w:autoSpaceDE w:val="0"/>
        <w:autoSpaceDN w:val="0"/>
        <w:adjustRightInd w:val="0"/>
        <w:spacing w:after="140" w:line="360" w:lineRule="auto"/>
        <w:ind w:firstLine="708"/>
        <w:rPr>
          <w:sz w:val="28"/>
          <w:szCs w:val="28"/>
          <w:lang w:val="ru-RU"/>
        </w:rPr>
      </w:pPr>
      <w:r w:rsidRPr="007F5C55">
        <w:rPr>
          <w:sz w:val="28"/>
          <w:szCs w:val="28"/>
          <w:lang w:val="ru-RU"/>
        </w:rPr>
        <w:t>При использовании системы WI-FI RTT мобильным устройствам с Android 9 не нужно подключаться к маршрутизаторам, поскольку для определения расстояния применяется только смартфон. В целях защиты конфиденциальности компания Google привязала технологию к уже существующей системе определения местоположения, а также предусмотрела рандомизацию MAC-адреса, которая предохраняет от отслеживания нахождения телефона неавторизованными сторонними пользователями.</w:t>
      </w:r>
    </w:p>
    <w:p w:rsidR="007F5C55" w:rsidRPr="007F5C55" w:rsidRDefault="007F5C55" w:rsidP="007F5C55">
      <w:pPr>
        <w:autoSpaceDE w:val="0"/>
        <w:autoSpaceDN w:val="0"/>
        <w:adjustRightInd w:val="0"/>
        <w:spacing w:after="140" w:line="360" w:lineRule="auto"/>
        <w:ind w:firstLine="708"/>
        <w:rPr>
          <w:sz w:val="28"/>
          <w:szCs w:val="28"/>
          <w:lang w:val="ru-RU"/>
        </w:rPr>
      </w:pPr>
      <w:r w:rsidRPr="007F5C55">
        <w:rPr>
          <w:sz w:val="28"/>
          <w:szCs w:val="28"/>
          <w:lang w:val="ru-RU"/>
        </w:rPr>
        <w:t>Принцип работы технологии базируется на задержке времени приема-передачи сигналов - во внимание принимается время, которое необходимо для отправки сигнала, и время, требуемое для получения его подтверждения. Система вычисляет этот временной промежуток, а затем умножает его на скорость света.</w:t>
      </w:r>
    </w:p>
    <w:p w:rsidR="007F5C55" w:rsidRPr="007F5C55" w:rsidRDefault="007F5C55" w:rsidP="00922B26">
      <w:pPr>
        <w:pStyle w:val="2"/>
      </w:pPr>
      <w:bookmarkStart w:id="95" w:name="_Toc91545761"/>
      <w:r w:rsidRPr="007F5C55">
        <w:t>Сферы применения</w:t>
      </w:r>
      <w:bookmarkEnd w:id="95"/>
    </w:p>
    <w:p w:rsidR="007F5C55" w:rsidRPr="007F5C55" w:rsidRDefault="00D105F5" w:rsidP="00D105F5">
      <w:pPr>
        <w:autoSpaceDE w:val="0"/>
        <w:autoSpaceDN w:val="0"/>
        <w:adjustRightInd w:val="0"/>
        <w:spacing w:after="140" w:line="360" w:lineRule="auto"/>
        <w:ind w:firstLine="708"/>
        <w:rPr>
          <w:sz w:val="28"/>
          <w:szCs w:val="28"/>
          <w:lang w:val="ru-RU"/>
        </w:rPr>
      </w:pPr>
      <w:r>
        <w:rPr>
          <w:sz w:val="28"/>
          <w:szCs w:val="28"/>
          <w:lang w:val="ru-RU"/>
        </w:rPr>
        <w:t>Н</w:t>
      </w:r>
      <w:r w:rsidR="007F5C55" w:rsidRPr="007F5C55">
        <w:rPr>
          <w:sz w:val="28"/>
          <w:szCs w:val="28"/>
          <w:lang w:val="ru-RU"/>
        </w:rPr>
        <w:t>авигация с помощью Wi-Fi RTT используется во многих сферах. Наиболее эффективно работает она в следующих направлениях:</w:t>
      </w:r>
    </w:p>
    <w:p w:rsidR="007F5C55" w:rsidRPr="007F5C55" w:rsidRDefault="007F5C55" w:rsidP="007F5C55">
      <w:pPr>
        <w:autoSpaceDE w:val="0"/>
        <w:autoSpaceDN w:val="0"/>
        <w:adjustRightInd w:val="0"/>
        <w:spacing w:after="140" w:line="360" w:lineRule="auto"/>
        <w:rPr>
          <w:sz w:val="28"/>
          <w:szCs w:val="28"/>
          <w:lang w:val="ru-RU"/>
        </w:rPr>
      </w:pP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lastRenderedPageBreak/>
        <w:t>Отслеживание транспорта и грузов на предприятиях или складах. В сравнении с BLE функция обеспечивает более высокую точность определения местоположения и ускоряет производственные процессы.</w:t>
      </w: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 xml:space="preserve">Общественные </w:t>
      </w:r>
      <w:r w:rsidR="00D105F5">
        <w:rPr>
          <w:sz w:val="28"/>
          <w:szCs w:val="28"/>
          <w:lang w:val="ru-RU"/>
        </w:rPr>
        <w:t>здания</w:t>
      </w:r>
      <w:r w:rsidRPr="007F5C55">
        <w:rPr>
          <w:sz w:val="28"/>
          <w:szCs w:val="28"/>
          <w:lang w:val="ru-RU"/>
        </w:rPr>
        <w:t>. Технология оптимально подходит для интеграции в системы позиционирования торговых центров, аэропортов, офисов, выставок и других аналогичных пространств. Благодаря ее применению пользователи могут строить маршруты к местам интереса, быстро находить нужные объекты и эффективно планировать свое время[4].</w:t>
      </w:r>
    </w:p>
    <w:p w:rsidR="007F5C55" w:rsidRPr="007F5C55" w:rsidRDefault="007F5C55" w:rsidP="00922B26">
      <w:pPr>
        <w:pStyle w:val="2"/>
      </w:pPr>
      <w:bookmarkStart w:id="96" w:name="_Toc91545762"/>
      <w:r w:rsidRPr="007F5C55">
        <w:t>Развертывание</w:t>
      </w:r>
      <w:bookmarkEnd w:id="96"/>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При разворачивании системы необходимо соблюдать определенные требования. К ним относятся[2]:</w:t>
      </w: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На запрашивающем устройстве должна быть установлена операционная система Android 9 (уровень API 28) либо более поздняя версия.</w:t>
      </w: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Аппаратное обеспечение смартфона, который запрашивает данные на основе месторасположения, должно отвечать стандарту 802.11-2016 FTM.</w:t>
      </w: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Приложение, которое выполняет запрос ранжирования, должно иметь разрешение ACCESS_FINE_LOCATION.</w:t>
      </w: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Для вычисления расстояния до роутера на запрашивающем устройстве необходимо подключить сканирование Wi-Fi и службу определения местоположения.</w:t>
      </w:r>
    </w:p>
    <w:p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Маршрутизатор должен поддерживать протокол IEEE 802.11-2016 FTM.</w:t>
      </w:r>
    </w:p>
    <w:p w:rsidR="007F5C55" w:rsidRPr="007F5C55" w:rsidRDefault="00D105F5" w:rsidP="00D105F5">
      <w:pPr>
        <w:autoSpaceDE w:val="0"/>
        <w:autoSpaceDN w:val="0"/>
        <w:adjustRightInd w:val="0"/>
        <w:spacing w:after="140" w:line="360" w:lineRule="auto"/>
        <w:ind w:firstLine="708"/>
        <w:rPr>
          <w:sz w:val="28"/>
          <w:szCs w:val="28"/>
          <w:lang w:val="ru-RU"/>
        </w:rPr>
      </w:pPr>
      <w:r>
        <w:rPr>
          <w:sz w:val="28"/>
          <w:szCs w:val="28"/>
          <w:lang w:val="ru-RU"/>
        </w:rPr>
        <w:t>В ходе</w:t>
      </w:r>
      <w:r w:rsidR="007F5C55" w:rsidRPr="007F5C55">
        <w:rPr>
          <w:sz w:val="28"/>
          <w:szCs w:val="28"/>
          <w:lang w:val="ru-RU"/>
        </w:rPr>
        <w:t xml:space="preserve"> тестировани</w:t>
      </w:r>
      <w:r>
        <w:rPr>
          <w:sz w:val="28"/>
          <w:szCs w:val="28"/>
          <w:lang w:val="ru-RU"/>
        </w:rPr>
        <w:t>я</w:t>
      </w:r>
      <w:r w:rsidR="007F5C55" w:rsidRPr="007F5C55">
        <w:rPr>
          <w:sz w:val="28"/>
          <w:szCs w:val="28"/>
          <w:lang w:val="ru-RU"/>
        </w:rPr>
        <w:t xml:space="preserve"> работы технологии Wi-Fi RTT </w:t>
      </w:r>
      <w:r>
        <w:rPr>
          <w:sz w:val="28"/>
          <w:szCs w:val="28"/>
          <w:lang w:val="ru-RU"/>
        </w:rPr>
        <w:t>было продемонстрировано</w:t>
      </w:r>
      <w:r w:rsidR="007F5C55" w:rsidRPr="007F5C55">
        <w:rPr>
          <w:sz w:val="28"/>
          <w:szCs w:val="28"/>
          <w:lang w:val="ru-RU"/>
        </w:rPr>
        <w:t xml:space="preserve">, что при соблюдении указанных требований полученный результат превосходит заявленные значения. Так, на протяжении 95 % времени точность позиционирования в контрольной точке составляет меньше 1 метра, а на протяжении 50 % времени показатели точности сохраняются в рамках 30 см. Задержка в определении </w:t>
      </w:r>
      <w:r w:rsidR="007F5C55" w:rsidRPr="007F5C55">
        <w:rPr>
          <w:sz w:val="28"/>
          <w:szCs w:val="28"/>
          <w:lang w:val="ru-RU"/>
        </w:rPr>
        <w:lastRenderedPageBreak/>
        <w:t xml:space="preserve">местоположения не превышает 1 секунды. </w:t>
      </w:r>
      <w:r w:rsidRPr="00D105F5">
        <w:rPr>
          <w:sz w:val="28"/>
          <w:szCs w:val="28"/>
          <w:lang w:val="ru-RU"/>
        </w:rPr>
        <w:t>Таких величин задержек и показателей точности можно достичь за счет применения алгоритма комплексирования, использующего алгоритмы PDR и фильтра частиц</w:t>
      </w:r>
      <w:r w:rsidR="007F5C55" w:rsidRPr="007F5C55">
        <w:rPr>
          <w:sz w:val="28"/>
          <w:szCs w:val="28"/>
          <w:lang w:val="ru-RU"/>
        </w:rPr>
        <w:t>.</w:t>
      </w:r>
    </w:p>
    <w:p w:rsidR="007F5C55" w:rsidRPr="007F5C55" w:rsidRDefault="007F5C55" w:rsidP="007F5C55">
      <w:pPr>
        <w:autoSpaceDE w:val="0"/>
        <w:autoSpaceDN w:val="0"/>
        <w:adjustRightInd w:val="0"/>
        <w:spacing w:after="140" w:line="360" w:lineRule="auto"/>
        <w:rPr>
          <w:sz w:val="28"/>
          <w:szCs w:val="28"/>
          <w:lang w:val="ru-RU"/>
        </w:rPr>
      </w:pPr>
    </w:p>
    <w:p w:rsidR="007F5C55" w:rsidRPr="007F5C55" w:rsidRDefault="007F5C55" w:rsidP="00922B26">
      <w:pPr>
        <w:pStyle w:val="2"/>
      </w:pPr>
      <w:bookmarkStart w:id="97" w:name="_Toc91545763"/>
      <w:r w:rsidRPr="007F5C55">
        <w:t>Устройства</w:t>
      </w:r>
      <w:bookmarkEnd w:id="97"/>
    </w:p>
    <w:p w:rsidR="007F5C55" w:rsidRPr="007F5C55" w:rsidRDefault="007F5C55" w:rsidP="007F5C55">
      <w:pPr>
        <w:autoSpaceDE w:val="0"/>
        <w:autoSpaceDN w:val="0"/>
        <w:adjustRightInd w:val="0"/>
        <w:spacing w:after="140" w:line="360" w:lineRule="auto"/>
        <w:rPr>
          <w:b/>
          <w:bCs/>
          <w:sz w:val="28"/>
          <w:szCs w:val="28"/>
          <w:lang w:val="ru-RU"/>
        </w:rPr>
      </w:pPr>
      <w:r w:rsidRPr="007F5C55">
        <w:rPr>
          <w:b/>
          <w:bCs/>
          <w:sz w:val="28"/>
          <w:szCs w:val="28"/>
          <w:lang w:val="ru-RU"/>
        </w:rPr>
        <w:t>Маршрутизаторы</w:t>
      </w:r>
    </w:p>
    <w:p w:rsidR="007F5C55" w:rsidRDefault="007F5C55" w:rsidP="007F5C55">
      <w:pPr>
        <w:autoSpaceDE w:val="0"/>
        <w:autoSpaceDN w:val="0"/>
        <w:adjustRightInd w:val="0"/>
        <w:spacing w:after="140" w:line="360" w:lineRule="auto"/>
        <w:rPr>
          <w:sz w:val="28"/>
          <w:szCs w:val="28"/>
          <w:lang w:val="ru-RU"/>
        </w:rPr>
      </w:pPr>
      <w:r w:rsidRPr="007F5C55">
        <w:rPr>
          <w:sz w:val="28"/>
          <w:szCs w:val="28"/>
          <w:lang w:val="ru-RU"/>
        </w:rPr>
        <w:t>После обновления прошивки технологию должны поддерживать любые современные роутеры, которые работают по протоколу 802.11ac. На 2021 год к сертифицированным устройствам относятся следующие модели:</w:t>
      </w:r>
    </w:p>
    <w:p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Wi-Fi.</w:t>
      </w:r>
    </w:p>
    <w:p w:rsidR="007F5C55" w:rsidRPr="007F5C55" w:rsidRDefault="007F5C55" w:rsidP="007F5C55">
      <w:pPr>
        <w:autoSpaceDE w:val="0"/>
        <w:autoSpaceDN w:val="0"/>
        <w:adjustRightInd w:val="0"/>
        <w:spacing w:after="140" w:line="360" w:lineRule="auto"/>
        <w:rPr>
          <w:sz w:val="28"/>
          <w:szCs w:val="28"/>
        </w:rPr>
      </w:pPr>
      <w:r w:rsidRPr="007F5C55">
        <w:rPr>
          <w:sz w:val="28"/>
          <w:szCs w:val="28"/>
        </w:rPr>
        <w:t>- Compulab WILD AP.</w:t>
      </w:r>
    </w:p>
    <w:p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Nest Wi-Fi Point.</w:t>
      </w:r>
    </w:p>
    <w:p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Nest Wi-Fi Router.</w:t>
      </w:r>
    </w:p>
    <w:p w:rsidR="007F5C55" w:rsidRPr="007F5C55" w:rsidRDefault="007F5C55" w:rsidP="007F5C55">
      <w:pPr>
        <w:autoSpaceDE w:val="0"/>
        <w:autoSpaceDN w:val="0"/>
        <w:adjustRightInd w:val="0"/>
        <w:spacing w:after="140" w:line="360" w:lineRule="auto"/>
        <w:rPr>
          <w:b/>
          <w:bCs/>
          <w:sz w:val="28"/>
          <w:szCs w:val="28"/>
          <w:lang w:val="ru-RU"/>
        </w:rPr>
      </w:pPr>
      <w:r w:rsidRPr="007F5C55">
        <w:rPr>
          <w:b/>
          <w:bCs/>
          <w:sz w:val="28"/>
          <w:szCs w:val="28"/>
          <w:lang w:val="ru-RU"/>
        </w:rPr>
        <w:t>Смартфоны</w:t>
      </w:r>
    </w:p>
    <w:p w:rsidR="007F5C55" w:rsidRPr="007F5C55" w:rsidRDefault="007F5C55" w:rsidP="00D105F5">
      <w:pPr>
        <w:autoSpaceDE w:val="0"/>
        <w:autoSpaceDN w:val="0"/>
        <w:adjustRightInd w:val="0"/>
        <w:spacing w:after="140" w:line="360" w:lineRule="auto"/>
        <w:ind w:firstLine="360"/>
        <w:rPr>
          <w:rFonts w:ascii="Helvetica" w:eastAsiaTheme="minorHAnsi" w:hAnsi="Helvetica" w:cs="Helvetica"/>
          <w:color w:val="18191A"/>
          <w:sz w:val="28"/>
          <w:szCs w:val="28"/>
          <w:lang w:val="ru-RU"/>
        </w:rPr>
      </w:pPr>
      <w:r w:rsidRPr="007F5C55">
        <w:rPr>
          <w:sz w:val="28"/>
          <w:szCs w:val="28"/>
          <w:lang w:val="ru-RU"/>
        </w:rPr>
        <w:t>Измерение расстояния до точек доступа могут выполнять многие модели смартфонов с системой Android 9 и выше. Поддержка технологии предусмотрена в мобильных устройствах Xiaomi, LG, Samsung, Google Pixel, Poco X2, Sharp Aquos.</w:t>
      </w:r>
      <w:r>
        <w:rPr>
          <w:highlight w:val="lightGray"/>
          <w:lang w:val="ru-RU"/>
        </w:rPr>
        <w:br w:type="page"/>
      </w:r>
    </w:p>
    <w:p w:rsidR="00522886" w:rsidRPr="00522886" w:rsidRDefault="00522886" w:rsidP="00922B26">
      <w:pPr>
        <w:pStyle w:val="1"/>
        <w:numPr>
          <w:ilvl w:val="0"/>
          <w:numId w:val="2"/>
        </w:numPr>
      </w:pPr>
      <w:bookmarkStart w:id="98" w:name="_Toc91545764"/>
      <w:r>
        <w:lastRenderedPageBreak/>
        <w:t>Список литературы</w:t>
      </w:r>
      <w:bookmarkEnd w:id="98"/>
    </w:p>
    <w:p w:rsidR="00522886" w:rsidRDefault="00522886" w:rsidP="00522886">
      <w:pPr>
        <w:pStyle w:val="a3"/>
        <w:spacing w:before="0" w:beforeAutospacing="0" w:after="0" w:afterAutospacing="0"/>
        <w:jc w:val="both"/>
      </w:pPr>
    </w:p>
    <w:p w:rsidR="00522886" w:rsidRPr="00522886" w:rsidRDefault="00522886" w:rsidP="00757946">
      <w:pPr>
        <w:spacing w:line="360" w:lineRule="auto"/>
        <w:jc w:val="both"/>
        <w:rPr>
          <w:bCs/>
          <w:sz w:val="28"/>
          <w:szCs w:val="28"/>
        </w:rPr>
      </w:pPr>
      <w:r w:rsidRPr="00522886">
        <w:rPr>
          <w:bCs/>
          <w:sz w:val="28"/>
          <w:szCs w:val="28"/>
        </w:rPr>
        <w:t xml:space="preserve">[1] Akhmetyanov, A., Kornilova, A., Ferrer, G. </w:t>
      </w:r>
      <w:hyperlink r:id="rId122" w:history="1">
        <w:r w:rsidRPr="00522886">
          <w:rPr>
            <w:bCs/>
            <w:sz w:val="28"/>
            <w:szCs w:val="28"/>
          </w:rPr>
          <w:t>https://github.com/MobileRoboticsSkoltech/OpenCamera-Sensors</w:t>
        </w:r>
      </w:hyperlink>
      <w:r w:rsidRPr="00522886">
        <w:rPr>
          <w:bCs/>
          <w:sz w:val="28"/>
          <w:szCs w:val="28"/>
        </w:rPr>
        <w:t xml:space="preserve"> accessed Dec 2021.</w:t>
      </w:r>
    </w:p>
    <w:p w:rsidR="00522886" w:rsidRPr="00522886" w:rsidRDefault="00522886" w:rsidP="00757946">
      <w:pPr>
        <w:spacing w:line="360" w:lineRule="auto"/>
        <w:jc w:val="both"/>
        <w:rPr>
          <w:bCs/>
          <w:sz w:val="28"/>
          <w:szCs w:val="28"/>
        </w:rPr>
      </w:pPr>
      <w:r w:rsidRPr="00522886">
        <w:rPr>
          <w:bCs/>
          <w:sz w:val="28"/>
          <w:szCs w:val="28"/>
        </w:rPr>
        <w:t>[2] Mur-Artal, Raul, and Tardos, Juan D. “ORB-SLAM2: An Open-Source SLAM System for Monocular, Stereo, and RGB-D Cameras.” IEEE Transactions on Robotics, vol. 33, no. 5, 2017, pp. 1255–1262.</w:t>
      </w:r>
    </w:p>
    <w:p w:rsidR="00522886" w:rsidRPr="00522886" w:rsidRDefault="00522886" w:rsidP="00757946">
      <w:pPr>
        <w:spacing w:line="360" w:lineRule="auto"/>
        <w:jc w:val="both"/>
        <w:rPr>
          <w:bCs/>
          <w:sz w:val="28"/>
          <w:szCs w:val="28"/>
        </w:rPr>
      </w:pPr>
      <w:r w:rsidRPr="00522886">
        <w:rPr>
          <w:bCs/>
          <w:sz w:val="28"/>
          <w:szCs w:val="28"/>
        </w:rPr>
        <w:t>[3] Steinbrucker, Frank, et al. “Real-Time Visual Odometry from Dense RGB-D Images.” 2011 IEEE International Conference on Computer Vision Workshops (ICCV Workshops), 2011</w:t>
      </w:r>
    </w:p>
    <w:p w:rsidR="00522886" w:rsidRPr="00522886" w:rsidRDefault="00522886" w:rsidP="00757946">
      <w:pPr>
        <w:spacing w:line="360" w:lineRule="auto"/>
        <w:jc w:val="both"/>
        <w:rPr>
          <w:bCs/>
          <w:sz w:val="28"/>
          <w:szCs w:val="28"/>
        </w:rPr>
      </w:pPr>
      <w:r w:rsidRPr="00522886">
        <w:rPr>
          <w:bCs/>
          <w:sz w:val="28"/>
          <w:szCs w:val="28"/>
        </w:rPr>
        <w:t>[4] Park, Jaesik, et al. “Colored Point Cloud Registration Revisited.” 2017 IEEE International Conference on Computer Vision (ICCV), 2017</w:t>
      </w:r>
    </w:p>
    <w:p w:rsidR="00757946" w:rsidRPr="00522886" w:rsidRDefault="00522886" w:rsidP="00757946">
      <w:pPr>
        <w:spacing w:line="360" w:lineRule="auto"/>
        <w:jc w:val="both"/>
        <w:rPr>
          <w:bCs/>
          <w:sz w:val="28"/>
          <w:szCs w:val="28"/>
        </w:rPr>
      </w:pPr>
      <w:r w:rsidRPr="00522886">
        <w:rPr>
          <w:bCs/>
          <w:sz w:val="28"/>
          <w:szCs w:val="28"/>
        </w:rPr>
        <w:t>[5] https://velodynelidar.com/</w:t>
      </w:r>
    </w:p>
    <w:p w:rsidR="00E330C1" w:rsidRPr="00E330C1" w:rsidRDefault="00522886" w:rsidP="00E330C1">
      <w:pPr>
        <w:spacing w:line="360" w:lineRule="auto"/>
        <w:jc w:val="both"/>
        <w:rPr>
          <w:bCs/>
          <w:color w:val="0563C1" w:themeColor="hyperlink"/>
          <w:sz w:val="28"/>
          <w:szCs w:val="28"/>
          <w:u w:val="single"/>
        </w:rPr>
      </w:pPr>
      <w:r w:rsidRPr="00757946">
        <w:rPr>
          <w:bCs/>
          <w:sz w:val="28"/>
          <w:szCs w:val="28"/>
        </w:rPr>
        <w:t xml:space="preserve">[6] </w:t>
      </w:r>
      <w:hyperlink r:id="rId123" w:history="1">
        <w:r w:rsidR="00757946" w:rsidRPr="00E14A0C">
          <w:rPr>
            <w:rStyle w:val="a6"/>
            <w:bCs/>
            <w:sz w:val="28"/>
            <w:szCs w:val="28"/>
          </w:rPr>
          <w:t>https</w:t>
        </w:r>
        <w:r w:rsidR="00757946" w:rsidRPr="00757946">
          <w:rPr>
            <w:rStyle w:val="a6"/>
            <w:bCs/>
            <w:sz w:val="28"/>
            <w:szCs w:val="28"/>
          </w:rPr>
          <w:t>://</w:t>
        </w:r>
        <w:r w:rsidR="00757946" w:rsidRPr="00E14A0C">
          <w:rPr>
            <w:rStyle w:val="a6"/>
            <w:bCs/>
            <w:sz w:val="28"/>
            <w:szCs w:val="28"/>
          </w:rPr>
          <w:t>ouster</w:t>
        </w:r>
        <w:r w:rsidR="00757946" w:rsidRPr="00757946">
          <w:rPr>
            <w:rStyle w:val="a6"/>
            <w:bCs/>
            <w:sz w:val="28"/>
            <w:szCs w:val="28"/>
          </w:rPr>
          <w:t>.</w:t>
        </w:r>
        <w:r w:rsidR="00757946" w:rsidRPr="00E14A0C">
          <w:rPr>
            <w:rStyle w:val="a6"/>
            <w:bCs/>
            <w:sz w:val="28"/>
            <w:szCs w:val="28"/>
          </w:rPr>
          <w:t>com</w:t>
        </w:r>
        <w:r w:rsidR="00757946" w:rsidRPr="00757946">
          <w:rPr>
            <w:rStyle w:val="a6"/>
            <w:bCs/>
            <w:sz w:val="28"/>
            <w:szCs w:val="28"/>
          </w:rPr>
          <w:t>/</w:t>
        </w:r>
      </w:hyperlink>
    </w:p>
    <w:p w:rsidR="00E330C1" w:rsidRDefault="00757946" w:rsidP="00E330C1">
      <w:pPr>
        <w:pStyle w:val="af1"/>
        <w:spacing w:line="360" w:lineRule="auto"/>
      </w:pPr>
      <w:r w:rsidRPr="006C7C3D">
        <w:rPr>
          <w:szCs w:val="28"/>
          <w:lang w:val="ru-RU"/>
        </w:rPr>
        <w:fldChar w:fldCharType="begin"/>
      </w:r>
      <w:r w:rsidR="00E330C1">
        <w:rPr>
          <w:szCs w:val="28"/>
        </w:rPr>
        <w:instrText xml:space="preserve"> ADDIN ZOTERO_BIBL {"uncited":[],"omitted":[],"custom":[]} CSL_BIBLIOGRAPHY </w:instrText>
      </w:r>
      <w:r w:rsidRPr="006C7C3D">
        <w:rPr>
          <w:szCs w:val="28"/>
          <w:lang w:val="ru-RU"/>
        </w:rPr>
        <w:fldChar w:fldCharType="separate"/>
      </w:r>
      <w:r w:rsidR="00E330C1">
        <w:t>[1]</w:t>
      </w:r>
      <w:r w:rsidR="00E330C1">
        <w:tab/>
        <w:t>R. Mur-Artal, J. M. M. Montiel, and J. D. Tardos, “ORB-SLAM: A Versatile and Accurate Monocular SLAM System,” 2021.</w:t>
      </w:r>
    </w:p>
    <w:p w:rsidR="00E330C1" w:rsidRDefault="00E330C1" w:rsidP="00E330C1">
      <w:pPr>
        <w:pStyle w:val="af1"/>
        <w:spacing w:line="360" w:lineRule="auto"/>
      </w:pPr>
      <w:r>
        <w:t>[2]</w:t>
      </w:r>
      <w:r>
        <w:tab/>
        <w:t xml:space="preserve">C. Campos, R. Elvira, J. J. G. Rodriguez, J. M. M. Montiel, and J. D. Tardos, “ORB-SLAM3: An Accurate Open-Source Library for Visual, Visual–Inertial, and Multimap SLAM,” </w:t>
      </w:r>
      <w:r>
        <w:rPr>
          <w:i/>
          <w:iCs/>
        </w:rPr>
        <w:t>IEEE Trans. Robot.</w:t>
      </w:r>
      <w:r>
        <w:t>, vol. 37, no. 6, pp. 1874–1890, Dec. 2021, doi: 10.1109/TRO.2021.3075644.</w:t>
      </w:r>
    </w:p>
    <w:p w:rsidR="00E330C1" w:rsidRDefault="00E330C1" w:rsidP="00E330C1">
      <w:pPr>
        <w:pStyle w:val="af1"/>
        <w:spacing w:line="360" w:lineRule="auto"/>
      </w:pPr>
      <w:r>
        <w:t>[3]</w:t>
      </w:r>
      <w:r>
        <w:tab/>
        <w:t xml:space="preserve">M. Burri </w:t>
      </w:r>
      <w:r>
        <w:rPr>
          <w:i/>
          <w:iCs/>
        </w:rPr>
        <w:t>et al.</w:t>
      </w:r>
      <w:r>
        <w:t xml:space="preserve">, “The EuRoC micro aerial vehicle datasets,” </w:t>
      </w:r>
      <w:r>
        <w:rPr>
          <w:i/>
          <w:iCs/>
        </w:rPr>
        <w:t>Int. J. Robot. Res.</w:t>
      </w:r>
      <w:r>
        <w:t>, vol. 35, no. 10, pp. 1157–1163, 2016, doi: 10.1177/0278364915620033.</w:t>
      </w:r>
    </w:p>
    <w:p w:rsidR="00E330C1" w:rsidRDefault="00E330C1" w:rsidP="00E330C1">
      <w:pPr>
        <w:pStyle w:val="af1"/>
        <w:spacing w:line="360" w:lineRule="auto"/>
      </w:pPr>
      <w:r>
        <w:t>[4]</w:t>
      </w:r>
      <w:r>
        <w:tab/>
        <w:t xml:space="preserve">G. Klein and D. Murray, “Parallel Tracking and Mapping for Small AR Workspaces,” in </w:t>
      </w:r>
      <w:r>
        <w:rPr>
          <w:i/>
          <w:iCs/>
        </w:rPr>
        <w:t>2007 6th IEEE and ACM International Symposium on Mixed and Augmented Reality</w:t>
      </w:r>
      <w:r>
        <w:t>, Nara, Japan, Nov. 2007, pp. 1–10. doi: 10.1109/ISMAR.2007.4538852.</w:t>
      </w:r>
    </w:p>
    <w:p w:rsidR="00E330C1" w:rsidRDefault="00E330C1" w:rsidP="00E330C1">
      <w:pPr>
        <w:pStyle w:val="af1"/>
        <w:spacing w:line="360" w:lineRule="auto"/>
      </w:pPr>
      <w:r>
        <w:t>[5]</w:t>
      </w:r>
      <w:r>
        <w:tab/>
        <w:t xml:space="preserve">M. Cummins and P. Newman, “Appearance-only SLAM at large scale with FAB-MAP 2.0,” </w:t>
      </w:r>
      <w:r>
        <w:rPr>
          <w:i/>
          <w:iCs/>
        </w:rPr>
        <w:t>Int. J. Robot. Res.</w:t>
      </w:r>
      <w:r>
        <w:t>, vol. 30, no. 9, pp. 1100–1123, Aug. 2011, doi: 10.1177/0278364910385483.</w:t>
      </w:r>
    </w:p>
    <w:p w:rsidR="00E330C1" w:rsidRDefault="00E330C1" w:rsidP="00E330C1">
      <w:pPr>
        <w:pStyle w:val="af1"/>
        <w:spacing w:line="360" w:lineRule="auto"/>
      </w:pPr>
      <w:r>
        <w:lastRenderedPageBreak/>
        <w:t>[6]</w:t>
      </w:r>
      <w:r>
        <w:tab/>
        <w:t xml:space="preserve">D. Galvez-López and J. D. Tardos, “Bags of Binary Words for Fast Place Recognition in Image Sequences,” </w:t>
      </w:r>
      <w:r>
        <w:rPr>
          <w:i/>
          <w:iCs/>
        </w:rPr>
        <w:t>IEEE Trans. Robot.</w:t>
      </w:r>
      <w:r>
        <w:t>, vol. 28, no. 5, pp. 1188–1197, Oct. 2012, doi: 10.1109/TRO.2012.2197158.</w:t>
      </w:r>
    </w:p>
    <w:p w:rsidR="00E330C1" w:rsidRDefault="00E330C1" w:rsidP="00E330C1">
      <w:pPr>
        <w:pStyle w:val="af1"/>
        <w:spacing w:line="360" w:lineRule="auto"/>
      </w:pPr>
      <w:r>
        <w:t>[7]</w:t>
      </w:r>
      <w:r>
        <w:tab/>
        <w:t xml:space="preserve">D. Hutchison </w:t>
      </w:r>
      <w:r>
        <w:rPr>
          <w:i/>
          <w:iCs/>
        </w:rPr>
        <w:t>et al.</w:t>
      </w:r>
      <w:r>
        <w:t xml:space="preserve">, “BRIEF: Binary Robust Independent Elementary Features,” in </w:t>
      </w:r>
      <w:r>
        <w:rPr>
          <w:i/>
          <w:iCs/>
        </w:rPr>
        <w:t>Computer Vision – ECCV 2010</w:t>
      </w:r>
      <w:r>
        <w:t>, vol. 6314, K. Daniilidis, P. Maragos, and N. Paragios, Eds. Berlin, Heidelberg: Springer Berlin Heidelberg, 2010, pp. 778–792. doi: 10.1007/978-3-642-15561-1_56.</w:t>
      </w:r>
    </w:p>
    <w:p w:rsidR="00E330C1" w:rsidRDefault="00E330C1" w:rsidP="00E330C1">
      <w:pPr>
        <w:pStyle w:val="af1"/>
        <w:spacing w:line="360" w:lineRule="auto"/>
      </w:pPr>
      <w:r>
        <w:t>[8]</w:t>
      </w:r>
      <w:r>
        <w:tab/>
        <w:t xml:space="preserve">H. Bay, T. Tuytelaars, and L. Van Gool, “SURF: Speeded Up Robust Features,” in </w:t>
      </w:r>
      <w:r>
        <w:rPr>
          <w:i/>
          <w:iCs/>
        </w:rPr>
        <w:t>Computer Vision – ECCV 2006</w:t>
      </w:r>
      <w:r>
        <w:t>, vol. 3951, A. Leonardis, H. Bischof, and A. Pinz, Eds. Berlin, Heidelberg: Springer Berlin Heidelberg, 2006, pp. 404–417. doi: 10.1007/11744023_32.</w:t>
      </w:r>
    </w:p>
    <w:p w:rsidR="00E330C1" w:rsidRDefault="00E330C1" w:rsidP="00E330C1">
      <w:pPr>
        <w:pStyle w:val="af1"/>
        <w:spacing w:line="360" w:lineRule="auto"/>
      </w:pPr>
      <w:r>
        <w:t>[9]</w:t>
      </w:r>
      <w:r>
        <w:tab/>
        <w:t xml:space="preserve">E. Rublee, V. Rabaud, K. Konolige, and G. Bradski, “ORB: An efficient alternative to SIFT or SURF,” in </w:t>
      </w:r>
      <w:r>
        <w:rPr>
          <w:i/>
          <w:iCs/>
        </w:rPr>
        <w:t>2011 International Conference on Computer Vision</w:t>
      </w:r>
      <w:r>
        <w:t>, Barcelona, Spain, Nov. 2011, pp. 2564–2571. doi: 10.1109/ICCV.2011.6126544.</w:t>
      </w:r>
    </w:p>
    <w:p w:rsidR="00E330C1" w:rsidRDefault="00E330C1" w:rsidP="00E330C1">
      <w:pPr>
        <w:pStyle w:val="af1"/>
        <w:spacing w:line="360" w:lineRule="auto"/>
      </w:pPr>
      <w:r>
        <w:t>[10]</w:t>
      </w:r>
      <w:r>
        <w:tab/>
        <w:t xml:space="preserve">R. Mur-Artal and J. D. Tardos, “Fast relocalisation and loop closing in keyframe-based SLAM,” in </w:t>
      </w:r>
      <w:r>
        <w:rPr>
          <w:i/>
          <w:iCs/>
        </w:rPr>
        <w:t>2014 IEEE International Conference on Robotics and Automation (ICRA)</w:t>
      </w:r>
      <w:r>
        <w:t>, Hong Kong, China, May 2014, pp. 846–853. doi: 10.1109/ICRA.2014.6906953.</w:t>
      </w:r>
    </w:p>
    <w:p w:rsidR="00E330C1" w:rsidRDefault="00E330C1" w:rsidP="00E330C1">
      <w:pPr>
        <w:pStyle w:val="af1"/>
        <w:spacing w:line="360" w:lineRule="auto"/>
      </w:pPr>
      <w:r>
        <w:t>[11]</w:t>
      </w:r>
      <w:r>
        <w:tab/>
        <w:t xml:space="preserve">A. J. Davison, I. D. Reid, N. D. Molton, and O. Stasse, “MonoSLAM: Real-Time Single Camera SLAM,” </w:t>
      </w:r>
      <w:r>
        <w:rPr>
          <w:i/>
          <w:iCs/>
        </w:rPr>
        <w:t>IEEE Trans. Pattern Anal. Mach. Intell.</w:t>
      </w:r>
      <w:r>
        <w:t>, vol. 29, no. 6, pp. 1052–1067, Jun. 2007, doi: 10.1109/TPAMI.2007.1049.</w:t>
      </w:r>
    </w:p>
    <w:p w:rsidR="00E330C1" w:rsidRDefault="00E330C1" w:rsidP="00E330C1">
      <w:pPr>
        <w:pStyle w:val="af1"/>
        <w:spacing w:line="360" w:lineRule="auto"/>
      </w:pPr>
      <w:r>
        <w:t>[12]</w:t>
      </w:r>
      <w:r>
        <w:tab/>
        <w:t xml:space="preserve">J. Civera, A. J. Davison, and J. M. M. Montiel, “Inverse Depth Parametrization for Monocular SLAM,” </w:t>
      </w:r>
      <w:r>
        <w:rPr>
          <w:i/>
          <w:iCs/>
        </w:rPr>
        <w:t>IEEE Trans. Robot.</w:t>
      </w:r>
      <w:r>
        <w:t>, vol. 24, no. 5, pp. 932–945, 2008, doi: 10.1109/TRO.2008.2003276.</w:t>
      </w:r>
    </w:p>
    <w:p w:rsidR="00E330C1" w:rsidRDefault="00E330C1" w:rsidP="00E330C1">
      <w:pPr>
        <w:pStyle w:val="af1"/>
        <w:spacing w:line="360" w:lineRule="auto"/>
      </w:pPr>
      <w:r>
        <w:t>[13]</w:t>
      </w:r>
      <w:r>
        <w:tab/>
        <w:t xml:space="preserve">E. Eade and T. Drummond, “Scalable Monocular SLAM,” in </w:t>
      </w:r>
      <w:r>
        <w:rPr>
          <w:i/>
          <w:iCs/>
        </w:rPr>
        <w:t>2006 IEEE Computer Society Conference on Computer Vision and Pattern Recognition (CVPR’06)</w:t>
      </w:r>
      <w:r>
        <w:t>, 2006, vol. 1, pp. 469–476. doi: 10.1109/CVPR.2006.263.</w:t>
      </w:r>
    </w:p>
    <w:p w:rsidR="00E330C1" w:rsidRDefault="00E330C1" w:rsidP="00E330C1">
      <w:pPr>
        <w:pStyle w:val="af1"/>
        <w:spacing w:line="360" w:lineRule="auto"/>
      </w:pPr>
      <w:r>
        <w:lastRenderedPageBreak/>
        <w:t>[14]</w:t>
      </w:r>
      <w:r>
        <w:tab/>
        <w:t xml:space="preserve">H. Strasdat, J. M. M. Montiel, and A. J. Davison, “Visual SLAM: Why filter?,” </w:t>
      </w:r>
      <w:r>
        <w:rPr>
          <w:i/>
          <w:iCs/>
        </w:rPr>
        <w:t>Image Vis. Comput.</w:t>
      </w:r>
      <w:r>
        <w:t>, vol. 30, no. 2, pp. 65–77, 2012, doi: https://doi.org/10.1016/j.imavis.2012.02.009.</w:t>
      </w:r>
    </w:p>
    <w:p w:rsidR="00E330C1" w:rsidRDefault="00E330C1" w:rsidP="00E330C1">
      <w:pPr>
        <w:pStyle w:val="af1"/>
        <w:spacing w:line="360" w:lineRule="auto"/>
      </w:pPr>
      <w:r>
        <w:t>[15]</w:t>
      </w:r>
      <w:r>
        <w:tab/>
        <w:t xml:space="preserve">E. Mouragnon, M. Lhuillier, M. Dhome, F. Dekeyser, and P. Sayd, “Real Time Localization and 3D Reconstruction,” in </w:t>
      </w:r>
      <w:r>
        <w:rPr>
          <w:i/>
          <w:iCs/>
        </w:rPr>
        <w:t>2006 IEEE Computer Society Conference on Computer Vision and Pattern Recognition (CVPR’06)</w:t>
      </w:r>
      <w:r>
        <w:t>, New York, NY, USA, 2006, pp. 363–370. doi: 10.1109/CVPR.2006.236.</w:t>
      </w:r>
    </w:p>
    <w:p w:rsidR="00E330C1" w:rsidRDefault="00E330C1" w:rsidP="00E330C1">
      <w:pPr>
        <w:pStyle w:val="af1"/>
        <w:spacing w:line="360" w:lineRule="auto"/>
      </w:pPr>
      <w:r>
        <w:t>[16]</w:t>
      </w:r>
      <w:r>
        <w:tab/>
        <w:t xml:space="preserve">K. Pirker, M. Rüther, and H. Bischof, “CD SLAM - continuous localization and mapping in a dynamic world,” in </w:t>
      </w:r>
      <w:r>
        <w:rPr>
          <w:i/>
          <w:iCs/>
        </w:rPr>
        <w:t>2011 IEEE/RSJ International Conference on Intelligent Robots and Systems</w:t>
      </w:r>
      <w:r>
        <w:t>, 2011, pp. 3990–3997. doi: 10.1109/IROS.2011.6094588.</w:t>
      </w:r>
    </w:p>
    <w:p w:rsidR="00E330C1" w:rsidRDefault="00E330C1" w:rsidP="00E330C1">
      <w:pPr>
        <w:pStyle w:val="af1"/>
        <w:spacing w:line="360" w:lineRule="auto"/>
      </w:pPr>
      <w:r>
        <w:t>[17]</w:t>
      </w:r>
      <w:r>
        <w:tab/>
        <w:t xml:space="preserve">S. Song, M. Chandraker, and C. C. Guest, “Parallel, real-time monocular visual odometry,” in </w:t>
      </w:r>
      <w:r>
        <w:rPr>
          <w:i/>
          <w:iCs/>
        </w:rPr>
        <w:t>2013 IEEE International Conference on Robotics and Automation</w:t>
      </w:r>
      <w:r>
        <w:t>, 2013, pp. 4698–4705. doi: 10.1109/ICRA.2013.6631246.</w:t>
      </w:r>
    </w:p>
    <w:p w:rsidR="00E330C1" w:rsidRDefault="00E330C1" w:rsidP="00E330C1">
      <w:pPr>
        <w:pStyle w:val="af1"/>
        <w:spacing w:line="360" w:lineRule="auto"/>
      </w:pPr>
      <w:r>
        <w:t>[18]</w:t>
      </w:r>
      <w:r>
        <w:tab/>
        <w:t xml:space="preserve">H. Lim, J. Lim, and H. J. Kim, “Real-time 6-DOF monocular visual SLAM in a large-scale environment,” in </w:t>
      </w:r>
      <w:r>
        <w:rPr>
          <w:i/>
          <w:iCs/>
        </w:rPr>
        <w:t>2014 IEEE International Conference on Robotics and Automation (ICRA)</w:t>
      </w:r>
      <w:r>
        <w:t>, 2014, pp. 1532–1539. doi: 10.1109/ICRA.2014.6907055.</w:t>
      </w:r>
    </w:p>
    <w:p w:rsidR="00E330C1" w:rsidRDefault="00E330C1" w:rsidP="00E330C1">
      <w:pPr>
        <w:pStyle w:val="af1"/>
        <w:spacing w:line="360" w:lineRule="auto"/>
      </w:pPr>
      <w:r>
        <w:t>[19]</w:t>
      </w:r>
      <w:r>
        <w:tab/>
        <w:t xml:space="preserve">J. Engel, T. Schöps, and D. Cremers, “LSD-SLAM: Large-Scale Direct Monocular SLAM,” in </w:t>
      </w:r>
      <w:r>
        <w:rPr>
          <w:i/>
          <w:iCs/>
        </w:rPr>
        <w:t>Computer Vision – ECCV 2014</w:t>
      </w:r>
      <w:r>
        <w:t>, vol. 8690, D. Fleet, T. Pajdla, B. Schiele, and T. Tuytelaars, Eds. Cham: Springer International Publishing, 2014, pp. 834–849. doi: 10.1007/978-3-319-10605-2_54.</w:t>
      </w:r>
    </w:p>
    <w:p w:rsidR="00E330C1" w:rsidRDefault="00E330C1" w:rsidP="00E330C1">
      <w:pPr>
        <w:pStyle w:val="af1"/>
        <w:spacing w:line="360" w:lineRule="auto"/>
      </w:pPr>
      <w:r>
        <w:t>[20]</w:t>
      </w:r>
      <w:r>
        <w:tab/>
        <w:t xml:space="preserve">C. Forster, M. Pizzoli, and D. Scaramuzza, “SVO: Fast semi-direct monocular visual odometry,” in </w:t>
      </w:r>
      <w:r>
        <w:rPr>
          <w:i/>
          <w:iCs/>
        </w:rPr>
        <w:t>2014 IEEE International Conference on Robotics and Automation (ICRA)</w:t>
      </w:r>
      <w:r>
        <w:t>, 2014, pp. 15–22. doi: 10.1109/ICRA.2014.6906584.</w:t>
      </w:r>
    </w:p>
    <w:p w:rsidR="00E330C1" w:rsidRDefault="00E330C1" w:rsidP="00E330C1">
      <w:pPr>
        <w:pStyle w:val="af1"/>
        <w:spacing w:line="360" w:lineRule="auto"/>
      </w:pPr>
      <w:r>
        <w:t>[21]</w:t>
      </w:r>
      <w:r>
        <w:tab/>
        <w:t>R.-D. Cameras, R. ur-Artal, Juan, and D. Tardos, “ORB SLAM 2 : an Open-Source SLAM System for Monocular, Stereo and.”</w:t>
      </w:r>
    </w:p>
    <w:p w:rsidR="00E330C1" w:rsidRDefault="00E330C1" w:rsidP="00E330C1">
      <w:pPr>
        <w:pStyle w:val="af1"/>
        <w:spacing w:line="360" w:lineRule="auto"/>
      </w:pPr>
      <w:r>
        <w:t>[22]</w:t>
      </w:r>
      <w:r>
        <w:tab/>
        <w:t>R. Elvira, J. Tardós, and J. Montiel, “ORBSLAM-Atlas: a robust and accurate multi-map system,” Aug. 2019.</w:t>
      </w:r>
    </w:p>
    <w:p w:rsidR="00E330C1" w:rsidRDefault="00E330C1" w:rsidP="00E330C1">
      <w:pPr>
        <w:pStyle w:val="af1"/>
        <w:spacing w:line="360" w:lineRule="auto"/>
      </w:pPr>
      <w:r>
        <w:lastRenderedPageBreak/>
        <w:t>[23]</w:t>
      </w:r>
      <w:r>
        <w:tab/>
        <w:t xml:space="preserve">“The reconstruction of a plane surface from two perspective projections,” </w:t>
      </w:r>
      <w:r>
        <w:rPr>
          <w:i/>
          <w:iCs/>
        </w:rPr>
        <w:t>Proc. R. Soc. Lond. B Biol. Sci.</w:t>
      </w:r>
      <w:r>
        <w:t>, vol. 227, no. 1249, pp. 399–410, May 1986, doi: 10.1098/rspb.1986.0030.</w:t>
      </w:r>
    </w:p>
    <w:p w:rsidR="00E330C1" w:rsidRDefault="00E330C1" w:rsidP="00E330C1">
      <w:pPr>
        <w:pStyle w:val="af1"/>
        <w:spacing w:line="360" w:lineRule="auto"/>
      </w:pPr>
      <w:r>
        <w:t>[24]</w:t>
      </w:r>
      <w:r>
        <w:tab/>
        <w:t xml:space="preserve">A. Tyagi, Y. Liang, S. Wang, and D. Bai, “DVIO: Depth aided visual inertial odometry for RGBD sensors,” </w:t>
      </w:r>
      <w:r>
        <w:rPr>
          <w:i/>
          <w:iCs/>
        </w:rPr>
        <w:t>ArXiv211010805 Cs</w:t>
      </w:r>
      <w:r>
        <w:t>, Oct. 2021, Accessed: Dec. 27, 2021. [Online]. Available: http://arxiv.org/abs/2110.10805</w:t>
      </w:r>
    </w:p>
    <w:p w:rsidR="00E330C1" w:rsidRDefault="00E330C1" w:rsidP="00E330C1">
      <w:pPr>
        <w:pStyle w:val="af1"/>
        <w:spacing w:line="360" w:lineRule="auto"/>
      </w:pPr>
      <w:r>
        <w:t>[25]</w:t>
      </w:r>
      <w:r>
        <w:tab/>
        <w:t xml:space="preserve">T. Qin, P. Li, and S. Shen, “VINS-Mono: A Robust and Versatile Monocular Visual-Inertial State Estimator,” </w:t>
      </w:r>
      <w:r>
        <w:rPr>
          <w:i/>
          <w:iCs/>
        </w:rPr>
        <w:t>IEEE Trans. Robot.</w:t>
      </w:r>
      <w:r>
        <w:t>, vol. 34, no. 4, pp. 1004–1020, Aug. 2018, doi: 10.1109/TRO.2018.2853729.</w:t>
      </w:r>
    </w:p>
    <w:p w:rsidR="00E330C1" w:rsidRDefault="00E330C1" w:rsidP="00E330C1">
      <w:pPr>
        <w:pStyle w:val="af1"/>
        <w:spacing w:line="360" w:lineRule="auto"/>
      </w:pPr>
      <w:r>
        <w:t>[26]</w:t>
      </w:r>
      <w:r>
        <w:tab/>
        <w:t xml:space="preserve">Y. Zhu, R. Jin, T. Lou, and L. Zhao, “PLD-VINS: RGBD visual-inertial SLAM with point and line features,” </w:t>
      </w:r>
      <w:r>
        <w:rPr>
          <w:i/>
          <w:iCs/>
        </w:rPr>
        <w:t>Aerosp. Sci. Technol.</w:t>
      </w:r>
      <w:r>
        <w:t>, vol. 119, p. 107185, Dec. 2021, doi: 10.1016/j.ast.2021.107185.</w:t>
      </w:r>
    </w:p>
    <w:p w:rsidR="00E330C1" w:rsidRDefault="00E330C1" w:rsidP="00E330C1">
      <w:pPr>
        <w:pStyle w:val="af1"/>
        <w:spacing w:line="360" w:lineRule="auto"/>
      </w:pPr>
      <w:r>
        <w:t>[27]</w:t>
      </w:r>
      <w:r>
        <w:tab/>
        <w:t xml:space="preserve">A. Morar, M. A. Balutoiu, A. Moldoveanu, F. Moldoveanu, A. Butean, and V. Asavei, “Evaluation of the ARCore Indoor Localization Technology,” in </w:t>
      </w:r>
      <w:r>
        <w:rPr>
          <w:i/>
          <w:iCs/>
        </w:rPr>
        <w:t>2020 19th RoEduNet Conference: Networking in Education and Research (RoEduNet)</w:t>
      </w:r>
      <w:r>
        <w:t>, Bucharest, Romania, Dec. 2020, pp. 1–5. doi: 10.1109/RoEduNet51892.2020.9324849.</w:t>
      </w:r>
    </w:p>
    <w:p w:rsidR="00E330C1" w:rsidRDefault="00E330C1" w:rsidP="00E330C1">
      <w:pPr>
        <w:pStyle w:val="af1"/>
        <w:spacing w:line="360" w:lineRule="auto"/>
      </w:pPr>
      <w:r>
        <w:t>[28]</w:t>
      </w:r>
      <w:r>
        <w:tab/>
        <w:t xml:space="preserve">E. Rublee, V. Rabaud, K. Konolige, and G. Bradski, “ORB: An efficient alternative to SIFT or SURF,” in </w:t>
      </w:r>
      <w:r>
        <w:rPr>
          <w:i/>
          <w:iCs/>
        </w:rPr>
        <w:t>2011 International Conference on Computer Vision</w:t>
      </w:r>
      <w:r>
        <w:t>, Barcelona, Spain, Nov. 2011, pp. 2564–2571. doi: 10.1109/ICCV.2011.6126544.</w:t>
      </w:r>
    </w:p>
    <w:p w:rsidR="00E330C1" w:rsidRDefault="00E330C1" w:rsidP="00E330C1">
      <w:pPr>
        <w:pStyle w:val="af1"/>
        <w:spacing w:line="360" w:lineRule="auto"/>
      </w:pPr>
      <w:r>
        <w:t>[29]</w:t>
      </w:r>
      <w:r>
        <w:tab/>
        <w:t>R. Mur-Artal, J. M. M. Montiel, and J. D. Tardos, “ORB-SLAM: A Versatile and Accurate Monocular SLAM System,” 2021.</w:t>
      </w:r>
    </w:p>
    <w:p w:rsidR="00E330C1" w:rsidRDefault="00E330C1" w:rsidP="00E330C1">
      <w:pPr>
        <w:pStyle w:val="af1"/>
        <w:spacing w:line="360" w:lineRule="auto"/>
      </w:pPr>
      <w:r>
        <w:t>[30]</w:t>
      </w:r>
      <w:r>
        <w:tab/>
        <w:t>R.-D. Cameras, R. ur-Artal, Juan, and D. Tardos, “ORB SLAM 2 : an Open-Source SLAM System for Monocular, Stereo and.”</w:t>
      </w:r>
    </w:p>
    <w:p w:rsidR="00E330C1" w:rsidRDefault="00E330C1" w:rsidP="00E330C1">
      <w:pPr>
        <w:pStyle w:val="af1"/>
        <w:spacing w:line="360" w:lineRule="auto"/>
      </w:pPr>
      <w:r>
        <w:t>[31]</w:t>
      </w:r>
      <w:r>
        <w:tab/>
        <w:t xml:space="preserve">R. Mur-Artal, J. M. M. Montiel, and J. D. Tardos, “ORB-SLAM: A Versatile and Accurate Monocular SLAM System,” </w:t>
      </w:r>
      <w:r>
        <w:rPr>
          <w:i/>
          <w:iCs/>
        </w:rPr>
        <w:t>IEEE Trans. Robot.</w:t>
      </w:r>
      <w:r>
        <w:t>, vol. 31, no. 5, Art. no. 5, 2015, doi: 10.1109/tro.2015.2463671.</w:t>
      </w:r>
    </w:p>
    <w:p w:rsidR="00E330C1" w:rsidRDefault="00E330C1" w:rsidP="00E330C1">
      <w:pPr>
        <w:pStyle w:val="af1"/>
        <w:spacing w:line="360" w:lineRule="auto"/>
      </w:pPr>
      <w:r>
        <w:t>[32]</w:t>
      </w:r>
      <w:r>
        <w:tab/>
        <w:t xml:space="preserve">E. Mouragnon, M. Lhuillier, M. Dhome, F. Dekeyser, and P. Sayd, “Real Time Localization and 3D Reconstruction,” in </w:t>
      </w:r>
      <w:r>
        <w:rPr>
          <w:i/>
          <w:iCs/>
        </w:rPr>
        <w:t xml:space="preserve">2006 IEEE Computer Society </w:t>
      </w:r>
      <w:r>
        <w:rPr>
          <w:i/>
          <w:iCs/>
        </w:rPr>
        <w:lastRenderedPageBreak/>
        <w:t>Conference on Computer Vision and Pattern Recognition (CVPR’06)</w:t>
      </w:r>
      <w:r>
        <w:t>, New York, NY, USA, 2006, pp. 363–370. doi: 10.1109/CVPR.2006.236.</w:t>
      </w:r>
    </w:p>
    <w:p w:rsidR="00E330C1" w:rsidRDefault="00E330C1" w:rsidP="00E330C1">
      <w:pPr>
        <w:pStyle w:val="af1"/>
        <w:spacing w:line="360" w:lineRule="auto"/>
      </w:pPr>
      <w:r>
        <w:t>[33]</w:t>
      </w:r>
      <w:r>
        <w:tab/>
        <w:t xml:space="preserve">A. Hornung, K. M. Wurm, M. Bennewitz, C. Stachniss, and W. Burgard, “OctoMap: an efficient probabilistic 3D mapping framework based on octrees,” </w:t>
      </w:r>
      <w:r>
        <w:rPr>
          <w:i/>
          <w:iCs/>
        </w:rPr>
        <w:t>Auton. Robots</w:t>
      </w:r>
      <w:r>
        <w:t>, vol. 34, no. 3, pp. 189–206, Apr. 2013, doi: 10.1007/s10514-012-9321-0.</w:t>
      </w:r>
    </w:p>
    <w:p w:rsidR="00E330C1" w:rsidRDefault="00E330C1" w:rsidP="00E330C1">
      <w:pPr>
        <w:pStyle w:val="af1"/>
        <w:spacing w:line="360" w:lineRule="auto"/>
      </w:pPr>
      <w:r>
        <w:t>[34]</w:t>
      </w:r>
      <w:r>
        <w:tab/>
        <w:t xml:space="preserve">A. Rosinol, M. Abate, Y. Chang, and L. Carlone, “Kimera: an Open-Source Library for Real-Time Metric-Semantic Localization and Mapping,” in </w:t>
      </w:r>
      <w:r>
        <w:rPr>
          <w:i/>
          <w:iCs/>
        </w:rPr>
        <w:t>2020 IEEE International Conference on Robotics and Automation (ICRA)</w:t>
      </w:r>
      <w:r>
        <w:t>, Paris, France, May 2020, pp. 1689–1696. doi: 10.1109/ICRA40945.2020.9196885.</w:t>
      </w:r>
    </w:p>
    <w:p w:rsidR="00E330C1" w:rsidRDefault="00E330C1" w:rsidP="00E330C1">
      <w:pPr>
        <w:pStyle w:val="af1"/>
        <w:spacing w:line="360" w:lineRule="auto"/>
      </w:pPr>
      <w:r>
        <w:t>[35]</w:t>
      </w:r>
      <w:r>
        <w:tab/>
        <w:t xml:space="preserve">J. Engel, T. Schöps, and D. Cremers, “LSD-SLAM: Large-Scale Direct Monocular SLAM,” in </w:t>
      </w:r>
      <w:r>
        <w:rPr>
          <w:i/>
          <w:iCs/>
        </w:rPr>
        <w:t>Computer Vision – ECCV 2014</w:t>
      </w:r>
      <w:r>
        <w:t>, vol. 8690, D. Fleet, T. Pajdla, B. Schiele, and T. Tuytelaars, Eds. Cham: Springer International Publishing, 2014, pp. 834–849. doi: 10.1007/978-3-319-10605-2_54.</w:t>
      </w:r>
    </w:p>
    <w:p w:rsidR="00E330C1" w:rsidRDefault="00E330C1" w:rsidP="00E330C1">
      <w:pPr>
        <w:pStyle w:val="af1"/>
        <w:spacing w:line="360" w:lineRule="auto"/>
      </w:pPr>
      <w:r>
        <w:t>[36]</w:t>
      </w:r>
      <w:r>
        <w:tab/>
        <w:t xml:space="preserve">C. Forster, M. Pizzoli, and D. Scaramuzza, “SVO: Fast semi-direct monocular visual odometry,” in </w:t>
      </w:r>
      <w:r>
        <w:rPr>
          <w:i/>
          <w:iCs/>
        </w:rPr>
        <w:t>2014 IEEE International Conference on Robotics and Automation (ICRA)</w:t>
      </w:r>
      <w:r>
        <w:t>, 2014, pp. 15–22. doi: 10.1109/ICRA.2014.6906584.</w:t>
      </w:r>
    </w:p>
    <w:p w:rsidR="00E330C1" w:rsidRDefault="00E330C1" w:rsidP="00E330C1">
      <w:pPr>
        <w:pStyle w:val="af1"/>
        <w:spacing w:line="360" w:lineRule="auto"/>
      </w:pPr>
      <w:r>
        <w:t>[37]</w:t>
      </w:r>
      <w:r>
        <w:tab/>
        <w:t xml:space="preserve">M. De Croce, T. Pire, and F. Bergero, “DS-PTAM: Distributed Stereo Parallel Tracking and Mapping SLAM System,” </w:t>
      </w:r>
      <w:r>
        <w:rPr>
          <w:i/>
          <w:iCs/>
        </w:rPr>
        <w:t>J. Intell. Robot. Syst.</w:t>
      </w:r>
      <w:r>
        <w:t>, vol. 95, no. 2, Art. no. 2, Aug. 2019, doi: 10.1007/s10846-018-0913-6.</w:t>
      </w:r>
    </w:p>
    <w:p w:rsidR="00E330C1" w:rsidRDefault="00E330C1" w:rsidP="00E330C1">
      <w:pPr>
        <w:pStyle w:val="af1"/>
        <w:spacing w:line="360" w:lineRule="auto"/>
      </w:pPr>
      <w:r>
        <w:t>[38]</w:t>
      </w:r>
      <w:r>
        <w:tab/>
        <w:t xml:space="preserve">A. J. Davison, I. D. Reid, N. D. Molton, and O. Stasse, “MonoSLAM: Real-Time Single Camera SLAM,” </w:t>
      </w:r>
      <w:r>
        <w:rPr>
          <w:i/>
          <w:iCs/>
        </w:rPr>
        <w:t>IEEE Trans. Pattern Anal. Mach. Intell.</w:t>
      </w:r>
      <w:r>
        <w:t>, vol. 29, no. 6, Art. no. 6, Jun. 2007, doi: 10.1109/TPAMI.2007.1049.</w:t>
      </w:r>
    </w:p>
    <w:p w:rsidR="00E330C1" w:rsidRDefault="00E330C1" w:rsidP="00E330C1">
      <w:pPr>
        <w:pStyle w:val="af1"/>
        <w:spacing w:line="360" w:lineRule="auto"/>
      </w:pPr>
      <w:r>
        <w:t>[39]</w:t>
      </w:r>
      <w:r>
        <w:tab/>
        <w:t xml:space="preserve">B. Bescos, J. M. Facil, J. Civera, and J. Neira, “DynaSLAM: Tracking, Mapping, and Inpainting in Dynamic Scenes,” </w:t>
      </w:r>
      <w:r>
        <w:rPr>
          <w:i/>
          <w:iCs/>
        </w:rPr>
        <w:t>IEEE Robot. Autom. Lett.</w:t>
      </w:r>
      <w:r>
        <w:t>, vol. 3, no. 4, pp. 4076–4083, Oct. 2018, doi: 10.1109/LRA.2018.2860039.</w:t>
      </w:r>
    </w:p>
    <w:p w:rsidR="00E330C1" w:rsidRDefault="00E330C1" w:rsidP="00E330C1">
      <w:pPr>
        <w:pStyle w:val="af1"/>
        <w:spacing w:line="360" w:lineRule="auto"/>
      </w:pPr>
      <w:r>
        <w:t>[40]</w:t>
      </w:r>
      <w:r>
        <w:tab/>
        <w:t xml:space="preserve">K. He, G. Gkioxari, P. Dollár, and R. Girshick, “Mask R-CNN,” </w:t>
      </w:r>
      <w:r>
        <w:rPr>
          <w:i/>
          <w:iCs/>
        </w:rPr>
        <w:t>ArXiv170306870 Cs</w:t>
      </w:r>
      <w:r>
        <w:t>, Jan. 2018, Accessed: Dec. 27, 2021. [Online]. Available: http://arxiv.org/abs/1703.06870</w:t>
      </w:r>
    </w:p>
    <w:p w:rsidR="00E330C1" w:rsidRDefault="00E330C1" w:rsidP="00E330C1">
      <w:pPr>
        <w:pStyle w:val="af1"/>
        <w:spacing w:line="360" w:lineRule="auto"/>
      </w:pPr>
      <w:r>
        <w:lastRenderedPageBreak/>
        <w:t>[41]</w:t>
      </w:r>
      <w:r>
        <w:tab/>
        <w:t xml:space="preserve">A. Garcia-Garcia, S. Orts-Escolano, S. Oprea, V. Villena-Martinez, and J. Garcia-Rodriguez, “A Review on Deep Learning Techniques Applied to Semantic Segmentation,” </w:t>
      </w:r>
      <w:r>
        <w:rPr>
          <w:i/>
          <w:iCs/>
        </w:rPr>
        <w:t>ArXiv170406857 Cs</w:t>
      </w:r>
      <w:r>
        <w:t>, Apr. 2017, Accessed: Dec. 27, 2021. [Online]. Available: http://arxiv.org/abs/1704.06857</w:t>
      </w:r>
    </w:p>
    <w:p w:rsidR="00E330C1" w:rsidRDefault="00E330C1" w:rsidP="00E330C1">
      <w:pPr>
        <w:pStyle w:val="af1"/>
        <w:spacing w:line="360" w:lineRule="auto"/>
      </w:pPr>
      <w:r>
        <w:t>[42]</w:t>
      </w:r>
      <w:r>
        <w:tab/>
        <w:t xml:space="preserve">C. Yu </w:t>
      </w:r>
      <w:r>
        <w:rPr>
          <w:i/>
          <w:iCs/>
        </w:rPr>
        <w:t>et al.</w:t>
      </w:r>
      <w:r>
        <w:t xml:space="preserve">, “DS-SLAM: A Semantic Visual SLAM towards Dynamic Environments,” in </w:t>
      </w:r>
      <w:r>
        <w:rPr>
          <w:i/>
          <w:iCs/>
        </w:rPr>
        <w:t>2018 IEEE/RSJ International Conference on Intelligent Robots and Systems (IROS)</w:t>
      </w:r>
      <w:r>
        <w:t>, Madrid, Oct. 2018, pp. 1168–1174. doi: 10.1109/IROS.2018.8593691.</w:t>
      </w:r>
    </w:p>
    <w:p w:rsidR="00E330C1" w:rsidRDefault="00E330C1" w:rsidP="00E330C1">
      <w:pPr>
        <w:pStyle w:val="af1"/>
        <w:spacing w:line="360" w:lineRule="auto"/>
      </w:pPr>
      <w:r>
        <w:t>[43]</w:t>
      </w:r>
      <w:r>
        <w:tab/>
        <w:t>I. Campos, “DOT: Dynamic Object Tracking for Visual SLAM,” Jul. 2020.</w:t>
      </w:r>
    </w:p>
    <w:p w:rsidR="00E330C1" w:rsidRDefault="00E330C1" w:rsidP="00E330C1">
      <w:pPr>
        <w:pStyle w:val="af1"/>
        <w:spacing w:line="360" w:lineRule="auto"/>
      </w:pPr>
      <w:r>
        <w:t>[44]</w:t>
      </w:r>
      <w:r>
        <w:tab/>
        <w:t>R. Newcombe, D. Fox, and S. Seitz, “DynamicFusion: Reconstruction and tracking of non-rigid scenes in real-time,” Jun. 2015, pp. 343–352. doi: 10.1109/CVPR.2015.7298631.</w:t>
      </w:r>
    </w:p>
    <w:p w:rsidR="00E330C1" w:rsidRDefault="00E330C1" w:rsidP="00E330C1">
      <w:pPr>
        <w:pStyle w:val="af1"/>
        <w:spacing w:line="360" w:lineRule="auto"/>
      </w:pPr>
      <w:r>
        <w:t>[45]</w:t>
      </w:r>
      <w:r>
        <w:tab/>
        <w:t xml:space="preserve">M. Innmann, M. Zollhöfer, M. Nießner, C. Theobalt, and M. Stamminger, “VolumeDeform: Real-Time Volumetric Non-rigid Reconstruction,” in </w:t>
      </w:r>
      <w:r>
        <w:rPr>
          <w:i/>
          <w:iCs/>
        </w:rPr>
        <w:t>Computer Vision – ECCV 2016</w:t>
      </w:r>
      <w:r>
        <w:t>, vol. 9912, B. Leibe, J. Matas, N. Sebe, and M. Welling, Eds. Cham: Springer International Publishing, 2016, pp. 362–379. doi: 10.1007/978-3-319-46484-8_22.</w:t>
      </w:r>
    </w:p>
    <w:p w:rsidR="00E330C1" w:rsidRDefault="00E330C1" w:rsidP="00E330C1">
      <w:pPr>
        <w:pStyle w:val="af1"/>
        <w:spacing w:line="360" w:lineRule="auto"/>
      </w:pPr>
      <w:r>
        <w:t>[46]</w:t>
      </w:r>
      <w:r>
        <w:tab/>
        <w:t xml:space="preserve">J. Lamarca, S. Parashar, A. Bartoli, and J. M. M. Montiel, “DefSLAM: Tracking and Mapping of Deforming Scenes From Monocular Sequences,” </w:t>
      </w:r>
      <w:r>
        <w:rPr>
          <w:i/>
          <w:iCs/>
        </w:rPr>
        <w:t>IEEE Trans. Robot.</w:t>
      </w:r>
      <w:r>
        <w:t>, vol. 37, no. 1, pp. 291–303, Feb. 2021, doi: 10.1109/TRO.2020.3020739.</w:t>
      </w:r>
    </w:p>
    <w:p w:rsidR="00E330C1" w:rsidRDefault="00E330C1" w:rsidP="00E330C1">
      <w:pPr>
        <w:pStyle w:val="af1"/>
        <w:spacing w:line="360" w:lineRule="auto"/>
      </w:pPr>
      <w:r>
        <w:t>[47]</w:t>
      </w:r>
      <w:r>
        <w:tab/>
        <w:t xml:space="preserve">R. Scona, M. Jaimez, Y. R. Petillot, M. Fallon, and D. Cremers, “StaticFusion: Background Reconstruction for Dense RGB-D SLAM in Dynamic Environments,” in </w:t>
      </w:r>
      <w:r>
        <w:rPr>
          <w:i/>
          <w:iCs/>
        </w:rPr>
        <w:t>2018 IEEE International Conference on Robotics and Automation (ICRA)</w:t>
      </w:r>
      <w:r>
        <w:t>, Brisbane, QLD, May 2018, pp. 3849–3856. doi: 10.1109/ICRA.2018.8460681.</w:t>
      </w:r>
    </w:p>
    <w:p w:rsidR="00E330C1" w:rsidRDefault="00E330C1" w:rsidP="00E330C1">
      <w:pPr>
        <w:pStyle w:val="af1"/>
        <w:spacing w:line="360" w:lineRule="auto"/>
      </w:pPr>
      <w:r>
        <w:t>[48]</w:t>
      </w:r>
      <w:r>
        <w:tab/>
        <w:t xml:space="preserve">B. Xu, W. Li, D. Tzoumanikas, M. Bloesch, A. Davison, and S. Leutenegger, “MID-Fusion: Octree-based Object-Level Multi-Instance Dynamic SLAM,” in </w:t>
      </w:r>
      <w:r>
        <w:rPr>
          <w:i/>
          <w:iCs/>
        </w:rPr>
        <w:t>2019 International Conference on Robotics and Automation (ICRA)</w:t>
      </w:r>
      <w:r>
        <w:t>, Montreal, QC, Canada, May 2019, pp. 5231–</w:t>
      </w:r>
      <w:bookmarkStart w:id="99" w:name="_GoBack"/>
      <w:bookmarkEnd w:id="99"/>
      <w:r>
        <w:t>5237. doi: 10.1109/ICRA.2019.8794371.</w:t>
      </w:r>
    </w:p>
    <w:p w:rsidR="00E330C1" w:rsidRDefault="00E330C1" w:rsidP="00E330C1">
      <w:pPr>
        <w:pStyle w:val="af1"/>
        <w:spacing w:line="360" w:lineRule="auto"/>
      </w:pPr>
      <w:r>
        <w:lastRenderedPageBreak/>
        <w:t>[49]</w:t>
      </w:r>
      <w:r>
        <w:tab/>
        <w:t>M. Rünz, M. Buffier, and L. Agapito, “MaskFusion: Real-Time Recognition, Tracking and Reconstruction of Multiple Moving Objects,” Oct. 2018, pp. 10–20. doi: 10.1109/ISMAR.2018.00024.</w:t>
      </w:r>
    </w:p>
    <w:p w:rsidR="00E330C1" w:rsidRDefault="00E330C1" w:rsidP="00E330C1">
      <w:pPr>
        <w:pStyle w:val="af1"/>
        <w:spacing w:line="360" w:lineRule="auto"/>
      </w:pPr>
      <w:r>
        <w:t>[50]</w:t>
      </w:r>
      <w:r>
        <w:tab/>
        <w:t xml:space="preserve">J. Huang, S. Yang, T.-J. Mu, and S.-M. Hu, “ClusterVO: Clustering Moving Instances and Estimating Visual Odometry for Self and Surroundings,” in </w:t>
      </w:r>
      <w:r>
        <w:rPr>
          <w:i/>
          <w:iCs/>
        </w:rPr>
        <w:t>2020 IEEE/CVF Conference on Computer Vision and Pattern Recognition (CVPR)</w:t>
      </w:r>
      <w:r>
        <w:t>, Seattle, WA, USA, Jun. 2020, pp. 2165–2174. doi: 10.1109/CVPR42600.2020.00224.</w:t>
      </w:r>
    </w:p>
    <w:p w:rsidR="00E330C1" w:rsidRDefault="00E330C1" w:rsidP="00E330C1">
      <w:pPr>
        <w:pStyle w:val="af1"/>
        <w:spacing w:line="360" w:lineRule="auto"/>
      </w:pPr>
      <w:r>
        <w:t>[51]</w:t>
      </w:r>
      <w:r>
        <w:tab/>
        <w:t xml:space="preserve">A. M. Andrew, “Multiple View Geometry in Computer Vision20012Richard Hartley, Andrew Zisserman. </w:t>
      </w:r>
      <w:r>
        <w:rPr>
          <w:i/>
          <w:iCs/>
        </w:rPr>
        <w:t>Multiple View Geometry in Computer Vision</w:t>
      </w:r>
      <w:r>
        <w:t xml:space="preserve"> . Cambridge: Cambridge University Press 2000. xvi + 607 pp., ISBN: 0‐521‐62304‐9 hardback, £60.00,” </w:t>
      </w:r>
      <w:r>
        <w:rPr>
          <w:i/>
          <w:iCs/>
        </w:rPr>
        <w:t>Kybernetes</w:t>
      </w:r>
      <w:r>
        <w:t>, vol. 30, no. 9/10, pp. 1333–1341, Dec. 2001, doi: 10.1108/k.2001.30.9_10.1333.2.</w:t>
      </w:r>
    </w:p>
    <w:p w:rsidR="00E330C1" w:rsidRDefault="00E330C1" w:rsidP="00E330C1">
      <w:pPr>
        <w:pStyle w:val="af1"/>
        <w:spacing w:line="360" w:lineRule="auto"/>
      </w:pPr>
      <w:r>
        <w:t>[52]</w:t>
      </w:r>
      <w:r>
        <w:tab/>
        <w:t xml:space="preserve">J. Engel, V. Koltun, and D. Cremers, “Direct Sparse Odometry,” </w:t>
      </w:r>
      <w:r>
        <w:rPr>
          <w:i/>
          <w:iCs/>
        </w:rPr>
        <w:t>IEEE Trans. Pattern Anal. Mach. Intell.</w:t>
      </w:r>
      <w:r>
        <w:t>, vol. 40, no. 3, pp. 611–625, Mar. 2018, doi: 10.1109/TPAMI.2017.2658577.</w:t>
      </w:r>
    </w:p>
    <w:p w:rsidR="00E330C1" w:rsidRPr="00E330C1" w:rsidRDefault="00E330C1" w:rsidP="00E330C1">
      <w:pPr>
        <w:pStyle w:val="af1"/>
        <w:spacing w:line="360" w:lineRule="auto"/>
        <w:rPr>
          <w:lang w:val="ru-RU"/>
        </w:rPr>
      </w:pPr>
      <w:r>
        <w:t>[53]</w:t>
      </w:r>
      <w:r>
        <w:tab/>
        <w:t xml:space="preserve">A. Geiger, P. Lenz, C. Stiller, and R. Urtasun, “Vision meets robotics: The KITTI dataset,” </w:t>
      </w:r>
      <w:r>
        <w:rPr>
          <w:i/>
          <w:iCs/>
        </w:rPr>
        <w:t>Int. J. Robot. Res</w:t>
      </w:r>
      <w:r w:rsidRPr="00E330C1">
        <w:rPr>
          <w:i/>
          <w:iCs/>
          <w:lang w:val="ru-RU"/>
        </w:rPr>
        <w:t>.</w:t>
      </w:r>
      <w:r w:rsidRPr="00E330C1">
        <w:rPr>
          <w:lang w:val="ru-RU"/>
        </w:rPr>
        <w:t xml:space="preserve">, </w:t>
      </w:r>
      <w:r>
        <w:t>vol</w:t>
      </w:r>
      <w:r w:rsidRPr="00E330C1">
        <w:rPr>
          <w:lang w:val="ru-RU"/>
        </w:rPr>
        <w:t xml:space="preserve">. 32, </w:t>
      </w:r>
      <w:r>
        <w:t>no</w:t>
      </w:r>
      <w:r w:rsidRPr="00E330C1">
        <w:rPr>
          <w:lang w:val="ru-RU"/>
        </w:rPr>
        <w:t xml:space="preserve">. 11, </w:t>
      </w:r>
      <w:r>
        <w:t>pp</w:t>
      </w:r>
      <w:r w:rsidRPr="00E330C1">
        <w:rPr>
          <w:lang w:val="ru-RU"/>
        </w:rPr>
        <w:t xml:space="preserve">. 1231–1237, 2013, </w:t>
      </w:r>
      <w:r>
        <w:t>doi</w:t>
      </w:r>
      <w:r w:rsidRPr="00E330C1">
        <w:rPr>
          <w:lang w:val="ru-RU"/>
        </w:rPr>
        <w:t>: 10.1177/0278364913491297.</w:t>
      </w:r>
    </w:p>
    <w:p w:rsidR="000F446A" w:rsidRPr="000F446A" w:rsidRDefault="00757946" w:rsidP="000F446A">
      <w:pPr>
        <w:pStyle w:val="Bibliography1"/>
        <w:spacing w:line="360" w:lineRule="auto"/>
        <w:rPr>
          <w:szCs w:val="28"/>
        </w:rPr>
      </w:pPr>
      <w:r w:rsidRPr="006C7C3D">
        <w:rPr>
          <w:szCs w:val="28"/>
          <w:lang w:val="ru-RU"/>
        </w:rPr>
        <w:fldChar w:fldCharType="end"/>
      </w:r>
      <w:r w:rsidR="000F446A" w:rsidRPr="000F446A">
        <w:rPr>
          <w:szCs w:val="28"/>
        </w:rPr>
        <w:t xml:space="preserve">[1] P. Lichtsteiner, C. Posch, and T. Delbruck, “A 128 120 dB 15 </w:t>
      </w:r>
      <w:r w:rsidR="000F446A" w:rsidRPr="000F446A">
        <w:rPr>
          <w:szCs w:val="28"/>
          <w:lang w:val="ru-RU"/>
        </w:rPr>
        <w:t>μ</w:t>
      </w:r>
      <w:r w:rsidR="000F446A" w:rsidRPr="000F446A">
        <w:rPr>
          <w:szCs w:val="28"/>
        </w:rPr>
        <w:t>s latency asynchronous temporal contrast vision sensor,” IEEE J. Solid-State Cir- cuits, vol. 43, no. 2, pp. 566–576, Feb. 2008.</w:t>
      </w:r>
    </w:p>
    <w:p w:rsidR="000F446A" w:rsidRPr="000F446A" w:rsidRDefault="000F446A" w:rsidP="000F446A">
      <w:pPr>
        <w:pStyle w:val="Bibliography1"/>
        <w:spacing w:line="360" w:lineRule="auto"/>
        <w:rPr>
          <w:szCs w:val="28"/>
        </w:rPr>
      </w:pPr>
      <w:r w:rsidRPr="000F446A">
        <w:rPr>
          <w:szCs w:val="28"/>
        </w:rPr>
        <w:t>[2] G. Gallego et al., “Event-based vision: A survey,” IEEE Trans. Pattern Anal. Mach. Intell., 2020, doi: 10.1109/TPAMI.2020.3008413.</w:t>
      </w:r>
    </w:p>
    <w:p w:rsidR="000F446A" w:rsidRPr="000F446A" w:rsidRDefault="000F446A" w:rsidP="000F446A">
      <w:pPr>
        <w:pStyle w:val="Bibliography1"/>
        <w:spacing w:line="360" w:lineRule="auto"/>
        <w:rPr>
          <w:szCs w:val="28"/>
        </w:rPr>
      </w:pPr>
      <w:r w:rsidRPr="000F446A">
        <w:rPr>
          <w:szCs w:val="28"/>
        </w:rPr>
        <w:t>[3] X. Lagorce, C. Meyer, S.-H. Ieng, D. Filliat, and R. Benosman, “Asyn- chronous event-based multikernel algorithm for high-speed visual fea- tures tracking,” IEEE Trans. Neural Netw. Learn. Syst., vol. 26, no. 8, pp. 1710–1720, Aug. 2015.</w:t>
      </w:r>
    </w:p>
    <w:p w:rsidR="000F446A" w:rsidRPr="000F446A" w:rsidRDefault="000F446A" w:rsidP="000F446A">
      <w:pPr>
        <w:pStyle w:val="Bibliography1"/>
        <w:spacing w:line="360" w:lineRule="auto"/>
        <w:rPr>
          <w:szCs w:val="28"/>
        </w:rPr>
      </w:pPr>
      <w:r w:rsidRPr="000F446A">
        <w:rPr>
          <w:szCs w:val="28"/>
        </w:rPr>
        <w:lastRenderedPageBreak/>
        <w:t>[4] A. Z. Zhu, N. Atanasov, and K. Daniilidis, “Event-based feature tracking with probabilistic data association,” in Proc. IEEE Int. Conf. Robot. Autom., 2017, pp. 4465–4470.</w:t>
      </w:r>
    </w:p>
    <w:p w:rsidR="000F446A" w:rsidRPr="000F446A" w:rsidRDefault="000F446A" w:rsidP="000F446A">
      <w:pPr>
        <w:pStyle w:val="Bibliography1"/>
        <w:spacing w:line="360" w:lineRule="auto"/>
        <w:rPr>
          <w:szCs w:val="28"/>
        </w:rPr>
      </w:pPr>
      <w:r w:rsidRPr="000F446A">
        <w:rPr>
          <w:szCs w:val="28"/>
        </w:rPr>
        <w:t>[5] D. Gehrig, H. Rebecq, G. Gallego, and D. Scaramuzza, “EKLT: Asyn- chronous photometric feature tracking using events and frames,” Int. J. Comput. Vis., vol. 128, pp. 601–618, 2020.</w:t>
      </w:r>
    </w:p>
    <w:p w:rsidR="000F446A" w:rsidRPr="000F446A" w:rsidRDefault="000F446A" w:rsidP="000F446A">
      <w:pPr>
        <w:pStyle w:val="Bibliography1"/>
        <w:spacing w:line="360" w:lineRule="auto"/>
        <w:rPr>
          <w:szCs w:val="28"/>
        </w:rPr>
      </w:pPr>
      <w:r w:rsidRPr="000F446A">
        <w:rPr>
          <w:szCs w:val="28"/>
        </w:rPr>
        <w:t>[6] E. Mueggler, G. Gallego, and D. Scaramuzza, “Continuous-time trajectory estimation for event-based vision sensors,” in Proc. Robot., Sci. Syst., Rome, Italy, Jun. 2015, pp. 1–9, doi: 10.15607/RSS.2015.XI.036.</w:t>
      </w:r>
    </w:p>
    <w:p w:rsidR="000F446A" w:rsidRPr="000F446A" w:rsidRDefault="000F446A" w:rsidP="000F446A">
      <w:pPr>
        <w:pStyle w:val="Bibliography1"/>
        <w:spacing w:line="360" w:lineRule="auto"/>
        <w:rPr>
          <w:szCs w:val="28"/>
        </w:rPr>
      </w:pPr>
      <w:r w:rsidRPr="000F446A">
        <w:rPr>
          <w:szCs w:val="28"/>
        </w:rPr>
        <w:t>[7] G. Gallego, J. E. A. Lund, E. Mueggler, H. Rebecq, T. Delbruck, and</w:t>
      </w:r>
    </w:p>
    <w:p w:rsidR="000F446A" w:rsidRPr="000F446A" w:rsidRDefault="000F446A" w:rsidP="000F446A">
      <w:pPr>
        <w:pStyle w:val="Bibliography1"/>
        <w:spacing w:line="360" w:lineRule="auto"/>
        <w:rPr>
          <w:szCs w:val="28"/>
        </w:rPr>
      </w:pPr>
      <w:r w:rsidRPr="000F446A">
        <w:rPr>
          <w:szCs w:val="28"/>
        </w:rPr>
        <w:t>D. Scaramuzza, “Event-based, 6-DOF camera tracking from photometric depth maps,” IEEE Trans. Pattern Anal. Mach. Intell., vol. 40, no. 10, pp. 2402–2412, Oct. 2018.</w:t>
      </w:r>
    </w:p>
    <w:p w:rsidR="000F446A" w:rsidRPr="000F446A" w:rsidRDefault="000F446A" w:rsidP="000F446A">
      <w:pPr>
        <w:pStyle w:val="Bibliography1"/>
        <w:spacing w:line="360" w:lineRule="auto"/>
        <w:rPr>
          <w:szCs w:val="28"/>
        </w:rPr>
      </w:pPr>
      <w:r w:rsidRPr="000F446A">
        <w:rPr>
          <w:szCs w:val="28"/>
        </w:rPr>
        <w:t>[8] G. Gallego and D. Scaramuzza, “Accurate angular velocity estimation with an event camera,” IEEE Robot. Autom. Lett., vol. 2, no. 2, pp. 632–639, Apr. 2017.</w:t>
      </w:r>
    </w:p>
    <w:p w:rsidR="000F446A" w:rsidRPr="000F446A" w:rsidRDefault="000F446A" w:rsidP="000F446A">
      <w:pPr>
        <w:pStyle w:val="Bibliography1"/>
        <w:spacing w:line="360" w:lineRule="auto"/>
        <w:rPr>
          <w:szCs w:val="28"/>
        </w:rPr>
      </w:pPr>
      <w:r w:rsidRPr="000F446A">
        <w:rPr>
          <w:szCs w:val="28"/>
        </w:rPr>
        <w:t>[9] S. Bryner, G. Gallego, H. Rebecq, and D. Scaramuzza, “Event-based, direct camera tracking from a photometric 3D map using nonlinear opti- mization,” in Proc. IEEE Int. Conf. Robot. Autom., 2019, pp. 325–331.</w:t>
      </w:r>
    </w:p>
    <w:p w:rsidR="000F446A" w:rsidRPr="000F446A" w:rsidRDefault="000F446A" w:rsidP="000F446A">
      <w:pPr>
        <w:pStyle w:val="Bibliography1"/>
        <w:spacing w:line="360" w:lineRule="auto"/>
        <w:rPr>
          <w:szCs w:val="28"/>
        </w:rPr>
      </w:pPr>
      <w:r w:rsidRPr="000F446A">
        <w:rPr>
          <w:szCs w:val="28"/>
        </w:rPr>
        <w:t>[10]    J. Conradt, M. Cook, R. Berner, P. Lichtsteiner, R. J. Douglas, and T. Delbruck, “A pencil balancing robot using a pair of AER dynamic vision sensors,” in Proc. IEEE Int. Symp. Circuits Syst., 2009, pp. 781–784.</w:t>
      </w:r>
    </w:p>
    <w:p w:rsidR="000F446A" w:rsidRPr="000F446A" w:rsidRDefault="000F446A" w:rsidP="000F446A">
      <w:pPr>
        <w:pStyle w:val="Bibliography1"/>
        <w:spacing w:line="360" w:lineRule="auto"/>
        <w:rPr>
          <w:szCs w:val="28"/>
        </w:rPr>
      </w:pPr>
      <w:r w:rsidRPr="000F446A">
        <w:rPr>
          <w:szCs w:val="28"/>
        </w:rPr>
        <w:t>[11]    T. Delbruck and M. Lang, “Robotic goalie with 3 ms reaction time at 4% CPU load using event-based dynamic vision sensor,” Front. Neurosci., vol. 7, no. 223, pp. 1–7, 2013.</w:t>
      </w:r>
    </w:p>
    <w:p w:rsidR="000F446A" w:rsidRPr="000F446A" w:rsidRDefault="000F446A" w:rsidP="000F446A">
      <w:pPr>
        <w:pStyle w:val="Bibliography1"/>
        <w:spacing w:line="360" w:lineRule="auto"/>
        <w:rPr>
          <w:szCs w:val="28"/>
        </w:rPr>
      </w:pPr>
      <w:r w:rsidRPr="000F446A">
        <w:rPr>
          <w:szCs w:val="28"/>
        </w:rPr>
        <w:t>[12]    D. Falanga, K. Kleber, and D. Scaramuzza, “Dynamic obstacle avoidance for quadrotors with event cameras,” Sci. Robot., vol. 5, no. 40, Mar. 2020, Art. no. eaaz9712.</w:t>
      </w:r>
    </w:p>
    <w:p w:rsidR="000F446A" w:rsidRPr="000F446A" w:rsidRDefault="000F446A" w:rsidP="000F446A">
      <w:pPr>
        <w:pStyle w:val="Bibliography1"/>
        <w:spacing w:line="360" w:lineRule="auto"/>
        <w:rPr>
          <w:szCs w:val="28"/>
        </w:rPr>
      </w:pPr>
      <w:r w:rsidRPr="000F446A">
        <w:rPr>
          <w:szCs w:val="28"/>
        </w:rPr>
        <w:lastRenderedPageBreak/>
        <w:t>[13]    H. Kim, S. Leutenegger, and A. J. Davison, “Real-time 3D reconstruction and 6-DoF tracking with an event camera,” in Proc. Eur. Conf. Comput. Vis., 2016, pp. 349–364.</w:t>
      </w:r>
    </w:p>
    <w:p w:rsidR="000F446A" w:rsidRPr="000F446A" w:rsidRDefault="000F446A" w:rsidP="000F446A">
      <w:pPr>
        <w:pStyle w:val="Bibliography1"/>
        <w:spacing w:line="360" w:lineRule="auto"/>
        <w:rPr>
          <w:szCs w:val="28"/>
        </w:rPr>
      </w:pPr>
      <w:r w:rsidRPr="000F446A">
        <w:rPr>
          <w:szCs w:val="28"/>
        </w:rPr>
        <w:t>[14]    H. Rebecq, T. Horstschäfer, G. Gallego, and D. Scaramuzza, “EVO: A geometric approach to event-based 6-DOF parallel tracking and mapping in real-time,” IEEE Robot. Autom. Lett., vol. 2, no. 2, pp. 593–600, Apr. 2017.</w:t>
      </w:r>
    </w:p>
    <w:p w:rsidR="000F446A" w:rsidRPr="000F446A" w:rsidRDefault="000F446A" w:rsidP="000F446A">
      <w:pPr>
        <w:pStyle w:val="Bibliography1"/>
        <w:spacing w:line="360" w:lineRule="auto"/>
        <w:rPr>
          <w:szCs w:val="28"/>
        </w:rPr>
      </w:pPr>
      <w:r w:rsidRPr="000F446A">
        <w:rPr>
          <w:szCs w:val="28"/>
        </w:rPr>
        <w:t>[15]    A. Rosinol Vidal, H. Rebecq, T. Horstschaefer, and D. Scaramuzza, “Ultimate SLAM? Combining events, images, and IMU for robust visual SLAM in HDR and high speed scenarios,” IEEE Robot. Autom. Lett., vol. 3, no. 2, pp. 994–1001, Apr. 2018.</w:t>
      </w:r>
    </w:p>
    <w:p w:rsidR="000F446A" w:rsidRPr="000F446A" w:rsidRDefault="000F446A" w:rsidP="000F446A">
      <w:pPr>
        <w:pStyle w:val="Bibliography1"/>
        <w:spacing w:line="360" w:lineRule="auto"/>
        <w:rPr>
          <w:szCs w:val="28"/>
        </w:rPr>
      </w:pPr>
      <w:r w:rsidRPr="000F446A">
        <w:rPr>
          <w:szCs w:val="28"/>
        </w:rPr>
        <w:t>[16]    E. Mueggler, G. Gallego, H. Rebecq, and D. Scaramuzza, “Continuous- time visual-inertial odometry for event cameras,” IEEE Trans. Robot., vol. 34, no. 6, pp. 1425–1440, Dec. 2018.</w:t>
      </w:r>
    </w:p>
    <w:p w:rsidR="000F446A" w:rsidRPr="000F446A" w:rsidRDefault="000F446A" w:rsidP="000F446A">
      <w:pPr>
        <w:pStyle w:val="Bibliography1"/>
        <w:spacing w:line="360" w:lineRule="auto"/>
        <w:rPr>
          <w:szCs w:val="28"/>
        </w:rPr>
      </w:pPr>
      <w:r w:rsidRPr="000F446A">
        <w:rPr>
          <w:szCs w:val="28"/>
        </w:rPr>
        <w:t>[17]    D. Weikersdorfer, D. B. Adrian, D. Cremers, and J. Conradt, “Event-based 3D SLAM with a depth-augmented dynamic vision sensor,” in Proc. IEEE Int. Conf. Robot. Autom., 2014, pp. 359–364.</w:t>
      </w:r>
    </w:p>
    <w:p w:rsidR="000F446A" w:rsidRPr="000F446A" w:rsidRDefault="000F446A" w:rsidP="000F446A">
      <w:pPr>
        <w:pStyle w:val="Bibliography1"/>
        <w:spacing w:line="360" w:lineRule="auto"/>
        <w:rPr>
          <w:szCs w:val="28"/>
        </w:rPr>
      </w:pPr>
      <w:r w:rsidRPr="000F446A">
        <w:rPr>
          <w:szCs w:val="28"/>
        </w:rPr>
        <w:t>[18]    A. Censi and D. Scaramuzza, “Low-latency event-based visual odometry,” in Proc. IEEE Int. Conf. Robot. Autom., 2014, pp. 703–710.</w:t>
      </w:r>
    </w:p>
    <w:p w:rsidR="000F446A" w:rsidRPr="000F446A" w:rsidRDefault="000F446A" w:rsidP="000F446A">
      <w:pPr>
        <w:pStyle w:val="Bibliography1"/>
        <w:spacing w:line="360" w:lineRule="auto"/>
        <w:rPr>
          <w:szCs w:val="28"/>
        </w:rPr>
      </w:pPr>
      <w:r w:rsidRPr="000F446A">
        <w:rPr>
          <w:szCs w:val="28"/>
        </w:rPr>
        <w:t>[19]    B. Kueng, E. Mueggler, G. Gallego, and D. Scaramuzza, “Low-latency visual odometry using event-based feature tracks,” in Proc. IEEE/RSJ Int. Conf. Intell. Robot. Syst., 2016, pp. 16–23.</w:t>
      </w:r>
    </w:p>
    <w:p w:rsidR="000F446A" w:rsidRPr="000F446A" w:rsidRDefault="000F446A" w:rsidP="000F446A">
      <w:pPr>
        <w:pStyle w:val="Bibliography1"/>
        <w:spacing w:line="360" w:lineRule="auto"/>
        <w:rPr>
          <w:szCs w:val="28"/>
        </w:rPr>
      </w:pPr>
      <w:r w:rsidRPr="000F446A">
        <w:rPr>
          <w:szCs w:val="28"/>
        </w:rPr>
        <w:t>[20]    G. Klein and D. Murray, “Parallel tracking and mapping for small AR workspaces,” in Proc. IEEE ACM Int. Symp. Mixed Augmented Reality, Nara, Japan, Nov. 2007, pp. 225–234.</w:t>
      </w:r>
    </w:p>
    <w:p w:rsidR="000F446A" w:rsidRPr="000F446A" w:rsidRDefault="000F446A" w:rsidP="000F446A">
      <w:pPr>
        <w:pStyle w:val="Bibliography1"/>
        <w:spacing w:line="360" w:lineRule="auto"/>
        <w:rPr>
          <w:szCs w:val="28"/>
        </w:rPr>
      </w:pPr>
      <w:r w:rsidRPr="000F446A">
        <w:rPr>
          <w:szCs w:val="28"/>
        </w:rPr>
        <w:t>[21]    Y. Zhou, G. Gallego, H. Rebecq, L. Kneip, H. Li, and D. Scaramuzza, “Semi-dense 3D reconstruction with a stereo event camera,” in Proc. Eur. Conf. Comput. Vis., 2018, pp. 242–258.</w:t>
      </w:r>
    </w:p>
    <w:p w:rsidR="000F446A" w:rsidRPr="000F446A" w:rsidRDefault="000F446A" w:rsidP="000F446A">
      <w:pPr>
        <w:pStyle w:val="Bibliography1"/>
        <w:spacing w:line="360" w:lineRule="auto"/>
        <w:rPr>
          <w:szCs w:val="28"/>
        </w:rPr>
      </w:pPr>
      <w:r w:rsidRPr="000F446A">
        <w:rPr>
          <w:szCs w:val="28"/>
        </w:rPr>
        <w:t>[22]    J. Kogler, M. Humenberger, and C. Sulzbachner, “Event-based stereo matching approaches for frameless address event stereo data,” Proc. Int. Symp. Adv. Vis. Comput., 2011, pp. 674–685.</w:t>
      </w:r>
    </w:p>
    <w:p w:rsidR="000F446A" w:rsidRPr="000F446A" w:rsidRDefault="000F446A" w:rsidP="000F446A">
      <w:pPr>
        <w:pStyle w:val="Bibliography1"/>
        <w:spacing w:line="360" w:lineRule="auto"/>
        <w:rPr>
          <w:szCs w:val="28"/>
        </w:rPr>
      </w:pPr>
      <w:r w:rsidRPr="000F446A">
        <w:rPr>
          <w:szCs w:val="28"/>
        </w:rPr>
        <w:lastRenderedPageBreak/>
        <w:t>[23]    P. Rogister, R. Benosman, S.-H. Ieng, P. Lichtsteiner, and T. Delbruck, “Asynchronous event-based binocular stereo matching,” IEEE Trans. Neu- ral Netw. Learn. Syst., vol. 23, no. 2, pp. 347–353, Feb. 2012.</w:t>
      </w:r>
    </w:p>
    <w:p w:rsidR="000F446A" w:rsidRPr="000F446A" w:rsidRDefault="000F446A" w:rsidP="000F446A">
      <w:pPr>
        <w:pStyle w:val="Bibliography1"/>
        <w:spacing w:line="360" w:lineRule="auto"/>
        <w:rPr>
          <w:szCs w:val="28"/>
        </w:rPr>
      </w:pPr>
      <w:r w:rsidRPr="000F446A">
        <w:rPr>
          <w:szCs w:val="28"/>
        </w:rPr>
        <w:t>[24]    L. A. Camunas-Mesa, T. Serrano-Gotarredona, S. H. Ieng, R. B. Benos- man, and B. Linares-Barranco, “On the use of orientation filters for 3D re- construction in event-driven stereo vision,” Front. Neurosci., vol. 8, no. 48, pp. 1–17, 2014.</w:t>
      </w:r>
    </w:p>
    <w:p w:rsidR="000F446A" w:rsidRPr="000F446A" w:rsidRDefault="000F446A" w:rsidP="000F446A">
      <w:pPr>
        <w:pStyle w:val="Bibliography1"/>
        <w:spacing w:line="360" w:lineRule="auto"/>
        <w:rPr>
          <w:szCs w:val="28"/>
        </w:rPr>
      </w:pPr>
      <w:r w:rsidRPr="000F446A">
        <w:rPr>
          <w:szCs w:val="28"/>
        </w:rPr>
        <w:t>[25]    R. Hartley and A. Zisserman, Multiple View Geometry in Computer Vision,</w:t>
      </w:r>
    </w:p>
    <w:p w:rsidR="000F446A" w:rsidRPr="000F446A" w:rsidRDefault="000F446A" w:rsidP="000F446A">
      <w:pPr>
        <w:pStyle w:val="Bibliography1"/>
        <w:spacing w:line="360" w:lineRule="auto"/>
        <w:rPr>
          <w:szCs w:val="28"/>
        </w:rPr>
      </w:pPr>
      <w:r w:rsidRPr="000F446A">
        <w:rPr>
          <w:szCs w:val="28"/>
        </w:rPr>
        <w:t>2nd ed. Cambridge, U.K.: Cambridge Univ. Press, 2003.</w:t>
      </w:r>
    </w:p>
    <w:p w:rsidR="000F446A" w:rsidRPr="000F446A" w:rsidRDefault="000F446A" w:rsidP="000F446A">
      <w:pPr>
        <w:pStyle w:val="Bibliography1"/>
        <w:spacing w:line="360" w:lineRule="auto"/>
        <w:rPr>
          <w:szCs w:val="28"/>
        </w:rPr>
      </w:pPr>
      <w:r w:rsidRPr="000F446A">
        <w:rPr>
          <w:szCs w:val="28"/>
        </w:rPr>
        <w:t>[26]    S.-H. Ieng, J. Carneiro, M. Osswald, and R. Benosman, “Neuromor- phic event-based generalized time-based stereovision,” Front. Neurosci., vol. 12, no. 442, pp. 1–13, 2018.</w:t>
      </w:r>
    </w:p>
    <w:p w:rsidR="000F446A" w:rsidRPr="000F446A" w:rsidRDefault="000F446A" w:rsidP="000F446A">
      <w:pPr>
        <w:pStyle w:val="Bibliography1"/>
        <w:spacing w:line="360" w:lineRule="auto"/>
        <w:rPr>
          <w:szCs w:val="28"/>
        </w:rPr>
      </w:pPr>
      <w:r w:rsidRPr="000F446A">
        <w:rPr>
          <w:szCs w:val="28"/>
        </w:rPr>
        <w:t>[27]    C. Posch, D. Matolin, and R. Wohlgenannt, “A QVGA 143 dB dynamic range frame-free PWM image sensor with lossless pixel-level video com- pression and time-domain CDS,” IEEE J. Solid-State Circuits, vol. 46, no. 1, pp. 259–275, Jan. 2011.</w:t>
      </w:r>
    </w:p>
    <w:p w:rsidR="000F446A" w:rsidRPr="000F446A" w:rsidRDefault="000F446A" w:rsidP="000F446A">
      <w:pPr>
        <w:pStyle w:val="Bibliography1"/>
        <w:spacing w:line="360" w:lineRule="auto"/>
        <w:rPr>
          <w:szCs w:val="28"/>
        </w:rPr>
      </w:pPr>
      <w:r w:rsidRPr="000F446A">
        <w:rPr>
          <w:szCs w:val="28"/>
        </w:rPr>
        <w:t>[28]    E. Piatkowska, A. N. Belbachir, and M. Gelautz, “Cooperative and asyn- chronous stereo vision for dynamic vision sensors,” Meas. Sci. Technol., vol. 25, no. 5, Apr. 2014, Art. no. 055108.</w:t>
      </w:r>
    </w:p>
    <w:p w:rsidR="000F446A" w:rsidRPr="000F446A" w:rsidRDefault="000F446A" w:rsidP="000F446A">
      <w:pPr>
        <w:pStyle w:val="Bibliography1"/>
        <w:spacing w:line="360" w:lineRule="auto"/>
        <w:rPr>
          <w:szCs w:val="28"/>
        </w:rPr>
      </w:pPr>
      <w:r w:rsidRPr="000F446A">
        <w:rPr>
          <w:szCs w:val="28"/>
        </w:rPr>
        <w:t>[29]    M. Firouzi and J. Conradt, “Asynchronous event-based cooperative stereo matching using neuromorphic silicon retinas,” Neural Proc. Lett., vol. 43, no. 2, pp. 311–326, 2016.</w:t>
      </w:r>
    </w:p>
    <w:p w:rsidR="000F446A" w:rsidRPr="000F446A" w:rsidRDefault="000F446A" w:rsidP="000F446A">
      <w:pPr>
        <w:pStyle w:val="Bibliography1"/>
        <w:spacing w:line="360" w:lineRule="auto"/>
        <w:rPr>
          <w:szCs w:val="28"/>
        </w:rPr>
      </w:pPr>
      <w:r w:rsidRPr="000F446A">
        <w:rPr>
          <w:szCs w:val="28"/>
        </w:rPr>
        <w:t>[30]    M. Osswald, S.-H. Ieng, R. Benosman, and G. Indiveri, “A spiking neural network model of 3D perception for event-based neuromorphic stereo vision systems,” Sci. Rep., vol. 7, no. 1, pp. 1–12, Jan. 2017.</w:t>
      </w:r>
    </w:p>
    <w:p w:rsidR="000F446A" w:rsidRPr="000F446A" w:rsidRDefault="000F446A" w:rsidP="000F446A">
      <w:pPr>
        <w:pStyle w:val="Bibliography1"/>
        <w:spacing w:line="360" w:lineRule="auto"/>
        <w:rPr>
          <w:szCs w:val="28"/>
        </w:rPr>
      </w:pPr>
      <w:r w:rsidRPr="000F446A">
        <w:rPr>
          <w:szCs w:val="28"/>
        </w:rPr>
        <w:t>[31]    D. Marr and T. Poggio, “Cooperative computation of stereo disparity,”</w:t>
      </w:r>
    </w:p>
    <w:p w:rsidR="000F446A" w:rsidRPr="000F446A" w:rsidRDefault="000F446A" w:rsidP="000F446A">
      <w:pPr>
        <w:pStyle w:val="Bibliography1"/>
        <w:spacing w:line="360" w:lineRule="auto"/>
        <w:rPr>
          <w:szCs w:val="28"/>
        </w:rPr>
      </w:pPr>
      <w:r w:rsidRPr="000F446A">
        <w:rPr>
          <w:szCs w:val="28"/>
        </w:rPr>
        <w:t>Science, vol. 194, no. 4262, pp. 283–287, 1976.</w:t>
      </w:r>
    </w:p>
    <w:p w:rsidR="000F446A" w:rsidRPr="000F446A" w:rsidRDefault="000F446A" w:rsidP="000F446A">
      <w:pPr>
        <w:pStyle w:val="Bibliography1"/>
        <w:spacing w:line="360" w:lineRule="auto"/>
        <w:rPr>
          <w:szCs w:val="28"/>
        </w:rPr>
      </w:pPr>
      <w:r w:rsidRPr="000F446A">
        <w:rPr>
          <w:szCs w:val="28"/>
        </w:rPr>
        <w:t>[32]    L. Steffen, D. Reichard, J. Weinland, J. Kaiser, A. Rönnau, and R. Dillmann, “Neuromorphic stereo vision: A survey of bio-inspired sen- sors and algorithms,” Front. Neurorobot., vol. 13, no. 275, pp. 1–20, 2019.</w:t>
      </w:r>
    </w:p>
    <w:p w:rsidR="000F446A" w:rsidRPr="000F446A" w:rsidRDefault="000F446A" w:rsidP="000F446A">
      <w:pPr>
        <w:pStyle w:val="Bibliography1"/>
        <w:spacing w:line="360" w:lineRule="auto"/>
        <w:rPr>
          <w:szCs w:val="28"/>
        </w:rPr>
      </w:pPr>
      <w:r w:rsidRPr="000F446A">
        <w:rPr>
          <w:szCs w:val="28"/>
        </w:rPr>
        <w:lastRenderedPageBreak/>
        <w:t>[33]    H. Rebecq, G. Gallego, E. Mueggler, and D. Scaramuzza, “EMVS: Event- based multi-view stereo-3D reconstruction with an event camera in real- time,” Int. J. Comput. Vis., vol. 126, no. 12, pp. 1394–1414, Dec. 2018.</w:t>
      </w:r>
    </w:p>
    <w:p w:rsidR="000F446A" w:rsidRPr="000F446A" w:rsidRDefault="000F446A" w:rsidP="000F446A">
      <w:pPr>
        <w:pStyle w:val="Bibliography1"/>
        <w:spacing w:line="360" w:lineRule="auto"/>
        <w:rPr>
          <w:szCs w:val="28"/>
        </w:rPr>
      </w:pPr>
      <w:r w:rsidRPr="000F446A">
        <w:rPr>
          <w:szCs w:val="28"/>
        </w:rPr>
        <w:t>[34]    G. Gallego, H. Rebecq, and D. Scaramuzza, “A unifying contrast maxi- mization framework for event cameras, with applications to motion, depth, and optical flow estimation,” in Proc. IEEE Conf. Comput. Vis. Pattern Recognit., 2018, pp. 3867–3876.</w:t>
      </w:r>
    </w:p>
    <w:p w:rsidR="000F446A" w:rsidRPr="000F446A" w:rsidRDefault="000F446A" w:rsidP="000F446A">
      <w:pPr>
        <w:pStyle w:val="Bibliography1"/>
        <w:spacing w:line="360" w:lineRule="auto"/>
        <w:rPr>
          <w:szCs w:val="28"/>
        </w:rPr>
      </w:pPr>
      <w:r w:rsidRPr="000F446A">
        <w:rPr>
          <w:szCs w:val="28"/>
        </w:rPr>
        <w:t>[35]    M. Cook, L. Gugelmann, F. Jug, C. Krautz, and A. Steger, “Interacting maps for fast visual interpretation,” in Proc. Int. Joint Conf. Neural Netw., 2011, pp. 770–776.</w:t>
      </w:r>
    </w:p>
    <w:p w:rsidR="000F446A" w:rsidRPr="000F446A" w:rsidRDefault="000F446A" w:rsidP="000F446A">
      <w:pPr>
        <w:pStyle w:val="Bibliography1"/>
        <w:spacing w:line="360" w:lineRule="auto"/>
        <w:rPr>
          <w:szCs w:val="28"/>
        </w:rPr>
      </w:pPr>
      <w:r w:rsidRPr="000F446A">
        <w:rPr>
          <w:szCs w:val="28"/>
        </w:rPr>
        <w:t>[36]    H. Kim, A. Handa, R. Benosman, S.-H. Ieng, and A. J. Davison, “Simulta- neous mosaicing and tracking with an event camera,” in Proc. Brit. Mach. Vis. Conf., 2014, pp. 1–12.</w:t>
      </w:r>
    </w:p>
    <w:p w:rsidR="000F446A" w:rsidRPr="000F446A" w:rsidRDefault="000F446A" w:rsidP="000F446A">
      <w:pPr>
        <w:pStyle w:val="Bibliography1"/>
        <w:spacing w:line="360" w:lineRule="auto"/>
        <w:rPr>
          <w:szCs w:val="28"/>
        </w:rPr>
      </w:pPr>
      <w:r w:rsidRPr="000F446A">
        <w:rPr>
          <w:szCs w:val="28"/>
        </w:rPr>
        <w:t>[37]    C. Reinbacher, G. Munda, and T. Pock, “Real-time panoramic tracking for event cameras,” in Proc. IEEE Int. Conf. Comput. Photography, 2017, pp. 1–9.</w:t>
      </w:r>
    </w:p>
    <w:p w:rsidR="000F446A" w:rsidRPr="000F446A" w:rsidRDefault="000F446A" w:rsidP="000F446A">
      <w:pPr>
        <w:pStyle w:val="Bibliography1"/>
        <w:spacing w:line="360" w:lineRule="auto"/>
        <w:rPr>
          <w:szCs w:val="28"/>
        </w:rPr>
      </w:pPr>
      <w:r w:rsidRPr="000F446A">
        <w:rPr>
          <w:szCs w:val="28"/>
        </w:rPr>
        <w:t>[38]    D. Weikersdorfer and J. Conradt, “Event-based particle filtering for robot self-localization,” in Proc. IEEE Int. Conf. Robot. Biomimetics, 2012, pp. 866–870.</w:t>
      </w:r>
    </w:p>
    <w:p w:rsidR="000F446A" w:rsidRPr="000F446A" w:rsidRDefault="000F446A" w:rsidP="000F446A">
      <w:pPr>
        <w:pStyle w:val="Bibliography1"/>
        <w:spacing w:line="360" w:lineRule="auto"/>
        <w:rPr>
          <w:szCs w:val="28"/>
        </w:rPr>
      </w:pPr>
      <w:r w:rsidRPr="000F446A">
        <w:rPr>
          <w:szCs w:val="28"/>
        </w:rPr>
        <w:t>[39]    D. Weikersdorfer, R. Hoffmann, and J. Conradt, “Simultaneous localiza- tion and mapping for event-based vision systems,” in Proc. Int. Conf. Comput. Vis. Syst., 2013, pp. 133–142.</w:t>
      </w:r>
    </w:p>
    <w:p w:rsidR="000F446A" w:rsidRPr="000F446A" w:rsidRDefault="000F446A" w:rsidP="000F446A">
      <w:pPr>
        <w:pStyle w:val="Bibliography1"/>
        <w:spacing w:line="360" w:lineRule="auto"/>
        <w:rPr>
          <w:szCs w:val="28"/>
        </w:rPr>
      </w:pPr>
      <w:r w:rsidRPr="000F446A">
        <w:rPr>
          <w:szCs w:val="28"/>
        </w:rPr>
        <w:t>[40]    E. Mueggler, B. Huber, and D. Scaramuzza, “Event-based, 6-DOF pose tracking for high-speed maneuvers,” in Proc. IEEE/RSJ Int. Conf. Intell. Robot. Syst., 2014, pp. 2761–2768.</w:t>
      </w:r>
    </w:p>
    <w:p w:rsidR="000F446A" w:rsidRPr="000F446A" w:rsidRDefault="000F446A" w:rsidP="000F446A">
      <w:pPr>
        <w:pStyle w:val="Bibliography1"/>
        <w:spacing w:line="360" w:lineRule="auto"/>
        <w:rPr>
          <w:szCs w:val="28"/>
        </w:rPr>
      </w:pPr>
      <w:r w:rsidRPr="000F446A">
        <w:rPr>
          <w:szCs w:val="28"/>
        </w:rPr>
        <w:t>[41]    G. Gallego, M. Gehrig, and D. Scaramuzza, “Focus is all you need: Loss functions for event-based vision,” in Proc. IEEE Conf. Comput. Vis. Pattern Recognit., 2019, pp. 12 272–12281.</w:t>
      </w:r>
    </w:p>
    <w:p w:rsidR="000F446A" w:rsidRPr="000F446A" w:rsidRDefault="000F446A" w:rsidP="000F446A">
      <w:pPr>
        <w:pStyle w:val="Bibliography1"/>
        <w:spacing w:line="360" w:lineRule="auto"/>
        <w:rPr>
          <w:szCs w:val="28"/>
        </w:rPr>
      </w:pPr>
      <w:r w:rsidRPr="000F446A">
        <w:rPr>
          <w:szCs w:val="28"/>
        </w:rPr>
        <w:t>[42]    D. Migliore (Prophesee), “Sensing the world with event-based cameras,” in IEEE Int. Conf. Robot. Autom. Workshops, Jun. 2020. [Online]. Avail- able:https://robotics.sydney.edu.au/icra-workshop/</w:t>
      </w:r>
    </w:p>
    <w:p w:rsidR="000F446A" w:rsidRPr="000F446A" w:rsidRDefault="000F446A" w:rsidP="000F446A">
      <w:pPr>
        <w:pStyle w:val="Bibliography1"/>
        <w:spacing w:line="360" w:lineRule="auto"/>
        <w:rPr>
          <w:szCs w:val="28"/>
        </w:rPr>
      </w:pPr>
      <w:r w:rsidRPr="000F446A">
        <w:rPr>
          <w:szCs w:val="28"/>
        </w:rPr>
        <w:lastRenderedPageBreak/>
        <w:t>[43]    X. Lagorce, G. Orchard, F. Gallupi, B. E. Shi, and R. Benosman, “HOTS: A hierarchy of event-based time-surfaces for pattern recognition,” IEEE Trans. Pattern Anal. Mach. Intell., vol. 39, no. 7, pp. 1346–1359, Jul. 2017.</w:t>
      </w:r>
    </w:p>
    <w:p w:rsidR="000F446A" w:rsidRPr="000F446A" w:rsidRDefault="000F446A" w:rsidP="000F446A">
      <w:pPr>
        <w:pStyle w:val="Bibliography1"/>
        <w:spacing w:line="360" w:lineRule="auto"/>
        <w:rPr>
          <w:szCs w:val="28"/>
        </w:rPr>
      </w:pPr>
      <w:r w:rsidRPr="000F446A">
        <w:rPr>
          <w:szCs w:val="28"/>
        </w:rPr>
        <w:t>[44]    M. Quigley et al., “ROS: An open-source robot operating system,” in IEEE Int. Conf. Robot. Autom. Workshops, May 2009, pp. 1–6.</w:t>
      </w:r>
    </w:p>
    <w:p w:rsidR="000F446A" w:rsidRPr="000F446A" w:rsidRDefault="000F446A" w:rsidP="000F446A">
      <w:pPr>
        <w:pStyle w:val="Bibliography1"/>
        <w:spacing w:line="360" w:lineRule="auto"/>
        <w:rPr>
          <w:szCs w:val="28"/>
        </w:rPr>
      </w:pPr>
      <w:r w:rsidRPr="000F446A">
        <w:rPr>
          <w:szCs w:val="28"/>
        </w:rPr>
        <w:t>[45]    H. Hirschmuller, “Stereo processing by semiglobal matching and mutual information,” IEEE Trans. Pattern Anal. Mach. Intell., vol. 30, no. 2, pp. 328–341, Feb. 2008.</w:t>
      </w:r>
    </w:p>
    <w:p w:rsidR="000F446A" w:rsidRPr="000F446A" w:rsidRDefault="000F446A" w:rsidP="000F446A">
      <w:pPr>
        <w:pStyle w:val="Bibliography1"/>
        <w:spacing w:line="360" w:lineRule="auto"/>
        <w:rPr>
          <w:szCs w:val="28"/>
        </w:rPr>
      </w:pPr>
      <w:r w:rsidRPr="000F446A">
        <w:rPr>
          <w:szCs w:val="28"/>
        </w:rPr>
        <w:t>[46]    S.-C. Liu and T. Delbruck, “Neuromorphic sensory systems,” Current Opin. Neurobiol., vol. 20, no. 3, pp. 288–295, 2010.</w:t>
      </w:r>
    </w:p>
    <w:p w:rsidR="000F446A" w:rsidRPr="000F446A" w:rsidRDefault="000F446A" w:rsidP="000F446A">
      <w:pPr>
        <w:pStyle w:val="Bibliography1"/>
        <w:spacing w:line="360" w:lineRule="auto"/>
        <w:rPr>
          <w:szCs w:val="28"/>
        </w:rPr>
      </w:pPr>
      <w:r w:rsidRPr="000F446A">
        <w:rPr>
          <w:szCs w:val="28"/>
        </w:rPr>
        <w:t>[47]    T. Delbruck, “Frame-free dynamic digital vision,” in Proc. Int. Symp. Secure-Life Electron., 2008, pp. 21–26.</w:t>
      </w:r>
    </w:p>
    <w:p w:rsidR="000F446A" w:rsidRPr="000F446A" w:rsidRDefault="000F446A" w:rsidP="000F446A">
      <w:pPr>
        <w:pStyle w:val="Bibliography1"/>
        <w:spacing w:line="360" w:lineRule="auto"/>
        <w:rPr>
          <w:szCs w:val="28"/>
        </w:rPr>
      </w:pPr>
      <w:r w:rsidRPr="000F446A">
        <w:rPr>
          <w:szCs w:val="28"/>
        </w:rPr>
        <w:t>[48]    D. Gehrig, A. Loquercio, K. G. Derpanis, and D. Scaramuzza, “End-to-end learning of representations for asynchronous event-based data,” in Proc. Int. Conf. Comput. Vis., 2019, pp. 5633–5643.</w:t>
      </w:r>
    </w:p>
    <w:p w:rsidR="000F446A" w:rsidRPr="000F446A" w:rsidRDefault="000F446A" w:rsidP="000F446A">
      <w:pPr>
        <w:pStyle w:val="Bibliography1"/>
        <w:spacing w:line="360" w:lineRule="auto"/>
        <w:rPr>
          <w:szCs w:val="28"/>
        </w:rPr>
      </w:pPr>
      <w:r w:rsidRPr="000F446A">
        <w:rPr>
          <w:szCs w:val="28"/>
        </w:rPr>
        <w:t>[49]    R. Benosman, C. Clercq, X. Lagorce, S.-H. Ieng, and C. Bartolozzi, “Event-based visual flow,” IEEE Trans. Neural Netw. Learn. Syst., vol. 25, no. 2, pp. 407–417, Feb. 2014.</w:t>
      </w:r>
    </w:p>
    <w:p w:rsidR="000F446A" w:rsidRPr="000F446A" w:rsidRDefault="000F446A" w:rsidP="000F446A">
      <w:pPr>
        <w:pStyle w:val="Bibliography1"/>
        <w:spacing w:line="360" w:lineRule="auto"/>
        <w:rPr>
          <w:szCs w:val="28"/>
        </w:rPr>
      </w:pPr>
      <w:r w:rsidRPr="000F446A">
        <w:rPr>
          <w:szCs w:val="28"/>
        </w:rPr>
        <w:t>[50]    A. Z. Zhu, L. Yuan, K. Chaney, and K. Daniilidis, “EV-FlowNet: Self- supervised optical flow estimation for event-based cameras,” in Proc. Robot., Sci. Syst., Pittsburgh, Pennsylvania, Jun. 2018, pp. 1–9, doi: 10.15607/RSS.2018.XIV.062.</w:t>
      </w:r>
    </w:p>
    <w:p w:rsidR="000F446A" w:rsidRPr="000F446A" w:rsidRDefault="000F446A" w:rsidP="000F446A">
      <w:pPr>
        <w:pStyle w:val="Bibliography1"/>
        <w:spacing w:line="360" w:lineRule="auto"/>
        <w:rPr>
          <w:szCs w:val="28"/>
        </w:rPr>
      </w:pPr>
      <w:r w:rsidRPr="000F446A">
        <w:rPr>
          <w:szCs w:val="28"/>
        </w:rPr>
        <w:t>[51]    J. Engel, J. Schöps, and D. Cremers, “LSD-SLAM: Large-scale di- rect monocular SLAM,” in Proc. Eur. Conf. Comput. Vis., 2014, pp. 834–849.</w:t>
      </w:r>
    </w:p>
    <w:p w:rsidR="000F446A" w:rsidRPr="000F446A" w:rsidRDefault="000F446A" w:rsidP="000F446A">
      <w:pPr>
        <w:pStyle w:val="Bibliography1"/>
        <w:spacing w:line="360" w:lineRule="auto"/>
        <w:rPr>
          <w:szCs w:val="28"/>
        </w:rPr>
      </w:pPr>
      <w:r w:rsidRPr="000F446A">
        <w:rPr>
          <w:szCs w:val="28"/>
        </w:rPr>
        <w:t>[52]    Y. Zhou, H. Li, and L. Kneip, “Canny-VO: Visual odometry with RGB- D cameras based on geometric 3-D-2-D edge alignment,” IEEE Trans. Robot., vol. 35, no. 1, pp. 184–199, Feb. 2019.</w:t>
      </w:r>
    </w:p>
    <w:p w:rsidR="000F446A" w:rsidRPr="000F446A" w:rsidRDefault="000F446A" w:rsidP="000F446A">
      <w:pPr>
        <w:pStyle w:val="Bibliography1"/>
        <w:spacing w:line="360" w:lineRule="auto"/>
        <w:rPr>
          <w:szCs w:val="28"/>
        </w:rPr>
      </w:pPr>
      <w:r w:rsidRPr="000F446A">
        <w:rPr>
          <w:szCs w:val="28"/>
        </w:rPr>
        <w:t>[53]    R. Benosman, S.-H. Ieng, P. Rogister, and C. Posch, “Asynchronous event- based hebbian epipolar geometry,” IEEE Trans. Neural Netw., vol. 22, no. 11, pp. 1723–1734, Nov. 2011.</w:t>
      </w:r>
    </w:p>
    <w:p w:rsidR="000F446A" w:rsidRPr="000F446A" w:rsidRDefault="000F446A" w:rsidP="000F446A">
      <w:pPr>
        <w:pStyle w:val="Bibliography1"/>
        <w:spacing w:line="360" w:lineRule="auto"/>
        <w:rPr>
          <w:szCs w:val="28"/>
        </w:rPr>
      </w:pPr>
      <w:r w:rsidRPr="000F446A">
        <w:rPr>
          <w:szCs w:val="28"/>
        </w:rPr>
        <w:lastRenderedPageBreak/>
        <w:t>[54]    R. A. Newcombe, S. J. Lovegrove, and A. J. Davison, “DTAM: Dense tracking and mapping in real-time,” in Proc. Int. Conf. Comput. Vis., 2011, pp. 2320–2327.</w:t>
      </w:r>
    </w:p>
    <w:p w:rsidR="000F446A" w:rsidRPr="000F446A" w:rsidRDefault="000F446A" w:rsidP="000F446A">
      <w:pPr>
        <w:pStyle w:val="Bibliography1"/>
        <w:spacing w:line="360" w:lineRule="auto"/>
        <w:rPr>
          <w:szCs w:val="28"/>
        </w:rPr>
      </w:pPr>
      <w:r w:rsidRPr="000F446A">
        <w:rPr>
          <w:szCs w:val="28"/>
        </w:rPr>
        <w:t>[55]    A. Z. Zhu, D. Thakur, T. Ozaslan, B. Pfrommer, V. Kumar, and K. Daniilidis, “The multivehicle stereo event camera dataset: An event camera dataset for 3D perception,” IEEE Robot. Autom. Lett., vol. 3, no. 3, pp. 2032–2039, Jul. 2018.</w:t>
      </w:r>
    </w:p>
    <w:p w:rsidR="000F446A" w:rsidRPr="000F446A" w:rsidRDefault="000F446A" w:rsidP="000F446A">
      <w:pPr>
        <w:pStyle w:val="Bibliography1"/>
        <w:spacing w:line="360" w:lineRule="auto"/>
        <w:rPr>
          <w:szCs w:val="28"/>
        </w:rPr>
      </w:pPr>
      <w:r w:rsidRPr="000F446A">
        <w:rPr>
          <w:szCs w:val="28"/>
        </w:rPr>
        <w:t>[56]    S. Kotz and S. Nadarajah, Multivariate T-Distributions and Their Appli- cations. Cambridge, U.K.: Cambridge Univ. Press, 2004.</w:t>
      </w:r>
    </w:p>
    <w:p w:rsidR="000F446A" w:rsidRPr="000F446A" w:rsidRDefault="000F446A" w:rsidP="000F446A">
      <w:pPr>
        <w:pStyle w:val="Bibliography1"/>
        <w:spacing w:line="360" w:lineRule="auto"/>
        <w:rPr>
          <w:szCs w:val="28"/>
        </w:rPr>
      </w:pPr>
      <w:r w:rsidRPr="000F446A">
        <w:rPr>
          <w:szCs w:val="28"/>
        </w:rPr>
        <w:t>[57]    C. Kerl, J. Sturm, and D. Cremers, “Robust odometry estimation for RGB- D cameras,” in Proc. IEEE Int. Conf. Robot. Autom., 2013, pp. 3748–3754.</w:t>
      </w:r>
    </w:p>
    <w:p w:rsidR="000F446A" w:rsidRPr="000F446A" w:rsidRDefault="000F446A" w:rsidP="000F446A">
      <w:pPr>
        <w:pStyle w:val="Bibliography1"/>
        <w:spacing w:line="360" w:lineRule="auto"/>
        <w:rPr>
          <w:szCs w:val="28"/>
        </w:rPr>
      </w:pPr>
      <w:r w:rsidRPr="000F446A">
        <w:rPr>
          <w:szCs w:val="28"/>
        </w:rPr>
        <w:t>[58]    E. Mueggler, H. Rebecq, G. Gallego, T. Delbruck, and D. Scaramuzza, “The event-camera dataset and simulator: Event-based data for pose estimation, visual odometry, and SLAM,” Int. J. Robot. Res., vol. 36, no. 2, pp. 142–149, 2017.</w:t>
      </w:r>
    </w:p>
    <w:p w:rsidR="000F446A" w:rsidRPr="000F446A" w:rsidRDefault="000F446A" w:rsidP="000F446A">
      <w:pPr>
        <w:pStyle w:val="Bibliography1"/>
        <w:spacing w:line="360" w:lineRule="auto"/>
        <w:rPr>
          <w:szCs w:val="28"/>
        </w:rPr>
      </w:pPr>
      <w:r w:rsidRPr="000F446A">
        <w:rPr>
          <w:szCs w:val="28"/>
        </w:rPr>
        <w:t>[59]    M. Roth, T. Ardeshiri, E. Özkan, and F. Gustafsson, “Robust bayesian filtering and smoothing using student’s t distribution,” 2017, pp. 1–34.</w:t>
      </w:r>
    </w:p>
    <w:p w:rsidR="000F446A" w:rsidRPr="000F446A" w:rsidRDefault="000F446A" w:rsidP="000F446A">
      <w:pPr>
        <w:pStyle w:val="Bibliography1"/>
        <w:spacing w:line="360" w:lineRule="auto"/>
        <w:rPr>
          <w:szCs w:val="28"/>
        </w:rPr>
      </w:pPr>
      <w:r w:rsidRPr="000F446A">
        <w:rPr>
          <w:szCs w:val="28"/>
        </w:rPr>
        <w:t>[60]    S. Baker and I. Matthews, “Lucas-kanade 20 years on: A unifying frame- work,” Int. J. Comput. Vis., vol. 56, no. 3, pp. 221–255, 2004.</w:t>
      </w:r>
    </w:p>
    <w:p w:rsidR="000F446A" w:rsidRPr="000F446A" w:rsidRDefault="000F446A" w:rsidP="000F446A">
      <w:pPr>
        <w:pStyle w:val="Bibliography1"/>
        <w:spacing w:line="360" w:lineRule="auto"/>
        <w:rPr>
          <w:szCs w:val="28"/>
        </w:rPr>
      </w:pPr>
      <w:r w:rsidRPr="000F446A">
        <w:rPr>
          <w:szCs w:val="28"/>
        </w:rPr>
        <w:t>[61]    A. Cayley, “About the algebraic structure of the orthogonal group and the other classical groups in a field of characteristic zero or a prime characteristic,” Reine Angewandte Mathematik, vol. 32, no. 1846, pp. 1–6, 1846.</w:t>
      </w:r>
    </w:p>
    <w:p w:rsidR="000F446A" w:rsidRPr="000F446A" w:rsidRDefault="000F446A" w:rsidP="000F446A">
      <w:pPr>
        <w:pStyle w:val="Bibliography1"/>
        <w:spacing w:line="360" w:lineRule="auto"/>
        <w:rPr>
          <w:szCs w:val="28"/>
        </w:rPr>
      </w:pPr>
      <w:r w:rsidRPr="000F446A">
        <w:rPr>
          <w:szCs w:val="28"/>
        </w:rPr>
        <w:t>[62]    E. Piatkowska, J. Kogler, N. Belbachir, and M. Gelautz, “Improved cooperative stereo matching for dynamic vision sensors with ground truth evaluation,” in Proc. IEEE Conf. Comput. Vis. Pattern Recognit. Workshops, 2017, pp. 53–60.</w:t>
      </w:r>
    </w:p>
    <w:p w:rsidR="000F446A" w:rsidRPr="000F446A" w:rsidRDefault="000F446A" w:rsidP="000F446A">
      <w:pPr>
        <w:pStyle w:val="Bibliography1"/>
        <w:spacing w:line="360" w:lineRule="auto"/>
        <w:rPr>
          <w:szCs w:val="28"/>
        </w:rPr>
      </w:pPr>
      <w:r w:rsidRPr="000F446A">
        <w:rPr>
          <w:szCs w:val="28"/>
        </w:rPr>
        <w:t>[63]    A. Z. Zhu, Y. Chen, and K. Daniilidis, “Realtime time synchronized event- based stereo,” in Proc. Eur. Conf. Comput. Vis., 2018, pp. 438–452.</w:t>
      </w:r>
    </w:p>
    <w:p w:rsidR="000F446A" w:rsidRPr="000F446A" w:rsidRDefault="000F446A" w:rsidP="000F446A">
      <w:pPr>
        <w:pStyle w:val="Bibliography1"/>
        <w:spacing w:line="360" w:lineRule="auto"/>
        <w:rPr>
          <w:szCs w:val="28"/>
        </w:rPr>
      </w:pPr>
      <w:r w:rsidRPr="000F446A">
        <w:rPr>
          <w:szCs w:val="28"/>
        </w:rPr>
        <w:lastRenderedPageBreak/>
        <w:t>[64]    C. Brandli et al., “Adaptive pulsed laser line extraction for terrain recon- struction using a dynamic vision sensor,” Front. Neurosci., vol. 7, no. 275, pp. 1–9, 2014.</w:t>
      </w:r>
    </w:p>
    <w:p w:rsidR="000F446A" w:rsidRPr="000F446A" w:rsidRDefault="000F446A" w:rsidP="000F446A">
      <w:pPr>
        <w:pStyle w:val="Bibliography1"/>
        <w:spacing w:line="360" w:lineRule="auto"/>
        <w:rPr>
          <w:szCs w:val="28"/>
        </w:rPr>
      </w:pPr>
      <w:r w:rsidRPr="000F446A">
        <w:rPr>
          <w:szCs w:val="28"/>
        </w:rPr>
        <w:t>[65]    J. Sturm, N. Engelhard, F. Endres, W. Burgard, and D. Cremers, “A bench- mark for the evaluation of RGB-D SLAM systems,” in Proc. IEEE/RSJ Int. Conf. Intell. Robot. Syst., Oct. 2012, pp. 573–580.</w:t>
      </w:r>
    </w:p>
    <w:p w:rsidR="000F446A" w:rsidRPr="000F446A" w:rsidRDefault="000F446A" w:rsidP="000F446A">
      <w:pPr>
        <w:pStyle w:val="Bibliography1"/>
        <w:spacing w:line="360" w:lineRule="auto"/>
        <w:rPr>
          <w:szCs w:val="28"/>
          <w:lang w:val="ru-RU"/>
        </w:rPr>
      </w:pPr>
      <w:r w:rsidRPr="000F446A">
        <w:rPr>
          <w:szCs w:val="28"/>
        </w:rPr>
        <w:t xml:space="preserve">[66]    R. Mur-Artal and J. D. Tardós, “ORB-SLAM2: An open-source SLAM system for monocular, stereo, and RGB-D cameras,” IEEE Trans. </w:t>
      </w:r>
      <w:r w:rsidRPr="000F446A">
        <w:rPr>
          <w:szCs w:val="28"/>
          <w:lang w:val="ru-RU"/>
        </w:rPr>
        <w:t>Robot., vol. 33, no. 5, pp. 1255–1262, Oct. 2017.</w:t>
      </w:r>
    </w:p>
    <w:p w:rsidR="000F446A" w:rsidRPr="000F446A" w:rsidRDefault="000F446A" w:rsidP="000F446A">
      <w:pPr>
        <w:pStyle w:val="Bibliography1"/>
        <w:spacing w:line="360" w:lineRule="auto"/>
        <w:rPr>
          <w:szCs w:val="28"/>
          <w:lang w:val="ru-RU"/>
        </w:rPr>
      </w:pPr>
      <w:r w:rsidRPr="000F446A">
        <w:rPr>
          <w:szCs w:val="28"/>
        </w:rPr>
        <w:t xml:space="preserve">[67]    P. J. Besl and N. D. McKay, “A method for registration of 3-D shapes,” IEEE Trans. </w:t>
      </w:r>
      <w:r w:rsidRPr="000F446A">
        <w:rPr>
          <w:szCs w:val="28"/>
          <w:lang w:val="ru-RU"/>
        </w:rPr>
        <w:t>Pattern Anal. Mach. Intell., vol. 14, no. 2, pp. 239–256, Feb. 1992.</w:t>
      </w:r>
    </w:p>
    <w:p w:rsidR="000F446A" w:rsidRPr="000F446A" w:rsidRDefault="000F446A" w:rsidP="000F446A">
      <w:pPr>
        <w:pStyle w:val="Bibliography1"/>
        <w:spacing w:line="360" w:lineRule="auto"/>
        <w:rPr>
          <w:szCs w:val="28"/>
          <w:lang w:val="ru-RU"/>
        </w:rPr>
      </w:pPr>
      <w:r w:rsidRPr="000F446A">
        <w:rPr>
          <w:szCs w:val="28"/>
        </w:rPr>
        <w:t xml:space="preserve">[68]    B. Son et al., “A 640 480 dynamic vision sensor with a 9 </w:t>
      </w:r>
      <w:r w:rsidRPr="000F446A">
        <w:rPr>
          <w:szCs w:val="28"/>
          <w:lang w:val="ru-RU"/>
        </w:rPr>
        <w:t>μ</w:t>
      </w:r>
      <w:r w:rsidRPr="000F446A">
        <w:rPr>
          <w:szCs w:val="28"/>
        </w:rPr>
        <w:t xml:space="preserve">m pixel and 300Meps address-event representation,” in Proc. </w:t>
      </w:r>
      <w:r w:rsidRPr="000F446A">
        <w:rPr>
          <w:szCs w:val="28"/>
          <w:lang w:val="ru-RU"/>
        </w:rPr>
        <w:t>IEEE Intl. Solid-State Circuits Conf., 2017, pp. 66–67.</w:t>
      </w:r>
    </w:p>
    <w:p w:rsidR="000F446A" w:rsidRPr="000F446A" w:rsidRDefault="000F446A" w:rsidP="000F446A">
      <w:pPr>
        <w:pStyle w:val="Bibliography1"/>
        <w:spacing w:line="360" w:lineRule="auto"/>
        <w:rPr>
          <w:szCs w:val="28"/>
        </w:rPr>
      </w:pPr>
      <w:r w:rsidRPr="000F446A">
        <w:rPr>
          <w:szCs w:val="28"/>
        </w:rPr>
        <w:t>[69]    M. Liu and T. Delbruck, “Adaptive time-slice block-matching optical flow algorithm for dynamic vision sensors,” in Proc. Brit. Mach. Vis. Conf., 2018, pp. 1–12.</w:t>
      </w:r>
    </w:p>
    <w:p w:rsidR="000F446A" w:rsidRPr="000F446A" w:rsidRDefault="000F446A" w:rsidP="000F446A">
      <w:pPr>
        <w:pStyle w:val="Bibliography1"/>
        <w:spacing w:line="360" w:lineRule="auto"/>
        <w:rPr>
          <w:szCs w:val="28"/>
          <w:lang w:val="ru-RU"/>
        </w:rPr>
      </w:pPr>
      <w:r w:rsidRPr="000F446A">
        <w:rPr>
          <w:szCs w:val="28"/>
        </w:rPr>
        <w:t xml:space="preserve">[70]    H. Rebecq, D. Gehrig, and D. Scaramuzza, “ESIM: An open event camera simulator,” in Proc. </w:t>
      </w:r>
      <w:r w:rsidRPr="000F446A">
        <w:rPr>
          <w:szCs w:val="28"/>
          <w:lang w:val="ru-RU"/>
        </w:rPr>
        <w:t>Conf. Robot. Learn., 2018, pp. 969–982.</w:t>
      </w:r>
    </w:p>
    <w:p w:rsidR="00757946" w:rsidRPr="00E330C1" w:rsidRDefault="00757946" w:rsidP="00E330C1">
      <w:pPr>
        <w:pStyle w:val="Bibliography1"/>
        <w:spacing w:line="360" w:lineRule="auto"/>
        <w:rPr>
          <w:szCs w:val="28"/>
          <w:lang w:val="ru-RU"/>
        </w:rPr>
      </w:pPr>
    </w:p>
    <w:p w:rsidR="00757946" w:rsidRPr="00E330C1" w:rsidRDefault="00757946" w:rsidP="00757946">
      <w:pPr>
        <w:spacing w:line="360" w:lineRule="auto"/>
        <w:jc w:val="both"/>
        <w:rPr>
          <w:bCs/>
          <w:sz w:val="28"/>
          <w:szCs w:val="28"/>
          <w:lang w:val="ru-RU"/>
        </w:rPr>
      </w:pPr>
    </w:p>
    <w:p w:rsidR="00522886" w:rsidRPr="00E330C1" w:rsidRDefault="00522886" w:rsidP="00522886">
      <w:pPr>
        <w:rPr>
          <w:lang w:val="ru-RU"/>
        </w:rPr>
      </w:pPr>
    </w:p>
    <w:p w:rsidR="00522886" w:rsidRPr="00E330C1" w:rsidRDefault="00522886">
      <w:pPr>
        <w:spacing w:after="160" w:line="259" w:lineRule="auto"/>
        <w:rPr>
          <w:lang w:val="ru-RU"/>
        </w:rPr>
      </w:pPr>
      <w:r w:rsidRPr="00E330C1">
        <w:rPr>
          <w:lang w:val="ru-RU"/>
        </w:rPr>
        <w:br w:type="page"/>
      </w:r>
    </w:p>
    <w:p w:rsidR="00FF4F09" w:rsidRDefault="00FF4F09" w:rsidP="00922B26">
      <w:pPr>
        <w:pStyle w:val="1"/>
      </w:pPr>
      <w:bookmarkStart w:id="100" w:name="_Toc91545765"/>
      <w:r>
        <w:lastRenderedPageBreak/>
        <w:t>Приложение 1. Руководство пользователя демонстрационной платформы</w:t>
      </w:r>
      <w:bookmarkEnd w:id="100"/>
    </w:p>
    <w:p w:rsidR="007538FE" w:rsidRDefault="007538FE" w:rsidP="007538FE">
      <w:pPr>
        <w:rPr>
          <w:lang w:val="ru-RU"/>
        </w:rPr>
      </w:pPr>
    </w:p>
    <w:p w:rsidR="007538FE" w:rsidRPr="007538FE" w:rsidRDefault="007538FE" w:rsidP="00922B26">
      <w:pPr>
        <w:pStyle w:val="1"/>
        <w:rPr>
          <w:bCs/>
          <w:lang w:eastAsia="ru-RU"/>
        </w:rPr>
      </w:pPr>
      <w:bookmarkStart w:id="101" w:name="_Toc88225005"/>
      <w:bookmarkStart w:id="102" w:name="_Toc91545766"/>
      <w:r w:rsidRPr="007538FE">
        <w:rPr>
          <w:lang w:eastAsia="ru-RU"/>
        </w:rPr>
        <w:t>Введение</w:t>
      </w:r>
      <w:bookmarkEnd w:id="101"/>
      <w:bookmarkEnd w:id="102"/>
    </w:p>
    <w:p w:rsidR="007538FE" w:rsidRPr="007538FE" w:rsidRDefault="007538FE" w:rsidP="007538FE">
      <w:pPr>
        <w:spacing w:line="360" w:lineRule="auto"/>
        <w:ind w:firstLine="720"/>
        <w:jc w:val="both"/>
        <w:rPr>
          <w:sz w:val="28"/>
          <w:szCs w:val="28"/>
          <w:lang w:val="ru-RU"/>
        </w:rPr>
      </w:pPr>
      <w:r w:rsidRPr="007538FE">
        <w:rPr>
          <w:sz w:val="28"/>
          <w:szCs w:val="28"/>
          <w:lang w:val="ru-RU"/>
        </w:rPr>
        <w:t xml:space="preserve">Программная платформа </w:t>
      </w:r>
      <w:r w:rsidRPr="00636A5A">
        <w:rPr>
          <w:sz w:val="28"/>
          <w:szCs w:val="28"/>
        </w:rPr>
        <w:t>Navigine</w:t>
      </w:r>
      <w:r w:rsidRPr="007538FE">
        <w:rPr>
          <w:sz w:val="28"/>
          <w:szCs w:val="28"/>
          <w:lang w:val="ru-RU"/>
        </w:rPr>
        <w:t xml:space="preserve"> состоит их 2 компонент – </w:t>
      </w:r>
      <w:r w:rsidRPr="00636A5A">
        <w:rPr>
          <w:sz w:val="28"/>
          <w:szCs w:val="28"/>
        </w:rPr>
        <w:t>client</w:t>
      </w:r>
      <w:r w:rsidRPr="007538FE">
        <w:rPr>
          <w:sz w:val="28"/>
          <w:szCs w:val="28"/>
          <w:lang w:val="ru-RU"/>
        </w:rPr>
        <w:t xml:space="preserve"> и </w:t>
      </w:r>
      <w:r w:rsidRPr="00636A5A">
        <w:rPr>
          <w:sz w:val="28"/>
          <w:szCs w:val="28"/>
        </w:rPr>
        <w:t>tracking</w:t>
      </w:r>
      <w:r w:rsidRPr="007538FE">
        <w:rPr>
          <w:sz w:val="28"/>
          <w:szCs w:val="28"/>
          <w:lang w:val="ru-RU"/>
        </w:rPr>
        <w:t>, и предоставляет возможность картографирования, мониторинга устройств и посетителей, отслеживание аналитики, создание информационных и рекламных сообщений в режиме реального времени на выбранной территории.</w:t>
      </w:r>
    </w:p>
    <w:p w:rsidR="007538FE" w:rsidRPr="007538FE" w:rsidRDefault="007538FE" w:rsidP="007538FE">
      <w:pPr>
        <w:spacing w:line="360" w:lineRule="auto"/>
        <w:ind w:firstLine="720"/>
        <w:jc w:val="both"/>
        <w:rPr>
          <w:sz w:val="28"/>
          <w:szCs w:val="28"/>
          <w:lang w:val="ru-RU"/>
        </w:rPr>
      </w:pPr>
      <w:r w:rsidRPr="007538FE">
        <w:rPr>
          <w:sz w:val="28"/>
          <w:szCs w:val="28"/>
          <w:lang w:val="ru-RU"/>
        </w:rPr>
        <w:t xml:space="preserve">В данной документации рассматривается функционал и назначение раздела </w:t>
      </w:r>
      <w:r w:rsidRPr="00636A5A">
        <w:rPr>
          <w:sz w:val="28"/>
          <w:szCs w:val="28"/>
        </w:rPr>
        <w:t>tracking</w:t>
      </w:r>
      <w:r w:rsidRPr="007538FE">
        <w:rPr>
          <w:sz w:val="28"/>
          <w:szCs w:val="28"/>
          <w:lang w:val="ru-RU"/>
        </w:rPr>
        <w:t>:</w:t>
      </w:r>
    </w:p>
    <w:p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вход на площадку трекинга</w:t>
      </w:r>
    </w:p>
    <w:p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онлайн-мониторинг</w:t>
      </w:r>
    </w:p>
    <w:p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остроение отчетов и истории перемещения</w:t>
      </w:r>
    </w:p>
    <w:p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добавление и привязка новых объектов </w:t>
      </w:r>
    </w:p>
    <w:p w:rsidR="007538FE" w:rsidRPr="007538FE" w:rsidRDefault="007538FE" w:rsidP="007538FE">
      <w:pPr>
        <w:spacing w:line="360" w:lineRule="auto"/>
        <w:ind w:firstLine="720"/>
        <w:jc w:val="both"/>
        <w:rPr>
          <w:sz w:val="28"/>
          <w:szCs w:val="28"/>
          <w:lang w:val="ru-RU"/>
        </w:rPr>
      </w:pPr>
      <w:r w:rsidRPr="007538FE">
        <w:rPr>
          <w:sz w:val="28"/>
          <w:szCs w:val="28"/>
          <w:lang w:val="ru-RU"/>
        </w:rPr>
        <w:t xml:space="preserve">Данные о местонахождении устройства отображаются в веб-интерфейсе. </w:t>
      </w:r>
    </w:p>
    <w:p w:rsidR="007538FE" w:rsidRPr="007538FE" w:rsidRDefault="007538FE" w:rsidP="007538FE">
      <w:pPr>
        <w:spacing w:line="200" w:lineRule="exact"/>
        <w:rPr>
          <w:sz w:val="20"/>
          <w:szCs w:val="20"/>
          <w:lang w:val="ru-RU" w:eastAsia="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7538FE">
      <w:pPr>
        <w:spacing w:line="360" w:lineRule="auto"/>
        <w:ind w:left="-709" w:right="134"/>
        <w:jc w:val="both"/>
        <w:rPr>
          <w:lang w:val="ru-RU"/>
        </w:rPr>
      </w:pPr>
    </w:p>
    <w:p w:rsidR="007538FE" w:rsidRPr="007538FE" w:rsidRDefault="007538FE" w:rsidP="00922B26">
      <w:pPr>
        <w:pStyle w:val="1"/>
        <w:rPr>
          <w:bCs/>
          <w:lang w:eastAsia="ru-RU"/>
        </w:rPr>
      </w:pPr>
      <w:bookmarkStart w:id="103" w:name="_Toc88225006"/>
      <w:bookmarkStart w:id="104" w:name="_Toc91545767"/>
      <w:r w:rsidRPr="007538FE">
        <w:rPr>
          <w:lang w:eastAsia="ru-RU"/>
        </w:rPr>
        <w:lastRenderedPageBreak/>
        <w:t>Принцип работы</w:t>
      </w:r>
      <w:bookmarkEnd w:id="103"/>
      <w:bookmarkEnd w:id="104"/>
    </w:p>
    <w:p w:rsidR="007538FE" w:rsidRPr="007538FE" w:rsidRDefault="007538FE" w:rsidP="007538FE">
      <w:pPr>
        <w:spacing w:line="360" w:lineRule="auto"/>
        <w:ind w:right="134" w:firstLine="708"/>
        <w:rPr>
          <w:sz w:val="28"/>
          <w:szCs w:val="28"/>
          <w:lang w:val="ru-RU"/>
        </w:rPr>
      </w:pPr>
    </w:p>
    <w:p w:rsidR="007538FE" w:rsidRPr="007538FE" w:rsidRDefault="007538FE" w:rsidP="007538FE">
      <w:pPr>
        <w:spacing w:line="360" w:lineRule="auto"/>
        <w:ind w:right="134"/>
        <w:rPr>
          <w:sz w:val="28"/>
          <w:szCs w:val="28"/>
          <w:lang w:val="ru-RU"/>
        </w:rPr>
      </w:pPr>
      <w:r w:rsidRPr="007538FE">
        <w:rPr>
          <w:sz w:val="28"/>
          <w:szCs w:val="28"/>
          <w:lang w:val="ru-RU"/>
        </w:rPr>
        <w:t>Существует 2 типа трекинга:</w:t>
      </w:r>
    </w:p>
    <w:p w:rsidR="007538FE" w:rsidRPr="00636A5A" w:rsidRDefault="007538FE" w:rsidP="007538FE">
      <w:pPr>
        <w:pStyle w:val="a9"/>
        <w:numPr>
          <w:ilvl w:val="0"/>
          <w:numId w:val="6"/>
        </w:numPr>
        <w:spacing w:line="360" w:lineRule="auto"/>
        <w:ind w:left="426" w:right="134"/>
        <w:rPr>
          <w:rFonts w:ascii="Times New Roman" w:hAnsi="Times New Roman" w:cs="Times New Roman"/>
          <w:color w:val="auto"/>
          <w:sz w:val="28"/>
          <w:szCs w:val="28"/>
        </w:rPr>
      </w:pPr>
      <w:r w:rsidRPr="00636A5A">
        <w:rPr>
          <w:rFonts w:ascii="Times New Roman" w:hAnsi="Times New Roman" w:cs="Times New Roman"/>
          <w:color w:val="auto"/>
          <w:sz w:val="28"/>
          <w:szCs w:val="28"/>
        </w:rPr>
        <w:t>трекинг с использованием активной инфраструктуры</w:t>
      </w:r>
    </w:p>
    <w:p w:rsidR="007538FE" w:rsidRPr="00636A5A" w:rsidRDefault="007538FE" w:rsidP="007538FE">
      <w:pPr>
        <w:pStyle w:val="a9"/>
        <w:numPr>
          <w:ilvl w:val="0"/>
          <w:numId w:val="6"/>
        </w:numPr>
        <w:spacing w:line="360" w:lineRule="auto"/>
        <w:ind w:left="426" w:right="134"/>
        <w:rPr>
          <w:rFonts w:ascii="Times New Roman" w:hAnsi="Times New Roman" w:cs="Times New Roman"/>
          <w:color w:val="auto"/>
          <w:sz w:val="28"/>
          <w:szCs w:val="28"/>
        </w:rPr>
      </w:pPr>
      <w:r w:rsidRPr="00636A5A">
        <w:rPr>
          <w:rFonts w:ascii="Times New Roman" w:hAnsi="Times New Roman" w:cs="Times New Roman"/>
          <w:color w:val="auto"/>
          <w:sz w:val="28"/>
          <w:szCs w:val="28"/>
        </w:rPr>
        <w:t>трекинг с использованием пассивной инфраструктуры</w:t>
      </w:r>
    </w:p>
    <w:p w:rsidR="007538FE" w:rsidRPr="007538FE" w:rsidRDefault="007538FE" w:rsidP="007538FE">
      <w:pPr>
        <w:spacing w:line="360" w:lineRule="auto"/>
        <w:ind w:left="66" w:right="134"/>
        <w:rPr>
          <w:sz w:val="28"/>
          <w:szCs w:val="28"/>
          <w:lang w:val="ru-RU"/>
        </w:rPr>
      </w:pPr>
      <w:r w:rsidRPr="007538FE">
        <w:rPr>
          <w:sz w:val="28"/>
          <w:szCs w:val="28"/>
          <w:lang w:val="ru-RU"/>
        </w:rPr>
        <w:t xml:space="preserve">Для п.1 в качестве активной инфраструктуры используются антенны или локаторы, которые принимают сигналы от пассивных меток, т.е. носимых устройств, например, карточки СКУД. </w:t>
      </w:r>
    </w:p>
    <w:p w:rsidR="007538FE" w:rsidRPr="007538FE" w:rsidRDefault="007538FE" w:rsidP="007538FE">
      <w:pPr>
        <w:spacing w:line="360" w:lineRule="auto"/>
        <w:ind w:left="66" w:right="134"/>
        <w:rPr>
          <w:sz w:val="28"/>
          <w:szCs w:val="28"/>
          <w:lang w:val="ru-RU"/>
        </w:rPr>
      </w:pPr>
      <w:r w:rsidRPr="007538FE">
        <w:rPr>
          <w:sz w:val="28"/>
          <w:szCs w:val="28"/>
          <w:lang w:val="ru-RU"/>
        </w:rPr>
        <w:t>Антенны и локаторы могут быть на базе следующих технологий:</w:t>
      </w:r>
    </w:p>
    <w:p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BLE</w:t>
      </w:r>
    </w:p>
    <w:p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Wi</w:t>
      </w:r>
      <w:r w:rsidR="001503D1">
        <w:rPr>
          <w:rFonts w:ascii="Times New Roman" w:hAnsi="Times New Roman" w:cs="Times New Roman"/>
          <w:color w:val="auto"/>
          <w:sz w:val="28"/>
          <w:szCs w:val="28"/>
        </w:rPr>
        <w:t>-</w:t>
      </w:r>
      <w:r w:rsidRPr="00636A5A">
        <w:rPr>
          <w:rFonts w:ascii="Times New Roman" w:hAnsi="Times New Roman" w:cs="Times New Roman"/>
          <w:color w:val="auto"/>
          <w:sz w:val="28"/>
          <w:szCs w:val="28"/>
          <w:lang w:val="en-US"/>
        </w:rPr>
        <w:t>Fi</w:t>
      </w:r>
    </w:p>
    <w:p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Wi</w:t>
      </w:r>
      <w:r w:rsidR="001503D1">
        <w:rPr>
          <w:rFonts w:ascii="Times New Roman" w:hAnsi="Times New Roman" w:cs="Times New Roman"/>
          <w:color w:val="auto"/>
          <w:sz w:val="28"/>
          <w:szCs w:val="28"/>
        </w:rPr>
        <w:t>-</w:t>
      </w:r>
      <w:r w:rsidRPr="00636A5A">
        <w:rPr>
          <w:rFonts w:ascii="Times New Roman" w:hAnsi="Times New Roman" w:cs="Times New Roman"/>
          <w:color w:val="auto"/>
          <w:sz w:val="28"/>
          <w:szCs w:val="28"/>
          <w:lang w:val="en-US"/>
        </w:rPr>
        <w:t>Fi</w:t>
      </w:r>
      <w:r w:rsidR="001503D1">
        <w:rPr>
          <w:rFonts w:ascii="Times New Roman" w:hAnsi="Times New Roman" w:cs="Times New Roman"/>
          <w:color w:val="auto"/>
          <w:sz w:val="28"/>
          <w:szCs w:val="28"/>
        </w:rPr>
        <w:t xml:space="preserve"> </w:t>
      </w:r>
      <w:r w:rsidRPr="00636A5A">
        <w:rPr>
          <w:rFonts w:ascii="Times New Roman" w:hAnsi="Times New Roman" w:cs="Times New Roman"/>
          <w:color w:val="auto"/>
          <w:sz w:val="28"/>
          <w:szCs w:val="28"/>
          <w:lang w:val="en-US"/>
        </w:rPr>
        <w:t>RTT</w:t>
      </w:r>
    </w:p>
    <w:p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UWB</w:t>
      </w:r>
    </w:p>
    <w:p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Ultrasonic</w:t>
      </w:r>
    </w:p>
    <w:p w:rsidR="007538FE" w:rsidRPr="007538FE" w:rsidRDefault="007538FE" w:rsidP="007538FE">
      <w:pPr>
        <w:spacing w:line="360" w:lineRule="auto"/>
        <w:ind w:right="134"/>
        <w:rPr>
          <w:sz w:val="28"/>
          <w:szCs w:val="28"/>
          <w:lang w:val="ru-RU"/>
        </w:rPr>
      </w:pPr>
      <w:r w:rsidRPr="007538FE">
        <w:rPr>
          <w:sz w:val="28"/>
          <w:szCs w:val="28"/>
          <w:lang w:val="ru-RU"/>
        </w:rPr>
        <w:t>Носимое устройство сотрудника является передатчиком, а антенны приемниками, которые собирают и отправляют на сервер сырые данные от меток, где производится вычисление местоположения.</w:t>
      </w:r>
    </w:p>
    <w:p w:rsidR="007538FE" w:rsidRPr="007538FE" w:rsidRDefault="007538FE" w:rsidP="007538FE">
      <w:pPr>
        <w:spacing w:line="360" w:lineRule="auto"/>
        <w:ind w:left="66" w:right="134"/>
        <w:rPr>
          <w:sz w:val="28"/>
          <w:szCs w:val="28"/>
          <w:lang w:val="ru-RU"/>
        </w:rPr>
      </w:pPr>
      <w:r w:rsidRPr="007538FE">
        <w:rPr>
          <w:sz w:val="28"/>
          <w:szCs w:val="28"/>
          <w:lang w:val="ru-RU"/>
        </w:rPr>
        <w:t>Для п.2 в качестве пассивной инфраструктуры используются радиомаяки на базе технологий:</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iBeacon</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Eddystone</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BLE</w:t>
      </w:r>
    </w:p>
    <w:p w:rsidR="007538FE" w:rsidRPr="007538FE" w:rsidRDefault="007538FE" w:rsidP="007538FE">
      <w:pPr>
        <w:spacing w:line="360" w:lineRule="auto"/>
        <w:ind w:right="134" w:firstLine="708"/>
        <w:jc w:val="both"/>
        <w:rPr>
          <w:sz w:val="28"/>
          <w:szCs w:val="28"/>
          <w:lang w:val="ru-RU"/>
        </w:rPr>
      </w:pPr>
      <w:r w:rsidRPr="007538FE">
        <w:rPr>
          <w:sz w:val="28"/>
          <w:szCs w:val="28"/>
          <w:lang w:val="ru-RU"/>
        </w:rPr>
        <w:t xml:space="preserve">Носимое устройство сотрудника является приемником, которое оснащено модулем позиционирования, собирает телеметрическую информацию от </w:t>
      </w:r>
      <w:r w:rsidRPr="00636A5A">
        <w:rPr>
          <w:sz w:val="28"/>
          <w:szCs w:val="28"/>
        </w:rPr>
        <w:t>Bluetooth</w:t>
      </w:r>
      <w:r w:rsidRPr="007538FE">
        <w:rPr>
          <w:sz w:val="28"/>
          <w:szCs w:val="28"/>
          <w:lang w:val="ru-RU"/>
        </w:rPr>
        <w:t xml:space="preserve">-маяков внутри здания и от спутников </w:t>
      </w:r>
      <w:r w:rsidRPr="00636A5A">
        <w:rPr>
          <w:sz w:val="28"/>
          <w:szCs w:val="28"/>
        </w:rPr>
        <w:t>GPS</w:t>
      </w:r>
      <w:r w:rsidRPr="007538FE">
        <w:rPr>
          <w:sz w:val="28"/>
          <w:szCs w:val="28"/>
          <w:lang w:val="ru-RU"/>
        </w:rPr>
        <w:t xml:space="preserve">/ГЛОНАСС вне зданий. Собранная информация отправляется на сервер, где вычисление местоположения и его отображение производится </w:t>
      </w:r>
      <w:r w:rsidRPr="00636A5A">
        <w:rPr>
          <w:noProof/>
          <w:sz w:val="28"/>
          <w:szCs w:val="28"/>
          <w:lang w:eastAsia="ru-RU"/>
        </w:rPr>
        <w:lastRenderedPageBreak/>
        <w:drawing>
          <wp:anchor distT="0" distB="0" distL="114300" distR="114300" simplePos="0" relativeHeight="251659264" behindDoc="0" locked="0" layoutInCell="1" allowOverlap="1" wp14:anchorId="30C05FDA" wp14:editId="5F29FEBE">
            <wp:simplePos x="0" y="0"/>
            <wp:positionH relativeFrom="column">
              <wp:posOffset>205067</wp:posOffset>
            </wp:positionH>
            <wp:positionV relativeFrom="paragraph">
              <wp:posOffset>619075</wp:posOffset>
            </wp:positionV>
            <wp:extent cx="4834550" cy="2264181"/>
            <wp:effectExtent l="0" t="0" r="4445" b="3175"/>
            <wp:wrapTopAndBottom/>
            <wp:docPr id="8" name="Рисунок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834550" cy="2264181"/>
                    </a:xfrm>
                    <a:prstGeom prst="rect">
                      <a:avLst/>
                    </a:prstGeom>
                  </pic:spPr>
                </pic:pic>
              </a:graphicData>
            </a:graphic>
          </wp:anchor>
        </w:drawing>
      </w:r>
      <w:r w:rsidRPr="007538FE">
        <w:rPr>
          <w:sz w:val="28"/>
          <w:szCs w:val="28"/>
          <w:lang w:val="ru-RU"/>
        </w:rPr>
        <w:t>программным обеспечением.</w:t>
      </w:r>
      <w:r w:rsidRPr="007538FE">
        <w:rPr>
          <w:sz w:val="28"/>
          <w:szCs w:val="28"/>
          <w:lang w:val="ru-RU"/>
        </w:rPr>
        <w:cr/>
        <w:t xml:space="preserve">Перемещения отображаются в режиме близком к реальному времени (режим «Онлайн мониторинг») или в виде записи (режим «История перемещений»). Местоположение сотрудников отображается в соответствии с текущей геопозицией. Для своевременного реагирования на опасные ситуации существует функция «Уведомления» - настраиваемые сообщения о перемещениях сотрудников. </w:t>
      </w:r>
    </w:p>
    <w:p w:rsidR="007538FE" w:rsidRPr="007538FE" w:rsidRDefault="007538FE" w:rsidP="00922B26">
      <w:pPr>
        <w:pStyle w:val="1"/>
        <w:rPr>
          <w:bCs/>
          <w:lang w:eastAsia="ru-RU"/>
        </w:rPr>
      </w:pPr>
      <w:bookmarkStart w:id="105" w:name="_Toc88225007"/>
      <w:bookmarkStart w:id="106" w:name="_Toc91545768"/>
      <w:r w:rsidRPr="007538FE">
        <w:rPr>
          <w:lang w:eastAsia="ru-RU"/>
        </w:rPr>
        <w:t>Вход в систему</w:t>
      </w:r>
      <w:bookmarkEnd w:id="105"/>
      <w:bookmarkEnd w:id="106"/>
    </w:p>
    <w:p w:rsidR="007538FE" w:rsidRPr="007538FE" w:rsidRDefault="007538FE" w:rsidP="007538FE">
      <w:pPr>
        <w:spacing w:line="360" w:lineRule="auto"/>
        <w:ind w:right="134" w:firstLine="708"/>
        <w:jc w:val="both"/>
        <w:rPr>
          <w:sz w:val="28"/>
          <w:szCs w:val="28"/>
          <w:lang w:val="ru-RU"/>
        </w:rPr>
      </w:pPr>
      <w:r w:rsidRPr="007538FE">
        <w:rPr>
          <w:sz w:val="28"/>
          <w:szCs w:val="28"/>
          <w:lang w:val="ru-RU"/>
        </w:rPr>
        <w:t xml:space="preserve">Для работы в системе необходимо использовать браузеры: </w:t>
      </w:r>
      <w:r w:rsidRPr="00636A5A">
        <w:rPr>
          <w:sz w:val="28"/>
          <w:szCs w:val="28"/>
        </w:rPr>
        <w:t>Mozilla</w:t>
      </w:r>
      <w:r w:rsidRPr="007538FE">
        <w:rPr>
          <w:sz w:val="28"/>
          <w:szCs w:val="28"/>
          <w:lang w:val="ru-RU"/>
        </w:rPr>
        <w:t xml:space="preserve"> </w:t>
      </w:r>
      <w:r w:rsidRPr="00636A5A">
        <w:rPr>
          <w:sz w:val="28"/>
          <w:szCs w:val="28"/>
        </w:rPr>
        <w:t>Firefox</w:t>
      </w:r>
      <w:r w:rsidRPr="007538FE">
        <w:rPr>
          <w:sz w:val="28"/>
          <w:szCs w:val="28"/>
          <w:lang w:val="ru-RU"/>
        </w:rPr>
        <w:t xml:space="preserve"> или </w:t>
      </w:r>
      <w:r w:rsidRPr="00636A5A">
        <w:rPr>
          <w:sz w:val="28"/>
          <w:szCs w:val="28"/>
        </w:rPr>
        <w:t>Google</w:t>
      </w:r>
      <w:r w:rsidRPr="007538FE">
        <w:rPr>
          <w:sz w:val="28"/>
          <w:szCs w:val="28"/>
          <w:lang w:val="ru-RU"/>
        </w:rPr>
        <w:t xml:space="preserve"> </w:t>
      </w:r>
      <w:r w:rsidRPr="00636A5A">
        <w:rPr>
          <w:sz w:val="28"/>
          <w:szCs w:val="28"/>
        </w:rPr>
        <w:t>Chrome</w:t>
      </w:r>
      <w:r w:rsidRPr="007538FE">
        <w:rPr>
          <w:sz w:val="28"/>
          <w:szCs w:val="28"/>
          <w:lang w:val="ru-RU"/>
        </w:rPr>
        <w:t>.</w:t>
      </w:r>
    </w:p>
    <w:p w:rsidR="007538FE" w:rsidRPr="007538FE" w:rsidRDefault="007538FE" w:rsidP="007538FE">
      <w:pPr>
        <w:spacing w:line="360" w:lineRule="auto"/>
        <w:ind w:right="134" w:firstLine="708"/>
        <w:jc w:val="both"/>
        <w:rPr>
          <w:rStyle w:val="a6"/>
          <w:sz w:val="28"/>
          <w:szCs w:val="28"/>
          <w:lang w:val="ru-RU"/>
        </w:rPr>
      </w:pPr>
      <w:r w:rsidRPr="007538FE">
        <w:rPr>
          <w:sz w:val="28"/>
          <w:szCs w:val="28"/>
          <w:lang w:val="ru-RU"/>
        </w:rPr>
        <w:t xml:space="preserve">Для доступа к облачной системе трекинга используется </w:t>
      </w:r>
      <w:r w:rsidRPr="00636A5A">
        <w:rPr>
          <w:sz w:val="28"/>
          <w:szCs w:val="28"/>
        </w:rPr>
        <w:t>DNS</w:t>
      </w:r>
      <w:r w:rsidRPr="007538FE">
        <w:rPr>
          <w:sz w:val="28"/>
          <w:szCs w:val="28"/>
          <w:lang w:val="ru-RU"/>
        </w:rPr>
        <w:t xml:space="preserve"> -  </w:t>
      </w:r>
      <w:hyperlink r:id="rId125" w:history="1">
        <w:r w:rsidRPr="00636A5A">
          <w:rPr>
            <w:rStyle w:val="a6"/>
            <w:sz w:val="28"/>
            <w:szCs w:val="28"/>
          </w:rPr>
          <w:t>https</w:t>
        </w:r>
        <w:r w:rsidRPr="007538FE">
          <w:rPr>
            <w:rStyle w:val="a6"/>
            <w:sz w:val="28"/>
            <w:szCs w:val="28"/>
            <w:lang w:val="ru-RU"/>
          </w:rPr>
          <w:t>://</w:t>
        </w:r>
        <w:r w:rsidRPr="00636A5A">
          <w:rPr>
            <w:rStyle w:val="a6"/>
            <w:sz w:val="28"/>
            <w:szCs w:val="28"/>
          </w:rPr>
          <w:t>tracking</w:t>
        </w:r>
        <w:r w:rsidRPr="007538FE">
          <w:rPr>
            <w:rStyle w:val="a6"/>
            <w:sz w:val="28"/>
            <w:szCs w:val="28"/>
            <w:lang w:val="ru-RU"/>
          </w:rPr>
          <w:t>.</w:t>
        </w:r>
        <w:r w:rsidRPr="00636A5A">
          <w:rPr>
            <w:rStyle w:val="a6"/>
            <w:sz w:val="28"/>
            <w:szCs w:val="28"/>
          </w:rPr>
          <w:t>navigine</w:t>
        </w:r>
        <w:r w:rsidRPr="007538FE">
          <w:rPr>
            <w:rStyle w:val="a6"/>
            <w:sz w:val="28"/>
            <w:szCs w:val="28"/>
            <w:lang w:val="ru-RU"/>
          </w:rPr>
          <w:t>.</w:t>
        </w:r>
        <w:r w:rsidRPr="00636A5A">
          <w:rPr>
            <w:rStyle w:val="a6"/>
            <w:sz w:val="28"/>
            <w:szCs w:val="28"/>
          </w:rPr>
          <w:t>com</w:t>
        </w:r>
        <w:r w:rsidRPr="007538FE">
          <w:rPr>
            <w:rStyle w:val="a6"/>
            <w:sz w:val="28"/>
            <w:szCs w:val="28"/>
            <w:lang w:val="ru-RU"/>
          </w:rPr>
          <w:t>/</w:t>
        </w:r>
      </w:hyperlink>
    </w:p>
    <w:p w:rsidR="007538FE" w:rsidRPr="007538FE" w:rsidRDefault="007538FE" w:rsidP="007538FE">
      <w:pPr>
        <w:spacing w:line="360" w:lineRule="auto"/>
        <w:ind w:right="134" w:firstLine="708"/>
        <w:jc w:val="both"/>
        <w:rPr>
          <w:sz w:val="28"/>
          <w:szCs w:val="28"/>
          <w:lang w:val="ru-RU"/>
        </w:rPr>
      </w:pPr>
      <w:r w:rsidRPr="00636A5A">
        <w:rPr>
          <w:noProof/>
          <w:sz w:val="28"/>
          <w:szCs w:val="28"/>
          <w:lang w:eastAsia="ru-RU"/>
        </w:rPr>
        <w:drawing>
          <wp:anchor distT="0" distB="0" distL="114300" distR="114300" simplePos="0" relativeHeight="251660288" behindDoc="0" locked="0" layoutInCell="1" allowOverlap="1" wp14:anchorId="691EA2FA" wp14:editId="575F367F">
            <wp:simplePos x="0" y="0"/>
            <wp:positionH relativeFrom="column">
              <wp:posOffset>254801</wp:posOffset>
            </wp:positionH>
            <wp:positionV relativeFrom="paragraph">
              <wp:posOffset>882705</wp:posOffset>
            </wp:positionV>
            <wp:extent cx="5112385" cy="2306955"/>
            <wp:effectExtent l="0" t="0" r="0" b="0"/>
            <wp:wrapTopAndBottom/>
            <wp:docPr id="9" name="Рисунок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12385" cy="2306955"/>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Для доступа к локальной системе трекинга используется </w:t>
      </w:r>
      <w:r w:rsidRPr="00636A5A">
        <w:rPr>
          <w:sz w:val="28"/>
          <w:szCs w:val="28"/>
        </w:rPr>
        <w:t>DNS</w:t>
      </w:r>
      <w:r w:rsidRPr="007538FE">
        <w:rPr>
          <w:sz w:val="28"/>
          <w:szCs w:val="28"/>
          <w:lang w:val="ru-RU"/>
        </w:rPr>
        <w:t xml:space="preserve"> -  </w:t>
      </w:r>
      <w:hyperlink r:id="rId127" w:history="1">
        <w:r w:rsidRPr="00636A5A">
          <w:rPr>
            <w:rStyle w:val="a6"/>
            <w:sz w:val="28"/>
            <w:szCs w:val="28"/>
          </w:rPr>
          <w:t>https</w:t>
        </w:r>
        <w:r w:rsidRPr="007538FE">
          <w:rPr>
            <w:rStyle w:val="a6"/>
            <w:sz w:val="28"/>
            <w:szCs w:val="28"/>
            <w:lang w:val="ru-RU"/>
          </w:rPr>
          <w:t>://</w:t>
        </w:r>
        <w:r w:rsidRPr="00636A5A">
          <w:rPr>
            <w:rStyle w:val="a6"/>
            <w:sz w:val="28"/>
            <w:szCs w:val="28"/>
          </w:rPr>
          <w:t>tracking</w:t>
        </w:r>
        <w:r w:rsidRPr="007538FE">
          <w:rPr>
            <w:rStyle w:val="a6"/>
            <w:sz w:val="28"/>
            <w:szCs w:val="28"/>
            <w:lang w:val="ru-RU"/>
          </w:rPr>
          <w:t>.</w:t>
        </w:r>
        <w:r w:rsidRPr="00636A5A">
          <w:rPr>
            <w:rStyle w:val="a6"/>
            <w:sz w:val="28"/>
            <w:szCs w:val="28"/>
          </w:rPr>
          <w:t>COMPANYNAME</w:t>
        </w:r>
        <w:r w:rsidRPr="007538FE">
          <w:rPr>
            <w:rStyle w:val="a6"/>
            <w:sz w:val="28"/>
            <w:szCs w:val="28"/>
            <w:lang w:val="ru-RU"/>
          </w:rPr>
          <w:t>.</w:t>
        </w:r>
        <w:r w:rsidRPr="00636A5A">
          <w:rPr>
            <w:rStyle w:val="a6"/>
            <w:sz w:val="28"/>
            <w:szCs w:val="28"/>
          </w:rPr>
          <w:t>com</w:t>
        </w:r>
        <w:r w:rsidRPr="007538FE">
          <w:rPr>
            <w:rStyle w:val="a6"/>
            <w:sz w:val="28"/>
            <w:szCs w:val="28"/>
            <w:lang w:val="ru-RU"/>
          </w:rPr>
          <w:t>/</w:t>
        </w:r>
      </w:hyperlink>
      <w:r w:rsidRPr="007538FE">
        <w:rPr>
          <w:sz w:val="28"/>
          <w:szCs w:val="28"/>
          <w:lang w:val="ru-RU"/>
        </w:rPr>
        <w:t xml:space="preserve"> (пример)</w:t>
      </w:r>
    </w:p>
    <w:p w:rsidR="007538FE" w:rsidRPr="007538FE" w:rsidRDefault="007538FE" w:rsidP="007538FE">
      <w:pPr>
        <w:spacing w:line="360" w:lineRule="auto"/>
        <w:ind w:right="134" w:firstLine="708"/>
        <w:jc w:val="both"/>
        <w:rPr>
          <w:lang w:val="ru-RU"/>
        </w:rPr>
      </w:pPr>
      <w:r w:rsidRPr="007538FE">
        <w:rPr>
          <w:sz w:val="28"/>
          <w:szCs w:val="28"/>
          <w:lang w:val="ru-RU"/>
        </w:rPr>
        <w:lastRenderedPageBreak/>
        <w:t>Для авторизации в трекинге необходимо ввести логин и пароль, полученный при регистрации в клиенте.</w:t>
      </w:r>
    </w:p>
    <w:p w:rsidR="007538FE" w:rsidRPr="007538FE" w:rsidRDefault="007538FE" w:rsidP="007538FE">
      <w:pPr>
        <w:spacing w:before="240" w:line="360" w:lineRule="auto"/>
        <w:rPr>
          <w:sz w:val="28"/>
          <w:szCs w:val="28"/>
          <w:lang w:val="ru-RU"/>
        </w:rPr>
      </w:pPr>
      <w:r w:rsidRPr="007538FE">
        <w:rPr>
          <w:sz w:val="28"/>
          <w:szCs w:val="28"/>
          <w:lang w:val="ru-RU"/>
        </w:rPr>
        <w:t>После успешной аутентификации, сотрудник получает доступ к интерфейсу системы со следующим функционалом:</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Онлайн мониторинг.</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История перемещений.</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Отчеты.</w:t>
      </w:r>
    </w:p>
    <w:p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Настройки.</w:t>
      </w:r>
    </w:p>
    <w:p w:rsidR="007538FE" w:rsidRPr="00636A5A" w:rsidRDefault="007538FE" w:rsidP="00922B26">
      <w:pPr>
        <w:pStyle w:val="1"/>
        <w:rPr>
          <w:bCs/>
          <w:lang w:eastAsia="ru-RU"/>
        </w:rPr>
      </w:pPr>
      <w:bookmarkStart w:id="107" w:name="_Toc88225008"/>
      <w:bookmarkStart w:id="108" w:name="_Toc91545769"/>
      <w:r w:rsidRPr="00636A5A">
        <w:rPr>
          <w:lang w:eastAsia="ru-RU"/>
        </w:rPr>
        <w:t>Онлайн мониторинг</w:t>
      </w:r>
      <w:bookmarkEnd w:id="107"/>
      <w:bookmarkEnd w:id="108"/>
    </w:p>
    <w:p w:rsidR="007538FE" w:rsidRPr="00636A5A" w:rsidRDefault="007538FE" w:rsidP="007538FE">
      <w:pPr>
        <w:spacing w:line="360" w:lineRule="auto"/>
        <w:rPr>
          <w:sz w:val="28"/>
          <w:szCs w:val="28"/>
        </w:rPr>
      </w:pPr>
      <w:r w:rsidRPr="007538FE">
        <w:rPr>
          <w:noProof/>
          <w:lang w:val="ru-RU" w:eastAsia="ru-RU"/>
        </w:rPr>
        <w:t xml:space="preserve"> </w:t>
      </w:r>
      <w:r w:rsidRPr="00636A5A">
        <w:rPr>
          <w:noProof/>
          <w:lang w:eastAsia="ru-RU"/>
        </w:rPr>
        <w:drawing>
          <wp:anchor distT="0" distB="0" distL="114300" distR="114300" simplePos="0" relativeHeight="251661312" behindDoc="0" locked="0" layoutInCell="1" allowOverlap="1" wp14:anchorId="7ABA92A1" wp14:editId="62982B4A">
            <wp:simplePos x="0" y="0"/>
            <wp:positionH relativeFrom="column">
              <wp:posOffset>-47417</wp:posOffset>
            </wp:positionH>
            <wp:positionV relativeFrom="paragraph">
              <wp:posOffset>976221</wp:posOffset>
            </wp:positionV>
            <wp:extent cx="5935980" cy="2898140"/>
            <wp:effectExtent l="0" t="0" r="7620" b="0"/>
            <wp:wrapTopAndBottom/>
            <wp:docPr id="10" name="Рисунок 10" descr="Graphical user interface, application, Word,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935980" cy="2898140"/>
                    </a:xfrm>
                    <a:prstGeom prst="rect">
                      <a:avLst/>
                    </a:prstGeom>
                  </pic:spPr>
                </pic:pic>
              </a:graphicData>
            </a:graphic>
            <wp14:sizeRelH relativeFrom="page">
              <wp14:pctWidth>0</wp14:pctWidth>
            </wp14:sizeRelH>
            <wp14:sizeRelV relativeFrom="page">
              <wp14:pctHeight>0</wp14:pctHeight>
            </wp14:sizeRelV>
          </wp:anchor>
        </w:drawing>
      </w:r>
      <w:r w:rsidRPr="007538FE">
        <w:rPr>
          <w:noProof/>
          <w:lang w:val="ru-RU" w:eastAsia="ru-RU"/>
        </w:rPr>
        <w:tab/>
      </w:r>
      <w:r w:rsidRPr="007538FE">
        <w:rPr>
          <w:sz w:val="28"/>
          <w:szCs w:val="28"/>
          <w:lang w:val="ru-RU"/>
        </w:rPr>
        <w:t xml:space="preserve">В разделе «Онлайн мониторинг» система отображает на карте всех сотрудников, оснащенных носимыми устройствами. </w:t>
      </w:r>
      <w:r w:rsidRPr="00636A5A">
        <w:rPr>
          <w:sz w:val="28"/>
          <w:szCs w:val="28"/>
        </w:rPr>
        <w:t>В колонке слева доступен выбор таких пунктов как:</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Локация – выбирается локация для мониторинга;</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одлокация – выбирается подлокация (цех, этаж) для мониторинга;</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Зона – отображает границы заданных зон;</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Группа – отображает на карте только выбранную группу сотрудников; </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Рисовать перемещения – при движении рисуется трек на карте;</w:t>
      </w:r>
    </w:p>
    <w:p w:rsidR="007538FE" w:rsidRPr="00636A5A" w:rsidRDefault="007538FE" w:rsidP="007538FE">
      <w:pPr>
        <w:pStyle w:val="a9"/>
        <w:spacing w:line="360" w:lineRule="auto"/>
        <w:ind w:left="284" w:firstLine="424"/>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Дополнительный функционал (не входит в стандартный функциональный набор):</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lastRenderedPageBreak/>
        <w:t>Привязать объект к зоне – группирует объекты на карте по зонам;</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Отображать все объекты локации – отображает объект на всех смежных локациях. </w:t>
      </w:r>
    </w:p>
    <w:p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Отрисовать все объекты на карте - отображает объект на карте </w:t>
      </w:r>
      <w:r w:rsidRPr="00636A5A">
        <w:rPr>
          <w:rFonts w:ascii="Times New Roman" w:hAnsi="Times New Roman" w:cs="Times New Roman"/>
          <w:color w:val="auto"/>
          <w:sz w:val="28"/>
          <w:szCs w:val="28"/>
          <w:lang w:val="en-US"/>
        </w:rPr>
        <w:t>Open</w:t>
      </w:r>
      <w:r w:rsidRPr="00636A5A">
        <w:rPr>
          <w:rFonts w:ascii="Times New Roman" w:hAnsi="Times New Roman" w:cs="Times New Roman"/>
          <w:color w:val="auto"/>
          <w:sz w:val="28"/>
          <w:szCs w:val="28"/>
        </w:rPr>
        <w:t xml:space="preserve"> </w:t>
      </w:r>
      <w:r w:rsidRPr="00636A5A">
        <w:rPr>
          <w:rFonts w:ascii="Times New Roman" w:hAnsi="Times New Roman" w:cs="Times New Roman"/>
          <w:color w:val="auto"/>
          <w:sz w:val="28"/>
          <w:szCs w:val="28"/>
          <w:lang w:val="en-US"/>
        </w:rPr>
        <w:t>Street</w:t>
      </w:r>
      <w:r w:rsidRPr="00636A5A">
        <w:rPr>
          <w:rFonts w:ascii="Times New Roman" w:hAnsi="Times New Roman" w:cs="Times New Roman"/>
          <w:color w:val="auto"/>
          <w:sz w:val="28"/>
          <w:szCs w:val="28"/>
        </w:rPr>
        <w:t xml:space="preserve"> </w:t>
      </w:r>
      <w:r w:rsidRPr="00636A5A">
        <w:rPr>
          <w:rFonts w:ascii="Times New Roman" w:hAnsi="Times New Roman" w:cs="Times New Roman"/>
          <w:color w:val="auto"/>
          <w:sz w:val="28"/>
          <w:szCs w:val="28"/>
          <w:lang w:val="en-US"/>
        </w:rPr>
        <w:t>Map</w:t>
      </w:r>
      <w:r w:rsidRPr="00636A5A">
        <w:rPr>
          <w:rFonts w:ascii="Times New Roman" w:hAnsi="Times New Roman" w:cs="Times New Roman"/>
          <w:color w:val="auto"/>
          <w:sz w:val="28"/>
          <w:szCs w:val="28"/>
        </w:rPr>
        <w:t>.</w:t>
      </w:r>
    </w:p>
    <w:p w:rsidR="007538FE" w:rsidRPr="007538FE" w:rsidRDefault="007538FE" w:rsidP="007538FE">
      <w:pPr>
        <w:spacing w:line="360" w:lineRule="auto"/>
        <w:jc w:val="both"/>
        <w:rPr>
          <w:sz w:val="28"/>
          <w:szCs w:val="28"/>
          <w:lang w:val="ru-RU"/>
        </w:rPr>
      </w:pPr>
      <w:r w:rsidRPr="007538FE">
        <w:rPr>
          <w:sz w:val="28"/>
          <w:szCs w:val="28"/>
          <w:lang w:val="ru-RU"/>
        </w:rPr>
        <w:t>В левом нижнем углу указано общее количество сотрудников в зоне видимости системы и список с их именами. Нажатие на имя объекта подсвечивает красным цветом его на карте.</w:t>
      </w:r>
    </w:p>
    <w:p w:rsidR="007538FE" w:rsidRPr="007538FE" w:rsidRDefault="007538FE" w:rsidP="00922B26">
      <w:pPr>
        <w:pStyle w:val="1"/>
      </w:pPr>
      <w:bookmarkStart w:id="109" w:name="_Toc88225009"/>
      <w:bookmarkStart w:id="110" w:name="_Toc91545770"/>
      <w:r w:rsidRPr="007538FE">
        <w:rPr>
          <w:lang w:eastAsia="ru-RU"/>
        </w:rPr>
        <w:t>История перемещений</w:t>
      </w:r>
      <w:bookmarkEnd w:id="109"/>
      <w:bookmarkEnd w:id="110"/>
      <w:r w:rsidRPr="007538FE">
        <w:t xml:space="preserve"> </w:t>
      </w:r>
    </w:p>
    <w:p w:rsidR="007538FE" w:rsidRPr="007538FE" w:rsidRDefault="007538FE" w:rsidP="007538FE">
      <w:pPr>
        <w:spacing w:line="360" w:lineRule="auto"/>
        <w:ind w:firstLine="708"/>
        <w:jc w:val="both"/>
        <w:rPr>
          <w:sz w:val="28"/>
          <w:szCs w:val="28"/>
          <w:lang w:val="ru-RU"/>
        </w:rPr>
      </w:pPr>
      <w:r w:rsidRPr="00636A5A">
        <w:rPr>
          <w:noProof/>
          <w:lang w:eastAsia="ru-RU"/>
        </w:rPr>
        <w:drawing>
          <wp:anchor distT="0" distB="0" distL="114300" distR="114300" simplePos="0" relativeHeight="251662336" behindDoc="0" locked="0" layoutInCell="1" allowOverlap="1" wp14:anchorId="02C19904" wp14:editId="5817EDD7">
            <wp:simplePos x="0" y="0"/>
            <wp:positionH relativeFrom="column">
              <wp:posOffset>-2540</wp:posOffset>
            </wp:positionH>
            <wp:positionV relativeFrom="paragraph">
              <wp:posOffset>693150</wp:posOffset>
            </wp:positionV>
            <wp:extent cx="5935980" cy="2895600"/>
            <wp:effectExtent l="0" t="0" r="7620" b="0"/>
            <wp:wrapTopAndBottom/>
            <wp:docPr id="13" name="Рисунок 13" descr="Graphical user interface, application, Word,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935980" cy="289560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История перемещений позволяет воспроизвести маршрут, по которому двигался объект в заданный промежуток времени (дата\время). </w:t>
      </w:r>
    </w:p>
    <w:p w:rsidR="007538FE" w:rsidRPr="007538FE" w:rsidRDefault="007538FE" w:rsidP="007538FE">
      <w:pPr>
        <w:spacing w:line="360" w:lineRule="auto"/>
        <w:ind w:firstLine="708"/>
        <w:jc w:val="both"/>
        <w:rPr>
          <w:sz w:val="28"/>
          <w:szCs w:val="28"/>
          <w:lang w:val="ru-RU"/>
        </w:rPr>
      </w:pPr>
      <w:r w:rsidRPr="007538FE">
        <w:rPr>
          <w:sz w:val="28"/>
          <w:szCs w:val="28"/>
          <w:lang w:val="ru-RU"/>
        </w:rPr>
        <w:t>В колонке слева выбирается дата и время, за которое необходимо восстановить маршрут объекта и нажимается клавиша «Применить». После того как данные собраны можно запускать просмотр истории перемещений клавишей «</w:t>
      </w:r>
      <w:r w:rsidRPr="00636A5A">
        <w:rPr>
          <w:sz w:val="28"/>
          <w:szCs w:val="28"/>
        </w:rPr>
        <w:t>Play</w:t>
      </w:r>
      <w:r w:rsidRPr="007538FE">
        <w:rPr>
          <w:sz w:val="28"/>
          <w:szCs w:val="28"/>
          <w:lang w:val="ru-RU"/>
        </w:rPr>
        <w:t xml:space="preserve">» </w:t>
      </w:r>
      <w:r w:rsidRPr="00636A5A">
        <w:rPr>
          <w:noProof/>
          <w:sz w:val="28"/>
          <w:szCs w:val="28"/>
          <w:lang w:eastAsia="ru-RU"/>
        </w:rPr>
        <w:drawing>
          <wp:anchor distT="0" distB="0" distL="114300" distR="114300" simplePos="0" relativeHeight="251663360" behindDoc="0" locked="0" layoutInCell="1" allowOverlap="1" wp14:anchorId="290C4493" wp14:editId="56AF825C">
            <wp:simplePos x="0" y="0"/>
            <wp:positionH relativeFrom="column">
              <wp:posOffset>1409065</wp:posOffset>
            </wp:positionH>
            <wp:positionV relativeFrom="paragraph">
              <wp:posOffset>3803015</wp:posOffset>
            </wp:positionV>
            <wp:extent cx="450850" cy="298450"/>
            <wp:effectExtent l="0" t="0" r="6350" b="6350"/>
            <wp:wrapThrough wrapText="bothSides">
              <wp:wrapPolygon edited="0">
                <wp:start x="0" y="0"/>
                <wp:lineTo x="0" y="20681"/>
                <wp:lineTo x="20992" y="20681"/>
                <wp:lineTo x="20992" y="0"/>
                <wp:lineTo x="0" y="0"/>
              </wp:wrapPolygon>
            </wp:wrapThrough>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50850" cy="29845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 в нижней части экрана. Для удобства просмотра возможны 4 скорости промотки записи.</w:t>
      </w:r>
    </w:p>
    <w:p w:rsidR="007538FE" w:rsidRPr="007538FE" w:rsidRDefault="007538FE" w:rsidP="007538FE">
      <w:pPr>
        <w:spacing w:line="360" w:lineRule="auto"/>
        <w:jc w:val="both"/>
        <w:rPr>
          <w:bCs/>
          <w:szCs w:val="32"/>
          <w:lang w:val="ru-RU" w:eastAsia="ru-RU"/>
        </w:rPr>
      </w:pPr>
    </w:p>
    <w:p w:rsidR="007538FE" w:rsidRPr="007538FE" w:rsidRDefault="007538FE" w:rsidP="007538FE">
      <w:pPr>
        <w:spacing w:line="360" w:lineRule="auto"/>
        <w:jc w:val="both"/>
        <w:rPr>
          <w:bCs/>
          <w:szCs w:val="32"/>
          <w:lang w:val="ru-RU" w:eastAsia="ru-RU"/>
        </w:rPr>
      </w:pPr>
    </w:p>
    <w:p w:rsidR="007538FE" w:rsidRPr="007538FE" w:rsidRDefault="007538FE" w:rsidP="007538FE">
      <w:pPr>
        <w:spacing w:line="360" w:lineRule="auto"/>
        <w:jc w:val="both"/>
        <w:rPr>
          <w:bCs/>
          <w:szCs w:val="32"/>
          <w:lang w:val="ru-RU" w:eastAsia="ru-RU"/>
        </w:rPr>
      </w:pPr>
    </w:p>
    <w:p w:rsidR="007538FE" w:rsidRPr="007538FE" w:rsidRDefault="007538FE" w:rsidP="00922B26">
      <w:pPr>
        <w:pStyle w:val="1"/>
        <w:rPr>
          <w:bCs/>
          <w:lang w:eastAsia="ru-RU"/>
        </w:rPr>
      </w:pPr>
      <w:bookmarkStart w:id="111" w:name="_Toc88225010"/>
      <w:bookmarkStart w:id="112" w:name="_Toc91545771"/>
      <w:r w:rsidRPr="007538FE">
        <w:rPr>
          <w:lang w:eastAsia="ru-RU"/>
        </w:rPr>
        <w:lastRenderedPageBreak/>
        <w:t>Отчеты</w:t>
      </w:r>
      <w:bookmarkEnd w:id="111"/>
      <w:bookmarkEnd w:id="112"/>
    </w:p>
    <w:p w:rsidR="007538FE" w:rsidRPr="007538FE" w:rsidRDefault="007538FE" w:rsidP="007538FE">
      <w:pPr>
        <w:spacing w:line="360" w:lineRule="auto"/>
        <w:rPr>
          <w:sz w:val="28"/>
          <w:szCs w:val="28"/>
          <w:lang w:val="ru-RU"/>
        </w:rPr>
      </w:pPr>
      <w:r w:rsidRPr="00636A5A">
        <w:rPr>
          <w:noProof/>
          <w:lang w:eastAsia="ru-RU"/>
        </w:rPr>
        <w:drawing>
          <wp:anchor distT="0" distB="0" distL="114300" distR="114300" simplePos="0" relativeHeight="251664384" behindDoc="0" locked="0" layoutInCell="1" allowOverlap="1" wp14:anchorId="2628DDCA" wp14:editId="08D1441C">
            <wp:simplePos x="0" y="0"/>
            <wp:positionH relativeFrom="column">
              <wp:posOffset>-1905</wp:posOffset>
            </wp:positionH>
            <wp:positionV relativeFrom="paragraph">
              <wp:posOffset>680519</wp:posOffset>
            </wp:positionV>
            <wp:extent cx="5935980" cy="2886075"/>
            <wp:effectExtent l="0" t="0" r="7620" b="9525"/>
            <wp:wrapTopAndBottom/>
            <wp:docPr id="16" name="Рисунок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935980" cy="2886075"/>
                    </a:xfrm>
                    <a:prstGeom prst="rect">
                      <a:avLst/>
                    </a:prstGeom>
                  </pic:spPr>
                </pic:pic>
              </a:graphicData>
            </a:graphic>
            <wp14:sizeRelH relativeFrom="page">
              <wp14:pctWidth>0</wp14:pctWidth>
            </wp14:sizeRelH>
            <wp14:sizeRelV relativeFrom="page">
              <wp14:pctHeight>0</wp14:pctHeight>
            </wp14:sizeRelV>
          </wp:anchor>
        </w:drawing>
      </w:r>
      <w:r w:rsidRPr="007538FE">
        <w:rPr>
          <w:noProof/>
          <w:lang w:val="ru-RU" w:eastAsia="ru-RU"/>
        </w:rPr>
        <w:t xml:space="preserve"> </w:t>
      </w:r>
      <w:r w:rsidRPr="007538FE">
        <w:rPr>
          <w:noProof/>
          <w:lang w:val="ru-RU" w:eastAsia="ru-RU"/>
        </w:rPr>
        <w:tab/>
      </w:r>
      <w:r w:rsidRPr="007538FE">
        <w:rPr>
          <w:sz w:val="28"/>
          <w:szCs w:val="28"/>
          <w:lang w:val="ru-RU"/>
        </w:rPr>
        <w:t xml:space="preserve">Каждый тип отчета составляется за выбранный пользователем период (дата/время). Доступен экспорт в таблицы формата </w:t>
      </w:r>
      <w:r w:rsidRPr="00636A5A">
        <w:rPr>
          <w:sz w:val="28"/>
          <w:szCs w:val="28"/>
        </w:rPr>
        <w:t>Excel</w:t>
      </w:r>
      <w:r w:rsidRPr="007538FE">
        <w:rPr>
          <w:sz w:val="28"/>
          <w:szCs w:val="28"/>
          <w:lang w:val="ru-RU"/>
        </w:rPr>
        <w:t>.</w:t>
      </w:r>
    </w:p>
    <w:p w:rsidR="007538FE" w:rsidRPr="007538FE" w:rsidRDefault="007538FE" w:rsidP="007538FE">
      <w:pPr>
        <w:spacing w:line="360" w:lineRule="auto"/>
        <w:ind w:firstLine="708"/>
        <w:jc w:val="both"/>
        <w:rPr>
          <w:sz w:val="28"/>
          <w:szCs w:val="28"/>
          <w:lang w:val="ru-RU"/>
        </w:rPr>
      </w:pPr>
      <w:r w:rsidRPr="007538FE">
        <w:rPr>
          <w:sz w:val="28"/>
          <w:szCs w:val="28"/>
          <w:lang w:val="ru-RU"/>
        </w:rPr>
        <w:t>Отчет по сотруднику – отчет по времени пребывания конкретного сотрудника последовательно в зонах за указанный период времени. Если за выбранный период времени, перемещений сотрудника с устройством не было зафиксировано, то отчет будет пустой.</w:t>
      </w:r>
    </w:p>
    <w:p w:rsidR="007538FE" w:rsidRPr="007538FE" w:rsidRDefault="007538FE" w:rsidP="007538FE">
      <w:pPr>
        <w:spacing w:line="360" w:lineRule="auto"/>
        <w:ind w:firstLine="708"/>
        <w:jc w:val="both"/>
        <w:rPr>
          <w:sz w:val="28"/>
          <w:szCs w:val="28"/>
          <w:lang w:val="ru-RU"/>
        </w:rPr>
      </w:pPr>
      <w:r w:rsidRPr="007538FE">
        <w:rPr>
          <w:sz w:val="28"/>
          <w:szCs w:val="28"/>
          <w:lang w:val="ru-RU"/>
        </w:rPr>
        <w:t xml:space="preserve">Отчет по событиям – отчет о попадании, нахождении или выходе из зоны сотрудников. На основании данных из этого отчета формируются уведомления. </w:t>
      </w:r>
    </w:p>
    <w:p w:rsidR="007538FE" w:rsidRPr="007538FE" w:rsidRDefault="007538FE" w:rsidP="007538FE">
      <w:pPr>
        <w:spacing w:line="360" w:lineRule="auto"/>
        <w:ind w:firstLine="708"/>
        <w:jc w:val="both"/>
        <w:rPr>
          <w:sz w:val="28"/>
          <w:szCs w:val="28"/>
          <w:lang w:val="ru-RU"/>
        </w:rPr>
      </w:pPr>
      <w:r w:rsidRPr="007538FE">
        <w:rPr>
          <w:sz w:val="28"/>
          <w:szCs w:val="28"/>
          <w:lang w:val="ru-RU"/>
        </w:rPr>
        <w:t>Итоговый отчет – показывает процентное отношение пребывания сотрудника в зонах.</w:t>
      </w:r>
    </w:p>
    <w:p w:rsidR="007538FE" w:rsidRPr="007538FE" w:rsidRDefault="007538FE" w:rsidP="007538FE">
      <w:pPr>
        <w:spacing w:line="360" w:lineRule="auto"/>
        <w:ind w:left="-709"/>
        <w:rPr>
          <w:sz w:val="28"/>
          <w:szCs w:val="28"/>
          <w:lang w:val="ru-RU"/>
        </w:rPr>
      </w:pPr>
    </w:p>
    <w:p w:rsidR="007538FE" w:rsidRPr="007538FE" w:rsidRDefault="007538FE" w:rsidP="007538FE">
      <w:pPr>
        <w:spacing w:line="360" w:lineRule="auto"/>
        <w:ind w:left="-709"/>
        <w:rPr>
          <w:sz w:val="28"/>
          <w:szCs w:val="28"/>
          <w:lang w:val="ru-RU"/>
        </w:rPr>
      </w:pPr>
    </w:p>
    <w:p w:rsidR="007538FE" w:rsidRPr="007538FE" w:rsidRDefault="007538FE" w:rsidP="007538FE">
      <w:pPr>
        <w:spacing w:line="360" w:lineRule="auto"/>
        <w:ind w:left="-709"/>
        <w:rPr>
          <w:sz w:val="28"/>
          <w:szCs w:val="28"/>
          <w:lang w:val="ru-RU"/>
        </w:rPr>
      </w:pPr>
    </w:p>
    <w:p w:rsidR="007538FE" w:rsidRPr="007538FE" w:rsidRDefault="007538FE" w:rsidP="007538FE">
      <w:pPr>
        <w:spacing w:line="360" w:lineRule="auto"/>
        <w:ind w:left="-709"/>
        <w:rPr>
          <w:sz w:val="28"/>
          <w:szCs w:val="28"/>
          <w:lang w:val="ru-RU"/>
        </w:rPr>
      </w:pPr>
    </w:p>
    <w:p w:rsidR="007538FE" w:rsidRPr="007538FE" w:rsidRDefault="007538FE" w:rsidP="007538FE">
      <w:pPr>
        <w:spacing w:line="360" w:lineRule="auto"/>
        <w:ind w:left="-709"/>
        <w:jc w:val="center"/>
        <w:rPr>
          <w:sz w:val="40"/>
          <w:szCs w:val="40"/>
          <w:lang w:val="ru-RU"/>
        </w:rPr>
      </w:pPr>
    </w:p>
    <w:p w:rsidR="007538FE" w:rsidRPr="007538FE" w:rsidRDefault="007538FE" w:rsidP="00922B26">
      <w:pPr>
        <w:pStyle w:val="1"/>
        <w:rPr>
          <w:bCs/>
          <w:lang w:eastAsia="ru-RU"/>
        </w:rPr>
      </w:pPr>
      <w:bookmarkStart w:id="113" w:name="_Toc88225011"/>
      <w:bookmarkStart w:id="114" w:name="_Toc91545772"/>
      <w:r w:rsidRPr="007538FE">
        <w:rPr>
          <w:lang w:eastAsia="ru-RU"/>
        </w:rPr>
        <w:lastRenderedPageBreak/>
        <w:t>Уведомления</w:t>
      </w:r>
      <w:bookmarkEnd w:id="113"/>
      <w:bookmarkEnd w:id="114"/>
    </w:p>
    <w:p w:rsidR="007538FE" w:rsidRPr="007538FE" w:rsidRDefault="007538FE" w:rsidP="007538FE">
      <w:pPr>
        <w:spacing w:line="360" w:lineRule="auto"/>
        <w:ind w:firstLine="360"/>
        <w:jc w:val="both"/>
        <w:rPr>
          <w:sz w:val="28"/>
          <w:szCs w:val="28"/>
          <w:lang w:val="ru-RU"/>
        </w:rPr>
      </w:pPr>
      <w:r w:rsidRPr="007538FE">
        <w:rPr>
          <w:sz w:val="28"/>
          <w:szCs w:val="28"/>
          <w:lang w:val="ru-RU"/>
        </w:rPr>
        <w:t xml:space="preserve">Это функционал оповещения о событиях, связанных с перемещениями сотрудников. Уведомление всплывает в верхнем правом углу экрана при наступлении события и сообщает о таких типах событий: </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опадание в зону - при входе сотрудника в зону;</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нахождение в зоне – при превышении заданного интервала времени нахождения в зоне;</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нахождение вне зоны – при превышении заданного интервала времени отсутствия в зоне;</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выход из зоны – при выходе сотрудника из зоны;</w:t>
      </w:r>
    </w:p>
    <w:p w:rsidR="007538FE" w:rsidRPr="007538FE" w:rsidRDefault="007538FE" w:rsidP="007538FE">
      <w:pPr>
        <w:spacing w:line="360" w:lineRule="auto"/>
        <w:ind w:left="360"/>
        <w:jc w:val="both"/>
        <w:rPr>
          <w:sz w:val="28"/>
          <w:szCs w:val="28"/>
          <w:lang w:val="ru-RU"/>
        </w:rPr>
      </w:pPr>
      <w:r w:rsidRPr="007538FE">
        <w:rPr>
          <w:sz w:val="28"/>
          <w:szCs w:val="28"/>
          <w:lang w:val="ru-RU"/>
        </w:rPr>
        <w:t>Дополнительный функционал (при использовании определенного типа оборудования):</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SOS</w:t>
      </w:r>
      <w:r w:rsidRPr="00636A5A">
        <w:rPr>
          <w:rFonts w:ascii="Times New Roman" w:hAnsi="Times New Roman" w:cs="Times New Roman"/>
          <w:color w:val="auto"/>
          <w:sz w:val="28"/>
          <w:szCs w:val="28"/>
        </w:rPr>
        <w:t xml:space="preserve"> – при нажатии тревожной кнопки;</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адение – при падении устройства;</w:t>
      </w:r>
    </w:p>
    <w:p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Обездвиженность – при отсутствии движения устройства, больше заданного промежутка времени. </w:t>
      </w:r>
    </w:p>
    <w:p w:rsidR="007538FE" w:rsidRPr="007538FE" w:rsidRDefault="007538FE" w:rsidP="007538FE">
      <w:pPr>
        <w:spacing w:line="360" w:lineRule="auto"/>
        <w:ind w:left="-709"/>
        <w:jc w:val="both"/>
        <w:rPr>
          <w:sz w:val="28"/>
          <w:szCs w:val="28"/>
          <w:lang w:val="ru-RU"/>
        </w:rPr>
      </w:pPr>
    </w:p>
    <w:p w:rsidR="007538FE" w:rsidRPr="007538FE" w:rsidRDefault="007538FE" w:rsidP="007538FE">
      <w:pPr>
        <w:spacing w:line="360" w:lineRule="auto"/>
        <w:rPr>
          <w:lang w:val="ru-RU"/>
        </w:rPr>
      </w:pPr>
    </w:p>
    <w:p w:rsidR="007538FE" w:rsidRPr="007538FE" w:rsidRDefault="007538FE" w:rsidP="007538FE">
      <w:pPr>
        <w:spacing w:line="360" w:lineRule="auto"/>
        <w:ind w:left="-709"/>
        <w:jc w:val="both"/>
        <w:rPr>
          <w:sz w:val="28"/>
          <w:szCs w:val="28"/>
          <w:lang w:val="ru-RU"/>
        </w:rPr>
      </w:pPr>
    </w:p>
    <w:p w:rsidR="007538FE" w:rsidRPr="007538FE" w:rsidRDefault="007538FE" w:rsidP="007538FE">
      <w:pPr>
        <w:spacing w:line="360" w:lineRule="auto"/>
        <w:ind w:left="-709"/>
        <w:jc w:val="both"/>
        <w:rPr>
          <w:sz w:val="28"/>
          <w:szCs w:val="28"/>
          <w:lang w:val="ru-RU"/>
        </w:rPr>
      </w:pPr>
    </w:p>
    <w:p w:rsidR="007538FE" w:rsidRPr="007538FE" w:rsidRDefault="007538FE" w:rsidP="007538FE">
      <w:pPr>
        <w:spacing w:line="360" w:lineRule="auto"/>
        <w:ind w:left="-709"/>
        <w:jc w:val="both"/>
        <w:rPr>
          <w:sz w:val="28"/>
          <w:szCs w:val="28"/>
          <w:lang w:val="ru-RU"/>
        </w:rPr>
      </w:pPr>
    </w:p>
    <w:p w:rsidR="007538FE" w:rsidRPr="007538FE" w:rsidRDefault="007538FE" w:rsidP="007538FE">
      <w:pPr>
        <w:spacing w:line="360" w:lineRule="auto"/>
        <w:ind w:left="-709"/>
        <w:jc w:val="both"/>
        <w:rPr>
          <w:sz w:val="28"/>
          <w:szCs w:val="28"/>
          <w:lang w:val="ru-RU"/>
        </w:rPr>
      </w:pPr>
    </w:p>
    <w:p w:rsidR="007538FE" w:rsidRPr="007538FE" w:rsidRDefault="007538FE" w:rsidP="007538FE">
      <w:pPr>
        <w:spacing w:line="360" w:lineRule="auto"/>
        <w:ind w:left="-709"/>
        <w:jc w:val="both"/>
        <w:rPr>
          <w:sz w:val="28"/>
          <w:szCs w:val="28"/>
          <w:lang w:val="ru-RU"/>
        </w:rPr>
      </w:pPr>
    </w:p>
    <w:p w:rsidR="007538FE" w:rsidRPr="007538FE" w:rsidRDefault="007538FE" w:rsidP="00922B26">
      <w:pPr>
        <w:pStyle w:val="1"/>
        <w:rPr>
          <w:bCs/>
          <w:lang w:eastAsia="ru-RU"/>
        </w:rPr>
      </w:pPr>
      <w:bookmarkStart w:id="115" w:name="_Toc88225012"/>
      <w:bookmarkStart w:id="116" w:name="_Toc91545773"/>
      <w:r w:rsidRPr="007538FE">
        <w:rPr>
          <w:lang w:eastAsia="ru-RU"/>
        </w:rPr>
        <w:lastRenderedPageBreak/>
        <w:t>Настройки</w:t>
      </w:r>
      <w:bookmarkEnd w:id="115"/>
      <w:bookmarkEnd w:id="116"/>
    </w:p>
    <w:p w:rsidR="007538FE" w:rsidRPr="007538FE" w:rsidRDefault="007538FE" w:rsidP="007538FE">
      <w:pPr>
        <w:spacing w:line="360" w:lineRule="auto"/>
        <w:ind w:firstLine="708"/>
        <w:jc w:val="both"/>
        <w:rPr>
          <w:sz w:val="28"/>
          <w:szCs w:val="28"/>
          <w:lang w:val="ru-RU"/>
        </w:rPr>
      </w:pPr>
      <w:r w:rsidRPr="00636A5A">
        <w:rPr>
          <w:noProof/>
          <w:sz w:val="28"/>
          <w:szCs w:val="28"/>
          <w:lang w:eastAsia="ru-RU"/>
        </w:rPr>
        <w:drawing>
          <wp:anchor distT="0" distB="0" distL="114300" distR="114300" simplePos="0" relativeHeight="251665408" behindDoc="0" locked="0" layoutInCell="1" allowOverlap="1" wp14:anchorId="5F2EA2B6" wp14:editId="1B251755">
            <wp:simplePos x="0" y="0"/>
            <wp:positionH relativeFrom="column">
              <wp:posOffset>-3094</wp:posOffset>
            </wp:positionH>
            <wp:positionV relativeFrom="paragraph">
              <wp:posOffset>639061</wp:posOffset>
            </wp:positionV>
            <wp:extent cx="5935980" cy="2893695"/>
            <wp:effectExtent l="0" t="0" r="7620" b="1905"/>
            <wp:wrapTopAndBottom/>
            <wp:docPr id="22" name="Рисунок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935980" cy="2893695"/>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Раздел настройки служит для добавления в трекинг новых объектов, групп, создания новых правил для уведомлений.</w:t>
      </w:r>
    </w:p>
    <w:p w:rsidR="007538FE" w:rsidRPr="007538FE" w:rsidRDefault="007538FE" w:rsidP="007538FE">
      <w:pPr>
        <w:spacing w:line="360" w:lineRule="auto"/>
        <w:ind w:firstLine="708"/>
        <w:rPr>
          <w:noProof/>
          <w:lang w:val="ru-RU" w:eastAsia="ru-RU"/>
        </w:rPr>
      </w:pPr>
      <w:r w:rsidRPr="00636A5A">
        <w:rPr>
          <w:noProof/>
          <w:lang w:eastAsia="ru-RU"/>
        </w:rPr>
        <w:drawing>
          <wp:anchor distT="0" distB="0" distL="114300" distR="114300" simplePos="0" relativeHeight="251666432" behindDoc="0" locked="0" layoutInCell="1" allowOverlap="1" wp14:anchorId="78FCCAFA" wp14:editId="1503D461">
            <wp:simplePos x="0" y="0"/>
            <wp:positionH relativeFrom="column">
              <wp:posOffset>-57414</wp:posOffset>
            </wp:positionH>
            <wp:positionV relativeFrom="paragraph">
              <wp:posOffset>3341747</wp:posOffset>
            </wp:positionV>
            <wp:extent cx="5935980" cy="2886075"/>
            <wp:effectExtent l="0" t="0" r="7620" b="9525"/>
            <wp:wrapTopAndBottom/>
            <wp:docPr id="23" name="Рисунок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935980" cy="2886075"/>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Объекты – добавление нового носимого устройства для мониторинга, например, смартфон или карточка СКУД.</w:t>
      </w:r>
    </w:p>
    <w:p w:rsidR="007538FE" w:rsidRPr="007538FE" w:rsidRDefault="007538FE" w:rsidP="007538FE">
      <w:pPr>
        <w:spacing w:line="360" w:lineRule="auto"/>
        <w:jc w:val="both"/>
        <w:rPr>
          <w:sz w:val="28"/>
          <w:szCs w:val="28"/>
          <w:lang w:val="ru-RU"/>
        </w:rPr>
      </w:pPr>
      <w:r w:rsidRPr="00636A5A">
        <w:rPr>
          <w:sz w:val="28"/>
          <w:szCs w:val="28"/>
        </w:rPr>
        <w:t>URL</w:t>
      </w:r>
      <w:r w:rsidRPr="007538FE">
        <w:rPr>
          <w:sz w:val="28"/>
          <w:szCs w:val="28"/>
          <w:lang w:val="ru-RU"/>
        </w:rPr>
        <w:t xml:space="preserve"> с настройками (</w:t>
      </w:r>
      <w:r w:rsidRPr="00636A5A">
        <w:rPr>
          <w:sz w:val="28"/>
          <w:szCs w:val="28"/>
        </w:rPr>
        <w:t>json</w:t>
      </w:r>
      <w:r w:rsidRPr="007538FE">
        <w:rPr>
          <w:sz w:val="28"/>
          <w:szCs w:val="28"/>
          <w:lang w:val="ru-RU"/>
        </w:rPr>
        <w:t>) – необходим для отображения дополнительной информации об объекте, например, пульс и загазованность окружающей среды.</w:t>
      </w:r>
    </w:p>
    <w:p w:rsidR="007538FE" w:rsidRPr="007538FE" w:rsidRDefault="007538FE" w:rsidP="007538FE">
      <w:pPr>
        <w:spacing w:line="360" w:lineRule="auto"/>
        <w:jc w:val="both"/>
        <w:rPr>
          <w:sz w:val="28"/>
          <w:szCs w:val="28"/>
          <w:lang w:val="ru-RU"/>
        </w:rPr>
      </w:pPr>
      <w:r w:rsidRPr="00636A5A">
        <w:rPr>
          <w:sz w:val="28"/>
          <w:szCs w:val="28"/>
        </w:rPr>
        <w:t>URL</w:t>
      </w:r>
      <w:r w:rsidRPr="007538FE">
        <w:rPr>
          <w:sz w:val="28"/>
          <w:szCs w:val="28"/>
          <w:lang w:val="ru-RU"/>
        </w:rPr>
        <w:t xml:space="preserve"> видеокамеры – используется для статических объектов. Предоставляет возможность отображать поток данных с видеокамеры в интерфейсе трекинга.</w:t>
      </w:r>
    </w:p>
    <w:p w:rsidR="007538FE" w:rsidRPr="007538FE" w:rsidRDefault="007538FE" w:rsidP="007538FE">
      <w:pPr>
        <w:spacing w:line="360" w:lineRule="auto"/>
        <w:jc w:val="both"/>
        <w:rPr>
          <w:sz w:val="28"/>
          <w:szCs w:val="28"/>
          <w:lang w:val="ru-RU"/>
        </w:rPr>
      </w:pPr>
      <w:r w:rsidRPr="00636A5A">
        <w:rPr>
          <w:sz w:val="28"/>
          <w:szCs w:val="28"/>
        </w:rPr>
        <w:t>URL</w:t>
      </w:r>
      <w:r w:rsidRPr="007538FE">
        <w:rPr>
          <w:sz w:val="28"/>
          <w:szCs w:val="28"/>
          <w:lang w:val="ru-RU"/>
        </w:rPr>
        <w:t xml:space="preserve"> файла – используется для привязки картинки к объекту.</w:t>
      </w:r>
    </w:p>
    <w:p w:rsidR="007538FE" w:rsidRPr="007538FE" w:rsidRDefault="007538FE" w:rsidP="007538FE">
      <w:pPr>
        <w:spacing w:line="360" w:lineRule="auto"/>
        <w:jc w:val="both"/>
        <w:rPr>
          <w:sz w:val="28"/>
          <w:szCs w:val="28"/>
          <w:lang w:val="ru-RU"/>
        </w:rPr>
      </w:pPr>
      <w:r w:rsidRPr="007538FE">
        <w:rPr>
          <w:sz w:val="28"/>
          <w:szCs w:val="28"/>
          <w:lang w:val="ru-RU"/>
        </w:rPr>
        <w:lastRenderedPageBreak/>
        <w:t>В поле «Название» указывается имя носимого устройства, в дальнейшем оно будет учитываться при построении отчетов и в онлайн мониторинге.</w:t>
      </w:r>
    </w:p>
    <w:p w:rsidR="007538FE" w:rsidRPr="007538FE" w:rsidRDefault="007538FE" w:rsidP="007538FE">
      <w:pPr>
        <w:spacing w:line="360" w:lineRule="auto"/>
        <w:jc w:val="both"/>
        <w:rPr>
          <w:sz w:val="28"/>
          <w:szCs w:val="28"/>
          <w:lang w:val="ru-RU"/>
        </w:rPr>
      </w:pPr>
      <w:r w:rsidRPr="007538FE">
        <w:rPr>
          <w:sz w:val="28"/>
          <w:szCs w:val="28"/>
          <w:lang w:val="ru-RU"/>
        </w:rPr>
        <w:t>В поле «</w:t>
      </w:r>
      <w:r w:rsidRPr="00636A5A">
        <w:rPr>
          <w:sz w:val="28"/>
          <w:szCs w:val="28"/>
        </w:rPr>
        <w:t>MAC</w:t>
      </w:r>
      <w:r w:rsidRPr="007538FE">
        <w:rPr>
          <w:sz w:val="28"/>
          <w:szCs w:val="28"/>
          <w:lang w:val="ru-RU"/>
        </w:rPr>
        <w:t xml:space="preserve"> адрес» указывается идентификатор носимого устройства. </w:t>
      </w:r>
    </w:p>
    <w:p w:rsidR="007538FE" w:rsidRPr="007538FE" w:rsidRDefault="007538FE" w:rsidP="007538FE">
      <w:pPr>
        <w:spacing w:line="360" w:lineRule="auto"/>
        <w:rPr>
          <w:sz w:val="28"/>
          <w:szCs w:val="28"/>
          <w:lang w:val="ru-RU"/>
        </w:rPr>
      </w:pPr>
      <w:r w:rsidRPr="007538FE">
        <w:rPr>
          <w:sz w:val="28"/>
          <w:szCs w:val="28"/>
          <w:lang w:val="ru-RU"/>
        </w:rPr>
        <w:t xml:space="preserve">Группы – раздел для создания новой группы объектов. </w:t>
      </w:r>
    </w:p>
    <w:p w:rsidR="007538FE" w:rsidRPr="007538FE" w:rsidRDefault="007538FE" w:rsidP="007538FE">
      <w:pPr>
        <w:spacing w:line="360" w:lineRule="auto"/>
        <w:rPr>
          <w:sz w:val="28"/>
          <w:szCs w:val="28"/>
          <w:lang w:val="ru-RU"/>
        </w:rPr>
      </w:pPr>
      <w:r w:rsidRPr="007538FE">
        <w:rPr>
          <w:sz w:val="28"/>
          <w:szCs w:val="28"/>
          <w:lang w:val="ru-RU"/>
        </w:rPr>
        <w:t>В поле Имя вписываем название группы.</w:t>
      </w:r>
    </w:p>
    <w:p w:rsidR="007538FE" w:rsidRPr="007538FE" w:rsidRDefault="007538FE" w:rsidP="007538FE">
      <w:pPr>
        <w:spacing w:line="360" w:lineRule="auto"/>
        <w:rPr>
          <w:sz w:val="28"/>
          <w:szCs w:val="28"/>
          <w:lang w:val="ru-RU"/>
        </w:rPr>
      </w:pPr>
      <w:r w:rsidRPr="00636A5A">
        <w:rPr>
          <w:noProof/>
          <w:sz w:val="28"/>
          <w:szCs w:val="28"/>
          <w:lang w:eastAsia="ru-RU"/>
        </w:rPr>
        <w:drawing>
          <wp:anchor distT="0" distB="0" distL="114300" distR="114300" simplePos="0" relativeHeight="251667456" behindDoc="0" locked="0" layoutInCell="1" allowOverlap="1" wp14:anchorId="4EF754F2" wp14:editId="01829B3D">
            <wp:simplePos x="0" y="0"/>
            <wp:positionH relativeFrom="column">
              <wp:posOffset>-2773</wp:posOffset>
            </wp:positionH>
            <wp:positionV relativeFrom="paragraph">
              <wp:posOffset>358</wp:posOffset>
            </wp:positionV>
            <wp:extent cx="5935980" cy="2875280"/>
            <wp:effectExtent l="0" t="0" r="7620" b="1270"/>
            <wp:wrapTopAndBottom/>
            <wp:docPr id="24" name="Рисунок 2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935980" cy="287528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Уведомления – создание новых правил для отображения уведомлений. </w:t>
      </w:r>
    </w:p>
    <w:p w:rsidR="007538FE" w:rsidRPr="007538FE" w:rsidRDefault="007538FE" w:rsidP="007538FE">
      <w:pPr>
        <w:spacing w:line="360" w:lineRule="auto"/>
        <w:jc w:val="both"/>
        <w:rPr>
          <w:sz w:val="28"/>
          <w:szCs w:val="28"/>
          <w:lang w:val="ru-RU"/>
        </w:rPr>
      </w:pPr>
      <w:r w:rsidRPr="00636A5A">
        <w:rPr>
          <w:noProof/>
          <w:sz w:val="28"/>
          <w:szCs w:val="28"/>
          <w:lang w:eastAsia="ru-RU"/>
        </w:rPr>
        <w:drawing>
          <wp:anchor distT="0" distB="0" distL="114300" distR="114300" simplePos="0" relativeHeight="251668480" behindDoc="0" locked="0" layoutInCell="1" allowOverlap="1" wp14:anchorId="0A8A260A" wp14:editId="70E20DEB">
            <wp:simplePos x="0" y="0"/>
            <wp:positionH relativeFrom="column">
              <wp:posOffset>-2773</wp:posOffset>
            </wp:positionH>
            <wp:positionV relativeFrom="paragraph">
              <wp:posOffset>3294</wp:posOffset>
            </wp:positionV>
            <wp:extent cx="5935980" cy="2886075"/>
            <wp:effectExtent l="0" t="0" r="7620" b="9525"/>
            <wp:wrapTopAndBottom/>
            <wp:docPr id="25" name="Рисунок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935980" cy="2886075"/>
                    </a:xfrm>
                    <a:prstGeom prst="rect">
                      <a:avLst/>
                    </a:prstGeom>
                  </pic:spPr>
                </pic:pic>
              </a:graphicData>
            </a:graphic>
            <wp14:sizeRelH relativeFrom="page">
              <wp14:pctWidth>0</wp14:pctWidth>
            </wp14:sizeRelH>
            <wp14:sizeRelV relativeFrom="page">
              <wp14:pctHeight>0</wp14:pctHeight>
            </wp14:sizeRelV>
          </wp:anchor>
        </w:drawing>
      </w:r>
    </w:p>
    <w:p w:rsidR="007538FE" w:rsidRPr="007538FE" w:rsidRDefault="007538FE" w:rsidP="007538FE">
      <w:pPr>
        <w:spacing w:line="360" w:lineRule="auto"/>
        <w:jc w:val="both"/>
        <w:rPr>
          <w:sz w:val="28"/>
          <w:szCs w:val="28"/>
          <w:lang w:val="ru-RU"/>
        </w:rPr>
      </w:pPr>
      <w:r w:rsidRPr="007538FE">
        <w:rPr>
          <w:sz w:val="28"/>
          <w:szCs w:val="28"/>
          <w:lang w:val="ru-RU"/>
        </w:rPr>
        <w:t xml:space="preserve">В графе «Зона» выбирается ранее созданная в </w:t>
      </w:r>
      <w:r w:rsidRPr="00636A5A">
        <w:rPr>
          <w:sz w:val="28"/>
          <w:szCs w:val="28"/>
        </w:rPr>
        <w:t>client</w:t>
      </w:r>
      <w:r w:rsidRPr="007538FE">
        <w:rPr>
          <w:sz w:val="28"/>
          <w:szCs w:val="28"/>
          <w:lang w:val="ru-RU"/>
        </w:rPr>
        <w:t>.</w:t>
      </w:r>
      <w:r w:rsidRPr="00636A5A">
        <w:rPr>
          <w:sz w:val="28"/>
          <w:szCs w:val="28"/>
        </w:rPr>
        <w:t>navigine</w:t>
      </w:r>
      <w:r w:rsidRPr="007538FE">
        <w:rPr>
          <w:sz w:val="28"/>
          <w:szCs w:val="28"/>
          <w:lang w:val="ru-RU"/>
        </w:rPr>
        <w:t>.</w:t>
      </w:r>
      <w:r w:rsidRPr="00636A5A">
        <w:rPr>
          <w:sz w:val="28"/>
          <w:szCs w:val="28"/>
        </w:rPr>
        <w:t>com</w:t>
      </w:r>
      <w:r w:rsidRPr="007538FE">
        <w:rPr>
          <w:sz w:val="28"/>
          <w:szCs w:val="28"/>
          <w:lang w:val="ru-RU"/>
        </w:rPr>
        <w:t xml:space="preserve"> зона. </w:t>
      </w:r>
    </w:p>
    <w:p w:rsidR="007538FE" w:rsidRPr="007538FE" w:rsidRDefault="007538FE" w:rsidP="007538FE">
      <w:pPr>
        <w:spacing w:line="360" w:lineRule="auto"/>
        <w:jc w:val="both"/>
        <w:rPr>
          <w:sz w:val="28"/>
          <w:szCs w:val="28"/>
          <w:lang w:val="ru-RU"/>
        </w:rPr>
      </w:pPr>
      <w:r w:rsidRPr="007538FE">
        <w:rPr>
          <w:sz w:val="28"/>
          <w:szCs w:val="28"/>
          <w:lang w:val="ru-RU"/>
        </w:rPr>
        <w:t xml:space="preserve">Группа – группа объектов отслеживания. </w:t>
      </w:r>
    </w:p>
    <w:p w:rsidR="007538FE" w:rsidRPr="007538FE" w:rsidRDefault="007538FE" w:rsidP="007538FE">
      <w:pPr>
        <w:spacing w:line="360" w:lineRule="auto"/>
        <w:jc w:val="both"/>
        <w:rPr>
          <w:sz w:val="28"/>
          <w:szCs w:val="28"/>
          <w:lang w:val="ru-RU"/>
        </w:rPr>
      </w:pPr>
      <w:r w:rsidRPr="007538FE">
        <w:rPr>
          <w:sz w:val="28"/>
          <w:szCs w:val="28"/>
          <w:lang w:val="ru-RU"/>
        </w:rPr>
        <w:t xml:space="preserve">Условие – «попадание в зону», «нахождение в зоне», «нахождение вне зоны» и «выход из зоны».  При выборе условия «нахождение в зоне» и «нахождение </w:t>
      </w:r>
      <w:r w:rsidRPr="007538FE">
        <w:rPr>
          <w:sz w:val="28"/>
          <w:szCs w:val="28"/>
          <w:lang w:val="ru-RU"/>
        </w:rPr>
        <w:lastRenderedPageBreak/>
        <w:t>вне зоны» дополнительно указывается временной промежуток с которого начнется уведомление.</w:t>
      </w:r>
    </w:p>
    <w:p w:rsidR="007538FE" w:rsidRPr="007538FE" w:rsidRDefault="007538FE" w:rsidP="007538FE">
      <w:pPr>
        <w:spacing w:line="360" w:lineRule="auto"/>
        <w:jc w:val="both"/>
        <w:rPr>
          <w:sz w:val="28"/>
          <w:szCs w:val="28"/>
          <w:lang w:val="ru-RU"/>
        </w:rPr>
      </w:pPr>
      <w:r w:rsidRPr="00636A5A">
        <w:rPr>
          <w:noProof/>
          <w:sz w:val="28"/>
          <w:szCs w:val="28"/>
          <w:lang w:eastAsia="ru-RU"/>
        </w:rPr>
        <w:drawing>
          <wp:anchor distT="0" distB="0" distL="114300" distR="114300" simplePos="0" relativeHeight="251669504" behindDoc="0" locked="0" layoutInCell="1" allowOverlap="1" wp14:anchorId="2B3CF63B" wp14:editId="5CBF0F6C">
            <wp:simplePos x="0" y="0"/>
            <wp:positionH relativeFrom="column">
              <wp:posOffset>60281</wp:posOffset>
            </wp:positionH>
            <wp:positionV relativeFrom="paragraph">
              <wp:posOffset>653358</wp:posOffset>
            </wp:positionV>
            <wp:extent cx="5935980" cy="2889250"/>
            <wp:effectExtent l="0" t="0" r="7620" b="6350"/>
            <wp:wrapTopAndBottom/>
            <wp:docPr id="26" name="Рисунок 2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935980" cy="288925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Устройства – в данном разделе присваивается имя объекта (которое будет отображаться в онлайн-мониторинге), выбирается группа, тип объекта.</w:t>
      </w:r>
    </w:p>
    <w:p w:rsidR="007538FE" w:rsidRPr="007538FE" w:rsidRDefault="007538FE" w:rsidP="007538FE">
      <w:pPr>
        <w:spacing w:line="360" w:lineRule="auto"/>
        <w:ind w:firstLine="708"/>
        <w:jc w:val="both"/>
        <w:rPr>
          <w:sz w:val="28"/>
          <w:szCs w:val="28"/>
          <w:lang w:val="ru-RU"/>
        </w:rPr>
      </w:pPr>
    </w:p>
    <w:p w:rsidR="007538FE" w:rsidRPr="007538FE" w:rsidRDefault="007538FE" w:rsidP="007538FE">
      <w:pPr>
        <w:spacing w:line="360" w:lineRule="auto"/>
        <w:rPr>
          <w:lang w:val="ru-RU"/>
        </w:rPr>
      </w:pPr>
    </w:p>
    <w:p w:rsidR="007538FE" w:rsidRPr="007538FE" w:rsidRDefault="007538FE" w:rsidP="007538FE">
      <w:pPr>
        <w:spacing w:line="360" w:lineRule="auto"/>
        <w:rPr>
          <w:lang w:val="ru-RU"/>
        </w:rPr>
      </w:pPr>
    </w:p>
    <w:p w:rsidR="007538FE" w:rsidRPr="007538FE" w:rsidRDefault="007538FE" w:rsidP="007538FE">
      <w:pPr>
        <w:rPr>
          <w:lang w:val="ru-RU"/>
        </w:rPr>
      </w:pPr>
    </w:p>
    <w:sectPr w:rsidR="007538FE" w:rsidRPr="007538FE">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ohit Devanagari">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CC"/>
    <w:family w:val="swiss"/>
    <w:pitch w:val="variable"/>
    <w:sig w:usb0="A0002AEF" w:usb1="4000207B" w:usb2="00000000" w:usb3="00000000" w:csb0="000001FF" w:csb1="00000000"/>
  </w:font>
  <w:font w:name="Helvetica">
    <w:altName w:val="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74043F"/>
    <w:multiLevelType w:val="hybridMultilevel"/>
    <w:tmpl w:val="3796F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78583A"/>
    <w:multiLevelType w:val="multilevel"/>
    <w:tmpl w:val="C02C0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854258E"/>
    <w:multiLevelType w:val="hybridMultilevel"/>
    <w:tmpl w:val="17580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7B00CF"/>
    <w:multiLevelType w:val="hybridMultilevel"/>
    <w:tmpl w:val="67744F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98C6D5A"/>
    <w:multiLevelType w:val="hybridMultilevel"/>
    <w:tmpl w:val="70F263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8053383"/>
    <w:multiLevelType w:val="hybridMultilevel"/>
    <w:tmpl w:val="D878EE3E"/>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1" w15:restartNumberingAfterBreak="0">
    <w:nsid w:val="198944B2"/>
    <w:multiLevelType w:val="hybridMultilevel"/>
    <w:tmpl w:val="26BC6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AA6EF6"/>
    <w:multiLevelType w:val="hybridMultilevel"/>
    <w:tmpl w:val="38D4928A"/>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1C546ABC"/>
    <w:multiLevelType w:val="multilevel"/>
    <w:tmpl w:val="F1468F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DA098A"/>
    <w:multiLevelType w:val="multilevel"/>
    <w:tmpl w:val="40BC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F3026E"/>
    <w:multiLevelType w:val="multilevel"/>
    <w:tmpl w:val="B47EF1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5781BD7"/>
    <w:multiLevelType w:val="multilevel"/>
    <w:tmpl w:val="7450B7F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3BCC3CC3"/>
    <w:multiLevelType w:val="hybridMultilevel"/>
    <w:tmpl w:val="763C66BE"/>
    <w:lvl w:ilvl="0" w:tplc="C95E9E9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40AB13A4"/>
    <w:multiLevelType w:val="multilevel"/>
    <w:tmpl w:val="4D0E627E"/>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9" w15:restartNumberingAfterBreak="0">
    <w:nsid w:val="4B3B69B0"/>
    <w:multiLevelType w:val="multilevel"/>
    <w:tmpl w:val="87844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B778B7"/>
    <w:multiLevelType w:val="multilevel"/>
    <w:tmpl w:val="862E2D8E"/>
    <w:lvl w:ilvl="0">
      <w:start w:val="2"/>
      <w:numFmt w:val="decimal"/>
      <w:lvlText w:val="%1."/>
      <w:lvlJc w:val="left"/>
      <w:pPr>
        <w:ind w:left="450" w:hanging="450"/>
      </w:pPr>
      <w:rPr>
        <w:rFonts w:hint="default"/>
      </w:rPr>
    </w:lvl>
    <w:lvl w:ilvl="1">
      <w:start w:val="1"/>
      <w:numFmt w:val="decimal"/>
      <w:lvlText w:val="%1.%2."/>
      <w:lvlJc w:val="left"/>
      <w:pPr>
        <w:ind w:left="2779" w:hanging="720"/>
      </w:pPr>
      <w:rPr>
        <w:rFonts w:hint="default"/>
      </w:rPr>
    </w:lvl>
    <w:lvl w:ilvl="2">
      <w:start w:val="1"/>
      <w:numFmt w:val="decimal"/>
      <w:lvlText w:val="%1.%2.%3."/>
      <w:lvlJc w:val="left"/>
      <w:pPr>
        <w:ind w:left="1713" w:hanging="720"/>
      </w:pPr>
      <w:rPr>
        <w:rFonts w:hint="default"/>
        <w:color w:val="auto"/>
      </w:rPr>
    </w:lvl>
    <w:lvl w:ilvl="3">
      <w:start w:val="1"/>
      <w:numFmt w:val="decimal"/>
      <w:lvlText w:val="%1.%2.%3.%4."/>
      <w:lvlJc w:val="left"/>
      <w:pPr>
        <w:ind w:left="1364" w:hanging="1080"/>
      </w:pPr>
      <w:rPr>
        <w:rFonts w:hint="default"/>
      </w:rPr>
    </w:lvl>
    <w:lvl w:ilvl="4">
      <w:start w:val="1"/>
      <w:numFmt w:val="decimal"/>
      <w:lvlText w:val="%1.%2.%3.%4.%5."/>
      <w:lvlJc w:val="left"/>
      <w:pPr>
        <w:ind w:left="9316" w:hanging="1080"/>
      </w:pPr>
      <w:rPr>
        <w:rFonts w:hint="default"/>
      </w:rPr>
    </w:lvl>
    <w:lvl w:ilvl="5">
      <w:start w:val="1"/>
      <w:numFmt w:val="decimal"/>
      <w:lvlText w:val="%1.%2.%3.%4.%5.%6."/>
      <w:lvlJc w:val="left"/>
      <w:pPr>
        <w:ind w:left="11735" w:hanging="1440"/>
      </w:pPr>
      <w:rPr>
        <w:rFonts w:hint="default"/>
      </w:rPr>
    </w:lvl>
    <w:lvl w:ilvl="6">
      <w:start w:val="1"/>
      <w:numFmt w:val="decimal"/>
      <w:lvlText w:val="%1.%2.%3.%4.%5.%6.%7."/>
      <w:lvlJc w:val="left"/>
      <w:pPr>
        <w:ind w:left="14154" w:hanging="1800"/>
      </w:pPr>
      <w:rPr>
        <w:rFonts w:hint="default"/>
      </w:rPr>
    </w:lvl>
    <w:lvl w:ilvl="7">
      <w:start w:val="1"/>
      <w:numFmt w:val="decimal"/>
      <w:lvlText w:val="%1.%2.%3.%4.%5.%6.%7.%8."/>
      <w:lvlJc w:val="left"/>
      <w:pPr>
        <w:ind w:left="16213" w:hanging="1800"/>
      </w:pPr>
      <w:rPr>
        <w:rFonts w:hint="default"/>
      </w:rPr>
    </w:lvl>
    <w:lvl w:ilvl="8">
      <w:start w:val="1"/>
      <w:numFmt w:val="decimal"/>
      <w:lvlText w:val="%1.%2.%3.%4.%5.%6.%7.%8.%9."/>
      <w:lvlJc w:val="left"/>
      <w:pPr>
        <w:ind w:left="18632" w:hanging="2160"/>
      </w:pPr>
      <w:rPr>
        <w:rFonts w:hint="default"/>
      </w:rPr>
    </w:lvl>
  </w:abstractNum>
  <w:abstractNum w:abstractNumId="21" w15:restartNumberingAfterBreak="0">
    <w:nsid w:val="4C88480A"/>
    <w:multiLevelType w:val="hybridMultilevel"/>
    <w:tmpl w:val="C52EEB5A"/>
    <w:lvl w:ilvl="0" w:tplc="EAE013FE">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59695084"/>
    <w:multiLevelType w:val="multilevel"/>
    <w:tmpl w:val="19DEDDBE"/>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23" w15:restartNumberingAfterBreak="0">
    <w:nsid w:val="5DB074F5"/>
    <w:multiLevelType w:val="multilevel"/>
    <w:tmpl w:val="5EC2D4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F2B3FC1"/>
    <w:multiLevelType w:val="hybridMultilevel"/>
    <w:tmpl w:val="2B5258C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44327BB"/>
    <w:multiLevelType w:val="hybridMultilevel"/>
    <w:tmpl w:val="D8F81EA2"/>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6" w15:restartNumberingAfterBreak="0">
    <w:nsid w:val="69AC29AE"/>
    <w:multiLevelType w:val="hybridMultilevel"/>
    <w:tmpl w:val="860295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6CA830A8"/>
    <w:multiLevelType w:val="multilevel"/>
    <w:tmpl w:val="C8D29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08A1F88"/>
    <w:multiLevelType w:val="multilevel"/>
    <w:tmpl w:val="9F6C9496"/>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29" w15:restartNumberingAfterBreak="0">
    <w:nsid w:val="7435579C"/>
    <w:multiLevelType w:val="multilevel"/>
    <w:tmpl w:val="A1501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816D22"/>
    <w:multiLevelType w:val="hybridMultilevel"/>
    <w:tmpl w:val="2366436A"/>
    <w:lvl w:ilvl="0" w:tplc="BAA4D5BA">
      <w:start w:val="1"/>
      <w:numFmt w:val="bullet"/>
      <w:lvlText w:val=""/>
      <w:lvlJc w:val="left"/>
      <w:pPr>
        <w:ind w:left="360" w:hanging="360"/>
      </w:pPr>
      <w:rPr>
        <w:rFonts w:ascii="Symbol" w:hAnsi="Symbol" w:hint="default"/>
      </w:rPr>
    </w:lvl>
    <w:lvl w:ilvl="1" w:tplc="04190003" w:tentative="1">
      <w:start w:val="1"/>
      <w:numFmt w:val="bullet"/>
      <w:lvlText w:val="o"/>
      <w:lvlJc w:val="left"/>
      <w:pPr>
        <w:ind w:left="372" w:hanging="360"/>
      </w:pPr>
      <w:rPr>
        <w:rFonts w:ascii="Courier New" w:hAnsi="Courier New" w:cs="Courier New" w:hint="default"/>
      </w:rPr>
    </w:lvl>
    <w:lvl w:ilvl="2" w:tplc="04190005" w:tentative="1">
      <w:start w:val="1"/>
      <w:numFmt w:val="bullet"/>
      <w:lvlText w:val=""/>
      <w:lvlJc w:val="left"/>
      <w:pPr>
        <w:ind w:left="1092" w:hanging="360"/>
      </w:pPr>
      <w:rPr>
        <w:rFonts w:ascii="Wingdings" w:hAnsi="Wingdings" w:hint="default"/>
      </w:rPr>
    </w:lvl>
    <w:lvl w:ilvl="3" w:tplc="04190001" w:tentative="1">
      <w:start w:val="1"/>
      <w:numFmt w:val="bullet"/>
      <w:lvlText w:val=""/>
      <w:lvlJc w:val="left"/>
      <w:pPr>
        <w:ind w:left="1812" w:hanging="360"/>
      </w:pPr>
      <w:rPr>
        <w:rFonts w:ascii="Symbol" w:hAnsi="Symbol" w:hint="default"/>
      </w:rPr>
    </w:lvl>
    <w:lvl w:ilvl="4" w:tplc="04190003" w:tentative="1">
      <w:start w:val="1"/>
      <w:numFmt w:val="bullet"/>
      <w:lvlText w:val="o"/>
      <w:lvlJc w:val="left"/>
      <w:pPr>
        <w:ind w:left="2532" w:hanging="360"/>
      </w:pPr>
      <w:rPr>
        <w:rFonts w:ascii="Courier New" w:hAnsi="Courier New" w:cs="Courier New" w:hint="default"/>
      </w:rPr>
    </w:lvl>
    <w:lvl w:ilvl="5" w:tplc="04190005" w:tentative="1">
      <w:start w:val="1"/>
      <w:numFmt w:val="bullet"/>
      <w:lvlText w:val=""/>
      <w:lvlJc w:val="left"/>
      <w:pPr>
        <w:ind w:left="3252" w:hanging="360"/>
      </w:pPr>
      <w:rPr>
        <w:rFonts w:ascii="Wingdings" w:hAnsi="Wingdings" w:hint="default"/>
      </w:rPr>
    </w:lvl>
    <w:lvl w:ilvl="6" w:tplc="04190001" w:tentative="1">
      <w:start w:val="1"/>
      <w:numFmt w:val="bullet"/>
      <w:lvlText w:val=""/>
      <w:lvlJc w:val="left"/>
      <w:pPr>
        <w:ind w:left="3972" w:hanging="360"/>
      </w:pPr>
      <w:rPr>
        <w:rFonts w:ascii="Symbol" w:hAnsi="Symbol" w:hint="default"/>
      </w:rPr>
    </w:lvl>
    <w:lvl w:ilvl="7" w:tplc="04190003" w:tentative="1">
      <w:start w:val="1"/>
      <w:numFmt w:val="bullet"/>
      <w:lvlText w:val="o"/>
      <w:lvlJc w:val="left"/>
      <w:pPr>
        <w:ind w:left="4692" w:hanging="360"/>
      </w:pPr>
      <w:rPr>
        <w:rFonts w:ascii="Courier New" w:hAnsi="Courier New" w:cs="Courier New" w:hint="default"/>
      </w:rPr>
    </w:lvl>
    <w:lvl w:ilvl="8" w:tplc="04190005" w:tentative="1">
      <w:start w:val="1"/>
      <w:numFmt w:val="bullet"/>
      <w:lvlText w:val=""/>
      <w:lvlJc w:val="left"/>
      <w:pPr>
        <w:ind w:left="5412" w:hanging="360"/>
      </w:pPr>
      <w:rPr>
        <w:rFonts w:ascii="Wingdings" w:hAnsi="Wingdings" w:hint="default"/>
      </w:rPr>
    </w:lvl>
  </w:abstractNum>
  <w:abstractNum w:abstractNumId="31" w15:restartNumberingAfterBreak="0">
    <w:nsid w:val="77F82481"/>
    <w:multiLevelType w:val="multilevel"/>
    <w:tmpl w:val="36A857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C255EC8"/>
    <w:multiLevelType w:val="hybridMultilevel"/>
    <w:tmpl w:val="C08A243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1"/>
  </w:num>
  <w:num w:numId="2">
    <w:abstractNumId w:val="7"/>
  </w:num>
  <w:num w:numId="3">
    <w:abstractNumId w:val="24"/>
  </w:num>
  <w:num w:numId="4">
    <w:abstractNumId w:val="8"/>
  </w:num>
  <w:num w:numId="5">
    <w:abstractNumId w:val="25"/>
  </w:num>
  <w:num w:numId="6">
    <w:abstractNumId w:val="32"/>
  </w:num>
  <w:num w:numId="7">
    <w:abstractNumId w:val="12"/>
  </w:num>
  <w:num w:numId="8">
    <w:abstractNumId w:val="10"/>
  </w:num>
  <w:num w:numId="9">
    <w:abstractNumId w:val="20"/>
  </w:num>
  <w:num w:numId="10">
    <w:abstractNumId w:val="17"/>
  </w:num>
  <w:num w:numId="11">
    <w:abstractNumId w:val="31"/>
  </w:num>
  <w:num w:numId="12">
    <w:abstractNumId w:val="23"/>
  </w:num>
  <w:num w:numId="13">
    <w:abstractNumId w:val="6"/>
  </w:num>
  <w:num w:numId="14">
    <w:abstractNumId w:val="5"/>
  </w:num>
  <w:num w:numId="15">
    <w:abstractNumId w:val="16"/>
  </w:num>
  <w:num w:numId="16">
    <w:abstractNumId w:val="18"/>
  </w:num>
  <w:num w:numId="17">
    <w:abstractNumId w:val="28"/>
  </w:num>
  <w:num w:numId="18">
    <w:abstractNumId w:val="22"/>
  </w:num>
  <w:num w:numId="19">
    <w:abstractNumId w:val="29"/>
  </w:num>
  <w:num w:numId="20">
    <w:abstractNumId w:val="15"/>
  </w:num>
  <w:num w:numId="21">
    <w:abstractNumId w:val="27"/>
  </w:num>
  <w:num w:numId="22">
    <w:abstractNumId w:val="26"/>
  </w:num>
  <w:num w:numId="23">
    <w:abstractNumId w:val="11"/>
  </w:num>
  <w:num w:numId="24">
    <w:abstractNumId w:val="0"/>
  </w:num>
  <w:num w:numId="25">
    <w:abstractNumId w:val="1"/>
  </w:num>
  <w:num w:numId="26">
    <w:abstractNumId w:val="2"/>
  </w:num>
  <w:num w:numId="27">
    <w:abstractNumId w:val="3"/>
  </w:num>
  <w:num w:numId="28">
    <w:abstractNumId w:val="4"/>
  </w:num>
  <w:num w:numId="29">
    <w:abstractNumId w:val="19"/>
  </w:num>
  <w:num w:numId="30">
    <w:abstractNumId w:val="9"/>
  </w:num>
  <w:num w:numId="31">
    <w:abstractNumId w:val="30"/>
  </w:num>
  <w:num w:numId="32">
    <w:abstractNumId w:val="14"/>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CC4"/>
    <w:rsid w:val="00034944"/>
    <w:rsid w:val="00087C04"/>
    <w:rsid w:val="000E4A72"/>
    <w:rsid w:val="000E5230"/>
    <w:rsid w:val="000E582E"/>
    <w:rsid w:val="000F446A"/>
    <w:rsid w:val="001503D1"/>
    <w:rsid w:val="001C4720"/>
    <w:rsid w:val="00201B8A"/>
    <w:rsid w:val="00215ECC"/>
    <w:rsid w:val="002F1758"/>
    <w:rsid w:val="003537A1"/>
    <w:rsid w:val="003971ED"/>
    <w:rsid w:val="004148CA"/>
    <w:rsid w:val="004918C4"/>
    <w:rsid w:val="004C5C73"/>
    <w:rsid w:val="004E73F6"/>
    <w:rsid w:val="004F6A12"/>
    <w:rsid w:val="00522886"/>
    <w:rsid w:val="0057238F"/>
    <w:rsid w:val="005D000A"/>
    <w:rsid w:val="00644E38"/>
    <w:rsid w:val="00691C87"/>
    <w:rsid w:val="006C7C3D"/>
    <w:rsid w:val="006E181E"/>
    <w:rsid w:val="007538FE"/>
    <w:rsid w:val="00757946"/>
    <w:rsid w:val="007755FC"/>
    <w:rsid w:val="00780F89"/>
    <w:rsid w:val="007E09F5"/>
    <w:rsid w:val="007E5B70"/>
    <w:rsid w:val="007E7183"/>
    <w:rsid w:val="007F5C55"/>
    <w:rsid w:val="00814DD8"/>
    <w:rsid w:val="008415DA"/>
    <w:rsid w:val="00875805"/>
    <w:rsid w:val="00922B26"/>
    <w:rsid w:val="00927D07"/>
    <w:rsid w:val="009C6ED5"/>
    <w:rsid w:val="009D6180"/>
    <w:rsid w:val="00A12527"/>
    <w:rsid w:val="00AD06FB"/>
    <w:rsid w:val="00AD5E3C"/>
    <w:rsid w:val="00AF6891"/>
    <w:rsid w:val="00B85B25"/>
    <w:rsid w:val="00B86BEC"/>
    <w:rsid w:val="00C35BA2"/>
    <w:rsid w:val="00C856F8"/>
    <w:rsid w:val="00D105F5"/>
    <w:rsid w:val="00D312C3"/>
    <w:rsid w:val="00DA6168"/>
    <w:rsid w:val="00DA6453"/>
    <w:rsid w:val="00DD6791"/>
    <w:rsid w:val="00E02C00"/>
    <w:rsid w:val="00E21C38"/>
    <w:rsid w:val="00E330C1"/>
    <w:rsid w:val="00E432EB"/>
    <w:rsid w:val="00E85CC4"/>
    <w:rsid w:val="00F7443B"/>
    <w:rsid w:val="00FF4F09"/>
    <w:rsid w:val="00FF7E70"/>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93B29"/>
  <w15:chartTrackingRefBased/>
  <w15:docId w15:val="{749CA53A-366A-497F-850B-8D808FE85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21C38"/>
    <w:pPr>
      <w:spacing w:after="0" w:line="240" w:lineRule="auto"/>
    </w:pPr>
    <w:rPr>
      <w:rFonts w:ascii="Times New Roman" w:eastAsia="Times New Roman" w:hAnsi="Times New Roman" w:cs="Times New Roman"/>
      <w:sz w:val="24"/>
      <w:szCs w:val="24"/>
      <w:lang w:val="en-US"/>
    </w:rPr>
  </w:style>
  <w:style w:type="paragraph" w:styleId="1">
    <w:name w:val="heading 1"/>
    <w:basedOn w:val="a"/>
    <w:next w:val="a"/>
    <w:link w:val="10"/>
    <w:uiPriority w:val="9"/>
    <w:qFormat/>
    <w:rsid w:val="00922B26"/>
    <w:pPr>
      <w:keepNext/>
      <w:keepLines/>
      <w:spacing w:before="240"/>
      <w:outlineLvl w:val="0"/>
    </w:pPr>
    <w:rPr>
      <w:rFonts w:eastAsiaTheme="majorEastAsia"/>
      <w:sz w:val="40"/>
      <w:szCs w:val="32"/>
      <w:lang w:val="ru-RU"/>
    </w:rPr>
  </w:style>
  <w:style w:type="paragraph" w:styleId="2">
    <w:name w:val="heading 2"/>
    <w:basedOn w:val="a"/>
    <w:next w:val="a"/>
    <w:link w:val="20"/>
    <w:uiPriority w:val="9"/>
    <w:unhideWhenUsed/>
    <w:qFormat/>
    <w:rsid w:val="00922B26"/>
    <w:pPr>
      <w:keepNext/>
      <w:keepLines/>
      <w:spacing w:before="40"/>
      <w:outlineLvl w:val="1"/>
    </w:pPr>
    <w:rPr>
      <w:rFonts w:eastAsiaTheme="majorEastAsia"/>
      <w:sz w:val="36"/>
      <w:szCs w:val="28"/>
      <w:lang w:val="ru-RU"/>
    </w:rPr>
  </w:style>
  <w:style w:type="paragraph" w:styleId="3">
    <w:name w:val="heading 3"/>
    <w:basedOn w:val="a"/>
    <w:next w:val="a"/>
    <w:link w:val="30"/>
    <w:uiPriority w:val="9"/>
    <w:unhideWhenUsed/>
    <w:qFormat/>
    <w:rsid w:val="00922B26"/>
    <w:pPr>
      <w:keepNext/>
      <w:keepLines/>
      <w:spacing w:before="40"/>
      <w:outlineLvl w:val="2"/>
    </w:pPr>
    <w:rPr>
      <w:rFonts w:eastAsiaTheme="majorEastAsia"/>
      <w:sz w:val="32"/>
      <w:szCs w:val="32"/>
      <w:lang w:val="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E5B70"/>
    <w:pPr>
      <w:spacing w:before="100" w:beforeAutospacing="1" w:after="100" w:afterAutospacing="1"/>
    </w:pPr>
  </w:style>
  <w:style w:type="table" w:styleId="a4">
    <w:name w:val="Table Grid"/>
    <w:basedOn w:val="a1"/>
    <w:uiPriority w:val="39"/>
    <w:rsid w:val="007E5B7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922B26"/>
    <w:rPr>
      <w:rFonts w:ascii="Times New Roman" w:eastAsiaTheme="majorEastAsia" w:hAnsi="Times New Roman" w:cs="Times New Roman"/>
      <w:sz w:val="40"/>
      <w:szCs w:val="32"/>
    </w:rPr>
  </w:style>
  <w:style w:type="paragraph" w:styleId="a5">
    <w:name w:val="TOC Heading"/>
    <w:basedOn w:val="1"/>
    <w:next w:val="a"/>
    <w:uiPriority w:val="39"/>
    <w:unhideWhenUsed/>
    <w:qFormat/>
    <w:rsid w:val="007E5B70"/>
    <w:pPr>
      <w:spacing w:before="480" w:line="276" w:lineRule="auto"/>
      <w:outlineLvl w:val="9"/>
    </w:pPr>
    <w:rPr>
      <w:b/>
      <w:bCs/>
      <w:sz w:val="28"/>
      <w:szCs w:val="28"/>
    </w:rPr>
  </w:style>
  <w:style w:type="paragraph" w:styleId="11">
    <w:name w:val="toc 1"/>
    <w:basedOn w:val="a"/>
    <w:next w:val="a"/>
    <w:autoRedefine/>
    <w:uiPriority w:val="39"/>
    <w:unhideWhenUsed/>
    <w:rsid w:val="00FF4F09"/>
    <w:pPr>
      <w:tabs>
        <w:tab w:val="left" w:pos="480"/>
        <w:tab w:val="right" w:leader="dot" w:pos="9345"/>
      </w:tabs>
      <w:spacing w:before="120"/>
    </w:pPr>
    <w:rPr>
      <w:rFonts w:asciiTheme="minorHAnsi" w:eastAsiaTheme="minorHAnsi" w:hAnsiTheme="minorHAnsi" w:cstheme="minorBidi"/>
      <w:b/>
      <w:bCs/>
      <w:i/>
      <w:iCs/>
    </w:rPr>
  </w:style>
  <w:style w:type="paragraph" w:styleId="21">
    <w:name w:val="toc 2"/>
    <w:basedOn w:val="a"/>
    <w:next w:val="a"/>
    <w:autoRedefine/>
    <w:uiPriority w:val="39"/>
    <w:unhideWhenUsed/>
    <w:rsid w:val="007E5B70"/>
    <w:pPr>
      <w:spacing w:before="120"/>
      <w:ind w:left="240"/>
    </w:pPr>
    <w:rPr>
      <w:rFonts w:asciiTheme="minorHAnsi" w:eastAsiaTheme="minorHAnsi" w:hAnsiTheme="minorHAnsi" w:cstheme="minorBidi"/>
      <w:b/>
      <w:bCs/>
      <w:sz w:val="22"/>
      <w:szCs w:val="22"/>
    </w:rPr>
  </w:style>
  <w:style w:type="character" w:styleId="a6">
    <w:name w:val="Hyperlink"/>
    <w:basedOn w:val="a0"/>
    <w:uiPriority w:val="99"/>
    <w:unhideWhenUsed/>
    <w:rsid w:val="007E5B70"/>
    <w:rPr>
      <w:color w:val="0563C1" w:themeColor="hyperlink"/>
      <w:u w:val="single"/>
    </w:rPr>
  </w:style>
  <w:style w:type="paragraph" w:styleId="a7">
    <w:name w:val="Balloon Text"/>
    <w:basedOn w:val="a"/>
    <w:link w:val="a8"/>
    <w:uiPriority w:val="99"/>
    <w:semiHidden/>
    <w:unhideWhenUsed/>
    <w:rsid w:val="005D000A"/>
    <w:rPr>
      <w:rFonts w:eastAsiaTheme="minorHAnsi"/>
      <w:sz w:val="18"/>
      <w:szCs w:val="18"/>
    </w:rPr>
  </w:style>
  <w:style w:type="character" w:customStyle="1" w:styleId="a8">
    <w:name w:val="Текст выноски Знак"/>
    <w:basedOn w:val="a0"/>
    <w:link w:val="a7"/>
    <w:uiPriority w:val="99"/>
    <w:semiHidden/>
    <w:rsid w:val="005D000A"/>
    <w:rPr>
      <w:rFonts w:ascii="Times New Roman" w:hAnsi="Times New Roman" w:cs="Times New Roman"/>
      <w:sz w:val="18"/>
      <w:szCs w:val="18"/>
      <w:lang w:val="en-US"/>
    </w:rPr>
  </w:style>
  <w:style w:type="paragraph" w:styleId="a9">
    <w:name w:val="List Paragraph"/>
    <w:basedOn w:val="a"/>
    <w:uiPriority w:val="34"/>
    <w:qFormat/>
    <w:rsid w:val="007538FE"/>
    <w:pPr>
      <w:spacing w:after="180"/>
      <w:ind w:left="720" w:hanging="288"/>
      <w:contextualSpacing/>
    </w:pPr>
    <w:rPr>
      <w:rFonts w:asciiTheme="minorHAnsi" w:eastAsiaTheme="minorHAnsi" w:hAnsiTheme="minorHAnsi" w:cstheme="minorBidi"/>
      <w:color w:val="44546A" w:themeColor="text2"/>
      <w:sz w:val="22"/>
      <w:szCs w:val="22"/>
      <w:lang w:val="ru-RU"/>
    </w:rPr>
  </w:style>
  <w:style w:type="character" w:styleId="aa">
    <w:name w:val="annotation reference"/>
    <w:uiPriority w:val="99"/>
    <w:unhideWhenUsed/>
    <w:rsid w:val="001503D1"/>
    <w:rPr>
      <w:sz w:val="16"/>
      <w:szCs w:val="16"/>
    </w:rPr>
  </w:style>
  <w:style w:type="character" w:customStyle="1" w:styleId="30">
    <w:name w:val="Заголовок 3 Знак"/>
    <w:basedOn w:val="a0"/>
    <w:link w:val="3"/>
    <w:uiPriority w:val="9"/>
    <w:rsid w:val="00922B26"/>
    <w:rPr>
      <w:rFonts w:ascii="Times New Roman" w:eastAsiaTheme="majorEastAsia" w:hAnsi="Times New Roman" w:cs="Times New Roman"/>
      <w:sz w:val="32"/>
      <w:szCs w:val="32"/>
    </w:rPr>
  </w:style>
  <w:style w:type="paragraph" w:styleId="31">
    <w:name w:val="toc 3"/>
    <w:basedOn w:val="a"/>
    <w:next w:val="a"/>
    <w:autoRedefine/>
    <w:uiPriority w:val="39"/>
    <w:unhideWhenUsed/>
    <w:rsid w:val="001503D1"/>
    <w:pPr>
      <w:spacing w:after="100"/>
      <w:ind w:left="480"/>
    </w:pPr>
    <w:rPr>
      <w:rFonts w:asciiTheme="minorHAnsi" w:eastAsiaTheme="minorHAnsi" w:hAnsiTheme="minorHAnsi" w:cstheme="minorBidi"/>
    </w:rPr>
  </w:style>
  <w:style w:type="paragraph" w:styleId="ab">
    <w:name w:val="annotation text"/>
    <w:basedOn w:val="a"/>
    <w:link w:val="ac"/>
    <w:uiPriority w:val="99"/>
    <w:semiHidden/>
    <w:unhideWhenUsed/>
    <w:rPr>
      <w:rFonts w:asciiTheme="minorHAnsi" w:eastAsiaTheme="minorHAnsi" w:hAnsiTheme="minorHAnsi" w:cstheme="minorBidi"/>
      <w:sz w:val="20"/>
      <w:szCs w:val="20"/>
    </w:rPr>
  </w:style>
  <w:style w:type="character" w:customStyle="1" w:styleId="ac">
    <w:name w:val="Текст примечания Знак"/>
    <w:basedOn w:val="a0"/>
    <w:link w:val="ab"/>
    <w:uiPriority w:val="99"/>
    <w:semiHidden/>
    <w:rPr>
      <w:sz w:val="20"/>
      <w:szCs w:val="20"/>
      <w:lang w:val="en-US"/>
    </w:rPr>
  </w:style>
  <w:style w:type="character" w:customStyle="1" w:styleId="20">
    <w:name w:val="Заголовок 2 Знак"/>
    <w:basedOn w:val="a0"/>
    <w:link w:val="2"/>
    <w:uiPriority w:val="9"/>
    <w:rsid w:val="00922B26"/>
    <w:rPr>
      <w:rFonts w:ascii="Times New Roman" w:eastAsiaTheme="majorEastAsia" w:hAnsi="Times New Roman" w:cs="Times New Roman"/>
      <w:sz w:val="36"/>
      <w:szCs w:val="28"/>
    </w:rPr>
  </w:style>
  <w:style w:type="paragraph" w:customStyle="1" w:styleId="TableContents">
    <w:name w:val="Table Contents"/>
    <w:basedOn w:val="a"/>
    <w:qFormat/>
    <w:rsid w:val="00814DD8"/>
    <w:pPr>
      <w:suppressLineNumbers/>
      <w:suppressAutoHyphens/>
    </w:pPr>
    <w:rPr>
      <w:rFonts w:eastAsia="MS Mincho"/>
      <w:kern w:val="2"/>
      <w:sz w:val="28"/>
      <w:lang w:eastAsia="zh-CN" w:bidi="hi-IN"/>
    </w:rPr>
  </w:style>
  <w:style w:type="paragraph" w:styleId="ad">
    <w:name w:val="Body Text"/>
    <w:basedOn w:val="a"/>
    <w:link w:val="ae"/>
    <w:rsid w:val="00E432EB"/>
    <w:pPr>
      <w:suppressAutoHyphens/>
      <w:spacing w:after="140" w:line="276" w:lineRule="auto"/>
    </w:pPr>
    <w:rPr>
      <w:rFonts w:eastAsia="MS Mincho"/>
      <w:kern w:val="2"/>
      <w:sz w:val="28"/>
      <w:lang w:eastAsia="zh-CN" w:bidi="hi-IN"/>
    </w:rPr>
  </w:style>
  <w:style w:type="character" w:customStyle="1" w:styleId="ae">
    <w:name w:val="Основной текст Знак"/>
    <w:basedOn w:val="a0"/>
    <w:link w:val="ad"/>
    <w:rsid w:val="00E432EB"/>
    <w:rPr>
      <w:rFonts w:ascii="Times New Roman" w:eastAsia="MS Mincho" w:hAnsi="Times New Roman" w:cs="Times New Roman"/>
      <w:kern w:val="2"/>
      <w:sz w:val="28"/>
      <w:szCs w:val="24"/>
      <w:lang w:val="en-US" w:eastAsia="zh-CN" w:bidi="hi-IN"/>
    </w:rPr>
  </w:style>
  <w:style w:type="paragraph" w:styleId="af">
    <w:name w:val="caption"/>
    <w:basedOn w:val="a"/>
    <w:uiPriority w:val="35"/>
    <w:qFormat/>
    <w:rsid w:val="00E432EB"/>
    <w:pPr>
      <w:suppressLineNumbers/>
      <w:suppressAutoHyphens/>
      <w:spacing w:before="120" w:after="120"/>
    </w:pPr>
    <w:rPr>
      <w:rFonts w:eastAsia="MS Mincho" w:cs="Lohit Devanagari"/>
      <w:i/>
      <w:iCs/>
      <w:kern w:val="2"/>
      <w:lang w:eastAsia="zh-CN" w:bidi="hi-IN"/>
    </w:rPr>
  </w:style>
  <w:style w:type="character" w:styleId="af0">
    <w:name w:val="Unresolved Mention"/>
    <w:basedOn w:val="a0"/>
    <w:uiPriority w:val="99"/>
    <w:semiHidden/>
    <w:unhideWhenUsed/>
    <w:rsid w:val="00757946"/>
    <w:rPr>
      <w:color w:val="605E5C"/>
      <w:shd w:val="clear" w:color="auto" w:fill="E1DFDD"/>
    </w:rPr>
  </w:style>
  <w:style w:type="paragraph" w:customStyle="1" w:styleId="Bibliography1">
    <w:name w:val="Bibliography 1"/>
    <w:basedOn w:val="a"/>
    <w:qFormat/>
    <w:rsid w:val="00757946"/>
    <w:pPr>
      <w:suppressLineNumbers/>
      <w:tabs>
        <w:tab w:val="left" w:pos="384"/>
      </w:tabs>
      <w:suppressAutoHyphens/>
      <w:spacing w:line="240" w:lineRule="atLeast"/>
      <w:ind w:left="384" w:hanging="384"/>
    </w:pPr>
    <w:rPr>
      <w:rFonts w:eastAsia="MS Mincho" w:cs="Lohit Devanagari"/>
      <w:kern w:val="2"/>
      <w:sz w:val="28"/>
      <w:lang w:eastAsia="zh-CN" w:bidi="hi-IN"/>
    </w:rPr>
  </w:style>
  <w:style w:type="paragraph" w:styleId="af1">
    <w:name w:val="Bibliography"/>
    <w:basedOn w:val="a"/>
    <w:next w:val="a"/>
    <w:uiPriority w:val="37"/>
    <w:unhideWhenUsed/>
    <w:rsid w:val="00757946"/>
    <w:pPr>
      <w:tabs>
        <w:tab w:val="left" w:pos="504"/>
      </w:tabs>
      <w:suppressAutoHyphens/>
      <w:ind w:left="504" w:hanging="504"/>
    </w:pPr>
    <w:rPr>
      <w:rFonts w:eastAsia="MS Mincho" w:cs="Mangal"/>
      <w:kern w:val="2"/>
      <w:sz w:val="28"/>
      <w:lang w:eastAsia="zh-CN" w:bidi="hi-IN"/>
    </w:rPr>
  </w:style>
  <w:style w:type="paragraph" w:styleId="af2">
    <w:name w:val="Title"/>
    <w:basedOn w:val="1"/>
    <w:next w:val="a"/>
    <w:link w:val="af3"/>
    <w:uiPriority w:val="10"/>
    <w:qFormat/>
    <w:rsid w:val="00922B26"/>
    <w:rPr>
      <w:sz w:val="44"/>
      <w:szCs w:val="36"/>
    </w:rPr>
  </w:style>
  <w:style w:type="character" w:customStyle="1" w:styleId="af3">
    <w:name w:val="Заголовок Знак"/>
    <w:basedOn w:val="a0"/>
    <w:link w:val="af2"/>
    <w:uiPriority w:val="10"/>
    <w:rsid w:val="00922B26"/>
    <w:rPr>
      <w:rFonts w:ascii="Times New Roman" w:eastAsiaTheme="majorEastAsia" w:hAnsi="Times New Roman" w:cs="Times New Roman"/>
      <w:sz w:val="44"/>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516946">
      <w:bodyDiv w:val="1"/>
      <w:marLeft w:val="0"/>
      <w:marRight w:val="0"/>
      <w:marTop w:val="0"/>
      <w:marBottom w:val="0"/>
      <w:divBdr>
        <w:top w:val="none" w:sz="0" w:space="0" w:color="auto"/>
        <w:left w:val="none" w:sz="0" w:space="0" w:color="auto"/>
        <w:bottom w:val="none" w:sz="0" w:space="0" w:color="auto"/>
        <w:right w:val="none" w:sz="0" w:space="0" w:color="auto"/>
      </w:divBdr>
      <w:divsChild>
        <w:div w:id="2122718137">
          <w:marLeft w:val="0"/>
          <w:marRight w:val="0"/>
          <w:marTop w:val="0"/>
          <w:marBottom w:val="0"/>
          <w:divBdr>
            <w:top w:val="none" w:sz="0" w:space="0" w:color="auto"/>
            <w:left w:val="none" w:sz="0" w:space="0" w:color="auto"/>
            <w:bottom w:val="none" w:sz="0" w:space="0" w:color="auto"/>
            <w:right w:val="none" w:sz="0" w:space="0" w:color="auto"/>
          </w:divBdr>
          <w:divsChild>
            <w:div w:id="10094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093085">
      <w:bodyDiv w:val="1"/>
      <w:marLeft w:val="0"/>
      <w:marRight w:val="0"/>
      <w:marTop w:val="0"/>
      <w:marBottom w:val="0"/>
      <w:divBdr>
        <w:top w:val="none" w:sz="0" w:space="0" w:color="auto"/>
        <w:left w:val="none" w:sz="0" w:space="0" w:color="auto"/>
        <w:bottom w:val="none" w:sz="0" w:space="0" w:color="auto"/>
        <w:right w:val="none" w:sz="0" w:space="0" w:color="auto"/>
      </w:divBdr>
      <w:divsChild>
        <w:div w:id="662780515">
          <w:marLeft w:val="0"/>
          <w:marRight w:val="0"/>
          <w:marTop w:val="0"/>
          <w:marBottom w:val="0"/>
          <w:divBdr>
            <w:top w:val="single" w:sz="6" w:space="5" w:color="A2A9B1"/>
            <w:left w:val="single" w:sz="6" w:space="5" w:color="A2A9B1"/>
            <w:bottom w:val="single" w:sz="6" w:space="5" w:color="A2A9B1"/>
            <w:right w:val="single" w:sz="6" w:space="5" w:color="A2A9B1"/>
          </w:divBdr>
        </w:div>
      </w:divsChild>
    </w:div>
    <w:div w:id="447774473">
      <w:bodyDiv w:val="1"/>
      <w:marLeft w:val="0"/>
      <w:marRight w:val="0"/>
      <w:marTop w:val="0"/>
      <w:marBottom w:val="0"/>
      <w:divBdr>
        <w:top w:val="none" w:sz="0" w:space="0" w:color="auto"/>
        <w:left w:val="none" w:sz="0" w:space="0" w:color="auto"/>
        <w:bottom w:val="none" w:sz="0" w:space="0" w:color="auto"/>
        <w:right w:val="none" w:sz="0" w:space="0" w:color="auto"/>
      </w:divBdr>
    </w:div>
    <w:div w:id="464658406">
      <w:bodyDiv w:val="1"/>
      <w:marLeft w:val="0"/>
      <w:marRight w:val="0"/>
      <w:marTop w:val="0"/>
      <w:marBottom w:val="0"/>
      <w:divBdr>
        <w:top w:val="none" w:sz="0" w:space="0" w:color="auto"/>
        <w:left w:val="none" w:sz="0" w:space="0" w:color="auto"/>
        <w:bottom w:val="none" w:sz="0" w:space="0" w:color="auto"/>
        <w:right w:val="none" w:sz="0" w:space="0" w:color="auto"/>
      </w:divBdr>
      <w:divsChild>
        <w:div w:id="2011517128">
          <w:marLeft w:val="0"/>
          <w:marRight w:val="0"/>
          <w:marTop w:val="0"/>
          <w:marBottom w:val="0"/>
          <w:divBdr>
            <w:top w:val="none" w:sz="0" w:space="0" w:color="auto"/>
            <w:left w:val="none" w:sz="0" w:space="0" w:color="auto"/>
            <w:bottom w:val="none" w:sz="0" w:space="0" w:color="auto"/>
            <w:right w:val="none" w:sz="0" w:space="0" w:color="auto"/>
          </w:divBdr>
          <w:divsChild>
            <w:div w:id="2257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12089">
      <w:bodyDiv w:val="1"/>
      <w:marLeft w:val="0"/>
      <w:marRight w:val="0"/>
      <w:marTop w:val="0"/>
      <w:marBottom w:val="0"/>
      <w:divBdr>
        <w:top w:val="none" w:sz="0" w:space="0" w:color="auto"/>
        <w:left w:val="none" w:sz="0" w:space="0" w:color="auto"/>
        <w:bottom w:val="none" w:sz="0" w:space="0" w:color="auto"/>
        <w:right w:val="none" w:sz="0" w:space="0" w:color="auto"/>
      </w:divBdr>
    </w:div>
    <w:div w:id="699160558">
      <w:bodyDiv w:val="1"/>
      <w:marLeft w:val="0"/>
      <w:marRight w:val="0"/>
      <w:marTop w:val="0"/>
      <w:marBottom w:val="0"/>
      <w:divBdr>
        <w:top w:val="none" w:sz="0" w:space="0" w:color="auto"/>
        <w:left w:val="none" w:sz="0" w:space="0" w:color="auto"/>
        <w:bottom w:val="none" w:sz="0" w:space="0" w:color="auto"/>
        <w:right w:val="none" w:sz="0" w:space="0" w:color="auto"/>
      </w:divBdr>
    </w:div>
    <w:div w:id="921641156">
      <w:bodyDiv w:val="1"/>
      <w:marLeft w:val="0"/>
      <w:marRight w:val="0"/>
      <w:marTop w:val="0"/>
      <w:marBottom w:val="0"/>
      <w:divBdr>
        <w:top w:val="none" w:sz="0" w:space="0" w:color="auto"/>
        <w:left w:val="none" w:sz="0" w:space="0" w:color="auto"/>
        <w:bottom w:val="none" w:sz="0" w:space="0" w:color="auto"/>
        <w:right w:val="none" w:sz="0" w:space="0" w:color="auto"/>
      </w:divBdr>
    </w:div>
    <w:div w:id="1125735914">
      <w:bodyDiv w:val="1"/>
      <w:marLeft w:val="0"/>
      <w:marRight w:val="0"/>
      <w:marTop w:val="0"/>
      <w:marBottom w:val="0"/>
      <w:divBdr>
        <w:top w:val="none" w:sz="0" w:space="0" w:color="auto"/>
        <w:left w:val="none" w:sz="0" w:space="0" w:color="auto"/>
        <w:bottom w:val="none" w:sz="0" w:space="0" w:color="auto"/>
        <w:right w:val="none" w:sz="0" w:space="0" w:color="auto"/>
      </w:divBdr>
      <w:divsChild>
        <w:div w:id="1931306803">
          <w:marLeft w:val="0"/>
          <w:marRight w:val="0"/>
          <w:marTop w:val="0"/>
          <w:marBottom w:val="0"/>
          <w:divBdr>
            <w:top w:val="none" w:sz="0" w:space="0" w:color="auto"/>
            <w:left w:val="none" w:sz="0" w:space="0" w:color="auto"/>
            <w:bottom w:val="none" w:sz="0" w:space="0" w:color="auto"/>
            <w:right w:val="none" w:sz="0" w:space="0" w:color="auto"/>
          </w:divBdr>
          <w:divsChild>
            <w:div w:id="123159785">
              <w:marLeft w:val="0"/>
              <w:marRight w:val="0"/>
              <w:marTop w:val="0"/>
              <w:marBottom w:val="0"/>
              <w:divBdr>
                <w:top w:val="none" w:sz="0" w:space="0" w:color="auto"/>
                <w:left w:val="none" w:sz="0" w:space="0" w:color="auto"/>
                <w:bottom w:val="none" w:sz="0" w:space="0" w:color="auto"/>
                <w:right w:val="none" w:sz="0" w:space="0" w:color="auto"/>
              </w:divBdr>
            </w:div>
            <w:div w:id="697465819">
              <w:marLeft w:val="0"/>
              <w:marRight w:val="0"/>
              <w:marTop w:val="0"/>
              <w:marBottom w:val="0"/>
              <w:divBdr>
                <w:top w:val="none" w:sz="0" w:space="0" w:color="auto"/>
                <w:left w:val="none" w:sz="0" w:space="0" w:color="auto"/>
                <w:bottom w:val="none" w:sz="0" w:space="0" w:color="auto"/>
                <w:right w:val="none" w:sz="0" w:space="0" w:color="auto"/>
              </w:divBdr>
            </w:div>
            <w:div w:id="747844785">
              <w:marLeft w:val="0"/>
              <w:marRight w:val="0"/>
              <w:marTop w:val="0"/>
              <w:marBottom w:val="0"/>
              <w:divBdr>
                <w:top w:val="none" w:sz="0" w:space="0" w:color="auto"/>
                <w:left w:val="none" w:sz="0" w:space="0" w:color="auto"/>
                <w:bottom w:val="none" w:sz="0" w:space="0" w:color="auto"/>
                <w:right w:val="none" w:sz="0" w:space="0" w:color="auto"/>
              </w:divBdr>
            </w:div>
            <w:div w:id="1908804038">
              <w:marLeft w:val="0"/>
              <w:marRight w:val="0"/>
              <w:marTop w:val="0"/>
              <w:marBottom w:val="0"/>
              <w:divBdr>
                <w:top w:val="none" w:sz="0" w:space="0" w:color="auto"/>
                <w:left w:val="none" w:sz="0" w:space="0" w:color="auto"/>
                <w:bottom w:val="none" w:sz="0" w:space="0" w:color="auto"/>
                <w:right w:val="none" w:sz="0" w:space="0" w:color="auto"/>
              </w:divBdr>
            </w:div>
            <w:div w:id="2030642218">
              <w:marLeft w:val="0"/>
              <w:marRight w:val="0"/>
              <w:marTop w:val="0"/>
              <w:marBottom w:val="0"/>
              <w:divBdr>
                <w:top w:val="none" w:sz="0" w:space="0" w:color="auto"/>
                <w:left w:val="none" w:sz="0" w:space="0" w:color="auto"/>
                <w:bottom w:val="none" w:sz="0" w:space="0" w:color="auto"/>
                <w:right w:val="none" w:sz="0" w:space="0" w:color="auto"/>
              </w:divBdr>
            </w:div>
            <w:div w:id="1596788440">
              <w:marLeft w:val="0"/>
              <w:marRight w:val="0"/>
              <w:marTop w:val="0"/>
              <w:marBottom w:val="0"/>
              <w:divBdr>
                <w:top w:val="none" w:sz="0" w:space="0" w:color="auto"/>
                <w:left w:val="none" w:sz="0" w:space="0" w:color="auto"/>
                <w:bottom w:val="none" w:sz="0" w:space="0" w:color="auto"/>
                <w:right w:val="none" w:sz="0" w:space="0" w:color="auto"/>
              </w:divBdr>
            </w:div>
            <w:div w:id="329063985">
              <w:marLeft w:val="0"/>
              <w:marRight w:val="0"/>
              <w:marTop w:val="0"/>
              <w:marBottom w:val="0"/>
              <w:divBdr>
                <w:top w:val="none" w:sz="0" w:space="0" w:color="auto"/>
                <w:left w:val="none" w:sz="0" w:space="0" w:color="auto"/>
                <w:bottom w:val="none" w:sz="0" w:space="0" w:color="auto"/>
                <w:right w:val="none" w:sz="0" w:space="0" w:color="auto"/>
              </w:divBdr>
            </w:div>
            <w:div w:id="1214078971">
              <w:marLeft w:val="0"/>
              <w:marRight w:val="0"/>
              <w:marTop w:val="0"/>
              <w:marBottom w:val="0"/>
              <w:divBdr>
                <w:top w:val="none" w:sz="0" w:space="0" w:color="auto"/>
                <w:left w:val="none" w:sz="0" w:space="0" w:color="auto"/>
                <w:bottom w:val="none" w:sz="0" w:space="0" w:color="auto"/>
                <w:right w:val="none" w:sz="0" w:space="0" w:color="auto"/>
              </w:divBdr>
            </w:div>
            <w:div w:id="1320622171">
              <w:marLeft w:val="0"/>
              <w:marRight w:val="0"/>
              <w:marTop w:val="0"/>
              <w:marBottom w:val="0"/>
              <w:divBdr>
                <w:top w:val="none" w:sz="0" w:space="0" w:color="auto"/>
                <w:left w:val="none" w:sz="0" w:space="0" w:color="auto"/>
                <w:bottom w:val="none" w:sz="0" w:space="0" w:color="auto"/>
                <w:right w:val="none" w:sz="0" w:space="0" w:color="auto"/>
              </w:divBdr>
            </w:div>
            <w:div w:id="1774086708">
              <w:marLeft w:val="0"/>
              <w:marRight w:val="0"/>
              <w:marTop w:val="0"/>
              <w:marBottom w:val="0"/>
              <w:divBdr>
                <w:top w:val="none" w:sz="0" w:space="0" w:color="auto"/>
                <w:left w:val="none" w:sz="0" w:space="0" w:color="auto"/>
                <w:bottom w:val="none" w:sz="0" w:space="0" w:color="auto"/>
                <w:right w:val="none" w:sz="0" w:space="0" w:color="auto"/>
              </w:divBdr>
            </w:div>
            <w:div w:id="1681814901">
              <w:marLeft w:val="0"/>
              <w:marRight w:val="0"/>
              <w:marTop w:val="0"/>
              <w:marBottom w:val="0"/>
              <w:divBdr>
                <w:top w:val="none" w:sz="0" w:space="0" w:color="auto"/>
                <w:left w:val="none" w:sz="0" w:space="0" w:color="auto"/>
                <w:bottom w:val="none" w:sz="0" w:space="0" w:color="auto"/>
                <w:right w:val="none" w:sz="0" w:space="0" w:color="auto"/>
              </w:divBdr>
            </w:div>
            <w:div w:id="733090598">
              <w:marLeft w:val="0"/>
              <w:marRight w:val="0"/>
              <w:marTop w:val="0"/>
              <w:marBottom w:val="0"/>
              <w:divBdr>
                <w:top w:val="none" w:sz="0" w:space="0" w:color="auto"/>
                <w:left w:val="none" w:sz="0" w:space="0" w:color="auto"/>
                <w:bottom w:val="none" w:sz="0" w:space="0" w:color="auto"/>
                <w:right w:val="none" w:sz="0" w:space="0" w:color="auto"/>
              </w:divBdr>
            </w:div>
            <w:div w:id="866521773">
              <w:marLeft w:val="0"/>
              <w:marRight w:val="0"/>
              <w:marTop w:val="0"/>
              <w:marBottom w:val="0"/>
              <w:divBdr>
                <w:top w:val="none" w:sz="0" w:space="0" w:color="auto"/>
                <w:left w:val="none" w:sz="0" w:space="0" w:color="auto"/>
                <w:bottom w:val="none" w:sz="0" w:space="0" w:color="auto"/>
                <w:right w:val="none" w:sz="0" w:space="0" w:color="auto"/>
              </w:divBdr>
            </w:div>
            <w:div w:id="288315976">
              <w:marLeft w:val="0"/>
              <w:marRight w:val="0"/>
              <w:marTop w:val="0"/>
              <w:marBottom w:val="0"/>
              <w:divBdr>
                <w:top w:val="none" w:sz="0" w:space="0" w:color="auto"/>
                <w:left w:val="none" w:sz="0" w:space="0" w:color="auto"/>
                <w:bottom w:val="none" w:sz="0" w:space="0" w:color="auto"/>
                <w:right w:val="none" w:sz="0" w:space="0" w:color="auto"/>
              </w:divBdr>
            </w:div>
            <w:div w:id="725882953">
              <w:marLeft w:val="0"/>
              <w:marRight w:val="0"/>
              <w:marTop w:val="0"/>
              <w:marBottom w:val="0"/>
              <w:divBdr>
                <w:top w:val="none" w:sz="0" w:space="0" w:color="auto"/>
                <w:left w:val="none" w:sz="0" w:space="0" w:color="auto"/>
                <w:bottom w:val="none" w:sz="0" w:space="0" w:color="auto"/>
                <w:right w:val="none" w:sz="0" w:space="0" w:color="auto"/>
              </w:divBdr>
            </w:div>
            <w:div w:id="942766044">
              <w:marLeft w:val="0"/>
              <w:marRight w:val="0"/>
              <w:marTop w:val="0"/>
              <w:marBottom w:val="0"/>
              <w:divBdr>
                <w:top w:val="none" w:sz="0" w:space="0" w:color="auto"/>
                <w:left w:val="none" w:sz="0" w:space="0" w:color="auto"/>
                <w:bottom w:val="none" w:sz="0" w:space="0" w:color="auto"/>
                <w:right w:val="none" w:sz="0" w:space="0" w:color="auto"/>
              </w:divBdr>
            </w:div>
            <w:div w:id="1492986614">
              <w:marLeft w:val="0"/>
              <w:marRight w:val="0"/>
              <w:marTop w:val="0"/>
              <w:marBottom w:val="0"/>
              <w:divBdr>
                <w:top w:val="none" w:sz="0" w:space="0" w:color="auto"/>
                <w:left w:val="none" w:sz="0" w:space="0" w:color="auto"/>
                <w:bottom w:val="none" w:sz="0" w:space="0" w:color="auto"/>
                <w:right w:val="none" w:sz="0" w:space="0" w:color="auto"/>
              </w:divBdr>
            </w:div>
            <w:div w:id="891309873">
              <w:marLeft w:val="0"/>
              <w:marRight w:val="0"/>
              <w:marTop w:val="0"/>
              <w:marBottom w:val="0"/>
              <w:divBdr>
                <w:top w:val="none" w:sz="0" w:space="0" w:color="auto"/>
                <w:left w:val="none" w:sz="0" w:space="0" w:color="auto"/>
                <w:bottom w:val="none" w:sz="0" w:space="0" w:color="auto"/>
                <w:right w:val="none" w:sz="0" w:space="0" w:color="auto"/>
              </w:divBdr>
            </w:div>
            <w:div w:id="431508507">
              <w:marLeft w:val="0"/>
              <w:marRight w:val="0"/>
              <w:marTop w:val="0"/>
              <w:marBottom w:val="0"/>
              <w:divBdr>
                <w:top w:val="none" w:sz="0" w:space="0" w:color="auto"/>
                <w:left w:val="none" w:sz="0" w:space="0" w:color="auto"/>
                <w:bottom w:val="none" w:sz="0" w:space="0" w:color="auto"/>
                <w:right w:val="none" w:sz="0" w:space="0" w:color="auto"/>
              </w:divBdr>
            </w:div>
            <w:div w:id="1131284605">
              <w:marLeft w:val="0"/>
              <w:marRight w:val="0"/>
              <w:marTop w:val="0"/>
              <w:marBottom w:val="0"/>
              <w:divBdr>
                <w:top w:val="none" w:sz="0" w:space="0" w:color="auto"/>
                <w:left w:val="none" w:sz="0" w:space="0" w:color="auto"/>
                <w:bottom w:val="none" w:sz="0" w:space="0" w:color="auto"/>
                <w:right w:val="none" w:sz="0" w:space="0" w:color="auto"/>
              </w:divBdr>
            </w:div>
            <w:div w:id="1080912217">
              <w:marLeft w:val="0"/>
              <w:marRight w:val="0"/>
              <w:marTop w:val="0"/>
              <w:marBottom w:val="0"/>
              <w:divBdr>
                <w:top w:val="none" w:sz="0" w:space="0" w:color="auto"/>
                <w:left w:val="none" w:sz="0" w:space="0" w:color="auto"/>
                <w:bottom w:val="none" w:sz="0" w:space="0" w:color="auto"/>
                <w:right w:val="none" w:sz="0" w:space="0" w:color="auto"/>
              </w:divBdr>
            </w:div>
            <w:div w:id="543640241">
              <w:marLeft w:val="0"/>
              <w:marRight w:val="0"/>
              <w:marTop w:val="0"/>
              <w:marBottom w:val="0"/>
              <w:divBdr>
                <w:top w:val="none" w:sz="0" w:space="0" w:color="auto"/>
                <w:left w:val="none" w:sz="0" w:space="0" w:color="auto"/>
                <w:bottom w:val="none" w:sz="0" w:space="0" w:color="auto"/>
                <w:right w:val="none" w:sz="0" w:space="0" w:color="auto"/>
              </w:divBdr>
            </w:div>
            <w:div w:id="127095146">
              <w:marLeft w:val="0"/>
              <w:marRight w:val="0"/>
              <w:marTop w:val="0"/>
              <w:marBottom w:val="0"/>
              <w:divBdr>
                <w:top w:val="none" w:sz="0" w:space="0" w:color="auto"/>
                <w:left w:val="none" w:sz="0" w:space="0" w:color="auto"/>
                <w:bottom w:val="none" w:sz="0" w:space="0" w:color="auto"/>
                <w:right w:val="none" w:sz="0" w:space="0" w:color="auto"/>
              </w:divBdr>
            </w:div>
            <w:div w:id="1832133778">
              <w:marLeft w:val="0"/>
              <w:marRight w:val="0"/>
              <w:marTop w:val="0"/>
              <w:marBottom w:val="0"/>
              <w:divBdr>
                <w:top w:val="none" w:sz="0" w:space="0" w:color="auto"/>
                <w:left w:val="none" w:sz="0" w:space="0" w:color="auto"/>
                <w:bottom w:val="none" w:sz="0" w:space="0" w:color="auto"/>
                <w:right w:val="none" w:sz="0" w:space="0" w:color="auto"/>
              </w:divBdr>
            </w:div>
            <w:div w:id="299579181">
              <w:marLeft w:val="0"/>
              <w:marRight w:val="0"/>
              <w:marTop w:val="0"/>
              <w:marBottom w:val="0"/>
              <w:divBdr>
                <w:top w:val="none" w:sz="0" w:space="0" w:color="auto"/>
                <w:left w:val="none" w:sz="0" w:space="0" w:color="auto"/>
                <w:bottom w:val="none" w:sz="0" w:space="0" w:color="auto"/>
                <w:right w:val="none" w:sz="0" w:space="0" w:color="auto"/>
              </w:divBdr>
            </w:div>
            <w:div w:id="1662201551">
              <w:marLeft w:val="0"/>
              <w:marRight w:val="0"/>
              <w:marTop w:val="0"/>
              <w:marBottom w:val="0"/>
              <w:divBdr>
                <w:top w:val="none" w:sz="0" w:space="0" w:color="auto"/>
                <w:left w:val="none" w:sz="0" w:space="0" w:color="auto"/>
                <w:bottom w:val="none" w:sz="0" w:space="0" w:color="auto"/>
                <w:right w:val="none" w:sz="0" w:space="0" w:color="auto"/>
              </w:divBdr>
            </w:div>
            <w:div w:id="1444183537">
              <w:marLeft w:val="0"/>
              <w:marRight w:val="0"/>
              <w:marTop w:val="0"/>
              <w:marBottom w:val="0"/>
              <w:divBdr>
                <w:top w:val="none" w:sz="0" w:space="0" w:color="auto"/>
                <w:left w:val="none" w:sz="0" w:space="0" w:color="auto"/>
                <w:bottom w:val="none" w:sz="0" w:space="0" w:color="auto"/>
                <w:right w:val="none" w:sz="0" w:space="0" w:color="auto"/>
              </w:divBdr>
            </w:div>
            <w:div w:id="958728010">
              <w:marLeft w:val="0"/>
              <w:marRight w:val="0"/>
              <w:marTop w:val="0"/>
              <w:marBottom w:val="0"/>
              <w:divBdr>
                <w:top w:val="none" w:sz="0" w:space="0" w:color="auto"/>
                <w:left w:val="none" w:sz="0" w:space="0" w:color="auto"/>
                <w:bottom w:val="none" w:sz="0" w:space="0" w:color="auto"/>
                <w:right w:val="none" w:sz="0" w:space="0" w:color="auto"/>
              </w:divBdr>
            </w:div>
            <w:div w:id="744911662">
              <w:marLeft w:val="0"/>
              <w:marRight w:val="0"/>
              <w:marTop w:val="0"/>
              <w:marBottom w:val="0"/>
              <w:divBdr>
                <w:top w:val="none" w:sz="0" w:space="0" w:color="auto"/>
                <w:left w:val="none" w:sz="0" w:space="0" w:color="auto"/>
                <w:bottom w:val="none" w:sz="0" w:space="0" w:color="auto"/>
                <w:right w:val="none" w:sz="0" w:space="0" w:color="auto"/>
              </w:divBdr>
            </w:div>
            <w:div w:id="1520392147">
              <w:marLeft w:val="0"/>
              <w:marRight w:val="0"/>
              <w:marTop w:val="0"/>
              <w:marBottom w:val="0"/>
              <w:divBdr>
                <w:top w:val="none" w:sz="0" w:space="0" w:color="auto"/>
                <w:left w:val="none" w:sz="0" w:space="0" w:color="auto"/>
                <w:bottom w:val="none" w:sz="0" w:space="0" w:color="auto"/>
                <w:right w:val="none" w:sz="0" w:space="0" w:color="auto"/>
              </w:divBdr>
            </w:div>
            <w:div w:id="1776704693">
              <w:marLeft w:val="0"/>
              <w:marRight w:val="0"/>
              <w:marTop w:val="0"/>
              <w:marBottom w:val="0"/>
              <w:divBdr>
                <w:top w:val="none" w:sz="0" w:space="0" w:color="auto"/>
                <w:left w:val="none" w:sz="0" w:space="0" w:color="auto"/>
                <w:bottom w:val="none" w:sz="0" w:space="0" w:color="auto"/>
                <w:right w:val="none" w:sz="0" w:space="0" w:color="auto"/>
              </w:divBdr>
            </w:div>
            <w:div w:id="533927561">
              <w:marLeft w:val="0"/>
              <w:marRight w:val="0"/>
              <w:marTop w:val="0"/>
              <w:marBottom w:val="0"/>
              <w:divBdr>
                <w:top w:val="none" w:sz="0" w:space="0" w:color="auto"/>
                <w:left w:val="none" w:sz="0" w:space="0" w:color="auto"/>
                <w:bottom w:val="none" w:sz="0" w:space="0" w:color="auto"/>
                <w:right w:val="none" w:sz="0" w:space="0" w:color="auto"/>
              </w:divBdr>
            </w:div>
            <w:div w:id="344216442">
              <w:marLeft w:val="0"/>
              <w:marRight w:val="0"/>
              <w:marTop w:val="0"/>
              <w:marBottom w:val="0"/>
              <w:divBdr>
                <w:top w:val="none" w:sz="0" w:space="0" w:color="auto"/>
                <w:left w:val="none" w:sz="0" w:space="0" w:color="auto"/>
                <w:bottom w:val="none" w:sz="0" w:space="0" w:color="auto"/>
                <w:right w:val="none" w:sz="0" w:space="0" w:color="auto"/>
              </w:divBdr>
            </w:div>
            <w:div w:id="252667947">
              <w:marLeft w:val="0"/>
              <w:marRight w:val="0"/>
              <w:marTop w:val="0"/>
              <w:marBottom w:val="0"/>
              <w:divBdr>
                <w:top w:val="none" w:sz="0" w:space="0" w:color="auto"/>
                <w:left w:val="none" w:sz="0" w:space="0" w:color="auto"/>
                <w:bottom w:val="none" w:sz="0" w:space="0" w:color="auto"/>
                <w:right w:val="none" w:sz="0" w:space="0" w:color="auto"/>
              </w:divBdr>
            </w:div>
            <w:div w:id="1802503337">
              <w:marLeft w:val="0"/>
              <w:marRight w:val="0"/>
              <w:marTop w:val="0"/>
              <w:marBottom w:val="0"/>
              <w:divBdr>
                <w:top w:val="none" w:sz="0" w:space="0" w:color="auto"/>
                <w:left w:val="none" w:sz="0" w:space="0" w:color="auto"/>
                <w:bottom w:val="none" w:sz="0" w:space="0" w:color="auto"/>
                <w:right w:val="none" w:sz="0" w:space="0" w:color="auto"/>
              </w:divBdr>
            </w:div>
            <w:div w:id="1440031298">
              <w:marLeft w:val="0"/>
              <w:marRight w:val="0"/>
              <w:marTop w:val="0"/>
              <w:marBottom w:val="0"/>
              <w:divBdr>
                <w:top w:val="none" w:sz="0" w:space="0" w:color="auto"/>
                <w:left w:val="none" w:sz="0" w:space="0" w:color="auto"/>
                <w:bottom w:val="none" w:sz="0" w:space="0" w:color="auto"/>
                <w:right w:val="none" w:sz="0" w:space="0" w:color="auto"/>
              </w:divBdr>
            </w:div>
            <w:div w:id="1464620575">
              <w:marLeft w:val="0"/>
              <w:marRight w:val="0"/>
              <w:marTop w:val="0"/>
              <w:marBottom w:val="0"/>
              <w:divBdr>
                <w:top w:val="none" w:sz="0" w:space="0" w:color="auto"/>
                <w:left w:val="none" w:sz="0" w:space="0" w:color="auto"/>
                <w:bottom w:val="none" w:sz="0" w:space="0" w:color="auto"/>
                <w:right w:val="none" w:sz="0" w:space="0" w:color="auto"/>
              </w:divBdr>
            </w:div>
            <w:div w:id="2124616211">
              <w:marLeft w:val="0"/>
              <w:marRight w:val="0"/>
              <w:marTop w:val="0"/>
              <w:marBottom w:val="0"/>
              <w:divBdr>
                <w:top w:val="none" w:sz="0" w:space="0" w:color="auto"/>
                <w:left w:val="none" w:sz="0" w:space="0" w:color="auto"/>
                <w:bottom w:val="none" w:sz="0" w:space="0" w:color="auto"/>
                <w:right w:val="none" w:sz="0" w:space="0" w:color="auto"/>
              </w:divBdr>
            </w:div>
            <w:div w:id="1826361432">
              <w:marLeft w:val="0"/>
              <w:marRight w:val="0"/>
              <w:marTop w:val="0"/>
              <w:marBottom w:val="0"/>
              <w:divBdr>
                <w:top w:val="none" w:sz="0" w:space="0" w:color="auto"/>
                <w:left w:val="none" w:sz="0" w:space="0" w:color="auto"/>
                <w:bottom w:val="none" w:sz="0" w:space="0" w:color="auto"/>
                <w:right w:val="none" w:sz="0" w:space="0" w:color="auto"/>
              </w:divBdr>
            </w:div>
            <w:div w:id="213466544">
              <w:marLeft w:val="0"/>
              <w:marRight w:val="0"/>
              <w:marTop w:val="0"/>
              <w:marBottom w:val="0"/>
              <w:divBdr>
                <w:top w:val="none" w:sz="0" w:space="0" w:color="auto"/>
                <w:left w:val="none" w:sz="0" w:space="0" w:color="auto"/>
                <w:bottom w:val="none" w:sz="0" w:space="0" w:color="auto"/>
                <w:right w:val="none" w:sz="0" w:space="0" w:color="auto"/>
              </w:divBdr>
            </w:div>
            <w:div w:id="379550439">
              <w:marLeft w:val="0"/>
              <w:marRight w:val="0"/>
              <w:marTop w:val="0"/>
              <w:marBottom w:val="0"/>
              <w:divBdr>
                <w:top w:val="none" w:sz="0" w:space="0" w:color="auto"/>
                <w:left w:val="none" w:sz="0" w:space="0" w:color="auto"/>
                <w:bottom w:val="none" w:sz="0" w:space="0" w:color="auto"/>
                <w:right w:val="none" w:sz="0" w:space="0" w:color="auto"/>
              </w:divBdr>
            </w:div>
            <w:div w:id="560408236">
              <w:marLeft w:val="0"/>
              <w:marRight w:val="0"/>
              <w:marTop w:val="0"/>
              <w:marBottom w:val="0"/>
              <w:divBdr>
                <w:top w:val="none" w:sz="0" w:space="0" w:color="auto"/>
                <w:left w:val="none" w:sz="0" w:space="0" w:color="auto"/>
                <w:bottom w:val="none" w:sz="0" w:space="0" w:color="auto"/>
                <w:right w:val="none" w:sz="0" w:space="0" w:color="auto"/>
              </w:divBdr>
            </w:div>
            <w:div w:id="680476189">
              <w:marLeft w:val="0"/>
              <w:marRight w:val="0"/>
              <w:marTop w:val="0"/>
              <w:marBottom w:val="0"/>
              <w:divBdr>
                <w:top w:val="none" w:sz="0" w:space="0" w:color="auto"/>
                <w:left w:val="none" w:sz="0" w:space="0" w:color="auto"/>
                <w:bottom w:val="none" w:sz="0" w:space="0" w:color="auto"/>
                <w:right w:val="none" w:sz="0" w:space="0" w:color="auto"/>
              </w:divBdr>
            </w:div>
            <w:div w:id="108477330">
              <w:marLeft w:val="0"/>
              <w:marRight w:val="0"/>
              <w:marTop w:val="0"/>
              <w:marBottom w:val="0"/>
              <w:divBdr>
                <w:top w:val="none" w:sz="0" w:space="0" w:color="auto"/>
                <w:left w:val="none" w:sz="0" w:space="0" w:color="auto"/>
                <w:bottom w:val="none" w:sz="0" w:space="0" w:color="auto"/>
                <w:right w:val="none" w:sz="0" w:space="0" w:color="auto"/>
              </w:divBdr>
            </w:div>
            <w:div w:id="1515799580">
              <w:marLeft w:val="0"/>
              <w:marRight w:val="0"/>
              <w:marTop w:val="0"/>
              <w:marBottom w:val="0"/>
              <w:divBdr>
                <w:top w:val="none" w:sz="0" w:space="0" w:color="auto"/>
                <w:left w:val="none" w:sz="0" w:space="0" w:color="auto"/>
                <w:bottom w:val="none" w:sz="0" w:space="0" w:color="auto"/>
                <w:right w:val="none" w:sz="0" w:space="0" w:color="auto"/>
              </w:divBdr>
            </w:div>
            <w:div w:id="265962846">
              <w:marLeft w:val="0"/>
              <w:marRight w:val="0"/>
              <w:marTop w:val="0"/>
              <w:marBottom w:val="0"/>
              <w:divBdr>
                <w:top w:val="none" w:sz="0" w:space="0" w:color="auto"/>
                <w:left w:val="none" w:sz="0" w:space="0" w:color="auto"/>
                <w:bottom w:val="none" w:sz="0" w:space="0" w:color="auto"/>
                <w:right w:val="none" w:sz="0" w:space="0" w:color="auto"/>
              </w:divBdr>
            </w:div>
            <w:div w:id="846794637">
              <w:marLeft w:val="0"/>
              <w:marRight w:val="0"/>
              <w:marTop w:val="0"/>
              <w:marBottom w:val="0"/>
              <w:divBdr>
                <w:top w:val="none" w:sz="0" w:space="0" w:color="auto"/>
                <w:left w:val="none" w:sz="0" w:space="0" w:color="auto"/>
                <w:bottom w:val="none" w:sz="0" w:space="0" w:color="auto"/>
                <w:right w:val="none" w:sz="0" w:space="0" w:color="auto"/>
              </w:divBdr>
            </w:div>
            <w:div w:id="645671506">
              <w:marLeft w:val="0"/>
              <w:marRight w:val="0"/>
              <w:marTop w:val="0"/>
              <w:marBottom w:val="0"/>
              <w:divBdr>
                <w:top w:val="none" w:sz="0" w:space="0" w:color="auto"/>
                <w:left w:val="none" w:sz="0" w:space="0" w:color="auto"/>
                <w:bottom w:val="none" w:sz="0" w:space="0" w:color="auto"/>
                <w:right w:val="none" w:sz="0" w:space="0" w:color="auto"/>
              </w:divBdr>
            </w:div>
            <w:div w:id="643700683">
              <w:marLeft w:val="0"/>
              <w:marRight w:val="0"/>
              <w:marTop w:val="0"/>
              <w:marBottom w:val="0"/>
              <w:divBdr>
                <w:top w:val="none" w:sz="0" w:space="0" w:color="auto"/>
                <w:left w:val="none" w:sz="0" w:space="0" w:color="auto"/>
                <w:bottom w:val="none" w:sz="0" w:space="0" w:color="auto"/>
                <w:right w:val="none" w:sz="0" w:space="0" w:color="auto"/>
              </w:divBdr>
            </w:div>
            <w:div w:id="1625773032">
              <w:marLeft w:val="0"/>
              <w:marRight w:val="0"/>
              <w:marTop w:val="0"/>
              <w:marBottom w:val="0"/>
              <w:divBdr>
                <w:top w:val="none" w:sz="0" w:space="0" w:color="auto"/>
                <w:left w:val="none" w:sz="0" w:space="0" w:color="auto"/>
                <w:bottom w:val="none" w:sz="0" w:space="0" w:color="auto"/>
                <w:right w:val="none" w:sz="0" w:space="0" w:color="auto"/>
              </w:divBdr>
            </w:div>
            <w:div w:id="485391413">
              <w:marLeft w:val="0"/>
              <w:marRight w:val="0"/>
              <w:marTop w:val="0"/>
              <w:marBottom w:val="0"/>
              <w:divBdr>
                <w:top w:val="none" w:sz="0" w:space="0" w:color="auto"/>
                <w:left w:val="none" w:sz="0" w:space="0" w:color="auto"/>
                <w:bottom w:val="none" w:sz="0" w:space="0" w:color="auto"/>
                <w:right w:val="none" w:sz="0" w:space="0" w:color="auto"/>
              </w:divBdr>
            </w:div>
            <w:div w:id="648285597">
              <w:marLeft w:val="0"/>
              <w:marRight w:val="0"/>
              <w:marTop w:val="0"/>
              <w:marBottom w:val="0"/>
              <w:divBdr>
                <w:top w:val="none" w:sz="0" w:space="0" w:color="auto"/>
                <w:left w:val="none" w:sz="0" w:space="0" w:color="auto"/>
                <w:bottom w:val="none" w:sz="0" w:space="0" w:color="auto"/>
                <w:right w:val="none" w:sz="0" w:space="0" w:color="auto"/>
              </w:divBdr>
            </w:div>
            <w:div w:id="1091124662">
              <w:marLeft w:val="0"/>
              <w:marRight w:val="0"/>
              <w:marTop w:val="0"/>
              <w:marBottom w:val="0"/>
              <w:divBdr>
                <w:top w:val="none" w:sz="0" w:space="0" w:color="auto"/>
                <w:left w:val="none" w:sz="0" w:space="0" w:color="auto"/>
                <w:bottom w:val="none" w:sz="0" w:space="0" w:color="auto"/>
                <w:right w:val="none" w:sz="0" w:space="0" w:color="auto"/>
              </w:divBdr>
            </w:div>
            <w:div w:id="108472962">
              <w:marLeft w:val="0"/>
              <w:marRight w:val="0"/>
              <w:marTop w:val="0"/>
              <w:marBottom w:val="0"/>
              <w:divBdr>
                <w:top w:val="none" w:sz="0" w:space="0" w:color="auto"/>
                <w:left w:val="none" w:sz="0" w:space="0" w:color="auto"/>
                <w:bottom w:val="none" w:sz="0" w:space="0" w:color="auto"/>
                <w:right w:val="none" w:sz="0" w:space="0" w:color="auto"/>
              </w:divBdr>
            </w:div>
            <w:div w:id="1275943820">
              <w:marLeft w:val="0"/>
              <w:marRight w:val="0"/>
              <w:marTop w:val="0"/>
              <w:marBottom w:val="0"/>
              <w:divBdr>
                <w:top w:val="none" w:sz="0" w:space="0" w:color="auto"/>
                <w:left w:val="none" w:sz="0" w:space="0" w:color="auto"/>
                <w:bottom w:val="none" w:sz="0" w:space="0" w:color="auto"/>
                <w:right w:val="none" w:sz="0" w:space="0" w:color="auto"/>
              </w:divBdr>
            </w:div>
            <w:div w:id="531648472">
              <w:marLeft w:val="0"/>
              <w:marRight w:val="0"/>
              <w:marTop w:val="0"/>
              <w:marBottom w:val="0"/>
              <w:divBdr>
                <w:top w:val="none" w:sz="0" w:space="0" w:color="auto"/>
                <w:left w:val="none" w:sz="0" w:space="0" w:color="auto"/>
                <w:bottom w:val="none" w:sz="0" w:space="0" w:color="auto"/>
                <w:right w:val="none" w:sz="0" w:space="0" w:color="auto"/>
              </w:divBdr>
            </w:div>
            <w:div w:id="965887056">
              <w:marLeft w:val="0"/>
              <w:marRight w:val="0"/>
              <w:marTop w:val="0"/>
              <w:marBottom w:val="0"/>
              <w:divBdr>
                <w:top w:val="none" w:sz="0" w:space="0" w:color="auto"/>
                <w:left w:val="none" w:sz="0" w:space="0" w:color="auto"/>
                <w:bottom w:val="none" w:sz="0" w:space="0" w:color="auto"/>
                <w:right w:val="none" w:sz="0" w:space="0" w:color="auto"/>
              </w:divBdr>
            </w:div>
            <w:div w:id="1162816224">
              <w:marLeft w:val="0"/>
              <w:marRight w:val="0"/>
              <w:marTop w:val="0"/>
              <w:marBottom w:val="0"/>
              <w:divBdr>
                <w:top w:val="none" w:sz="0" w:space="0" w:color="auto"/>
                <w:left w:val="none" w:sz="0" w:space="0" w:color="auto"/>
                <w:bottom w:val="none" w:sz="0" w:space="0" w:color="auto"/>
                <w:right w:val="none" w:sz="0" w:space="0" w:color="auto"/>
              </w:divBdr>
            </w:div>
            <w:div w:id="1766681931">
              <w:marLeft w:val="0"/>
              <w:marRight w:val="0"/>
              <w:marTop w:val="0"/>
              <w:marBottom w:val="0"/>
              <w:divBdr>
                <w:top w:val="none" w:sz="0" w:space="0" w:color="auto"/>
                <w:left w:val="none" w:sz="0" w:space="0" w:color="auto"/>
                <w:bottom w:val="none" w:sz="0" w:space="0" w:color="auto"/>
                <w:right w:val="none" w:sz="0" w:space="0" w:color="auto"/>
              </w:divBdr>
            </w:div>
            <w:div w:id="176044634">
              <w:marLeft w:val="0"/>
              <w:marRight w:val="0"/>
              <w:marTop w:val="0"/>
              <w:marBottom w:val="0"/>
              <w:divBdr>
                <w:top w:val="none" w:sz="0" w:space="0" w:color="auto"/>
                <w:left w:val="none" w:sz="0" w:space="0" w:color="auto"/>
                <w:bottom w:val="none" w:sz="0" w:space="0" w:color="auto"/>
                <w:right w:val="none" w:sz="0" w:space="0" w:color="auto"/>
              </w:divBdr>
            </w:div>
            <w:div w:id="429854049">
              <w:marLeft w:val="0"/>
              <w:marRight w:val="0"/>
              <w:marTop w:val="0"/>
              <w:marBottom w:val="0"/>
              <w:divBdr>
                <w:top w:val="none" w:sz="0" w:space="0" w:color="auto"/>
                <w:left w:val="none" w:sz="0" w:space="0" w:color="auto"/>
                <w:bottom w:val="none" w:sz="0" w:space="0" w:color="auto"/>
                <w:right w:val="none" w:sz="0" w:space="0" w:color="auto"/>
              </w:divBdr>
            </w:div>
            <w:div w:id="1382436929">
              <w:marLeft w:val="0"/>
              <w:marRight w:val="0"/>
              <w:marTop w:val="0"/>
              <w:marBottom w:val="0"/>
              <w:divBdr>
                <w:top w:val="none" w:sz="0" w:space="0" w:color="auto"/>
                <w:left w:val="none" w:sz="0" w:space="0" w:color="auto"/>
                <w:bottom w:val="none" w:sz="0" w:space="0" w:color="auto"/>
                <w:right w:val="none" w:sz="0" w:space="0" w:color="auto"/>
              </w:divBdr>
            </w:div>
            <w:div w:id="2094665175">
              <w:marLeft w:val="0"/>
              <w:marRight w:val="0"/>
              <w:marTop w:val="0"/>
              <w:marBottom w:val="0"/>
              <w:divBdr>
                <w:top w:val="none" w:sz="0" w:space="0" w:color="auto"/>
                <w:left w:val="none" w:sz="0" w:space="0" w:color="auto"/>
                <w:bottom w:val="none" w:sz="0" w:space="0" w:color="auto"/>
                <w:right w:val="none" w:sz="0" w:space="0" w:color="auto"/>
              </w:divBdr>
            </w:div>
            <w:div w:id="1780491884">
              <w:marLeft w:val="0"/>
              <w:marRight w:val="0"/>
              <w:marTop w:val="0"/>
              <w:marBottom w:val="0"/>
              <w:divBdr>
                <w:top w:val="none" w:sz="0" w:space="0" w:color="auto"/>
                <w:left w:val="none" w:sz="0" w:space="0" w:color="auto"/>
                <w:bottom w:val="none" w:sz="0" w:space="0" w:color="auto"/>
                <w:right w:val="none" w:sz="0" w:space="0" w:color="auto"/>
              </w:divBdr>
            </w:div>
            <w:div w:id="57435605">
              <w:marLeft w:val="0"/>
              <w:marRight w:val="0"/>
              <w:marTop w:val="0"/>
              <w:marBottom w:val="0"/>
              <w:divBdr>
                <w:top w:val="none" w:sz="0" w:space="0" w:color="auto"/>
                <w:left w:val="none" w:sz="0" w:space="0" w:color="auto"/>
                <w:bottom w:val="none" w:sz="0" w:space="0" w:color="auto"/>
                <w:right w:val="none" w:sz="0" w:space="0" w:color="auto"/>
              </w:divBdr>
            </w:div>
            <w:div w:id="1219049760">
              <w:marLeft w:val="0"/>
              <w:marRight w:val="0"/>
              <w:marTop w:val="0"/>
              <w:marBottom w:val="0"/>
              <w:divBdr>
                <w:top w:val="none" w:sz="0" w:space="0" w:color="auto"/>
                <w:left w:val="none" w:sz="0" w:space="0" w:color="auto"/>
                <w:bottom w:val="none" w:sz="0" w:space="0" w:color="auto"/>
                <w:right w:val="none" w:sz="0" w:space="0" w:color="auto"/>
              </w:divBdr>
            </w:div>
            <w:div w:id="423956266">
              <w:marLeft w:val="0"/>
              <w:marRight w:val="0"/>
              <w:marTop w:val="0"/>
              <w:marBottom w:val="0"/>
              <w:divBdr>
                <w:top w:val="none" w:sz="0" w:space="0" w:color="auto"/>
                <w:left w:val="none" w:sz="0" w:space="0" w:color="auto"/>
                <w:bottom w:val="none" w:sz="0" w:space="0" w:color="auto"/>
                <w:right w:val="none" w:sz="0" w:space="0" w:color="auto"/>
              </w:divBdr>
            </w:div>
            <w:div w:id="1153369584">
              <w:marLeft w:val="0"/>
              <w:marRight w:val="0"/>
              <w:marTop w:val="0"/>
              <w:marBottom w:val="0"/>
              <w:divBdr>
                <w:top w:val="none" w:sz="0" w:space="0" w:color="auto"/>
                <w:left w:val="none" w:sz="0" w:space="0" w:color="auto"/>
                <w:bottom w:val="none" w:sz="0" w:space="0" w:color="auto"/>
                <w:right w:val="none" w:sz="0" w:space="0" w:color="auto"/>
              </w:divBdr>
            </w:div>
            <w:div w:id="1629435563">
              <w:marLeft w:val="0"/>
              <w:marRight w:val="0"/>
              <w:marTop w:val="0"/>
              <w:marBottom w:val="0"/>
              <w:divBdr>
                <w:top w:val="none" w:sz="0" w:space="0" w:color="auto"/>
                <w:left w:val="none" w:sz="0" w:space="0" w:color="auto"/>
                <w:bottom w:val="none" w:sz="0" w:space="0" w:color="auto"/>
                <w:right w:val="none" w:sz="0" w:space="0" w:color="auto"/>
              </w:divBdr>
            </w:div>
            <w:div w:id="1510096057">
              <w:marLeft w:val="0"/>
              <w:marRight w:val="0"/>
              <w:marTop w:val="0"/>
              <w:marBottom w:val="0"/>
              <w:divBdr>
                <w:top w:val="none" w:sz="0" w:space="0" w:color="auto"/>
                <w:left w:val="none" w:sz="0" w:space="0" w:color="auto"/>
                <w:bottom w:val="none" w:sz="0" w:space="0" w:color="auto"/>
                <w:right w:val="none" w:sz="0" w:space="0" w:color="auto"/>
              </w:divBdr>
            </w:div>
            <w:div w:id="494613420">
              <w:marLeft w:val="0"/>
              <w:marRight w:val="0"/>
              <w:marTop w:val="0"/>
              <w:marBottom w:val="0"/>
              <w:divBdr>
                <w:top w:val="none" w:sz="0" w:space="0" w:color="auto"/>
                <w:left w:val="none" w:sz="0" w:space="0" w:color="auto"/>
                <w:bottom w:val="none" w:sz="0" w:space="0" w:color="auto"/>
                <w:right w:val="none" w:sz="0" w:space="0" w:color="auto"/>
              </w:divBdr>
            </w:div>
            <w:div w:id="1955626424">
              <w:marLeft w:val="0"/>
              <w:marRight w:val="0"/>
              <w:marTop w:val="0"/>
              <w:marBottom w:val="0"/>
              <w:divBdr>
                <w:top w:val="none" w:sz="0" w:space="0" w:color="auto"/>
                <w:left w:val="none" w:sz="0" w:space="0" w:color="auto"/>
                <w:bottom w:val="none" w:sz="0" w:space="0" w:color="auto"/>
                <w:right w:val="none" w:sz="0" w:space="0" w:color="auto"/>
              </w:divBdr>
            </w:div>
            <w:div w:id="459808562">
              <w:marLeft w:val="0"/>
              <w:marRight w:val="0"/>
              <w:marTop w:val="0"/>
              <w:marBottom w:val="0"/>
              <w:divBdr>
                <w:top w:val="none" w:sz="0" w:space="0" w:color="auto"/>
                <w:left w:val="none" w:sz="0" w:space="0" w:color="auto"/>
                <w:bottom w:val="none" w:sz="0" w:space="0" w:color="auto"/>
                <w:right w:val="none" w:sz="0" w:space="0" w:color="auto"/>
              </w:divBdr>
            </w:div>
            <w:div w:id="1661272925">
              <w:marLeft w:val="0"/>
              <w:marRight w:val="0"/>
              <w:marTop w:val="0"/>
              <w:marBottom w:val="0"/>
              <w:divBdr>
                <w:top w:val="none" w:sz="0" w:space="0" w:color="auto"/>
                <w:left w:val="none" w:sz="0" w:space="0" w:color="auto"/>
                <w:bottom w:val="none" w:sz="0" w:space="0" w:color="auto"/>
                <w:right w:val="none" w:sz="0" w:space="0" w:color="auto"/>
              </w:divBdr>
            </w:div>
            <w:div w:id="13468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1174">
      <w:bodyDiv w:val="1"/>
      <w:marLeft w:val="0"/>
      <w:marRight w:val="0"/>
      <w:marTop w:val="0"/>
      <w:marBottom w:val="0"/>
      <w:divBdr>
        <w:top w:val="none" w:sz="0" w:space="0" w:color="auto"/>
        <w:left w:val="none" w:sz="0" w:space="0" w:color="auto"/>
        <w:bottom w:val="none" w:sz="0" w:space="0" w:color="auto"/>
        <w:right w:val="none" w:sz="0" w:space="0" w:color="auto"/>
      </w:divBdr>
      <w:divsChild>
        <w:div w:id="1041369481">
          <w:marLeft w:val="0"/>
          <w:marRight w:val="0"/>
          <w:marTop w:val="0"/>
          <w:marBottom w:val="0"/>
          <w:divBdr>
            <w:top w:val="none" w:sz="0" w:space="0" w:color="auto"/>
            <w:left w:val="none" w:sz="0" w:space="0" w:color="auto"/>
            <w:bottom w:val="none" w:sz="0" w:space="0" w:color="auto"/>
            <w:right w:val="none" w:sz="0" w:space="0" w:color="auto"/>
          </w:divBdr>
          <w:divsChild>
            <w:div w:id="27664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760382">
      <w:bodyDiv w:val="1"/>
      <w:marLeft w:val="0"/>
      <w:marRight w:val="0"/>
      <w:marTop w:val="0"/>
      <w:marBottom w:val="0"/>
      <w:divBdr>
        <w:top w:val="none" w:sz="0" w:space="0" w:color="auto"/>
        <w:left w:val="none" w:sz="0" w:space="0" w:color="auto"/>
        <w:bottom w:val="none" w:sz="0" w:space="0" w:color="auto"/>
        <w:right w:val="none" w:sz="0" w:space="0" w:color="auto"/>
      </w:divBdr>
      <w:divsChild>
        <w:div w:id="2034333497">
          <w:marLeft w:val="0"/>
          <w:marRight w:val="0"/>
          <w:marTop w:val="0"/>
          <w:marBottom w:val="0"/>
          <w:divBdr>
            <w:top w:val="none" w:sz="0" w:space="0" w:color="auto"/>
            <w:left w:val="none" w:sz="0" w:space="0" w:color="auto"/>
            <w:bottom w:val="none" w:sz="0" w:space="0" w:color="auto"/>
            <w:right w:val="none" w:sz="0" w:space="0" w:color="auto"/>
          </w:divBdr>
          <w:divsChild>
            <w:div w:id="1467163143">
              <w:marLeft w:val="0"/>
              <w:marRight w:val="0"/>
              <w:marTop w:val="0"/>
              <w:marBottom w:val="0"/>
              <w:divBdr>
                <w:top w:val="none" w:sz="0" w:space="0" w:color="auto"/>
                <w:left w:val="none" w:sz="0" w:space="0" w:color="auto"/>
                <w:bottom w:val="none" w:sz="0" w:space="0" w:color="auto"/>
                <w:right w:val="none" w:sz="0" w:space="0" w:color="auto"/>
              </w:divBdr>
            </w:div>
            <w:div w:id="156918966">
              <w:marLeft w:val="0"/>
              <w:marRight w:val="0"/>
              <w:marTop w:val="0"/>
              <w:marBottom w:val="0"/>
              <w:divBdr>
                <w:top w:val="none" w:sz="0" w:space="0" w:color="auto"/>
                <w:left w:val="none" w:sz="0" w:space="0" w:color="auto"/>
                <w:bottom w:val="none" w:sz="0" w:space="0" w:color="auto"/>
                <w:right w:val="none" w:sz="0" w:space="0" w:color="auto"/>
              </w:divBdr>
            </w:div>
            <w:div w:id="925962998">
              <w:marLeft w:val="0"/>
              <w:marRight w:val="0"/>
              <w:marTop w:val="0"/>
              <w:marBottom w:val="0"/>
              <w:divBdr>
                <w:top w:val="none" w:sz="0" w:space="0" w:color="auto"/>
                <w:left w:val="none" w:sz="0" w:space="0" w:color="auto"/>
                <w:bottom w:val="none" w:sz="0" w:space="0" w:color="auto"/>
                <w:right w:val="none" w:sz="0" w:space="0" w:color="auto"/>
              </w:divBdr>
            </w:div>
            <w:div w:id="1707100495">
              <w:marLeft w:val="0"/>
              <w:marRight w:val="0"/>
              <w:marTop w:val="0"/>
              <w:marBottom w:val="0"/>
              <w:divBdr>
                <w:top w:val="none" w:sz="0" w:space="0" w:color="auto"/>
                <w:left w:val="none" w:sz="0" w:space="0" w:color="auto"/>
                <w:bottom w:val="none" w:sz="0" w:space="0" w:color="auto"/>
                <w:right w:val="none" w:sz="0" w:space="0" w:color="auto"/>
              </w:divBdr>
            </w:div>
            <w:div w:id="50815429">
              <w:marLeft w:val="0"/>
              <w:marRight w:val="0"/>
              <w:marTop w:val="0"/>
              <w:marBottom w:val="0"/>
              <w:divBdr>
                <w:top w:val="none" w:sz="0" w:space="0" w:color="auto"/>
                <w:left w:val="none" w:sz="0" w:space="0" w:color="auto"/>
                <w:bottom w:val="none" w:sz="0" w:space="0" w:color="auto"/>
                <w:right w:val="none" w:sz="0" w:space="0" w:color="auto"/>
              </w:divBdr>
            </w:div>
            <w:div w:id="1636250538">
              <w:marLeft w:val="0"/>
              <w:marRight w:val="0"/>
              <w:marTop w:val="0"/>
              <w:marBottom w:val="0"/>
              <w:divBdr>
                <w:top w:val="none" w:sz="0" w:space="0" w:color="auto"/>
                <w:left w:val="none" w:sz="0" w:space="0" w:color="auto"/>
                <w:bottom w:val="none" w:sz="0" w:space="0" w:color="auto"/>
                <w:right w:val="none" w:sz="0" w:space="0" w:color="auto"/>
              </w:divBdr>
            </w:div>
            <w:div w:id="557321105">
              <w:marLeft w:val="0"/>
              <w:marRight w:val="0"/>
              <w:marTop w:val="0"/>
              <w:marBottom w:val="0"/>
              <w:divBdr>
                <w:top w:val="none" w:sz="0" w:space="0" w:color="auto"/>
                <w:left w:val="none" w:sz="0" w:space="0" w:color="auto"/>
                <w:bottom w:val="none" w:sz="0" w:space="0" w:color="auto"/>
                <w:right w:val="none" w:sz="0" w:space="0" w:color="auto"/>
              </w:divBdr>
            </w:div>
            <w:div w:id="1374307123">
              <w:marLeft w:val="0"/>
              <w:marRight w:val="0"/>
              <w:marTop w:val="0"/>
              <w:marBottom w:val="0"/>
              <w:divBdr>
                <w:top w:val="none" w:sz="0" w:space="0" w:color="auto"/>
                <w:left w:val="none" w:sz="0" w:space="0" w:color="auto"/>
                <w:bottom w:val="none" w:sz="0" w:space="0" w:color="auto"/>
                <w:right w:val="none" w:sz="0" w:space="0" w:color="auto"/>
              </w:divBdr>
            </w:div>
            <w:div w:id="175123447">
              <w:marLeft w:val="0"/>
              <w:marRight w:val="0"/>
              <w:marTop w:val="0"/>
              <w:marBottom w:val="0"/>
              <w:divBdr>
                <w:top w:val="none" w:sz="0" w:space="0" w:color="auto"/>
                <w:left w:val="none" w:sz="0" w:space="0" w:color="auto"/>
                <w:bottom w:val="none" w:sz="0" w:space="0" w:color="auto"/>
                <w:right w:val="none" w:sz="0" w:space="0" w:color="auto"/>
              </w:divBdr>
            </w:div>
            <w:div w:id="1220824704">
              <w:marLeft w:val="0"/>
              <w:marRight w:val="0"/>
              <w:marTop w:val="0"/>
              <w:marBottom w:val="0"/>
              <w:divBdr>
                <w:top w:val="none" w:sz="0" w:space="0" w:color="auto"/>
                <w:left w:val="none" w:sz="0" w:space="0" w:color="auto"/>
                <w:bottom w:val="none" w:sz="0" w:space="0" w:color="auto"/>
                <w:right w:val="none" w:sz="0" w:space="0" w:color="auto"/>
              </w:divBdr>
            </w:div>
            <w:div w:id="447820863">
              <w:marLeft w:val="0"/>
              <w:marRight w:val="0"/>
              <w:marTop w:val="0"/>
              <w:marBottom w:val="0"/>
              <w:divBdr>
                <w:top w:val="none" w:sz="0" w:space="0" w:color="auto"/>
                <w:left w:val="none" w:sz="0" w:space="0" w:color="auto"/>
                <w:bottom w:val="none" w:sz="0" w:space="0" w:color="auto"/>
                <w:right w:val="none" w:sz="0" w:space="0" w:color="auto"/>
              </w:divBdr>
            </w:div>
            <w:div w:id="1730615494">
              <w:marLeft w:val="0"/>
              <w:marRight w:val="0"/>
              <w:marTop w:val="0"/>
              <w:marBottom w:val="0"/>
              <w:divBdr>
                <w:top w:val="none" w:sz="0" w:space="0" w:color="auto"/>
                <w:left w:val="none" w:sz="0" w:space="0" w:color="auto"/>
                <w:bottom w:val="none" w:sz="0" w:space="0" w:color="auto"/>
                <w:right w:val="none" w:sz="0" w:space="0" w:color="auto"/>
              </w:divBdr>
            </w:div>
            <w:div w:id="2125078807">
              <w:marLeft w:val="0"/>
              <w:marRight w:val="0"/>
              <w:marTop w:val="0"/>
              <w:marBottom w:val="0"/>
              <w:divBdr>
                <w:top w:val="none" w:sz="0" w:space="0" w:color="auto"/>
                <w:left w:val="none" w:sz="0" w:space="0" w:color="auto"/>
                <w:bottom w:val="none" w:sz="0" w:space="0" w:color="auto"/>
                <w:right w:val="none" w:sz="0" w:space="0" w:color="auto"/>
              </w:divBdr>
            </w:div>
            <w:div w:id="339624953">
              <w:marLeft w:val="0"/>
              <w:marRight w:val="0"/>
              <w:marTop w:val="0"/>
              <w:marBottom w:val="0"/>
              <w:divBdr>
                <w:top w:val="none" w:sz="0" w:space="0" w:color="auto"/>
                <w:left w:val="none" w:sz="0" w:space="0" w:color="auto"/>
                <w:bottom w:val="none" w:sz="0" w:space="0" w:color="auto"/>
                <w:right w:val="none" w:sz="0" w:space="0" w:color="auto"/>
              </w:divBdr>
            </w:div>
            <w:div w:id="1031490845">
              <w:marLeft w:val="0"/>
              <w:marRight w:val="0"/>
              <w:marTop w:val="0"/>
              <w:marBottom w:val="0"/>
              <w:divBdr>
                <w:top w:val="none" w:sz="0" w:space="0" w:color="auto"/>
                <w:left w:val="none" w:sz="0" w:space="0" w:color="auto"/>
                <w:bottom w:val="none" w:sz="0" w:space="0" w:color="auto"/>
                <w:right w:val="none" w:sz="0" w:space="0" w:color="auto"/>
              </w:divBdr>
            </w:div>
            <w:div w:id="1842314694">
              <w:marLeft w:val="0"/>
              <w:marRight w:val="0"/>
              <w:marTop w:val="0"/>
              <w:marBottom w:val="0"/>
              <w:divBdr>
                <w:top w:val="none" w:sz="0" w:space="0" w:color="auto"/>
                <w:left w:val="none" w:sz="0" w:space="0" w:color="auto"/>
                <w:bottom w:val="none" w:sz="0" w:space="0" w:color="auto"/>
                <w:right w:val="none" w:sz="0" w:space="0" w:color="auto"/>
              </w:divBdr>
            </w:div>
            <w:div w:id="993727542">
              <w:marLeft w:val="0"/>
              <w:marRight w:val="0"/>
              <w:marTop w:val="0"/>
              <w:marBottom w:val="0"/>
              <w:divBdr>
                <w:top w:val="none" w:sz="0" w:space="0" w:color="auto"/>
                <w:left w:val="none" w:sz="0" w:space="0" w:color="auto"/>
                <w:bottom w:val="none" w:sz="0" w:space="0" w:color="auto"/>
                <w:right w:val="none" w:sz="0" w:space="0" w:color="auto"/>
              </w:divBdr>
            </w:div>
            <w:div w:id="1967933572">
              <w:marLeft w:val="0"/>
              <w:marRight w:val="0"/>
              <w:marTop w:val="0"/>
              <w:marBottom w:val="0"/>
              <w:divBdr>
                <w:top w:val="none" w:sz="0" w:space="0" w:color="auto"/>
                <w:left w:val="none" w:sz="0" w:space="0" w:color="auto"/>
                <w:bottom w:val="none" w:sz="0" w:space="0" w:color="auto"/>
                <w:right w:val="none" w:sz="0" w:space="0" w:color="auto"/>
              </w:divBdr>
            </w:div>
            <w:div w:id="45877476">
              <w:marLeft w:val="0"/>
              <w:marRight w:val="0"/>
              <w:marTop w:val="0"/>
              <w:marBottom w:val="0"/>
              <w:divBdr>
                <w:top w:val="none" w:sz="0" w:space="0" w:color="auto"/>
                <w:left w:val="none" w:sz="0" w:space="0" w:color="auto"/>
                <w:bottom w:val="none" w:sz="0" w:space="0" w:color="auto"/>
                <w:right w:val="none" w:sz="0" w:space="0" w:color="auto"/>
              </w:divBdr>
            </w:div>
            <w:div w:id="419372553">
              <w:marLeft w:val="0"/>
              <w:marRight w:val="0"/>
              <w:marTop w:val="0"/>
              <w:marBottom w:val="0"/>
              <w:divBdr>
                <w:top w:val="none" w:sz="0" w:space="0" w:color="auto"/>
                <w:left w:val="none" w:sz="0" w:space="0" w:color="auto"/>
                <w:bottom w:val="none" w:sz="0" w:space="0" w:color="auto"/>
                <w:right w:val="none" w:sz="0" w:space="0" w:color="auto"/>
              </w:divBdr>
            </w:div>
            <w:div w:id="1488396482">
              <w:marLeft w:val="0"/>
              <w:marRight w:val="0"/>
              <w:marTop w:val="0"/>
              <w:marBottom w:val="0"/>
              <w:divBdr>
                <w:top w:val="none" w:sz="0" w:space="0" w:color="auto"/>
                <w:left w:val="none" w:sz="0" w:space="0" w:color="auto"/>
                <w:bottom w:val="none" w:sz="0" w:space="0" w:color="auto"/>
                <w:right w:val="none" w:sz="0" w:space="0" w:color="auto"/>
              </w:divBdr>
            </w:div>
            <w:div w:id="859584879">
              <w:marLeft w:val="0"/>
              <w:marRight w:val="0"/>
              <w:marTop w:val="0"/>
              <w:marBottom w:val="0"/>
              <w:divBdr>
                <w:top w:val="none" w:sz="0" w:space="0" w:color="auto"/>
                <w:left w:val="none" w:sz="0" w:space="0" w:color="auto"/>
                <w:bottom w:val="none" w:sz="0" w:space="0" w:color="auto"/>
                <w:right w:val="none" w:sz="0" w:space="0" w:color="auto"/>
              </w:divBdr>
            </w:div>
            <w:div w:id="1765151086">
              <w:marLeft w:val="0"/>
              <w:marRight w:val="0"/>
              <w:marTop w:val="0"/>
              <w:marBottom w:val="0"/>
              <w:divBdr>
                <w:top w:val="none" w:sz="0" w:space="0" w:color="auto"/>
                <w:left w:val="none" w:sz="0" w:space="0" w:color="auto"/>
                <w:bottom w:val="none" w:sz="0" w:space="0" w:color="auto"/>
                <w:right w:val="none" w:sz="0" w:space="0" w:color="auto"/>
              </w:divBdr>
            </w:div>
            <w:div w:id="866985009">
              <w:marLeft w:val="0"/>
              <w:marRight w:val="0"/>
              <w:marTop w:val="0"/>
              <w:marBottom w:val="0"/>
              <w:divBdr>
                <w:top w:val="none" w:sz="0" w:space="0" w:color="auto"/>
                <w:left w:val="none" w:sz="0" w:space="0" w:color="auto"/>
                <w:bottom w:val="none" w:sz="0" w:space="0" w:color="auto"/>
                <w:right w:val="none" w:sz="0" w:space="0" w:color="auto"/>
              </w:divBdr>
            </w:div>
            <w:div w:id="45613252">
              <w:marLeft w:val="0"/>
              <w:marRight w:val="0"/>
              <w:marTop w:val="0"/>
              <w:marBottom w:val="0"/>
              <w:divBdr>
                <w:top w:val="none" w:sz="0" w:space="0" w:color="auto"/>
                <w:left w:val="none" w:sz="0" w:space="0" w:color="auto"/>
                <w:bottom w:val="none" w:sz="0" w:space="0" w:color="auto"/>
                <w:right w:val="none" w:sz="0" w:space="0" w:color="auto"/>
              </w:divBdr>
            </w:div>
            <w:div w:id="1711222105">
              <w:marLeft w:val="0"/>
              <w:marRight w:val="0"/>
              <w:marTop w:val="0"/>
              <w:marBottom w:val="0"/>
              <w:divBdr>
                <w:top w:val="none" w:sz="0" w:space="0" w:color="auto"/>
                <w:left w:val="none" w:sz="0" w:space="0" w:color="auto"/>
                <w:bottom w:val="none" w:sz="0" w:space="0" w:color="auto"/>
                <w:right w:val="none" w:sz="0" w:space="0" w:color="auto"/>
              </w:divBdr>
            </w:div>
            <w:div w:id="874736286">
              <w:marLeft w:val="0"/>
              <w:marRight w:val="0"/>
              <w:marTop w:val="0"/>
              <w:marBottom w:val="0"/>
              <w:divBdr>
                <w:top w:val="none" w:sz="0" w:space="0" w:color="auto"/>
                <w:left w:val="none" w:sz="0" w:space="0" w:color="auto"/>
                <w:bottom w:val="none" w:sz="0" w:space="0" w:color="auto"/>
                <w:right w:val="none" w:sz="0" w:space="0" w:color="auto"/>
              </w:divBdr>
            </w:div>
            <w:div w:id="1579289895">
              <w:marLeft w:val="0"/>
              <w:marRight w:val="0"/>
              <w:marTop w:val="0"/>
              <w:marBottom w:val="0"/>
              <w:divBdr>
                <w:top w:val="none" w:sz="0" w:space="0" w:color="auto"/>
                <w:left w:val="none" w:sz="0" w:space="0" w:color="auto"/>
                <w:bottom w:val="none" w:sz="0" w:space="0" w:color="auto"/>
                <w:right w:val="none" w:sz="0" w:space="0" w:color="auto"/>
              </w:divBdr>
            </w:div>
            <w:div w:id="175074970">
              <w:marLeft w:val="0"/>
              <w:marRight w:val="0"/>
              <w:marTop w:val="0"/>
              <w:marBottom w:val="0"/>
              <w:divBdr>
                <w:top w:val="none" w:sz="0" w:space="0" w:color="auto"/>
                <w:left w:val="none" w:sz="0" w:space="0" w:color="auto"/>
                <w:bottom w:val="none" w:sz="0" w:space="0" w:color="auto"/>
                <w:right w:val="none" w:sz="0" w:space="0" w:color="auto"/>
              </w:divBdr>
            </w:div>
            <w:div w:id="579679410">
              <w:marLeft w:val="0"/>
              <w:marRight w:val="0"/>
              <w:marTop w:val="0"/>
              <w:marBottom w:val="0"/>
              <w:divBdr>
                <w:top w:val="none" w:sz="0" w:space="0" w:color="auto"/>
                <w:left w:val="none" w:sz="0" w:space="0" w:color="auto"/>
                <w:bottom w:val="none" w:sz="0" w:space="0" w:color="auto"/>
                <w:right w:val="none" w:sz="0" w:space="0" w:color="auto"/>
              </w:divBdr>
            </w:div>
            <w:div w:id="954016603">
              <w:marLeft w:val="0"/>
              <w:marRight w:val="0"/>
              <w:marTop w:val="0"/>
              <w:marBottom w:val="0"/>
              <w:divBdr>
                <w:top w:val="none" w:sz="0" w:space="0" w:color="auto"/>
                <w:left w:val="none" w:sz="0" w:space="0" w:color="auto"/>
                <w:bottom w:val="none" w:sz="0" w:space="0" w:color="auto"/>
                <w:right w:val="none" w:sz="0" w:space="0" w:color="auto"/>
              </w:divBdr>
            </w:div>
            <w:div w:id="2110734608">
              <w:marLeft w:val="0"/>
              <w:marRight w:val="0"/>
              <w:marTop w:val="0"/>
              <w:marBottom w:val="0"/>
              <w:divBdr>
                <w:top w:val="none" w:sz="0" w:space="0" w:color="auto"/>
                <w:left w:val="none" w:sz="0" w:space="0" w:color="auto"/>
                <w:bottom w:val="none" w:sz="0" w:space="0" w:color="auto"/>
                <w:right w:val="none" w:sz="0" w:space="0" w:color="auto"/>
              </w:divBdr>
            </w:div>
            <w:div w:id="620192664">
              <w:marLeft w:val="0"/>
              <w:marRight w:val="0"/>
              <w:marTop w:val="0"/>
              <w:marBottom w:val="0"/>
              <w:divBdr>
                <w:top w:val="none" w:sz="0" w:space="0" w:color="auto"/>
                <w:left w:val="none" w:sz="0" w:space="0" w:color="auto"/>
                <w:bottom w:val="none" w:sz="0" w:space="0" w:color="auto"/>
                <w:right w:val="none" w:sz="0" w:space="0" w:color="auto"/>
              </w:divBdr>
            </w:div>
            <w:div w:id="1534465628">
              <w:marLeft w:val="0"/>
              <w:marRight w:val="0"/>
              <w:marTop w:val="0"/>
              <w:marBottom w:val="0"/>
              <w:divBdr>
                <w:top w:val="none" w:sz="0" w:space="0" w:color="auto"/>
                <w:left w:val="none" w:sz="0" w:space="0" w:color="auto"/>
                <w:bottom w:val="none" w:sz="0" w:space="0" w:color="auto"/>
                <w:right w:val="none" w:sz="0" w:space="0" w:color="auto"/>
              </w:divBdr>
            </w:div>
            <w:div w:id="1533112751">
              <w:marLeft w:val="0"/>
              <w:marRight w:val="0"/>
              <w:marTop w:val="0"/>
              <w:marBottom w:val="0"/>
              <w:divBdr>
                <w:top w:val="none" w:sz="0" w:space="0" w:color="auto"/>
                <w:left w:val="none" w:sz="0" w:space="0" w:color="auto"/>
                <w:bottom w:val="none" w:sz="0" w:space="0" w:color="auto"/>
                <w:right w:val="none" w:sz="0" w:space="0" w:color="auto"/>
              </w:divBdr>
            </w:div>
            <w:div w:id="1774980480">
              <w:marLeft w:val="0"/>
              <w:marRight w:val="0"/>
              <w:marTop w:val="0"/>
              <w:marBottom w:val="0"/>
              <w:divBdr>
                <w:top w:val="none" w:sz="0" w:space="0" w:color="auto"/>
                <w:left w:val="none" w:sz="0" w:space="0" w:color="auto"/>
                <w:bottom w:val="none" w:sz="0" w:space="0" w:color="auto"/>
                <w:right w:val="none" w:sz="0" w:space="0" w:color="auto"/>
              </w:divBdr>
            </w:div>
            <w:div w:id="2133088679">
              <w:marLeft w:val="0"/>
              <w:marRight w:val="0"/>
              <w:marTop w:val="0"/>
              <w:marBottom w:val="0"/>
              <w:divBdr>
                <w:top w:val="none" w:sz="0" w:space="0" w:color="auto"/>
                <w:left w:val="none" w:sz="0" w:space="0" w:color="auto"/>
                <w:bottom w:val="none" w:sz="0" w:space="0" w:color="auto"/>
                <w:right w:val="none" w:sz="0" w:space="0" w:color="auto"/>
              </w:divBdr>
            </w:div>
            <w:div w:id="1881476797">
              <w:marLeft w:val="0"/>
              <w:marRight w:val="0"/>
              <w:marTop w:val="0"/>
              <w:marBottom w:val="0"/>
              <w:divBdr>
                <w:top w:val="none" w:sz="0" w:space="0" w:color="auto"/>
                <w:left w:val="none" w:sz="0" w:space="0" w:color="auto"/>
                <w:bottom w:val="none" w:sz="0" w:space="0" w:color="auto"/>
                <w:right w:val="none" w:sz="0" w:space="0" w:color="auto"/>
              </w:divBdr>
            </w:div>
            <w:div w:id="1844467167">
              <w:marLeft w:val="0"/>
              <w:marRight w:val="0"/>
              <w:marTop w:val="0"/>
              <w:marBottom w:val="0"/>
              <w:divBdr>
                <w:top w:val="none" w:sz="0" w:space="0" w:color="auto"/>
                <w:left w:val="none" w:sz="0" w:space="0" w:color="auto"/>
                <w:bottom w:val="none" w:sz="0" w:space="0" w:color="auto"/>
                <w:right w:val="none" w:sz="0" w:space="0" w:color="auto"/>
              </w:divBdr>
            </w:div>
            <w:div w:id="1981761156">
              <w:marLeft w:val="0"/>
              <w:marRight w:val="0"/>
              <w:marTop w:val="0"/>
              <w:marBottom w:val="0"/>
              <w:divBdr>
                <w:top w:val="none" w:sz="0" w:space="0" w:color="auto"/>
                <w:left w:val="none" w:sz="0" w:space="0" w:color="auto"/>
                <w:bottom w:val="none" w:sz="0" w:space="0" w:color="auto"/>
                <w:right w:val="none" w:sz="0" w:space="0" w:color="auto"/>
              </w:divBdr>
            </w:div>
            <w:div w:id="1096488089">
              <w:marLeft w:val="0"/>
              <w:marRight w:val="0"/>
              <w:marTop w:val="0"/>
              <w:marBottom w:val="0"/>
              <w:divBdr>
                <w:top w:val="none" w:sz="0" w:space="0" w:color="auto"/>
                <w:left w:val="none" w:sz="0" w:space="0" w:color="auto"/>
                <w:bottom w:val="none" w:sz="0" w:space="0" w:color="auto"/>
                <w:right w:val="none" w:sz="0" w:space="0" w:color="auto"/>
              </w:divBdr>
            </w:div>
            <w:div w:id="876161757">
              <w:marLeft w:val="0"/>
              <w:marRight w:val="0"/>
              <w:marTop w:val="0"/>
              <w:marBottom w:val="0"/>
              <w:divBdr>
                <w:top w:val="none" w:sz="0" w:space="0" w:color="auto"/>
                <w:left w:val="none" w:sz="0" w:space="0" w:color="auto"/>
                <w:bottom w:val="none" w:sz="0" w:space="0" w:color="auto"/>
                <w:right w:val="none" w:sz="0" w:space="0" w:color="auto"/>
              </w:divBdr>
            </w:div>
            <w:div w:id="1823430420">
              <w:marLeft w:val="0"/>
              <w:marRight w:val="0"/>
              <w:marTop w:val="0"/>
              <w:marBottom w:val="0"/>
              <w:divBdr>
                <w:top w:val="none" w:sz="0" w:space="0" w:color="auto"/>
                <w:left w:val="none" w:sz="0" w:space="0" w:color="auto"/>
                <w:bottom w:val="none" w:sz="0" w:space="0" w:color="auto"/>
                <w:right w:val="none" w:sz="0" w:space="0" w:color="auto"/>
              </w:divBdr>
            </w:div>
            <w:div w:id="991956060">
              <w:marLeft w:val="0"/>
              <w:marRight w:val="0"/>
              <w:marTop w:val="0"/>
              <w:marBottom w:val="0"/>
              <w:divBdr>
                <w:top w:val="none" w:sz="0" w:space="0" w:color="auto"/>
                <w:left w:val="none" w:sz="0" w:space="0" w:color="auto"/>
                <w:bottom w:val="none" w:sz="0" w:space="0" w:color="auto"/>
                <w:right w:val="none" w:sz="0" w:space="0" w:color="auto"/>
              </w:divBdr>
            </w:div>
            <w:div w:id="822697239">
              <w:marLeft w:val="0"/>
              <w:marRight w:val="0"/>
              <w:marTop w:val="0"/>
              <w:marBottom w:val="0"/>
              <w:divBdr>
                <w:top w:val="none" w:sz="0" w:space="0" w:color="auto"/>
                <w:left w:val="none" w:sz="0" w:space="0" w:color="auto"/>
                <w:bottom w:val="none" w:sz="0" w:space="0" w:color="auto"/>
                <w:right w:val="none" w:sz="0" w:space="0" w:color="auto"/>
              </w:divBdr>
            </w:div>
            <w:div w:id="1608542072">
              <w:marLeft w:val="0"/>
              <w:marRight w:val="0"/>
              <w:marTop w:val="0"/>
              <w:marBottom w:val="0"/>
              <w:divBdr>
                <w:top w:val="none" w:sz="0" w:space="0" w:color="auto"/>
                <w:left w:val="none" w:sz="0" w:space="0" w:color="auto"/>
                <w:bottom w:val="none" w:sz="0" w:space="0" w:color="auto"/>
                <w:right w:val="none" w:sz="0" w:space="0" w:color="auto"/>
              </w:divBdr>
            </w:div>
            <w:div w:id="528759471">
              <w:marLeft w:val="0"/>
              <w:marRight w:val="0"/>
              <w:marTop w:val="0"/>
              <w:marBottom w:val="0"/>
              <w:divBdr>
                <w:top w:val="none" w:sz="0" w:space="0" w:color="auto"/>
                <w:left w:val="none" w:sz="0" w:space="0" w:color="auto"/>
                <w:bottom w:val="none" w:sz="0" w:space="0" w:color="auto"/>
                <w:right w:val="none" w:sz="0" w:space="0" w:color="auto"/>
              </w:divBdr>
            </w:div>
            <w:div w:id="1880168008">
              <w:marLeft w:val="0"/>
              <w:marRight w:val="0"/>
              <w:marTop w:val="0"/>
              <w:marBottom w:val="0"/>
              <w:divBdr>
                <w:top w:val="none" w:sz="0" w:space="0" w:color="auto"/>
                <w:left w:val="none" w:sz="0" w:space="0" w:color="auto"/>
                <w:bottom w:val="none" w:sz="0" w:space="0" w:color="auto"/>
                <w:right w:val="none" w:sz="0" w:space="0" w:color="auto"/>
              </w:divBdr>
            </w:div>
            <w:div w:id="1693530236">
              <w:marLeft w:val="0"/>
              <w:marRight w:val="0"/>
              <w:marTop w:val="0"/>
              <w:marBottom w:val="0"/>
              <w:divBdr>
                <w:top w:val="none" w:sz="0" w:space="0" w:color="auto"/>
                <w:left w:val="none" w:sz="0" w:space="0" w:color="auto"/>
                <w:bottom w:val="none" w:sz="0" w:space="0" w:color="auto"/>
                <w:right w:val="none" w:sz="0" w:space="0" w:color="auto"/>
              </w:divBdr>
            </w:div>
            <w:div w:id="4982922">
              <w:marLeft w:val="0"/>
              <w:marRight w:val="0"/>
              <w:marTop w:val="0"/>
              <w:marBottom w:val="0"/>
              <w:divBdr>
                <w:top w:val="none" w:sz="0" w:space="0" w:color="auto"/>
                <w:left w:val="none" w:sz="0" w:space="0" w:color="auto"/>
                <w:bottom w:val="none" w:sz="0" w:space="0" w:color="auto"/>
                <w:right w:val="none" w:sz="0" w:space="0" w:color="auto"/>
              </w:divBdr>
            </w:div>
            <w:div w:id="330334113">
              <w:marLeft w:val="0"/>
              <w:marRight w:val="0"/>
              <w:marTop w:val="0"/>
              <w:marBottom w:val="0"/>
              <w:divBdr>
                <w:top w:val="none" w:sz="0" w:space="0" w:color="auto"/>
                <w:left w:val="none" w:sz="0" w:space="0" w:color="auto"/>
                <w:bottom w:val="none" w:sz="0" w:space="0" w:color="auto"/>
                <w:right w:val="none" w:sz="0" w:space="0" w:color="auto"/>
              </w:divBdr>
            </w:div>
            <w:div w:id="1795905583">
              <w:marLeft w:val="0"/>
              <w:marRight w:val="0"/>
              <w:marTop w:val="0"/>
              <w:marBottom w:val="0"/>
              <w:divBdr>
                <w:top w:val="none" w:sz="0" w:space="0" w:color="auto"/>
                <w:left w:val="none" w:sz="0" w:space="0" w:color="auto"/>
                <w:bottom w:val="none" w:sz="0" w:space="0" w:color="auto"/>
                <w:right w:val="none" w:sz="0" w:space="0" w:color="auto"/>
              </w:divBdr>
            </w:div>
            <w:div w:id="417793744">
              <w:marLeft w:val="0"/>
              <w:marRight w:val="0"/>
              <w:marTop w:val="0"/>
              <w:marBottom w:val="0"/>
              <w:divBdr>
                <w:top w:val="none" w:sz="0" w:space="0" w:color="auto"/>
                <w:left w:val="none" w:sz="0" w:space="0" w:color="auto"/>
                <w:bottom w:val="none" w:sz="0" w:space="0" w:color="auto"/>
                <w:right w:val="none" w:sz="0" w:space="0" w:color="auto"/>
              </w:divBdr>
            </w:div>
            <w:div w:id="1818570038">
              <w:marLeft w:val="0"/>
              <w:marRight w:val="0"/>
              <w:marTop w:val="0"/>
              <w:marBottom w:val="0"/>
              <w:divBdr>
                <w:top w:val="none" w:sz="0" w:space="0" w:color="auto"/>
                <w:left w:val="none" w:sz="0" w:space="0" w:color="auto"/>
                <w:bottom w:val="none" w:sz="0" w:space="0" w:color="auto"/>
                <w:right w:val="none" w:sz="0" w:space="0" w:color="auto"/>
              </w:divBdr>
            </w:div>
            <w:div w:id="222375066">
              <w:marLeft w:val="0"/>
              <w:marRight w:val="0"/>
              <w:marTop w:val="0"/>
              <w:marBottom w:val="0"/>
              <w:divBdr>
                <w:top w:val="none" w:sz="0" w:space="0" w:color="auto"/>
                <w:left w:val="none" w:sz="0" w:space="0" w:color="auto"/>
                <w:bottom w:val="none" w:sz="0" w:space="0" w:color="auto"/>
                <w:right w:val="none" w:sz="0" w:space="0" w:color="auto"/>
              </w:divBdr>
            </w:div>
            <w:div w:id="494104203">
              <w:marLeft w:val="0"/>
              <w:marRight w:val="0"/>
              <w:marTop w:val="0"/>
              <w:marBottom w:val="0"/>
              <w:divBdr>
                <w:top w:val="none" w:sz="0" w:space="0" w:color="auto"/>
                <w:left w:val="none" w:sz="0" w:space="0" w:color="auto"/>
                <w:bottom w:val="none" w:sz="0" w:space="0" w:color="auto"/>
                <w:right w:val="none" w:sz="0" w:space="0" w:color="auto"/>
              </w:divBdr>
            </w:div>
            <w:div w:id="1994869761">
              <w:marLeft w:val="0"/>
              <w:marRight w:val="0"/>
              <w:marTop w:val="0"/>
              <w:marBottom w:val="0"/>
              <w:divBdr>
                <w:top w:val="none" w:sz="0" w:space="0" w:color="auto"/>
                <w:left w:val="none" w:sz="0" w:space="0" w:color="auto"/>
                <w:bottom w:val="none" w:sz="0" w:space="0" w:color="auto"/>
                <w:right w:val="none" w:sz="0" w:space="0" w:color="auto"/>
              </w:divBdr>
            </w:div>
            <w:div w:id="1650748637">
              <w:marLeft w:val="0"/>
              <w:marRight w:val="0"/>
              <w:marTop w:val="0"/>
              <w:marBottom w:val="0"/>
              <w:divBdr>
                <w:top w:val="none" w:sz="0" w:space="0" w:color="auto"/>
                <w:left w:val="none" w:sz="0" w:space="0" w:color="auto"/>
                <w:bottom w:val="none" w:sz="0" w:space="0" w:color="auto"/>
                <w:right w:val="none" w:sz="0" w:space="0" w:color="auto"/>
              </w:divBdr>
            </w:div>
            <w:div w:id="154804209">
              <w:marLeft w:val="0"/>
              <w:marRight w:val="0"/>
              <w:marTop w:val="0"/>
              <w:marBottom w:val="0"/>
              <w:divBdr>
                <w:top w:val="none" w:sz="0" w:space="0" w:color="auto"/>
                <w:left w:val="none" w:sz="0" w:space="0" w:color="auto"/>
                <w:bottom w:val="none" w:sz="0" w:space="0" w:color="auto"/>
                <w:right w:val="none" w:sz="0" w:space="0" w:color="auto"/>
              </w:divBdr>
            </w:div>
            <w:div w:id="1705709464">
              <w:marLeft w:val="0"/>
              <w:marRight w:val="0"/>
              <w:marTop w:val="0"/>
              <w:marBottom w:val="0"/>
              <w:divBdr>
                <w:top w:val="none" w:sz="0" w:space="0" w:color="auto"/>
                <w:left w:val="none" w:sz="0" w:space="0" w:color="auto"/>
                <w:bottom w:val="none" w:sz="0" w:space="0" w:color="auto"/>
                <w:right w:val="none" w:sz="0" w:space="0" w:color="auto"/>
              </w:divBdr>
            </w:div>
            <w:div w:id="1339115414">
              <w:marLeft w:val="0"/>
              <w:marRight w:val="0"/>
              <w:marTop w:val="0"/>
              <w:marBottom w:val="0"/>
              <w:divBdr>
                <w:top w:val="none" w:sz="0" w:space="0" w:color="auto"/>
                <w:left w:val="none" w:sz="0" w:space="0" w:color="auto"/>
                <w:bottom w:val="none" w:sz="0" w:space="0" w:color="auto"/>
                <w:right w:val="none" w:sz="0" w:space="0" w:color="auto"/>
              </w:divBdr>
            </w:div>
            <w:div w:id="1906183954">
              <w:marLeft w:val="0"/>
              <w:marRight w:val="0"/>
              <w:marTop w:val="0"/>
              <w:marBottom w:val="0"/>
              <w:divBdr>
                <w:top w:val="none" w:sz="0" w:space="0" w:color="auto"/>
                <w:left w:val="none" w:sz="0" w:space="0" w:color="auto"/>
                <w:bottom w:val="none" w:sz="0" w:space="0" w:color="auto"/>
                <w:right w:val="none" w:sz="0" w:space="0" w:color="auto"/>
              </w:divBdr>
            </w:div>
            <w:div w:id="806824802">
              <w:marLeft w:val="0"/>
              <w:marRight w:val="0"/>
              <w:marTop w:val="0"/>
              <w:marBottom w:val="0"/>
              <w:divBdr>
                <w:top w:val="none" w:sz="0" w:space="0" w:color="auto"/>
                <w:left w:val="none" w:sz="0" w:space="0" w:color="auto"/>
                <w:bottom w:val="none" w:sz="0" w:space="0" w:color="auto"/>
                <w:right w:val="none" w:sz="0" w:space="0" w:color="auto"/>
              </w:divBdr>
            </w:div>
            <w:div w:id="1546333592">
              <w:marLeft w:val="0"/>
              <w:marRight w:val="0"/>
              <w:marTop w:val="0"/>
              <w:marBottom w:val="0"/>
              <w:divBdr>
                <w:top w:val="none" w:sz="0" w:space="0" w:color="auto"/>
                <w:left w:val="none" w:sz="0" w:space="0" w:color="auto"/>
                <w:bottom w:val="none" w:sz="0" w:space="0" w:color="auto"/>
                <w:right w:val="none" w:sz="0" w:space="0" w:color="auto"/>
              </w:divBdr>
            </w:div>
            <w:div w:id="748379977">
              <w:marLeft w:val="0"/>
              <w:marRight w:val="0"/>
              <w:marTop w:val="0"/>
              <w:marBottom w:val="0"/>
              <w:divBdr>
                <w:top w:val="none" w:sz="0" w:space="0" w:color="auto"/>
                <w:left w:val="none" w:sz="0" w:space="0" w:color="auto"/>
                <w:bottom w:val="none" w:sz="0" w:space="0" w:color="auto"/>
                <w:right w:val="none" w:sz="0" w:space="0" w:color="auto"/>
              </w:divBdr>
            </w:div>
            <w:div w:id="484318173">
              <w:marLeft w:val="0"/>
              <w:marRight w:val="0"/>
              <w:marTop w:val="0"/>
              <w:marBottom w:val="0"/>
              <w:divBdr>
                <w:top w:val="none" w:sz="0" w:space="0" w:color="auto"/>
                <w:left w:val="none" w:sz="0" w:space="0" w:color="auto"/>
                <w:bottom w:val="none" w:sz="0" w:space="0" w:color="auto"/>
                <w:right w:val="none" w:sz="0" w:space="0" w:color="auto"/>
              </w:divBdr>
            </w:div>
            <w:div w:id="1960841583">
              <w:marLeft w:val="0"/>
              <w:marRight w:val="0"/>
              <w:marTop w:val="0"/>
              <w:marBottom w:val="0"/>
              <w:divBdr>
                <w:top w:val="none" w:sz="0" w:space="0" w:color="auto"/>
                <w:left w:val="none" w:sz="0" w:space="0" w:color="auto"/>
                <w:bottom w:val="none" w:sz="0" w:space="0" w:color="auto"/>
                <w:right w:val="none" w:sz="0" w:space="0" w:color="auto"/>
              </w:divBdr>
            </w:div>
            <w:div w:id="1846899309">
              <w:marLeft w:val="0"/>
              <w:marRight w:val="0"/>
              <w:marTop w:val="0"/>
              <w:marBottom w:val="0"/>
              <w:divBdr>
                <w:top w:val="none" w:sz="0" w:space="0" w:color="auto"/>
                <w:left w:val="none" w:sz="0" w:space="0" w:color="auto"/>
                <w:bottom w:val="none" w:sz="0" w:space="0" w:color="auto"/>
                <w:right w:val="none" w:sz="0" w:space="0" w:color="auto"/>
              </w:divBdr>
            </w:div>
            <w:div w:id="1492020277">
              <w:marLeft w:val="0"/>
              <w:marRight w:val="0"/>
              <w:marTop w:val="0"/>
              <w:marBottom w:val="0"/>
              <w:divBdr>
                <w:top w:val="none" w:sz="0" w:space="0" w:color="auto"/>
                <w:left w:val="none" w:sz="0" w:space="0" w:color="auto"/>
                <w:bottom w:val="none" w:sz="0" w:space="0" w:color="auto"/>
                <w:right w:val="none" w:sz="0" w:space="0" w:color="auto"/>
              </w:divBdr>
            </w:div>
            <w:div w:id="1502741120">
              <w:marLeft w:val="0"/>
              <w:marRight w:val="0"/>
              <w:marTop w:val="0"/>
              <w:marBottom w:val="0"/>
              <w:divBdr>
                <w:top w:val="none" w:sz="0" w:space="0" w:color="auto"/>
                <w:left w:val="none" w:sz="0" w:space="0" w:color="auto"/>
                <w:bottom w:val="none" w:sz="0" w:space="0" w:color="auto"/>
                <w:right w:val="none" w:sz="0" w:space="0" w:color="auto"/>
              </w:divBdr>
            </w:div>
            <w:div w:id="1638222959">
              <w:marLeft w:val="0"/>
              <w:marRight w:val="0"/>
              <w:marTop w:val="0"/>
              <w:marBottom w:val="0"/>
              <w:divBdr>
                <w:top w:val="none" w:sz="0" w:space="0" w:color="auto"/>
                <w:left w:val="none" w:sz="0" w:space="0" w:color="auto"/>
                <w:bottom w:val="none" w:sz="0" w:space="0" w:color="auto"/>
                <w:right w:val="none" w:sz="0" w:space="0" w:color="auto"/>
              </w:divBdr>
            </w:div>
            <w:div w:id="1337222413">
              <w:marLeft w:val="0"/>
              <w:marRight w:val="0"/>
              <w:marTop w:val="0"/>
              <w:marBottom w:val="0"/>
              <w:divBdr>
                <w:top w:val="none" w:sz="0" w:space="0" w:color="auto"/>
                <w:left w:val="none" w:sz="0" w:space="0" w:color="auto"/>
                <w:bottom w:val="none" w:sz="0" w:space="0" w:color="auto"/>
                <w:right w:val="none" w:sz="0" w:space="0" w:color="auto"/>
              </w:divBdr>
            </w:div>
            <w:div w:id="1275211236">
              <w:marLeft w:val="0"/>
              <w:marRight w:val="0"/>
              <w:marTop w:val="0"/>
              <w:marBottom w:val="0"/>
              <w:divBdr>
                <w:top w:val="none" w:sz="0" w:space="0" w:color="auto"/>
                <w:left w:val="none" w:sz="0" w:space="0" w:color="auto"/>
                <w:bottom w:val="none" w:sz="0" w:space="0" w:color="auto"/>
                <w:right w:val="none" w:sz="0" w:space="0" w:color="auto"/>
              </w:divBdr>
            </w:div>
            <w:div w:id="708533164">
              <w:marLeft w:val="0"/>
              <w:marRight w:val="0"/>
              <w:marTop w:val="0"/>
              <w:marBottom w:val="0"/>
              <w:divBdr>
                <w:top w:val="none" w:sz="0" w:space="0" w:color="auto"/>
                <w:left w:val="none" w:sz="0" w:space="0" w:color="auto"/>
                <w:bottom w:val="none" w:sz="0" w:space="0" w:color="auto"/>
                <w:right w:val="none" w:sz="0" w:space="0" w:color="auto"/>
              </w:divBdr>
            </w:div>
            <w:div w:id="195706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177961">
      <w:bodyDiv w:val="1"/>
      <w:marLeft w:val="0"/>
      <w:marRight w:val="0"/>
      <w:marTop w:val="0"/>
      <w:marBottom w:val="0"/>
      <w:divBdr>
        <w:top w:val="none" w:sz="0" w:space="0" w:color="auto"/>
        <w:left w:val="none" w:sz="0" w:space="0" w:color="auto"/>
        <w:bottom w:val="none" w:sz="0" w:space="0" w:color="auto"/>
        <w:right w:val="none" w:sz="0" w:space="0" w:color="auto"/>
      </w:divBdr>
      <w:divsChild>
        <w:div w:id="211430543">
          <w:marLeft w:val="0"/>
          <w:marRight w:val="0"/>
          <w:marTop w:val="0"/>
          <w:marBottom w:val="0"/>
          <w:divBdr>
            <w:top w:val="none" w:sz="0" w:space="0" w:color="auto"/>
            <w:left w:val="none" w:sz="0" w:space="0" w:color="auto"/>
            <w:bottom w:val="none" w:sz="0" w:space="0" w:color="auto"/>
            <w:right w:val="none" w:sz="0" w:space="0" w:color="auto"/>
          </w:divBdr>
          <w:divsChild>
            <w:div w:id="72437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117" Type="http://schemas.openxmlformats.org/officeDocument/2006/relationships/image" Target="media/image111.png"/><Relationship Id="rId21" Type="http://schemas.openxmlformats.org/officeDocument/2006/relationships/image" Target="media/image16.png"/><Relationship Id="rId42" Type="http://schemas.openxmlformats.org/officeDocument/2006/relationships/image" Target="media/image36.png"/><Relationship Id="rId47" Type="http://schemas.openxmlformats.org/officeDocument/2006/relationships/image" Target="media/image41.jpe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jpe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3.png"/><Relationship Id="rId138" Type="http://schemas.openxmlformats.org/officeDocument/2006/relationships/theme" Target="theme/theme1.xml"/><Relationship Id="rId16" Type="http://schemas.openxmlformats.org/officeDocument/2006/relationships/image" Target="media/image11.png"/><Relationship Id="rId107" Type="http://schemas.openxmlformats.org/officeDocument/2006/relationships/image" Target="media/image10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jpeg"/><Relationship Id="rId102" Type="http://schemas.openxmlformats.org/officeDocument/2006/relationships/image" Target="media/image96.png"/><Relationship Id="rId123" Type="http://schemas.openxmlformats.org/officeDocument/2006/relationships/hyperlink" Target="https://ouster.com/" TargetMode="External"/><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hyperlink" Target="https://en.wikipedia.org/wiki/Lidar" TargetMode="External"/><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3.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13" Type="http://schemas.openxmlformats.org/officeDocument/2006/relationships/image" Target="media/image107.png"/><Relationship Id="rId118" Type="http://schemas.openxmlformats.org/officeDocument/2006/relationships/image" Target="media/image112.jpeg"/><Relationship Id="rId126" Type="http://schemas.openxmlformats.org/officeDocument/2006/relationships/image" Target="media/image117.png"/><Relationship Id="rId134" Type="http://schemas.openxmlformats.org/officeDocument/2006/relationships/image" Target="media/image124.pn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jpe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jpeg"/><Relationship Id="rId103" Type="http://schemas.openxmlformats.org/officeDocument/2006/relationships/image" Target="media/image97.png"/><Relationship Id="rId108" Type="http://schemas.openxmlformats.org/officeDocument/2006/relationships/image" Target="media/image102.png"/><Relationship Id="rId116" Type="http://schemas.openxmlformats.org/officeDocument/2006/relationships/image" Target="media/image110.jpeg"/><Relationship Id="rId124" Type="http://schemas.openxmlformats.org/officeDocument/2006/relationships/image" Target="media/image116.png"/><Relationship Id="rId129" Type="http://schemas.openxmlformats.org/officeDocument/2006/relationships/image" Target="media/image119.png"/><Relationship Id="rId137"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jpe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11" Type="http://schemas.openxmlformats.org/officeDocument/2006/relationships/image" Target="media/image105.png"/><Relationship Id="rId132"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0.jpe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14" Type="http://schemas.openxmlformats.org/officeDocument/2006/relationships/image" Target="media/image108.png"/><Relationship Id="rId119" Type="http://schemas.openxmlformats.org/officeDocument/2006/relationships/image" Target="media/image113.png"/><Relationship Id="rId127" Type="http://schemas.openxmlformats.org/officeDocument/2006/relationships/hyperlink" Target="https://tracking.COMPANYNAME.com/" TargetMode="Externa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jpeg"/><Relationship Id="rId65" Type="http://schemas.openxmlformats.org/officeDocument/2006/relationships/image" Target="media/image59.png"/><Relationship Id="rId73" Type="http://schemas.openxmlformats.org/officeDocument/2006/relationships/image" Target="media/image67.jpeg"/><Relationship Id="rId78" Type="http://schemas.openxmlformats.org/officeDocument/2006/relationships/image" Target="media/image72.png"/><Relationship Id="rId81" Type="http://schemas.openxmlformats.org/officeDocument/2006/relationships/image" Target="media/image75.jpeg"/><Relationship Id="rId86" Type="http://schemas.openxmlformats.org/officeDocument/2006/relationships/image" Target="media/image80.jpe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hyperlink" Target="https://github.com/MobileRoboticsSkoltech/OpenCamera-Sensors" TargetMode="External"/><Relationship Id="rId130" Type="http://schemas.openxmlformats.org/officeDocument/2006/relationships/image" Target="media/image120.png"/><Relationship Id="rId135" Type="http://schemas.openxmlformats.org/officeDocument/2006/relationships/image" Target="media/image125.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9.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jpe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jpeg"/><Relationship Id="rId125" Type="http://schemas.openxmlformats.org/officeDocument/2006/relationships/hyperlink" Target="https://tracking.navigine.com/" TargetMode="External"/><Relationship Id="rId7" Type="http://schemas.openxmlformats.org/officeDocument/2006/relationships/image" Target="media/image2.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131" Type="http://schemas.openxmlformats.org/officeDocument/2006/relationships/image" Target="media/image121.png"/><Relationship Id="rId136" Type="http://schemas.openxmlformats.org/officeDocument/2006/relationships/image" Target="media/image126.png"/><Relationship Id="rId61" Type="http://schemas.openxmlformats.org/officeDocument/2006/relationships/image" Target="media/image55.png"/><Relationship Id="rId82" Type="http://schemas.openxmlformats.org/officeDocument/2006/relationships/image" Target="media/image76.jpeg"/><Relationship Id="rId19"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21</b:Tag>
    <b:SourceType>InternetSite</b:SourceType>
    <b:Guid>{B80FC390-C339-4058-91BC-895E0D1EE191}</b:Guid>
    <b:Title>developers.google.com</b:Title>
    <b:Year>2021</b:Year>
    <b:Author>
      <b:Author>
        <b:Corporate>google.com</b:Corporate>
      </b:Author>
    </b:Author>
    <b:InternetSiteTitle>ARCore</b:InternetSiteTitle>
    <b:URL>https://developers.google.com/ar/develop/c/depth/developer-guide?hl=ur</b:URL>
    <b:RefOrder>1</b:RefOrder>
  </b:Source>
  <b:Source>
    <b:Tag>Aut19</b:Tag>
    <b:SourceType>InternetSite</b:SourceType>
    <b:Guid>{30EA8120-B748-4F56-8DE9-B31AA3263F98}</b:Guid>
    <b:Author>
      <b:Author>
        <b:Corporate>Autodesk</b:Corporate>
      </b:Author>
    </b:Author>
    <b:Title>Structured Light 3D Scanning </b:Title>
    <b:InternetSiteTitle>Autodesk: Structured Light 3D Scanning </b:InternetSiteTitle>
    <b:Year>2019</b:Year>
    <b:URL>https://www.instructables.com/id/Structured-Light-3D-Scanning/</b:URL>
    <b:RefOrder>2</b:RefOrder>
  </b:Source>
  <b:Source>
    <b:Tag>Alb21</b:Tag>
    <b:SourceType>InternetSite</b:SourceType>
    <b:Guid>{DE229026-0F68-49B7-95AB-B3928C5BAFA0}</b:Guid>
    <b:Author>
      <b:Author>
        <b:NameList>
          <b:Person>
            <b:Last>Quero</b:Last>
            <b:First>Alberto</b:First>
          </b:Person>
        </b:NameList>
      </b:Author>
    </b:Author>
    <b:Title>ToF puede llegar a detectar cámaras ocultas</b:Title>
    <b:InternetSiteTitle>tododisca.com</b:InternetSiteTitle>
    <b:Year>2021</b:Year>
    <b:Month>12</b:Month>
    <b:Day>12</b:Day>
    <b:URL>https://www.tododisca.com/telefono-detectar-camaras-ocultas/</b:URL>
    <b:RefOrder>3</b:RefOrder>
  </b:Source>
</b:Sources>
</file>

<file path=customXml/itemProps1.xml><?xml version="1.0" encoding="utf-8"?>
<ds:datastoreItem xmlns:ds="http://schemas.openxmlformats.org/officeDocument/2006/customXml" ds:itemID="{9D9F7BD8-0395-4C06-BB4C-A413802F7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22</Pages>
  <Words>44773</Words>
  <Characters>255209</Characters>
  <Application>Microsoft Office Word</Application>
  <DocSecurity>0</DocSecurity>
  <Lines>2126</Lines>
  <Paragraphs>59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ira</dc:creator>
  <cp:keywords/>
  <dc:description/>
  <cp:lastModifiedBy>_ _</cp:lastModifiedBy>
  <cp:revision>6</cp:revision>
  <dcterms:created xsi:type="dcterms:W3CDTF">2021-12-28T16:09:00Z</dcterms:created>
  <dcterms:modified xsi:type="dcterms:W3CDTF">2021-12-2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8xjfeaT"/&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